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D55B3" w14:textId="77777777" w:rsidR="00116F0F" w:rsidRPr="00D81C28" w:rsidRDefault="00116F0F">
      <w:pPr>
        <w:spacing w:after="0"/>
        <w:ind w:left="1440"/>
        <w:rPr>
          <w:rFonts w:cs="Arial"/>
          <w:i/>
          <w:iCs/>
          <w:color w:val="892425"/>
          <w:szCs w:val="24"/>
        </w:rPr>
      </w:pPr>
      <w:bookmarkStart w:id="0" w:name="_GoBack"/>
      <w:bookmarkEnd w:id="0"/>
    </w:p>
    <w:p w14:paraId="598DA026" w14:textId="7C5F8156" w:rsidR="00116F0F" w:rsidRPr="00D81C28" w:rsidRDefault="00845A4B" w:rsidP="00DF41F4">
      <w:pPr>
        <w:spacing w:after="0"/>
        <w:jc w:val="left"/>
        <w:rPr>
          <w:rFonts w:cs="Arial"/>
          <w:iCs/>
          <w:color w:val="892425"/>
          <w:sz w:val="80"/>
          <w:szCs w:val="80"/>
        </w:rPr>
      </w:pPr>
      <w:r w:rsidRPr="00D81C28">
        <w:rPr>
          <w:rFonts w:cs="Arial"/>
          <w:iCs/>
          <w:color w:val="892425"/>
          <w:sz w:val="80"/>
          <w:szCs w:val="80"/>
        </w:rPr>
        <w:t>Green Lifestyles Alternative Models &amp;</w:t>
      </w:r>
      <w:r w:rsidR="00AA7086">
        <w:rPr>
          <w:rFonts w:cs="Arial"/>
          <w:iCs/>
          <w:color w:val="892425"/>
          <w:sz w:val="80"/>
          <w:szCs w:val="80"/>
        </w:rPr>
        <w:t xml:space="preserve"> </w:t>
      </w:r>
    </w:p>
    <w:p w14:paraId="2945AFD7" w14:textId="77777777" w:rsidR="00116F0F" w:rsidRPr="00D81C28" w:rsidRDefault="00845A4B" w:rsidP="00DF41F4">
      <w:pPr>
        <w:pStyle w:val="GLAMTitle"/>
        <w:jc w:val="left"/>
      </w:pPr>
      <w:r w:rsidRPr="00D81C28">
        <w:t>Up-scaling Regional Sustainability/ GLAMURS</w:t>
      </w:r>
    </w:p>
    <w:p w14:paraId="7177A35E" w14:textId="77777777" w:rsidR="00116F0F" w:rsidRPr="00D81C28" w:rsidRDefault="00845A4B">
      <w:pPr>
        <w:pStyle w:val="GLAMPage1Headline"/>
        <w:rPr>
          <w:b w:val="0"/>
        </w:rPr>
      </w:pPr>
      <w:r w:rsidRPr="00D81C28">
        <w:rPr>
          <w:rFonts w:eastAsia="Calibri"/>
          <w:b w:val="0"/>
          <w:spacing w:val="-1"/>
        </w:rPr>
        <w:t>WORK PACKAGE 2</w:t>
      </w:r>
      <w:r w:rsidRPr="00D81C28">
        <w:rPr>
          <w:b w:val="0"/>
        </w:rPr>
        <w:t>: Knowledge Co-production and Scientific Integration</w:t>
      </w:r>
    </w:p>
    <w:p w14:paraId="15C34C4E" w14:textId="77777777" w:rsidR="00116F0F" w:rsidRPr="00D81C28" w:rsidRDefault="00845A4B">
      <w:pPr>
        <w:pStyle w:val="GLAMPage1Headline"/>
        <w:rPr>
          <w:b w:val="0"/>
        </w:rPr>
      </w:pPr>
      <w:r w:rsidRPr="00D81C28">
        <w:rPr>
          <w:b w:val="0"/>
        </w:rPr>
        <w:t>Deliverable 2.2: Report on the ontology generation and data and knowledge integration</w:t>
      </w:r>
    </w:p>
    <w:p w14:paraId="00530942" w14:textId="77777777" w:rsidR="00116F0F" w:rsidRPr="00D81C28" w:rsidRDefault="00116F0F">
      <w:pPr>
        <w:spacing w:after="0"/>
        <w:rPr>
          <w:rFonts w:cs="Arial"/>
          <w:i/>
          <w:iCs/>
          <w:color w:val="6FA524"/>
        </w:rPr>
      </w:pPr>
    </w:p>
    <w:p w14:paraId="0C96CFF1" w14:textId="77777777" w:rsidR="00116F0F" w:rsidRPr="00D81C28" w:rsidRDefault="00845A4B">
      <w:pPr>
        <w:pStyle w:val="GLAMPage1Subheadline"/>
      </w:pPr>
      <w:r w:rsidRPr="00D81C28">
        <w:t xml:space="preserve">EU FP7 SSH Call: 2013.2.1-1- Obstacles and prospects for Sustainable </w:t>
      </w:r>
    </w:p>
    <w:p w14:paraId="10B4156A" w14:textId="77777777" w:rsidR="00116F0F" w:rsidRPr="00D81C28" w:rsidRDefault="00845A4B">
      <w:pPr>
        <w:spacing w:after="0" w:line="100" w:lineRule="atLeast"/>
        <w:ind w:firstLine="360"/>
        <w:rPr>
          <w:rFonts w:eastAsia="Calibri" w:cs="Arial"/>
          <w:iCs/>
          <w:color w:val="6FA524"/>
          <w:spacing w:val="1"/>
          <w:szCs w:val="24"/>
        </w:rPr>
      </w:pPr>
      <w:r w:rsidRPr="00D81C28">
        <w:rPr>
          <w:rFonts w:eastAsia="Calibri" w:cs="Arial"/>
          <w:iCs/>
          <w:color w:val="6FA524"/>
          <w:spacing w:val="1"/>
          <w:szCs w:val="24"/>
        </w:rPr>
        <w:t>lifestyles and Green Economy</w:t>
      </w:r>
    </w:p>
    <w:p w14:paraId="67A64296" w14:textId="77777777" w:rsidR="00116F0F" w:rsidRPr="00D81C28" w:rsidRDefault="00116F0F">
      <w:pPr>
        <w:spacing w:after="0" w:line="100" w:lineRule="atLeast"/>
        <w:rPr>
          <w:rFonts w:eastAsia="Calibri" w:cs="Arial"/>
          <w:iCs/>
          <w:color w:val="6FA524"/>
          <w:spacing w:val="1"/>
          <w:szCs w:val="24"/>
        </w:rPr>
      </w:pPr>
    </w:p>
    <w:p w14:paraId="70556332" w14:textId="77777777" w:rsidR="00116F0F" w:rsidRPr="00D81C28" w:rsidRDefault="00845A4B">
      <w:pPr>
        <w:spacing w:after="0" w:line="100" w:lineRule="atLeast"/>
        <w:ind w:firstLine="360"/>
        <w:rPr>
          <w:rFonts w:eastAsia="Calibri" w:cs="Arial"/>
          <w:iCs/>
          <w:color w:val="6FA524"/>
          <w:spacing w:val="1"/>
          <w:szCs w:val="24"/>
        </w:rPr>
      </w:pPr>
      <w:r w:rsidRPr="00D81C28">
        <w:rPr>
          <w:rFonts w:eastAsia="Calibri" w:cs="Arial"/>
          <w:iCs/>
          <w:color w:val="6FA524"/>
          <w:spacing w:val="1"/>
          <w:szCs w:val="24"/>
        </w:rPr>
        <w:t>Grant Agreement number (613420)</w:t>
      </w:r>
    </w:p>
    <w:p w14:paraId="16CB7080" w14:textId="77777777" w:rsidR="00116F0F" w:rsidRPr="00D81C28" w:rsidRDefault="00116F0F">
      <w:pPr>
        <w:spacing w:after="0" w:line="100" w:lineRule="atLeast"/>
        <w:rPr>
          <w:rFonts w:eastAsia="Calibri" w:cs="Arial"/>
          <w:iCs/>
          <w:color w:val="6FA524"/>
          <w:spacing w:val="1"/>
          <w:szCs w:val="24"/>
        </w:rPr>
      </w:pPr>
    </w:p>
    <w:p w14:paraId="15A79161" w14:textId="30CE249D" w:rsidR="00116F0F" w:rsidRPr="00D81C28" w:rsidRDefault="00552A7F">
      <w:pPr>
        <w:widowControl w:val="0"/>
        <w:spacing w:after="0" w:line="100" w:lineRule="atLeast"/>
        <w:ind w:firstLine="360"/>
        <w:rPr>
          <w:rFonts w:eastAsia="Calibri" w:cs="Arial"/>
          <w:iCs/>
          <w:color w:val="6FA524"/>
          <w:szCs w:val="24"/>
        </w:rPr>
      </w:pPr>
      <w:r w:rsidRPr="00D81C28">
        <w:rPr>
          <w:rFonts w:eastAsia="Calibri" w:cs="Arial"/>
          <w:iCs/>
          <w:color w:val="6FA524"/>
          <w:szCs w:val="24"/>
        </w:rPr>
        <w:t>Doug Salt, Gary Polhill</w:t>
      </w:r>
      <w:r w:rsidR="00706AB7">
        <w:rPr>
          <w:rFonts w:eastAsia="Calibri" w:cs="Arial"/>
          <w:iCs/>
          <w:color w:val="6FA524"/>
          <w:szCs w:val="24"/>
        </w:rPr>
        <w:t xml:space="preserve"> and</w:t>
      </w:r>
      <w:r w:rsidR="00DF41F4">
        <w:rPr>
          <w:rFonts w:eastAsia="Calibri" w:cs="Arial"/>
          <w:iCs/>
          <w:color w:val="6FA524"/>
          <w:szCs w:val="24"/>
        </w:rPr>
        <w:t xml:space="preserve"> Tony Craig</w:t>
      </w:r>
    </w:p>
    <w:p w14:paraId="5880F687" w14:textId="77777777" w:rsidR="00116F0F" w:rsidRDefault="00845A4B">
      <w:pPr>
        <w:spacing w:after="0" w:line="100" w:lineRule="atLeast"/>
        <w:ind w:firstLine="360"/>
        <w:rPr>
          <w:rFonts w:eastAsia="Calibri" w:cs="Arial"/>
          <w:iCs/>
          <w:color w:val="6FA524"/>
          <w:spacing w:val="1"/>
          <w:szCs w:val="24"/>
        </w:rPr>
      </w:pPr>
      <w:r w:rsidRPr="00D81C28">
        <w:rPr>
          <w:rFonts w:eastAsia="Calibri" w:cs="Arial"/>
          <w:iCs/>
          <w:color w:val="6FA524"/>
          <w:spacing w:val="1"/>
          <w:szCs w:val="24"/>
        </w:rPr>
        <w:t xml:space="preserve">The James </w:t>
      </w:r>
      <w:r w:rsidR="003C1040" w:rsidRPr="00D81C28">
        <w:rPr>
          <w:rFonts w:eastAsia="Calibri" w:cs="Arial"/>
          <w:iCs/>
          <w:color w:val="6FA524"/>
          <w:spacing w:val="1"/>
          <w:szCs w:val="24"/>
        </w:rPr>
        <w:t>Hutton</w:t>
      </w:r>
      <w:r w:rsidRPr="00D81C28">
        <w:rPr>
          <w:rFonts w:eastAsia="Calibri" w:cs="Arial"/>
          <w:iCs/>
          <w:color w:val="6FA524"/>
          <w:spacing w:val="1"/>
          <w:szCs w:val="24"/>
        </w:rPr>
        <w:t xml:space="preserve"> Institute</w:t>
      </w:r>
    </w:p>
    <w:p w14:paraId="5DE83939" w14:textId="77777777" w:rsidR="00DF41F4" w:rsidRDefault="00DF41F4">
      <w:pPr>
        <w:spacing w:after="0" w:line="100" w:lineRule="atLeast"/>
        <w:ind w:firstLine="360"/>
        <w:rPr>
          <w:rFonts w:eastAsia="Calibri" w:cs="Arial"/>
          <w:iCs/>
          <w:color w:val="6FA524"/>
          <w:spacing w:val="1"/>
          <w:szCs w:val="24"/>
        </w:rPr>
      </w:pPr>
    </w:p>
    <w:p w14:paraId="30E83B0A" w14:textId="361D16CF" w:rsidR="00DF41F4" w:rsidRPr="008D3041" w:rsidRDefault="00DF41F4" w:rsidP="00DF41F4">
      <w:pPr>
        <w:spacing w:after="0" w:line="100" w:lineRule="atLeast"/>
        <w:ind w:left="567" w:hanging="207"/>
      </w:pPr>
      <w:r>
        <w:rPr>
          <w:rFonts w:eastAsia="Calibri" w:cs="Arial"/>
          <w:iCs/>
          <w:color w:val="6FA524"/>
          <w:spacing w:val="1"/>
          <w:szCs w:val="24"/>
        </w:rPr>
        <w:t>Suggested citation: Salt, D., Polhill, G.</w:t>
      </w:r>
      <w:r w:rsidR="00706AB7">
        <w:rPr>
          <w:rFonts w:eastAsia="Calibri" w:cs="Arial"/>
          <w:iCs/>
          <w:color w:val="6FA524"/>
          <w:spacing w:val="1"/>
          <w:szCs w:val="24"/>
        </w:rPr>
        <w:t xml:space="preserve"> and Craig T. (2016)</w:t>
      </w:r>
      <w:r w:rsidR="008D3041">
        <w:rPr>
          <w:rFonts w:eastAsia="Calibri" w:cs="Arial"/>
          <w:iCs/>
          <w:color w:val="6FA524"/>
          <w:spacing w:val="1"/>
          <w:szCs w:val="24"/>
        </w:rPr>
        <w:t xml:space="preserve"> </w:t>
      </w:r>
      <w:r w:rsidR="008D3041">
        <w:rPr>
          <w:rFonts w:eastAsia="Calibri" w:cs="Arial"/>
          <w:i/>
          <w:iCs/>
          <w:color w:val="6FA524"/>
          <w:spacing w:val="1"/>
          <w:szCs w:val="24"/>
        </w:rPr>
        <w:t>GLAMURS Deliverable 2.2: Report on the ontology generation and data and knowledge integration</w:t>
      </w:r>
      <w:r w:rsidR="008D3041">
        <w:rPr>
          <w:rFonts w:eastAsia="Calibri" w:cs="Arial"/>
          <w:iCs/>
          <w:color w:val="6FA524"/>
          <w:spacing w:val="1"/>
          <w:szCs w:val="24"/>
        </w:rPr>
        <w:t>. GLAMURS: EU SSH.2013.2.1-1 Grant agreement no. 613420.</w:t>
      </w:r>
    </w:p>
    <w:p w14:paraId="667E6D09" w14:textId="77777777" w:rsidR="00116F0F" w:rsidRPr="00D81C28" w:rsidRDefault="00116F0F">
      <w:pPr>
        <w:pageBreakBefore/>
        <w:rPr>
          <w:rFonts w:cs="Arial"/>
        </w:rPr>
      </w:pPr>
    </w:p>
    <w:p w14:paraId="1B29E3DD" w14:textId="77777777" w:rsidR="00116F0F" w:rsidRPr="00D81C28" w:rsidRDefault="00116F0F">
      <w:pPr>
        <w:pStyle w:val="TOC1"/>
        <w:rPr>
          <w:rFonts w:cs="Arial"/>
          <w:b w:val="0"/>
        </w:rPr>
      </w:pPr>
    </w:p>
    <w:p w14:paraId="311756D9" w14:textId="77777777" w:rsidR="00116F0F" w:rsidRPr="00D81C28" w:rsidRDefault="00116F0F">
      <w:pPr>
        <w:pStyle w:val="TOC1"/>
        <w:rPr>
          <w:rFonts w:cs="Arial"/>
          <w:b w:val="0"/>
        </w:rPr>
      </w:pPr>
    </w:p>
    <w:p w14:paraId="47718ABB" w14:textId="77777777" w:rsidR="008F1AF4" w:rsidRDefault="008F1AF4">
      <w:pPr>
        <w:pStyle w:val="TOC1"/>
        <w:rPr>
          <w:rFonts w:asciiTheme="minorHAnsi" w:eastAsiaTheme="minorEastAsia" w:hAnsiTheme="minorHAnsi" w:cstheme="minorBidi"/>
          <w:b w:val="0"/>
          <w:bCs w:val="0"/>
          <w:noProof/>
          <w:szCs w:val="22"/>
          <w:lang w:eastAsia="en-GB"/>
        </w:rPr>
      </w:pPr>
      <w:r>
        <w:rPr>
          <w:bCs w:val="0"/>
        </w:rPr>
        <w:fldChar w:fldCharType="begin"/>
      </w:r>
      <w:r>
        <w:rPr>
          <w:bCs w:val="0"/>
        </w:rPr>
        <w:instrText xml:space="preserve"> TOC \o "1-2" </w:instrText>
      </w:r>
      <w:r>
        <w:rPr>
          <w:bCs w:val="0"/>
        </w:rPr>
        <w:fldChar w:fldCharType="separate"/>
      </w:r>
      <w:r w:rsidRPr="00BE397F">
        <w:rPr>
          <w:noProof/>
        </w:rPr>
        <w:t>1</w:t>
      </w:r>
      <w:r>
        <w:rPr>
          <w:rFonts w:asciiTheme="minorHAnsi" w:eastAsiaTheme="minorEastAsia" w:hAnsiTheme="minorHAnsi" w:cstheme="minorBidi"/>
          <w:b w:val="0"/>
          <w:bCs w:val="0"/>
          <w:noProof/>
          <w:szCs w:val="22"/>
          <w:lang w:eastAsia="en-GB"/>
        </w:rPr>
        <w:tab/>
      </w:r>
      <w:r w:rsidRPr="00BE397F">
        <w:rPr>
          <w:noProof/>
        </w:rPr>
        <w:t>Introduction</w:t>
      </w:r>
      <w:r>
        <w:rPr>
          <w:noProof/>
        </w:rPr>
        <w:tab/>
      </w:r>
      <w:r>
        <w:rPr>
          <w:noProof/>
        </w:rPr>
        <w:fldChar w:fldCharType="begin"/>
      </w:r>
      <w:r>
        <w:rPr>
          <w:noProof/>
        </w:rPr>
        <w:instrText xml:space="preserve"> PAGEREF _Toc470076431 \h </w:instrText>
      </w:r>
      <w:r>
        <w:rPr>
          <w:noProof/>
        </w:rPr>
      </w:r>
      <w:r>
        <w:rPr>
          <w:noProof/>
        </w:rPr>
        <w:fldChar w:fldCharType="separate"/>
      </w:r>
      <w:r>
        <w:rPr>
          <w:noProof/>
        </w:rPr>
        <w:t>5</w:t>
      </w:r>
      <w:r>
        <w:rPr>
          <w:noProof/>
        </w:rPr>
        <w:fldChar w:fldCharType="end"/>
      </w:r>
    </w:p>
    <w:p w14:paraId="69E413AE"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2</w:t>
      </w:r>
      <w:r>
        <w:rPr>
          <w:rFonts w:asciiTheme="minorHAnsi" w:eastAsiaTheme="minorEastAsia" w:hAnsiTheme="minorHAnsi" w:cstheme="minorBidi"/>
          <w:b w:val="0"/>
          <w:bCs w:val="0"/>
          <w:noProof/>
          <w:szCs w:val="22"/>
          <w:lang w:eastAsia="en-GB"/>
        </w:rPr>
        <w:tab/>
      </w:r>
      <w:r w:rsidRPr="00BE397F">
        <w:rPr>
          <w:noProof/>
        </w:rPr>
        <w:t>The GLAMURS ontology supporting metadata framework</w:t>
      </w:r>
      <w:r>
        <w:rPr>
          <w:noProof/>
        </w:rPr>
        <w:tab/>
      </w:r>
      <w:r>
        <w:rPr>
          <w:noProof/>
        </w:rPr>
        <w:fldChar w:fldCharType="begin"/>
      </w:r>
      <w:r>
        <w:rPr>
          <w:noProof/>
        </w:rPr>
        <w:instrText xml:space="preserve"> PAGEREF _Toc470076432 \h </w:instrText>
      </w:r>
      <w:r>
        <w:rPr>
          <w:noProof/>
        </w:rPr>
      </w:r>
      <w:r>
        <w:rPr>
          <w:noProof/>
        </w:rPr>
        <w:fldChar w:fldCharType="separate"/>
      </w:r>
      <w:r>
        <w:rPr>
          <w:noProof/>
        </w:rPr>
        <w:t>13</w:t>
      </w:r>
      <w:r>
        <w:rPr>
          <w:noProof/>
        </w:rPr>
        <w:fldChar w:fldCharType="end"/>
      </w:r>
    </w:p>
    <w:p w14:paraId="6DD3DBB1" w14:textId="77777777" w:rsidR="008F1AF4" w:rsidRDefault="008F1AF4">
      <w:pPr>
        <w:pStyle w:val="TOC2"/>
        <w:rPr>
          <w:rFonts w:asciiTheme="minorHAnsi" w:eastAsiaTheme="minorEastAsia" w:hAnsiTheme="minorHAnsi" w:cstheme="minorBidi"/>
          <w:noProof/>
          <w:lang w:eastAsia="en-GB"/>
        </w:rPr>
      </w:pPr>
      <w:r w:rsidRPr="00BE397F">
        <w:rPr>
          <w:noProof/>
        </w:rPr>
        <w:t>2.1</w:t>
      </w:r>
      <w:r>
        <w:rPr>
          <w:rFonts w:asciiTheme="minorHAnsi" w:eastAsiaTheme="minorEastAsia" w:hAnsiTheme="minorHAnsi" w:cstheme="minorBidi"/>
          <w:noProof/>
          <w:lang w:eastAsia="en-GB"/>
        </w:rPr>
        <w:tab/>
      </w:r>
      <w:r>
        <w:rPr>
          <w:noProof/>
        </w:rPr>
        <w:t>Metadata for top-down ontologies</w:t>
      </w:r>
      <w:r>
        <w:rPr>
          <w:noProof/>
        </w:rPr>
        <w:tab/>
      </w:r>
      <w:r>
        <w:rPr>
          <w:noProof/>
        </w:rPr>
        <w:fldChar w:fldCharType="begin"/>
      </w:r>
      <w:r>
        <w:rPr>
          <w:noProof/>
        </w:rPr>
        <w:instrText xml:space="preserve"> PAGEREF _Toc470076433 \h </w:instrText>
      </w:r>
      <w:r>
        <w:rPr>
          <w:noProof/>
        </w:rPr>
      </w:r>
      <w:r>
        <w:rPr>
          <w:noProof/>
        </w:rPr>
        <w:fldChar w:fldCharType="separate"/>
      </w:r>
      <w:r>
        <w:rPr>
          <w:noProof/>
        </w:rPr>
        <w:t>15</w:t>
      </w:r>
      <w:r>
        <w:rPr>
          <w:noProof/>
        </w:rPr>
        <w:fldChar w:fldCharType="end"/>
      </w:r>
    </w:p>
    <w:p w14:paraId="739FFB33" w14:textId="77777777" w:rsidR="008F1AF4" w:rsidRDefault="008F1AF4">
      <w:pPr>
        <w:pStyle w:val="TOC2"/>
        <w:rPr>
          <w:rFonts w:asciiTheme="minorHAnsi" w:eastAsiaTheme="minorEastAsia" w:hAnsiTheme="minorHAnsi" w:cstheme="minorBidi"/>
          <w:noProof/>
          <w:lang w:eastAsia="en-GB"/>
        </w:rPr>
      </w:pPr>
      <w:r w:rsidRPr="00BE397F">
        <w:rPr>
          <w:noProof/>
        </w:rPr>
        <w:t>2.2</w:t>
      </w:r>
      <w:r>
        <w:rPr>
          <w:rFonts w:asciiTheme="minorHAnsi" w:eastAsiaTheme="minorEastAsia" w:hAnsiTheme="minorHAnsi" w:cstheme="minorBidi"/>
          <w:noProof/>
          <w:lang w:eastAsia="en-GB"/>
        </w:rPr>
        <w:tab/>
      </w:r>
      <w:r>
        <w:rPr>
          <w:noProof/>
        </w:rPr>
        <w:t>The integration vocabulary for the top-down ontologies</w:t>
      </w:r>
      <w:r>
        <w:rPr>
          <w:noProof/>
        </w:rPr>
        <w:tab/>
      </w:r>
      <w:r>
        <w:rPr>
          <w:noProof/>
        </w:rPr>
        <w:fldChar w:fldCharType="begin"/>
      </w:r>
      <w:r>
        <w:rPr>
          <w:noProof/>
        </w:rPr>
        <w:instrText xml:space="preserve"> PAGEREF _Toc470076434 \h </w:instrText>
      </w:r>
      <w:r>
        <w:rPr>
          <w:noProof/>
        </w:rPr>
      </w:r>
      <w:r>
        <w:rPr>
          <w:noProof/>
        </w:rPr>
        <w:fldChar w:fldCharType="separate"/>
      </w:r>
      <w:r>
        <w:rPr>
          <w:noProof/>
        </w:rPr>
        <w:t>18</w:t>
      </w:r>
      <w:r>
        <w:rPr>
          <w:noProof/>
        </w:rPr>
        <w:fldChar w:fldCharType="end"/>
      </w:r>
    </w:p>
    <w:p w14:paraId="5B74D4ED" w14:textId="77777777" w:rsidR="008F1AF4" w:rsidRDefault="008F1AF4">
      <w:pPr>
        <w:pStyle w:val="TOC2"/>
        <w:rPr>
          <w:rFonts w:asciiTheme="minorHAnsi" w:eastAsiaTheme="minorEastAsia" w:hAnsiTheme="minorHAnsi" w:cstheme="minorBidi"/>
          <w:noProof/>
          <w:lang w:eastAsia="en-GB"/>
        </w:rPr>
      </w:pPr>
      <w:r w:rsidRPr="00BE397F">
        <w:rPr>
          <w:noProof/>
        </w:rPr>
        <w:t>2.3</w:t>
      </w:r>
      <w:r>
        <w:rPr>
          <w:rFonts w:asciiTheme="minorHAnsi" w:eastAsiaTheme="minorEastAsia" w:hAnsiTheme="minorHAnsi" w:cstheme="minorBidi"/>
          <w:noProof/>
          <w:lang w:eastAsia="en-GB"/>
        </w:rPr>
        <w:tab/>
      </w:r>
      <w:r>
        <w:rPr>
          <w:noProof/>
        </w:rPr>
        <w:t>Integrating the bottom-up ontologies with the top-down ontology</w:t>
      </w:r>
      <w:r>
        <w:rPr>
          <w:noProof/>
        </w:rPr>
        <w:tab/>
      </w:r>
      <w:r>
        <w:rPr>
          <w:noProof/>
        </w:rPr>
        <w:fldChar w:fldCharType="begin"/>
      </w:r>
      <w:r>
        <w:rPr>
          <w:noProof/>
        </w:rPr>
        <w:instrText xml:space="preserve"> PAGEREF _Toc470076435 \h </w:instrText>
      </w:r>
      <w:r>
        <w:rPr>
          <w:noProof/>
        </w:rPr>
      </w:r>
      <w:r>
        <w:rPr>
          <w:noProof/>
        </w:rPr>
        <w:fldChar w:fldCharType="separate"/>
      </w:r>
      <w:r>
        <w:rPr>
          <w:noProof/>
        </w:rPr>
        <w:t>23</w:t>
      </w:r>
      <w:r>
        <w:rPr>
          <w:noProof/>
        </w:rPr>
        <w:fldChar w:fldCharType="end"/>
      </w:r>
    </w:p>
    <w:p w14:paraId="2C197C9D" w14:textId="77777777" w:rsidR="008F1AF4" w:rsidRDefault="008F1AF4">
      <w:pPr>
        <w:pStyle w:val="TOC2"/>
        <w:rPr>
          <w:rFonts w:asciiTheme="minorHAnsi" w:eastAsiaTheme="minorEastAsia" w:hAnsiTheme="minorHAnsi" w:cstheme="minorBidi"/>
          <w:noProof/>
          <w:lang w:eastAsia="en-GB"/>
        </w:rPr>
      </w:pPr>
      <w:r w:rsidRPr="00BE397F">
        <w:rPr>
          <w:noProof/>
        </w:rPr>
        <w:t>2.4</w:t>
      </w:r>
      <w:r>
        <w:rPr>
          <w:rFonts w:asciiTheme="minorHAnsi" w:eastAsiaTheme="minorEastAsia" w:hAnsiTheme="minorHAnsi" w:cstheme="minorBidi"/>
          <w:noProof/>
          <w:lang w:eastAsia="en-GB"/>
        </w:rPr>
        <w:tab/>
      </w:r>
      <w:r>
        <w:rPr>
          <w:noProof/>
        </w:rPr>
        <w:t>Mirroring the ontology</w:t>
      </w:r>
      <w:r>
        <w:rPr>
          <w:noProof/>
        </w:rPr>
        <w:tab/>
      </w:r>
      <w:r>
        <w:rPr>
          <w:noProof/>
        </w:rPr>
        <w:fldChar w:fldCharType="begin"/>
      </w:r>
      <w:r>
        <w:rPr>
          <w:noProof/>
        </w:rPr>
        <w:instrText xml:space="preserve"> PAGEREF _Toc470076436 \h </w:instrText>
      </w:r>
      <w:r>
        <w:rPr>
          <w:noProof/>
        </w:rPr>
      </w:r>
      <w:r>
        <w:rPr>
          <w:noProof/>
        </w:rPr>
        <w:fldChar w:fldCharType="separate"/>
      </w:r>
      <w:r>
        <w:rPr>
          <w:noProof/>
        </w:rPr>
        <w:t>28</w:t>
      </w:r>
      <w:r>
        <w:rPr>
          <w:noProof/>
        </w:rPr>
        <w:fldChar w:fldCharType="end"/>
      </w:r>
    </w:p>
    <w:p w14:paraId="68CE57D1"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3</w:t>
      </w:r>
      <w:r>
        <w:rPr>
          <w:rFonts w:asciiTheme="minorHAnsi" w:eastAsiaTheme="minorEastAsia" w:hAnsiTheme="minorHAnsi" w:cstheme="minorBidi"/>
          <w:b w:val="0"/>
          <w:bCs w:val="0"/>
          <w:noProof/>
          <w:szCs w:val="22"/>
          <w:lang w:eastAsia="en-GB"/>
        </w:rPr>
        <w:tab/>
      </w:r>
      <w:r w:rsidRPr="00BE397F">
        <w:rPr>
          <w:noProof/>
        </w:rPr>
        <w:t>Developing the top-down ontologies</w:t>
      </w:r>
      <w:r>
        <w:rPr>
          <w:noProof/>
        </w:rPr>
        <w:tab/>
      </w:r>
      <w:r>
        <w:rPr>
          <w:noProof/>
        </w:rPr>
        <w:fldChar w:fldCharType="begin"/>
      </w:r>
      <w:r>
        <w:rPr>
          <w:noProof/>
        </w:rPr>
        <w:instrText xml:space="preserve"> PAGEREF _Toc470076437 \h </w:instrText>
      </w:r>
      <w:r>
        <w:rPr>
          <w:noProof/>
        </w:rPr>
      </w:r>
      <w:r>
        <w:rPr>
          <w:noProof/>
        </w:rPr>
        <w:fldChar w:fldCharType="separate"/>
      </w:r>
      <w:r>
        <w:rPr>
          <w:noProof/>
        </w:rPr>
        <w:t>32</w:t>
      </w:r>
      <w:r>
        <w:rPr>
          <w:noProof/>
        </w:rPr>
        <w:fldChar w:fldCharType="end"/>
      </w:r>
    </w:p>
    <w:p w14:paraId="4F0BE363" w14:textId="77777777" w:rsidR="008F1AF4" w:rsidRDefault="008F1AF4">
      <w:pPr>
        <w:pStyle w:val="TOC2"/>
        <w:rPr>
          <w:rFonts w:asciiTheme="minorHAnsi" w:eastAsiaTheme="minorEastAsia" w:hAnsiTheme="minorHAnsi" w:cstheme="minorBidi"/>
          <w:noProof/>
          <w:lang w:eastAsia="en-GB"/>
        </w:rPr>
      </w:pPr>
      <w:r w:rsidRPr="00BE397F">
        <w:rPr>
          <w:noProof/>
        </w:rPr>
        <w:t>3.1</w:t>
      </w:r>
      <w:r>
        <w:rPr>
          <w:rFonts w:asciiTheme="minorHAnsi" w:eastAsiaTheme="minorEastAsia" w:hAnsiTheme="minorHAnsi" w:cstheme="minorBidi"/>
          <w:noProof/>
          <w:lang w:eastAsia="en-GB"/>
        </w:rPr>
        <w:tab/>
      </w:r>
      <w:r>
        <w:rPr>
          <w:noProof/>
        </w:rPr>
        <w:t>Core common-sense ontology</w:t>
      </w:r>
      <w:r>
        <w:rPr>
          <w:noProof/>
        </w:rPr>
        <w:tab/>
      </w:r>
      <w:r>
        <w:rPr>
          <w:noProof/>
        </w:rPr>
        <w:fldChar w:fldCharType="begin"/>
      </w:r>
      <w:r>
        <w:rPr>
          <w:noProof/>
        </w:rPr>
        <w:instrText xml:space="preserve"> PAGEREF _Toc470076438 \h </w:instrText>
      </w:r>
      <w:r>
        <w:rPr>
          <w:noProof/>
        </w:rPr>
      </w:r>
      <w:r>
        <w:rPr>
          <w:noProof/>
        </w:rPr>
        <w:fldChar w:fldCharType="separate"/>
      </w:r>
      <w:r>
        <w:rPr>
          <w:noProof/>
        </w:rPr>
        <w:t>33</w:t>
      </w:r>
      <w:r>
        <w:rPr>
          <w:noProof/>
        </w:rPr>
        <w:fldChar w:fldCharType="end"/>
      </w:r>
    </w:p>
    <w:p w14:paraId="161F2D7A" w14:textId="77777777" w:rsidR="008F1AF4" w:rsidRDefault="008F1AF4">
      <w:pPr>
        <w:pStyle w:val="TOC2"/>
        <w:rPr>
          <w:rFonts w:asciiTheme="minorHAnsi" w:eastAsiaTheme="minorEastAsia" w:hAnsiTheme="minorHAnsi" w:cstheme="minorBidi"/>
          <w:noProof/>
          <w:lang w:eastAsia="en-GB"/>
        </w:rPr>
      </w:pPr>
      <w:r w:rsidRPr="00BE397F">
        <w:rPr>
          <w:noProof/>
        </w:rPr>
        <w:t>3.2</w:t>
      </w:r>
      <w:r>
        <w:rPr>
          <w:rFonts w:asciiTheme="minorHAnsi" w:eastAsiaTheme="minorEastAsia" w:hAnsiTheme="minorHAnsi" w:cstheme="minorBidi"/>
          <w:noProof/>
          <w:lang w:eastAsia="en-GB"/>
        </w:rPr>
        <w:tab/>
      </w:r>
      <w:r>
        <w:rPr>
          <w:noProof/>
        </w:rPr>
        <w:t>The on-line questionnaire ontology</w:t>
      </w:r>
      <w:r>
        <w:rPr>
          <w:noProof/>
        </w:rPr>
        <w:tab/>
      </w:r>
      <w:r>
        <w:rPr>
          <w:noProof/>
        </w:rPr>
        <w:fldChar w:fldCharType="begin"/>
      </w:r>
      <w:r>
        <w:rPr>
          <w:noProof/>
        </w:rPr>
        <w:instrText xml:space="preserve"> PAGEREF _Toc470076439 \h </w:instrText>
      </w:r>
      <w:r>
        <w:rPr>
          <w:noProof/>
        </w:rPr>
      </w:r>
      <w:r>
        <w:rPr>
          <w:noProof/>
        </w:rPr>
        <w:fldChar w:fldCharType="separate"/>
      </w:r>
      <w:r>
        <w:rPr>
          <w:noProof/>
        </w:rPr>
        <w:t>35</w:t>
      </w:r>
      <w:r>
        <w:rPr>
          <w:noProof/>
        </w:rPr>
        <w:fldChar w:fldCharType="end"/>
      </w:r>
    </w:p>
    <w:p w14:paraId="452052FF" w14:textId="77777777" w:rsidR="008F1AF4" w:rsidRDefault="008F1AF4">
      <w:pPr>
        <w:pStyle w:val="TOC2"/>
        <w:rPr>
          <w:rFonts w:asciiTheme="minorHAnsi" w:eastAsiaTheme="minorEastAsia" w:hAnsiTheme="minorHAnsi" w:cstheme="minorBidi"/>
          <w:noProof/>
          <w:lang w:eastAsia="en-GB"/>
        </w:rPr>
      </w:pPr>
      <w:r w:rsidRPr="00BE397F">
        <w:rPr>
          <w:noProof/>
        </w:rPr>
        <w:t>3.3</w:t>
      </w:r>
      <w:r>
        <w:rPr>
          <w:rFonts w:asciiTheme="minorHAnsi" w:eastAsiaTheme="minorEastAsia" w:hAnsiTheme="minorHAnsi" w:cstheme="minorBidi"/>
          <w:noProof/>
          <w:lang w:eastAsia="en-GB"/>
        </w:rPr>
        <w:tab/>
      </w:r>
      <w:r>
        <w:rPr>
          <w:noProof/>
        </w:rPr>
        <w:t>The expert-terms ontology</w:t>
      </w:r>
      <w:r>
        <w:rPr>
          <w:noProof/>
        </w:rPr>
        <w:tab/>
      </w:r>
      <w:r>
        <w:rPr>
          <w:noProof/>
        </w:rPr>
        <w:fldChar w:fldCharType="begin"/>
      </w:r>
      <w:r>
        <w:rPr>
          <w:noProof/>
        </w:rPr>
        <w:instrText xml:space="preserve"> PAGEREF _Toc470076440 \h </w:instrText>
      </w:r>
      <w:r>
        <w:rPr>
          <w:noProof/>
        </w:rPr>
      </w:r>
      <w:r>
        <w:rPr>
          <w:noProof/>
        </w:rPr>
        <w:fldChar w:fldCharType="separate"/>
      </w:r>
      <w:r>
        <w:rPr>
          <w:noProof/>
        </w:rPr>
        <w:t>47</w:t>
      </w:r>
      <w:r>
        <w:rPr>
          <w:noProof/>
        </w:rPr>
        <w:fldChar w:fldCharType="end"/>
      </w:r>
    </w:p>
    <w:p w14:paraId="041CEAE4" w14:textId="77777777" w:rsidR="008F1AF4" w:rsidRDefault="008F1AF4">
      <w:pPr>
        <w:pStyle w:val="TOC2"/>
        <w:rPr>
          <w:rFonts w:asciiTheme="minorHAnsi" w:eastAsiaTheme="minorEastAsia" w:hAnsiTheme="minorHAnsi" w:cstheme="minorBidi"/>
          <w:noProof/>
          <w:lang w:eastAsia="en-GB"/>
        </w:rPr>
      </w:pPr>
      <w:r w:rsidRPr="00BE397F">
        <w:rPr>
          <w:noProof/>
        </w:rPr>
        <w:t>3.4</w:t>
      </w:r>
      <w:r>
        <w:rPr>
          <w:rFonts w:asciiTheme="minorHAnsi" w:eastAsiaTheme="minorEastAsia" w:hAnsiTheme="minorHAnsi" w:cstheme="minorBidi"/>
          <w:noProof/>
          <w:lang w:eastAsia="en-GB"/>
        </w:rPr>
        <w:tab/>
      </w:r>
      <w:r>
        <w:rPr>
          <w:noProof/>
        </w:rPr>
        <w:t>High frequency word group terms ontology</w:t>
      </w:r>
      <w:r>
        <w:rPr>
          <w:noProof/>
        </w:rPr>
        <w:tab/>
      </w:r>
      <w:r>
        <w:rPr>
          <w:noProof/>
        </w:rPr>
        <w:fldChar w:fldCharType="begin"/>
      </w:r>
      <w:r>
        <w:rPr>
          <w:noProof/>
        </w:rPr>
        <w:instrText xml:space="preserve"> PAGEREF _Toc470076441 \h </w:instrText>
      </w:r>
      <w:r>
        <w:rPr>
          <w:noProof/>
        </w:rPr>
      </w:r>
      <w:r>
        <w:rPr>
          <w:noProof/>
        </w:rPr>
        <w:fldChar w:fldCharType="separate"/>
      </w:r>
      <w:r>
        <w:rPr>
          <w:noProof/>
        </w:rPr>
        <w:t>56</w:t>
      </w:r>
      <w:r>
        <w:rPr>
          <w:noProof/>
        </w:rPr>
        <w:fldChar w:fldCharType="end"/>
      </w:r>
    </w:p>
    <w:p w14:paraId="646BCFAB" w14:textId="77777777" w:rsidR="008F1AF4" w:rsidRDefault="008F1AF4">
      <w:pPr>
        <w:pStyle w:val="TOC2"/>
        <w:rPr>
          <w:rFonts w:asciiTheme="minorHAnsi" w:eastAsiaTheme="minorEastAsia" w:hAnsiTheme="minorHAnsi" w:cstheme="minorBidi"/>
          <w:noProof/>
          <w:lang w:eastAsia="en-GB"/>
        </w:rPr>
      </w:pPr>
      <w:r w:rsidRPr="00BE397F">
        <w:rPr>
          <w:noProof/>
        </w:rPr>
        <w:t>3.5</w:t>
      </w:r>
      <w:r>
        <w:rPr>
          <w:rFonts w:asciiTheme="minorHAnsi" w:eastAsiaTheme="minorEastAsia" w:hAnsiTheme="minorHAnsi" w:cstheme="minorBidi"/>
          <w:noProof/>
          <w:lang w:eastAsia="en-GB"/>
        </w:rPr>
        <w:tab/>
      </w:r>
      <w:r>
        <w:rPr>
          <w:noProof/>
        </w:rPr>
        <w:t>The high frequency single word terms ontology</w:t>
      </w:r>
      <w:r>
        <w:rPr>
          <w:noProof/>
        </w:rPr>
        <w:tab/>
      </w:r>
      <w:r>
        <w:rPr>
          <w:noProof/>
        </w:rPr>
        <w:fldChar w:fldCharType="begin"/>
      </w:r>
      <w:r>
        <w:rPr>
          <w:noProof/>
        </w:rPr>
        <w:instrText xml:space="preserve"> PAGEREF _Toc470076442 \h </w:instrText>
      </w:r>
      <w:r>
        <w:rPr>
          <w:noProof/>
        </w:rPr>
      </w:r>
      <w:r>
        <w:rPr>
          <w:noProof/>
        </w:rPr>
        <w:fldChar w:fldCharType="separate"/>
      </w:r>
      <w:r>
        <w:rPr>
          <w:noProof/>
        </w:rPr>
        <w:t>57</w:t>
      </w:r>
      <w:r>
        <w:rPr>
          <w:noProof/>
        </w:rPr>
        <w:fldChar w:fldCharType="end"/>
      </w:r>
    </w:p>
    <w:p w14:paraId="170ABEB9" w14:textId="77777777" w:rsidR="008F1AF4" w:rsidRDefault="008F1AF4">
      <w:pPr>
        <w:pStyle w:val="TOC2"/>
        <w:rPr>
          <w:rFonts w:asciiTheme="minorHAnsi" w:eastAsiaTheme="minorEastAsia" w:hAnsiTheme="minorHAnsi" w:cstheme="minorBidi"/>
          <w:noProof/>
          <w:lang w:eastAsia="en-GB"/>
        </w:rPr>
      </w:pPr>
      <w:r w:rsidRPr="00BE397F">
        <w:rPr>
          <w:noProof/>
        </w:rPr>
        <w:t>3.6</w:t>
      </w:r>
      <w:r>
        <w:rPr>
          <w:rFonts w:asciiTheme="minorHAnsi" w:eastAsiaTheme="minorEastAsia" w:hAnsiTheme="minorHAnsi" w:cstheme="minorBidi"/>
          <w:noProof/>
          <w:lang w:eastAsia="en-GB"/>
        </w:rPr>
        <w:tab/>
      </w:r>
      <w:r>
        <w:rPr>
          <w:noProof/>
        </w:rPr>
        <w:t>The glossary ontology</w:t>
      </w:r>
      <w:r>
        <w:rPr>
          <w:noProof/>
        </w:rPr>
        <w:tab/>
      </w:r>
      <w:r>
        <w:rPr>
          <w:noProof/>
        </w:rPr>
        <w:fldChar w:fldCharType="begin"/>
      </w:r>
      <w:r>
        <w:rPr>
          <w:noProof/>
        </w:rPr>
        <w:instrText xml:space="preserve"> PAGEREF _Toc470076443 \h </w:instrText>
      </w:r>
      <w:r>
        <w:rPr>
          <w:noProof/>
        </w:rPr>
      </w:r>
      <w:r>
        <w:rPr>
          <w:noProof/>
        </w:rPr>
        <w:fldChar w:fldCharType="separate"/>
      </w:r>
      <w:r>
        <w:rPr>
          <w:noProof/>
        </w:rPr>
        <w:t>59</w:t>
      </w:r>
      <w:r>
        <w:rPr>
          <w:noProof/>
        </w:rPr>
        <w:fldChar w:fldCharType="end"/>
      </w:r>
    </w:p>
    <w:p w14:paraId="12436C64" w14:textId="77777777" w:rsidR="008F1AF4" w:rsidRDefault="008F1AF4">
      <w:pPr>
        <w:pStyle w:val="TOC2"/>
        <w:rPr>
          <w:rFonts w:asciiTheme="minorHAnsi" w:eastAsiaTheme="minorEastAsia" w:hAnsiTheme="minorHAnsi" w:cstheme="minorBidi"/>
          <w:noProof/>
          <w:lang w:eastAsia="en-GB"/>
        </w:rPr>
      </w:pPr>
      <w:r w:rsidRPr="00BE397F">
        <w:rPr>
          <w:noProof/>
        </w:rPr>
        <w:t>3.7</w:t>
      </w:r>
      <w:r>
        <w:rPr>
          <w:rFonts w:asciiTheme="minorHAnsi" w:eastAsiaTheme="minorEastAsia" w:hAnsiTheme="minorHAnsi" w:cstheme="minorBidi"/>
          <w:noProof/>
          <w:lang w:eastAsia="en-GB"/>
        </w:rPr>
        <w:tab/>
      </w:r>
      <w:r>
        <w:rPr>
          <w:noProof/>
        </w:rPr>
        <w:t>The top-down ontology</w:t>
      </w:r>
      <w:r>
        <w:rPr>
          <w:noProof/>
        </w:rPr>
        <w:tab/>
      </w:r>
      <w:r>
        <w:rPr>
          <w:noProof/>
        </w:rPr>
        <w:fldChar w:fldCharType="begin"/>
      </w:r>
      <w:r>
        <w:rPr>
          <w:noProof/>
        </w:rPr>
        <w:instrText xml:space="preserve"> PAGEREF _Toc470076444 \h </w:instrText>
      </w:r>
      <w:r>
        <w:rPr>
          <w:noProof/>
        </w:rPr>
      </w:r>
      <w:r>
        <w:rPr>
          <w:noProof/>
        </w:rPr>
        <w:fldChar w:fldCharType="separate"/>
      </w:r>
      <w:r>
        <w:rPr>
          <w:noProof/>
        </w:rPr>
        <w:t>60</w:t>
      </w:r>
      <w:r>
        <w:rPr>
          <w:noProof/>
        </w:rPr>
        <w:fldChar w:fldCharType="end"/>
      </w:r>
    </w:p>
    <w:p w14:paraId="3FA2001C"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4</w:t>
      </w:r>
      <w:r>
        <w:rPr>
          <w:rFonts w:asciiTheme="minorHAnsi" w:eastAsiaTheme="minorEastAsia" w:hAnsiTheme="minorHAnsi" w:cstheme="minorBidi"/>
          <w:b w:val="0"/>
          <w:bCs w:val="0"/>
          <w:noProof/>
          <w:szCs w:val="22"/>
          <w:lang w:eastAsia="en-GB"/>
        </w:rPr>
        <w:tab/>
      </w:r>
      <w:r w:rsidRPr="00BE397F">
        <w:rPr>
          <w:noProof/>
        </w:rPr>
        <w:t>The bottom-up ontologies</w:t>
      </w:r>
      <w:r>
        <w:rPr>
          <w:noProof/>
        </w:rPr>
        <w:tab/>
      </w:r>
      <w:r>
        <w:rPr>
          <w:noProof/>
        </w:rPr>
        <w:fldChar w:fldCharType="begin"/>
      </w:r>
      <w:r>
        <w:rPr>
          <w:noProof/>
        </w:rPr>
        <w:instrText xml:space="preserve"> PAGEREF _Toc470076445 \h </w:instrText>
      </w:r>
      <w:r>
        <w:rPr>
          <w:noProof/>
        </w:rPr>
      </w:r>
      <w:r>
        <w:rPr>
          <w:noProof/>
        </w:rPr>
        <w:fldChar w:fldCharType="separate"/>
      </w:r>
      <w:r>
        <w:rPr>
          <w:noProof/>
        </w:rPr>
        <w:t>68</w:t>
      </w:r>
      <w:r>
        <w:rPr>
          <w:noProof/>
        </w:rPr>
        <w:fldChar w:fldCharType="end"/>
      </w:r>
    </w:p>
    <w:p w14:paraId="44EB0C76" w14:textId="77777777" w:rsidR="008F1AF4" w:rsidRDefault="008F1AF4">
      <w:pPr>
        <w:pStyle w:val="TOC2"/>
        <w:rPr>
          <w:rFonts w:asciiTheme="minorHAnsi" w:eastAsiaTheme="minorEastAsia" w:hAnsiTheme="minorHAnsi" w:cstheme="minorBidi"/>
          <w:noProof/>
          <w:lang w:eastAsia="en-GB"/>
        </w:rPr>
      </w:pPr>
      <w:r w:rsidRPr="00BE397F">
        <w:rPr>
          <w:noProof/>
        </w:rPr>
        <w:t>4.1</w:t>
      </w:r>
      <w:r>
        <w:rPr>
          <w:rFonts w:asciiTheme="minorHAnsi" w:eastAsiaTheme="minorEastAsia" w:hAnsiTheme="minorHAnsi" w:cstheme="minorBidi"/>
          <w:noProof/>
          <w:lang w:eastAsia="en-GB"/>
        </w:rPr>
        <w:tab/>
      </w:r>
      <w:r>
        <w:rPr>
          <w:noProof/>
        </w:rPr>
        <w:t>Common features to all bottom-up ontologies</w:t>
      </w:r>
      <w:r>
        <w:rPr>
          <w:noProof/>
        </w:rPr>
        <w:tab/>
      </w:r>
      <w:r>
        <w:rPr>
          <w:noProof/>
        </w:rPr>
        <w:fldChar w:fldCharType="begin"/>
      </w:r>
      <w:r>
        <w:rPr>
          <w:noProof/>
        </w:rPr>
        <w:instrText xml:space="preserve"> PAGEREF _Toc470076446 \h </w:instrText>
      </w:r>
      <w:r>
        <w:rPr>
          <w:noProof/>
        </w:rPr>
      </w:r>
      <w:r>
        <w:rPr>
          <w:noProof/>
        </w:rPr>
        <w:fldChar w:fldCharType="separate"/>
      </w:r>
      <w:r>
        <w:rPr>
          <w:noProof/>
        </w:rPr>
        <w:t>69</w:t>
      </w:r>
      <w:r>
        <w:rPr>
          <w:noProof/>
        </w:rPr>
        <w:fldChar w:fldCharType="end"/>
      </w:r>
    </w:p>
    <w:p w14:paraId="0849DFFD" w14:textId="77777777" w:rsidR="008F1AF4" w:rsidRDefault="008F1AF4">
      <w:pPr>
        <w:pStyle w:val="TOC2"/>
        <w:rPr>
          <w:rFonts w:asciiTheme="minorHAnsi" w:eastAsiaTheme="minorEastAsia" w:hAnsiTheme="minorHAnsi" w:cstheme="minorBidi"/>
          <w:noProof/>
          <w:lang w:eastAsia="en-GB"/>
        </w:rPr>
      </w:pPr>
      <w:r w:rsidRPr="00BE397F">
        <w:rPr>
          <w:noProof/>
        </w:rPr>
        <w:t>4.2</w:t>
      </w:r>
      <w:r>
        <w:rPr>
          <w:rFonts w:asciiTheme="minorHAnsi" w:eastAsiaTheme="minorEastAsia" w:hAnsiTheme="minorHAnsi" w:cstheme="minorBidi"/>
          <w:noProof/>
          <w:lang w:eastAsia="en-GB"/>
        </w:rPr>
        <w:tab/>
      </w:r>
      <w:r>
        <w:rPr>
          <w:noProof/>
        </w:rPr>
        <w:t>Ontologies from the GLAMURS regional questionnaires</w:t>
      </w:r>
      <w:r>
        <w:rPr>
          <w:noProof/>
        </w:rPr>
        <w:tab/>
      </w:r>
      <w:r>
        <w:rPr>
          <w:noProof/>
        </w:rPr>
        <w:fldChar w:fldCharType="begin"/>
      </w:r>
      <w:r>
        <w:rPr>
          <w:noProof/>
        </w:rPr>
        <w:instrText xml:space="preserve"> PAGEREF _Toc470076447 \h </w:instrText>
      </w:r>
      <w:r>
        <w:rPr>
          <w:noProof/>
        </w:rPr>
      </w:r>
      <w:r>
        <w:rPr>
          <w:noProof/>
        </w:rPr>
        <w:fldChar w:fldCharType="separate"/>
      </w:r>
      <w:r>
        <w:rPr>
          <w:noProof/>
        </w:rPr>
        <w:t>70</w:t>
      </w:r>
      <w:r>
        <w:rPr>
          <w:noProof/>
        </w:rPr>
        <w:fldChar w:fldCharType="end"/>
      </w:r>
    </w:p>
    <w:p w14:paraId="1522AD94" w14:textId="77777777" w:rsidR="008F1AF4" w:rsidRDefault="008F1AF4">
      <w:pPr>
        <w:pStyle w:val="TOC2"/>
        <w:rPr>
          <w:rFonts w:asciiTheme="minorHAnsi" w:eastAsiaTheme="minorEastAsia" w:hAnsiTheme="minorHAnsi" w:cstheme="minorBidi"/>
          <w:noProof/>
          <w:lang w:eastAsia="en-GB"/>
        </w:rPr>
      </w:pPr>
      <w:r w:rsidRPr="00BE397F">
        <w:rPr>
          <w:noProof/>
        </w:rPr>
        <w:t>4.3</w:t>
      </w:r>
      <w:r>
        <w:rPr>
          <w:rFonts w:asciiTheme="minorHAnsi" w:eastAsiaTheme="minorEastAsia" w:hAnsiTheme="minorHAnsi" w:cstheme="minorBidi"/>
          <w:noProof/>
          <w:lang w:eastAsia="en-GB"/>
        </w:rPr>
        <w:tab/>
      </w:r>
      <w:r>
        <w:rPr>
          <w:noProof/>
        </w:rPr>
        <w:t>Ontologies from the GLAMURS regional case-study interviews</w:t>
      </w:r>
      <w:r>
        <w:rPr>
          <w:noProof/>
        </w:rPr>
        <w:tab/>
      </w:r>
      <w:r>
        <w:rPr>
          <w:noProof/>
        </w:rPr>
        <w:fldChar w:fldCharType="begin"/>
      </w:r>
      <w:r>
        <w:rPr>
          <w:noProof/>
        </w:rPr>
        <w:instrText xml:space="preserve"> PAGEREF _Toc470076448 \h </w:instrText>
      </w:r>
      <w:r>
        <w:rPr>
          <w:noProof/>
        </w:rPr>
      </w:r>
      <w:r>
        <w:rPr>
          <w:noProof/>
        </w:rPr>
        <w:fldChar w:fldCharType="separate"/>
      </w:r>
      <w:r>
        <w:rPr>
          <w:noProof/>
        </w:rPr>
        <w:t>77</w:t>
      </w:r>
      <w:r>
        <w:rPr>
          <w:noProof/>
        </w:rPr>
        <w:fldChar w:fldCharType="end"/>
      </w:r>
    </w:p>
    <w:p w14:paraId="6E69B0DF" w14:textId="77777777" w:rsidR="008F1AF4" w:rsidRDefault="008F1AF4">
      <w:pPr>
        <w:pStyle w:val="TOC2"/>
        <w:rPr>
          <w:rFonts w:asciiTheme="minorHAnsi" w:eastAsiaTheme="minorEastAsia" w:hAnsiTheme="minorHAnsi" w:cstheme="minorBidi"/>
          <w:noProof/>
          <w:lang w:eastAsia="en-GB"/>
        </w:rPr>
      </w:pPr>
      <w:r w:rsidRPr="00BE397F">
        <w:rPr>
          <w:noProof/>
        </w:rPr>
        <w:t>4.4</w:t>
      </w:r>
      <w:r>
        <w:rPr>
          <w:rFonts w:asciiTheme="minorHAnsi" w:eastAsiaTheme="minorEastAsia" w:hAnsiTheme="minorHAnsi" w:cstheme="minorBidi"/>
          <w:noProof/>
          <w:lang w:eastAsia="en-GB"/>
        </w:rPr>
        <w:tab/>
      </w:r>
      <w:r>
        <w:rPr>
          <w:noProof/>
        </w:rPr>
        <w:t>Ontologies from the UKHLS</w:t>
      </w:r>
      <w:r>
        <w:rPr>
          <w:noProof/>
        </w:rPr>
        <w:tab/>
      </w:r>
      <w:r>
        <w:rPr>
          <w:noProof/>
        </w:rPr>
        <w:fldChar w:fldCharType="begin"/>
      </w:r>
      <w:r>
        <w:rPr>
          <w:noProof/>
        </w:rPr>
        <w:instrText xml:space="preserve"> PAGEREF _Toc470076449 \h </w:instrText>
      </w:r>
      <w:r>
        <w:rPr>
          <w:noProof/>
        </w:rPr>
      </w:r>
      <w:r>
        <w:rPr>
          <w:noProof/>
        </w:rPr>
        <w:fldChar w:fldCharType="separate"/>
      </w:r>
      <w:r>
        <w:rPr>
          <w:noProof/>
        </w:rPr>
        <w:t>78</w:t>
      </w:r>
      <w:r>
        <w:rPr>
          <w:noProof/>
        </w:rPr>
        <w:fldChar w:fldCharType="end"/>
      </w:r>
    </w:p>
    <w:p w14:paraId="67B35E5C" w14:textId="77777777" w:rsidR="008F1AF4" w:rsidRDefault="008F1AF4">
      <w:pPr>
        <w:pStyle w:val="TOC2"/>
        <w:rPr>
          <w:rFonts w:asciiTheme="minorHAnsi" w:eastAsiaTheme="minorEastAsia" w:hAnsiTheme="minorHAnsi" w:cstheme="minorBidi"/>
          <w:noProof/>
          <w:lang w:eastAsia="en-GB"/>
        </w:rPr>
      </w:pPr>
      <w:r w:rsidRPr="00BE397F">
        <w:rPr>
          <w:noProof/>
        </w:rPr>
        <w:t>4.5</w:t>
      </w:r>
      <w:r>
        <w:rPr>
          <w:rFonts w:asciiTheme="minorHAnsi" w:eastAsiaTheme="minorEastAsia" w:hAnsiTheme="minorHAnsi" w:cstheme="minorBidi"/>
          <w:noProof/>
          <w:lang w:eastAsia="en-GB"/>
        </w:rPr>
        <w:tab/>
      </w:r>
      <w:r>
        <w:rPr>
          <w:noProof/>
        </w:rPr>
        <w:t>Ontologies from the GLAMURS agent-based model</w:t>
      </w:r>
      <w:r>
        <w:rPr>
          <w:noProof/>
        </w:rPr>
        <w:tab/>
      </w:r>
      <w:r>
        <w:rPr>
          <w:noProof/>
        </w:rPr>
        <w:fldChar w:fldCharType="begin"/>
      </w:r>
      <w:r>
        <w:rPr>
          <w:noProof/>
        </w:rPr>
        <w:instrText xml:space="preserve"> PAGEREF _Toc470076450 \h </w:instrText>
      </w:r>
      <w:r>
        <w:rPr>
          <w:noProof/>
        </w:rPr>
      </w:r>
      <w:r>
        <w:rPr>
          <w:noProof/>
        </w:rPr>
        <w:fldChar w:fldCharType="separate"/>
      </w:r>
      <w:r>
        <w:rPr>
          <w:noProof/>
        </w:rPr>
        <w:t>80</w:t>
      </w:r>
      <w:r>
        <w:rPr>
          <w:noProof/>
        </w:rPr>
        <w:fldChar w:fldCharType="end"/>
      </w:r>
    </w:p>
    <w:p w14:paraId="6737D94B" w14:textId="77777777" w:rsidR="008F1AF4" w:rsidRDefault="008F1AF4">
      <w:pPr>
        <w:pStyle w:val="TOC2"/>
        <w:rPr>
          <w:rFonts w:asciiTheme="minorHAnsi" w:eastAsiaTheme="minorEastAsia" w:hAnsiTheme="minorHAnsi" w:cstheme="minorBidi"/>
          <w:noProof/>
          <w:lang w:eastAsia="en-GB"/>
        </w:rPr>
      </w:pPr>
      <w:r w:rsidRPr="00BE397F">
        <w:rPr>
          <w:noProof/>
        </w:rPr>
        <w:t>4.6</w:t>
      </w:r>
      <w:r>
        <w:rPr>
          <w:rFonts w:asciiTheme="minorHAnsi" w:eastAsiaTheme="minorEastAsia" w:hAnsiTheme="minorHAnsi" w:cstheme="minorBidi"/>
          <w:noProof/>
          <w:lang w:eastAsia="en-GB"/>
        </w:rPr>
        <w:tab/>
      </w:r>
      <w:r>
        <w:rPr>
          <w:noProof/>
        </w:rPr>
        <w:t>Ontologies from the GLAMURS micro-economic models</w:t>
      </w:r>
      <w:r>
        <w:rPr>
          <w:noProof/>
        </w:rPr>
        <w:tab/>
      </w:r>
      <w:r>
        <w:rPr>
          <w:noProof/>
        </w:rPr>
        <w:fldChar w:fldCharType="begin"/>
      </w:r>
      <w:r>
        <w:rPr>
          <w:noProof/>
        </w:rPr>
        <w:instrText xml:space="preserve"> PAGEREF _Toc470076451 \h </w:instrText>
      </w:r>
      <w:r>
        <w:rPr>
          <w:noProof/>
        </w:rPr>
      </w:r>
      <w:r>
        <w:rPr>
          <w:noProof/>
        </w:rPr>
        <w:fldChar w:fldCharType="separate"/>
      </w:r>
      <w:r>
        <w:rPr>
          <w:noProof/>
        </w:rPr>
        <w:t>82</w:t>
      </w:r>
      <w:r>
        <w:rPr>
          <w:noProof/>
        </w:rPr>
        <w:fldChar w:fldCharType="end"/>
      </w:r>
    </w:p>
    <w:p w14:paraId="64980556" w14:textId="77777777" w:rsidR="008F1AF4" w:rsidRDefault="008F1AF4">
      <w:pPr>
        <w:pStyle w:val="TOC2"/>
        <w:rPr>
          <w:rFonts w:asciiTheme="minorHAnsi" w:eastAsiaTheme="minorEastAsia" w:hAnsiTheme="minorHAnsi" w:cstheme="minorBidi"/>
          <w:noProof/>
          <w:lang w:eastAsia="en-GB"/>
        </w:rPr>
      </w:pPr>
      <w:r w:rsidRPr="00BE397F">
        <w:rPr>
          <w:noProof/>
        </w:rPr>
        <w:t>4.7</w:t>
      </w:r>
      <w:r>
        <w:rPr>
          <w:rFonts w:asciiTheme="minorHAnsi" w:eastAsiaTheme="minorEastAsia" w:hAnsiTheme="minorHAnsi" w:cstheme="minorBidi"/>
          <w:noProof/>
          <w:lang w:eastAsia="en-GB"/>
        </w:rPr>
        <w:tab/>
      </w:r>
      <w:r>
        <w:rPr>
          <w:noProof/>
        </w:rPr>
        <w:t>Ontologies from the GLAMURS macro-economic models</w:t>
      </w:r>
      <w:r>
        <w:rPr>
          <w:noProof/>
        </w:rPr>
        <w:tab/>
      </w:r>
      <w:r>
        <w:rPr>
          <w:noProof/>
        </w:rPr>
        <w:fldChar w:fldCharType="begin"/>
      </w:r>
      <w:r>
        <w:rPr>
          <w:noProof/>
        </w:rPr>
        <w:instrText xml:space="preserve"> PAGEREF _Toc470076452 \h </w:instrText>
      </w:r>
      <w:r>
        <w:rPr>
          <w:noProof/>
        </w:rPr>
      </w:r>
      <w:r>
        <w:rPr>
          <w:noProof/>
        </w:rPr>
        <w:fldChar w:fldCharType="separate"/>
      </w:r>
      <w:r>
        <w:rPr>
          <w:noProof/>
        </w:rPr>
        <w:t>84</w:t>
      </w:r>
      <w:r>
        <w:rPr>
          <w:noProof/>
        </w:rPr>
        <w:fldChar w:fldCharType="end"/>
      </w:r>
    </w:p>
    <w:p w14:paraId="37118E15" w14:textId="4763092E" w:rsidR="008F1AF4" w:rsidRDefault="008F1AF4">
      <w:pPr>
        <w:pStyle w:val="TOC2"/>
        <w:rPr>
          <w:rFonts w:asciiTheme="minorHAnsi" w:eastAsiaTheme="minorEastAsia" w:hAnsiTheme="minorHAnsi" w:cstheme="minorBidi"/>
          <w:noProof/>
          <w:lang w:eastAsia="en-GB"/>
        </w:rPr>
      </w:pPr>
      <w:r w:rsidRPr="00BE397F">
        <w:rPr>
          <w:noProof/>
        </w:rPr>
        <w:t>4.8</w:t>
      </w:r>
      <w:r>
        <w:rPr>
          <w:rFonts w:asciiTheme="minorHAnsi" w:eastAsiaTheme="minorEastAsia" w:hAnsiTheme="minorHAnsi" w:cstheme="minorBidi"/>
          <w:noProof/>
          <w:lang w:eastAsia="en-GB"/>
        </w:rPr>
        <w:tab/>
      </w:r>
      <w:r>
        <w:rPr>
          <w:noProof/>
        </w:rPr>
        <w:t xml:space="preserve">Ontologies from the GLAMURS </w:t>
      </w:r>
      <w:r w:rsidR="00AA7086">
        <w:rPr>
          <w:noProof/>
        </w:rPr>
        <w:t>footprinting</w:t>
      </w:r>
      <w:r>
        <w:rPr>
          <w:noProof/>
        </w:rPr>
        <w:t xml:space="preserve"> data</w:t>
      </w:r>
      <w:r>
        <w:rPr>
          <w:noProof/>
        </w:rPr>
        <w:tab/>
      </w:r>
      <w:r>
        <w:rPr>
          <w:noProof/>
        </w:rPr>
        <w:fldChar w:fldCharType="begin"/>
      </w:r>
      <w:r>
        <w:rPr>
          <w:noProof/>
        </w:rPr>
        <w:instrText xml:space="preserve"> PAGEREF _Toc470076453 \h </w:instrText>
      </w:r>
      <w:r>
        <w:rPr>
          <w:noProof/>
        </w:rPr>
      </w:r>
      <w:r>
        <w:rPr>
          <w:noProof/>
        </w:rPr>
        <w:fldChar w:fldCharType="separate"/>
      </w:r>
      <w:r>
        <w:rPr>
          <w:noProof/>
        </w:rPr>
        <w:t>86</w:t>
      </w:r>
      <w:r>
        <w:rPr>
          <w:noProof/>
        </w:rPr>
        <w:fldChar w:fldCharType="end"/>
      </w:r>
    </w:p>
    <w:p w14:paraId="37848D4D" w14:textId="32F90862" w:rsidR="008F1AF4" w:rsidRDefault="008F1AF4">
      <w:pPr>
        <w:pStyle w:val="TOC2"/>
        <w:rPr>
          <w:rFonts w:asciiTheme="minorHAnsi" w:eastAsiaTheme="minorEastAsia" w:hAnsiTheme="minorHAnsi" w:cstheme="minorBidi"/>
          <w:noProof/>
          <w:lang w:eastAsia="en-GB"/>
        </w:rPr>
      </w:pPr>
      <w:r w:rsidRPr="00BE397F">
        <w:rPr>
          <w:noProof/>
        </w:rPr>
        <w:t>4.9</w:t>
      </w:r>
      <w:r>
        <w:rPr>
          <w:rFonts w:asciiTheme="minorHAnsi" w:eastAsiaTheme="minorEastAsia" w:hAnsiTheme="minorHAnsi" w:cstheme="minorBidi"/>
          <w:noProof/>
          <w:lang w:eastAsia="en-GB"/>
        </w:rPr>
        <w:tab/>
      </w:r>
      <w:r>
        <w:rPr>
          <w:noProof/>
        </w:rPr>
        <w:t xml:space="preserve">Ontologies from the GLAMURS regional </w:t>
      </w:r>
      <w:r w:rsidR="00AA7086">
        <w:rPr>
          <w:noProof/>
        </w:rPr>
        <w:t>backcasting</w:t>
      </w:r>
      <w:r>
        <w:rPr>
          <w:noProof/>
        </w:rPr>
        <w:tab/>
      </w:r>
      <w:r>
        <w:rPr>
          <w:noProof/>
        </w:rPr>
        <w:fldChar w:fldCharType="begin"/>
      </w:r>
      <w:r>
        <w:rPr>
          <w:noProof/>
        </w:rPr>
        <w:instrText xml:space="preserve"> PAGEREF _Toc470076454 \h </w:instrText>
      </w:r>
      <w:r>
        <w:rPr>
          <w:noProof/>
        </w:rPr>
      </w:r>
      <w:r>
        <w:rPr>
          <w:noProof/>
        </w:rPr>
        <w:fldChar w:fldCharType="separate"/>
      </w:r>
      <w:r>
        <w:rPr>
          <w:noProof/>
        </w:rPr>
        <w:t>87</w:t>
      </w:r>
      <w:r>
        <w:rPr>
          <w:noProof/>
        </w:rPr>
        <w:fldChar w:fldCharType="end"/>
      </w:r>
    </w:p>
    <w:p w14:paraId="732D9C5C" w14:textId="77777777" w:rsidR="008F1AF4" w:rsidRDefault="008F1AF4">
      <w:pPr>
        <w:pStyle w:val="TOC2"/>
        <w:tabs>
          <w:tab w:val="left" w:pos="1320"/>
        </w:tabs>
        <w:rPr>
          <w:rFonts w:asciiTheme="minorHAnsi" w:eastAsiaTheme="minorEastAsia" w:hAnsiTheme="minorHAnsi" w:cstheme="minorBidi"/>
          <w:noProof/>
          <w:lang w:eastAsia="en-GB"/>
        </w:rPr>
      </w:pPr>
      <w:r w:rsidRPr="00BE397F">
        <w:rPr>
          <w:noProof/>
        </w:rPr>
        <w:t>4.10</w:t>
      </w:r>
      <w:r>
        <w:rPr>
          <w:rFonts w:asciiTheme="minorHAnsi" w:eastAsiaTheme="minorEastAsia" w:hAnsiTheme="minorHAnsi" w:cstheme="minorBidi"/>
          <w:noProof/>
          <w:lang w:eastAsia="en-GB"/>
        </w:rPr>
        <w:tab/>
      </w:r>
      <w:r>
        <w:rPr>
          <w:noProof/>
        </w:rPr>
        <w:t>Ontologies from the GLAMURS regional social networking analyses</w:t>
      </w:r>
      <w:r>
        <w:rPr>
          <w:noProof/>
        </w:rPr>
        <w:tab/>
      </w:r>
      <w:r>
        <w:rPr>
          <w:noProof/>
        </w:rPr>
        <w:fldChar w:fldCharType="begin"/>
      </w:r>
      <w:r>
        <w:rPr>
          <w:noProof/>
        </w:rPr>
        <w:instrText xml:space="preserve"> PAGEREF _Toc470076455 \h </w:instrText>
      </w:r>
      <w:r>
        <w:rPr>
          <w:noProof/>
        </w:rPr>
      </w:r>
      <w:r>
        <w:rPr>
          <w:noProof/>
        </w:rPr>
        <w:fldChar w:fldCharType="separate"/>
      </w:r>
      <w:r>
        <w:rPr>
          <w:noProof/>
        </w:rPr>
        <w:t>89</w:t>
      </w:r>
      <w:r>
        <w:rPr>
          <w:noProof/>
        </w:rPr>
        <w:fldChar w:fldCharType="end"/>
      </w:r>
    </w:p>
    <w:p w14:paraId="37D46A03"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5</w:t>
      </w:r>
      <w:r>
        <w:rPr>
          <w:rFonts w:asciiTheme="minorHAnsi" w:eastAsiaTheme="minorEastAsia" w:hAnsiTheme="minorHAnsi" w:cstheme="minorBidi"/>
          <w:b w:val="0"/>
          <w:bCs w:val="0"/>
          <w:noProof/>
          <w:szCs w:val="22"/>
          <w:lang w:eastAsia="en-GB"/>
        </w:rPr>
        <w:tab/>
      </w:r>
      <w:r w:rsidRPr="00BE397F">
        <w:rPr>
          <w:noProof/>
        </w:rPr>
        <w:t>The GLAMURS ontology</w:t>
      </w:r>
      <w:r>
        <w:rPr>
          <w:noProof/>
        </w:rPr>
        <w:tab/>
      </w:r>
      <w:r>
        <w:rPr>
          <w:noProof/>
        </w:rPr>
        <w:fldChar w:fldCharType="begin"/>
      </w:r>
      <w:r>
        <w:rPr>
          <w:noProof/>
        </w:rPr>
        <w:instrText xml:space="preserve"> PAGEREF _Toc470076456 \h </w:instrText>
      </w:r>
      <w:r>
        <w:rPr>
          <w:noProof/>
        </w:rPr>
      </w:r>
      <w:r>
        <w:rPr>
          <w:noProof/>
        </w:rPr>
        <w:fldChar w:fldCharType="separate"/>
      </w:r>
      <w:r>
        <w:rPr>
          <w:noProof/>
        </w:rPr>
        <w:t>91</w:t>
      </w:r>
      <w:r>
        <w:rPr>
          <w:noProof/>
        </w:rPr>
        <w:fldChar w:fldCharType="end"/>
      </w:r>
    </w:p>
    <w:p w14:paraId="6AF3C0D7"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6</w:t>
      </w:r>
      <w:r>
        <w:rPr>
          <w:rFonts w:asciiTheme="minorHAnsi" w:eastAsiaTheme="minorEastAsia" w:hAnsiTheme="minorHAnsi" w:cstheme="minorBidi"/>
          <w:b w:val="0"/>
          <w:bCs w:val="0"/>
          <w:noProof/>
          <w:szCs w:val="22"/>
          <w:lang w:eastAsia="en-GB"/>
        </w:rPr>
        <w:tab/>
      </w:r>
      <w:r w:rsidRPr="00BE397F">
        <w:rPr>
          <w:noProof/>
        </w:rPr>
        <w:t>Discussion and Conclusions</w:t>
      </w:r>
      <w:r>
        <w:rPr>
          <w:noProof/>
        </w:rPr>
        <w:tab/>
      </w:r>
      <w:r>
        <w:rPr>
          <w:noProof/>
        </w:rPr>
        <w:fldChar w:fldCharType="begin"/>
      </w:r>
      <w:r>
        <w:rPr>
          <w:noProof/>
        </w:rPr>
        <w:instrText xml:space="preserve"> PAGEREF _Toc470076457 \h </w:instrText>
      </w:r>
      <w:r>
        <w:rPr>
          <w:noProof/>
        </w:rPr>
      </w:r>
      <w:r>
        <w:rPr>
          <w:noProof/>
        </w:rPr>
        <w:fldChar w:fldCharType="separate"/>
      </w:r>
      <w:r>
        <w:rPr>
          <w:noProof/>
        </w:rPr>
        <w:t>96</w:t>
      </w:r>
      <w:r>
        <w:rPr>
          <w:noProof/>
        </w:rPr>
        <w:fldChar w:fldCharType="end"/>
      </w:r>
    </w:p>
    <w:p w14:paraId="2439EA73" w14:textId="77777777" w:rsidR="008F1AF4" w:rsidRDefault="008F1AF4">
      <w:pPr>
        <w:pStyle w:val="TOC2"/>
        <w:rPr>
          <w:rFonts w:asciiTheme="minorHAnsi" w:eastAsiaTheme="minorEastAsia" w:hAnsiTheme="minorHAnsi" w:cstheme="minorBidi"/>
          <w:noProof/>
          <w:lang w:eastAsia="en-GB"/>
        </w:rPr>
      </w:pPr>
      <w:r w:rsidRPr="00BE397F">
        <w:rPr>
          <w:noProof/>
        </w:rPr>
        <w:t>6.1</w:t>
      </w:r>
      <w:r>
        <w:rPr>
          <w:rFonts w:asciiTheme="minorHAnsi" w:eastAsiaTheme="minorEastAsia" w:hAnsiTheme="minorHAnsi" w:cstheme="minorBidi"/>
          <w:noProof/>
          <w:lang w:eastAsia="en-GB"/>
        </w:rPr>
        <w:tab/>
      </w:r>
      <w:r>
        <w:rPr>
          <w:noProof/>
        </w:rPr>
        <w:t>Discussion</w:t>
      </w:r>
      <w:r>
        <w:rPr>
          <w:noProof/>
        </w:rPr>
        <w:tab/>
      </w:r>
      <w:r>
        <w:rPr>
          <w:noProof/>
        </w:rPr>
        <w:fldChar w:fldCharType="begin"/>
      </w:r>
      <w:r>
        <w:rPr>
          <w:noProof/>
        </w:rPr>
        <w:instrText xml:space="preserve"> PAGEREF _Toc470076458 \h </w:instrText>
      </w:r>
      <w:r>
        <w:rPr>
          <w:noProof/>
        </w:rPr>
      </w:r>
      <w:r>
        <w:rPr>
          <w:noProof/>
        </w:rPr>
        <w:fldChar w:fldCharType="separate"/>
      </w:r>
      <w:r>
        <w:rPr>
          <w:noProof/>
        </w:rPr>
        <w:t>96</w:t>
      </w:r>
      <w:r>
        <w:rPr>
          <w:noProof/>
        </w:rPr>
        <w:fldChar w:fldCharType="end"/>
      </w:r>
    </w:p>
    <w:p w14:paraId="5CE3F84B" w14:textId="77777777" w:rsidR="008F1AF4" w:rsidRDefault="008F1AF4">
      <w:pPr>
        <w:pStyle w:val="TOC2"/>
        <w:rPr>
          <w:rFonts w:asciiTheme="minorHAnsi" w:eastAsiaTheme="minorEastAsia" w:hAnsiTheme="minorHAnsi" w:cstheme="minorBidi"/>
          <w:noProof/>
          <w:lang w:eastAsia="en-GB"/>
        </w:rPr>
      </w:pPr>
      <w:r w:rsidRPr="00BE397F">
        <w:rPr>
          <w:noProof/>
        </w:rPr>
        <w:t>6.2</w:t>
      </w:r>
      <w:r>
        <w:rPr>
          <w:rFonts w:asciiTheme="minorHAnsi" w:eastAsiaTheme="minorEastAsia" w:hAnsiTheme="minorHAnsi" w:cstheme="minorBidi"/>
          <w:noProof/>
          <w:lang w:eastAsia="en-GB"/>
        </w:rPr>
        <w:tab/>
      </w:r>
      <w:r>
        <w:rPr>
          <w:noProof/>
        </w:rPr>
        <w:t>Conclusions</w:t>
      </w:r>
      <w:r>
        <w:rPr>
          <w:noProof/>
        </w:rPr>
        <w:tab/>
      </w:r>
      <w:r>
        <w:rPr>
          <w:noProof/>
        </w:rPr>
        <w:fldChar w:fldCharType="begin"/>
      </w:r>
      <w:r>
        <w:rPr>
          <w:noProof/>
        </w:rPr>
        <w:instrText xml:space="preserve"> PAGEREF _Toc470076459 \h </w:instrText>
      </w:r>
      <w:r>
        <w:rPr>
          <w:noProof/>
        </w:rPr>
      </w:r>
      <w:r>
        <w:rPr>
          <w:noProof/>
        </w:rPr>
        <w:fldChar w:fldCharType="separate"/>
      </w:r>
      <w:r>
        <w:rPr>
          <w:noProof/>
        </w:rPr>
        <w:t>103</w:t>
      </w:r>
      <w:r>
        <w:rPr>
          <w:noProof/>
        </w:rPr>
        <w:fldChar w:fldCharType="end"/>
      </w:r>
    </w:p>
    <w:p w14:paraId="30B95021" w14:textId="77777777" w:rsidR="008F1AF4" w:rsidRDefault="008F1AF4">
      <w:pPr>
        <w:pStyle w:val="TOC2"/>
        <w:rPr>
          <w:rFonts w:asciiTheme="minorHAnsi" w:eastAsiaTheme="minorEastAsia" w:hAnsiTheme="minorHAnsi" w:cstheme="minorBidi"/>
          <w:noProof/>
          <w:lang w:eastAsia="en-GB"/>
        </w:rPr>
      </w:pPr>
      <w:r w:rsidRPr="00BE397F">
        <w:rPr>
          <w:noProof/>
        </w:rPr>
        <w:t>6.3</w:t>
      </w:r>
      <w:r>
        <w:rPr>
          <w:rFonts w:asciiTheme="minorHAnsi" w:eastAsiaTheme="minorEastAsia" w:hAnsiTheme="minorHAnsi" w:cstheme="minorBidi"/>
          <w:noProof/>
          <w:lang w:eastAsia="en-GB"/>
        </w:rPr>
        <w:tab/>
      </w:r>
      <w:r>
        <w:rPr>
          <w:noProof/>
        </w:rPr>
        <w:t>Lessons learned and possibilities for future work</w:t>
      </w:r>
      <w:r>
        <w:rPr>
          <w:noProof/>
        </w:rPr>
        <w:tab/>
      </w:r>
      <w:r>
        <w:rPr>
          <w:noProof/>
        </w:rPr>
        <w:fldChar w:fldCharType="begin"/>
      </w:r>
      <w:r>
        <w:rPr>
          <w:noProof/>
        </w:rPr>
        <w:instrText xml:space="preserve"> PAGEREF _Toc470076460 \h </w:instrText>
      </w:r>
      <w:r>
        <w:rPr>
          <w:noProof/>
        </w:rPr>
      </w:r>
      <w:r>
        <w:rPr>
          <w:noProof/>
        </w:rPr>
        <w:fldChar w:fldCharType="separate"/>
      </w:r>
      <w:r>
        <w:rPr>
          <w:noProof/>
        </w:rPr>
        <w:t>105</w:t>
      </w:r>
      <w:r>
        <w:rPr>
          <w:noProof/>
        </w:rPr>
        <w:fldChar w:fldCharType="end"/>
      </w:r>
    </w:p>
    <w:p w14:paraId="5043D7A1"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7</w:t>
      </w:r>
      <w:r>
        <w:rPr>
          <w:rFonts w:asciiTheme="minorHAnsi" w:eastAsiaTheme="minorEastAsia" w:hAnsiTheme="minorHAnsi" w:cstheme="minorBidi"/>
          <w:b w:val="0"/>
          <w:bCs w:val="0"/>
          <w:noProof/>
          <w:szCs w:val="22"/>
          <w:lang w:eastAsia="en-GB"/>
        </w:rPr>
        <w:tab/>
      </w:r>
      <w:r w:rsidRPr="00BE397F">
        <w:rPr>
          <w:noProof/>
        </w:rPr>
        <w:t>References</w:t>
      </w:r>
      <w:r>
        <w:rPr>
          <w:noProof/>
        </w:rPr>
        <w:tab/>
      </w:r>
      <w:r>
        <w:rPr>
          <w:noProof/>
        </w:rPr>
        <w:fldChar w:fldCharType="begin"/>
      </w:r>
      <w:r>
        <w:rPr>
          <w:noProof/>
        </w:rPr>
        <w:instrText xml:space="preserve"> PAGEREF _Toc470076461 \h </w:instrText>
      </w:r>
      <w:r>
        <w:rPr>
          <w:noProof/>
        </w:rPr>
      </w:r>
      <w:r>
        <w:rPr>
          <w:noProof/>
        </w:rPr>
        <w:fldChar w:fldCharType="separate"/>
      </w:r>
      <w:r>
        <w:rPr>
          <w:noProof/>
        </w:rPr>
        <w:t>107</w:t>
      </w:r>
      <w:r>
        <w:rPr>
          <w:noProof/>
        </w:rPr>
        <w:fldChar w:fldCharType="end"/>
      </w:r>
    </w:p>
    <w:p w14:paraId="55B42CEE"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1</w:t>
      </w:r>
      <w:r>
        <w:rPr>
          <w:rFonts w:asciiTheme="minorHAnsi" w:eastAsiaTheme="minorEastAsia" w:hAnsiTheme="minorHAnsi" w:cstheme="minorBidi"/>
          <w:b w:val="0"/>
          <w:bCs w:val="0"/>
          <w:noProof/>
          <w:szCs w:val="22"/>
          <w:lang w:eastAsia="en-GB"/>
        </w:rPr>
        <w:tab/>
      </w:r>
      <w:r w:rsidRPr="00BE397F">
        <w:rPr>
          <w:noProof/>
        </w:rPr>
        <w:t>Textual specification of the on-line questionnaire</w:t>
      </w:r>
      <w:r>
        <w:rPr>
          <w:noProof/>
        </w:rPr>
        <w:tab/>
      </w:r>
      <w:r>
        <w:rPr>
          <w:noProof/>
        </w:rPr>
        <w:fldChar w:fldCharType="begin"/>
      </w:r>
      <w:r>
        <w:rPr>
          <w:noProof/>
        </w:rPr>
        <w:instrText xml:space="preserve"> PAGEREF _Toc470076462 \h </w:instrText>
      </w:r>
      <w:r>
        <w:rPr>
          <w:noProof/>
        </w:rPr>
      </w:r>
      <w:r>
        <w:rPr>
          <w:noProof/>
        </w:rPr>
        <w:fldChar w:fldCharType="separate"/>
      </w:r>
      <w:r>
        <w:rPr>
          <w:noProof/>
        </w:rPr>
        <w:t>110</w:t>
      </w:r>
      <w:r>
        <w:rPr>
          <w:noProof/>
        </w:rPr>
        <w:fldChar w:fldCharType="end"/>
      </w:r>
    </w:p>
    <w:p w14:paraId="7C2C8072" w14:textId="77777777" w:rsidR="008F1AF4" w:rsidRDefault="008F1AF4">
      <w:pPr>
        <w:pStyle w:val="TOC2"/>
        <w:rPr>
          <w:rFonts w:asciiTheme="minorHAnsi" w:eastAsiaTheme="minorEastAsia" w:hAnsiTheme="minorHAnsi" w:cstheme="minorBidi"/>
          <w:noProof/>
          <w:lang w:eastAsia="en-GB"/>
        </w:rPr>
      </w:pPr>
      <w:r>
        <w:rPr>
          <w:noProof/>
        </w:rPr>
        <w:t>GLAMURS Terminology Definition</w:t>
      </w:r>
      <w:r>
        <w:rPr>
          <w:noProof/>
        </w:rPr>
        <w:tab/>
      </w:r>
      <w:r>
        <w:rPr>
          <w:noProof/>
        </w:rPr>
        <w:fldChar w:fldCharType="begin"/>
      </w:r>
      <w:r>
        <w:rPr>
          <w:noProof/>
        </w:rPr>
        <w:instrText xml:space="preserve"> PAGEREF _Toc470076463 \h </w:instrText>
      </w:r>
      <w:r>
        <w:rPr>
          <w:noProof/>
        </w:rPr>
      </w:r>
      <w:r>
        <w:rPr>
          <w:noProof/>
        </w:rPr>
        <w:fldChar w:fldCharType="separate"/>
      </w:r>
      <w:r>
        <w:rPr>
          <w:noProof/>
        </w:rPr>
        <w:t>110</w:t>
      </w:r>
      <w:r>
        <w:rPr>
          <w:noProof/>
        </w:rPr>
        <w:fldChar w:fldCharType="end"/>
      </w:r>
    </w:p>
    <w:p w14:paraId="52489B63"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2</w:t>
      </w:r>
      <w:r>
        <w:rPr>
          <w:rFonts w:asciiTheme="minorHAnsi" w:eastAsiaTheme="minorEastAsia" w:hAnsiTheme="minorHAnsi" w:cstheme="minorBidi"/>
          <w:b w:val="0"/>
          <w:bCs w:val="0"/>
          <w:noProof/>
          <w:szCs w:val="22"/>
          <w:lang w:eastAsia="en-GB"/>
        </w:rPr>
        <w:tab/>
      </w:r>
      <w:r w:rsidRPr="00BE397F">
        <w:rPr>
          <w:noProof/>
        </w:rPr>
        <w:t>Examples of class linking worksheets</w:t>
      </w:r>
      <w:r>
        <w:rPr>
          <w:noProof/>
        </w:rPr>
        <w:tab/>
      </w:r>
      <w:r>
        <w:rPr>
          <w:noProof/>
        </w:rPr>
        <w:fldChar w:fldCharType="begin"/>
      </w:r>
      <w:r>
        <w:rPr>
          <w:noProof/>
        </w:rPr>
        <w:instrText xml:space="preserve"> PAGEREF _Toc470076464 \h </w:instrText>
      </w:r>
      <w:r>
        <w:rPr>
          <w:noProof/>
        </w:rPr>
      </w:r>
      <w:r>
        <w:rPr>
          <w:noProof/>
        </w:rPr>
        <w:fldChar w:fldCharType="separate"/>
      </w:r>
      <w:r>
        <w:rPr>
          <w:noProof/>
        </w:rPr>
        <w:t>147</w:t>
      </w:r>
      <w:r>
        <w:rPr>
          <w:noProof/>
        </w:rPr>
        <w:fldChar w:fldCharType="end"/>
      </w:r>
    </w:p>
    <w:p w14:paraId="467DF61D"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3</w:t>
      </w:r>
      <w:r>
        <w:rPr>
          <w:rFonts w:asciiTheme="minorHAnsi" w:eastAsiaTheme="minorEastAsia" w:hAnsiTheme="minorHAnsi" w:cstheme="minorBidi"/>
          <w:b w:val="0"/>
          <w:bCs w:val="0"/>
          <w:noProof/>
          <w:szCs w:val="22"/>
          <w:lang w:eastAsia="en-GB"/>
        </w:rPr>
        <w:tab/>
      </w:r>
      <w:r w:rsidRPr="00BE397F">
        <w:rPr>
          <w:noProof/>
        </w:rPr>
        <w:t>Manual page for create_glamurs_ontology.pl</w:t>
      </w:r>
      <w:r>
        <w:rPr>
          <w:noProof/>
        </w:rPr>
        <w:tab/>
      </w:r>
      <w:r>
        <w:rPr>
          <w:noProof/>
        </w:rPr>
        <w:fldChar w:fldCharType="begin"/>
      </w:r>
      <w:r>
        <w:rPr>
          <w:noProof/>
        </w:rPr>
        <w:instrText xml:space="preserve"> PAGEREF _Toc470076465 \h </w:instrText>
      </w:r>
      <w:r>
        <w:rPr>
          <w:noProof/>
        </w:rPr>
      </w:r>
      <w:r>
        <w:rPr>
          <w:noProof/>
        </w:rPr>
        <w:fldChar w:fldCharType="separate"/>
      </w:r>
      <w:r>
        <w:rPr>
          <w:noProof/>
        </w:rPr>
        <w:t>151</w:t>
      </w:r>
      <w:r>
        <w:rPr>
          <w:noProof/>
        </w:rPr>
        <w:fldChar w:fldCharType="end"/>
      </w:r>
    </w:p>
    <w:p w14:paraId="69578582" w14:textId="77777777" w:rsidR="008F1AF4" w:rsidRDefault="008F1AF4">
      <w:pPr>
        <w:pStyle w:val="TOC1"/>
        <w:rPr>
          <w:rFonts w:asciiTheme="minorHAnsi" w:eastAsiaTheme="minorEastAsia" w:hAnsiTheme="minorHAnsi" w:cstheme="minorBidi"/>
          <w:b w:val="0"/>
          <w:bCs w:val="0"/>
          <w:noProof/>
          <w:szCs w:val="22"/>
          <w:lang w:eastAsia="en-GB"/>
        </w:rPr>
      </w:pPr>
      <w:r w:rsidRPr="00BE397F">
        <w:rPr>
          <w:noProof/>
        </w:rPr>
        <w:t>4</w:t>
      </w:r>
      <w:r>
        <w:rPr>
          <w:rFonts w:asciiTheme="minorHAnsi" w:eastAsiaTheme="minorEastAsia" w:hAnsiTheme="minorHAnsi" w:cstheme="minorBidi"/>
          <w:b w:val="0"/>
          <w:bCs w:val="0"/>
          <w:noProof/>
          <w:szCs w:val="22"/>
          <w:lang w:eastAsia="en-GB"/>
        </w:rPr>
        <w:tab/>
      </w:r>
      <w:r w:rsidRPr="00BE397F">
        <w:rPr>
          <w:noProof/>
        </w:rPr>
        <w:t>Manual page for create_terminology_ontology_wrapper.pl</w:t>
      </w:r>
      <w:r>
        <w:rPr>
          <w:noProof/>
        </w:rPr>
        <w:tab/>
      </w:r>
      <w:r>
        <w:rPr>
          <w:noProof/>
        </w:rPr>
        <w:fldChar w:fldCharType="begin"/>
      </w:r>
      <w:r>
        <w:rPr>
          <w:noProof/>
        </w:rPr>
        <w:instrText xml:space="preserve"> PAGEREF _Toc470076466 \h </w:instrText>
      </w:r>
      <w:r>
        <w:rPr>
          <w:noProof/>
        </w:rPr>
      </w:r>
      <w:r>
        <w:rPr>
          <w:noProof/>
        </w:rPr>
        <w:fldChar w:fldCharType="separate"/>
      </w:r>
      <w:r>
        <w:rPr>
          <w:noProof/>
        </w:rPr>
        <w:t>153</w:t>
      </w:r>
      <w:r>
        <w:rPr>
          <w:noProof/>
        </w:rPr>
        <w:fldChar w:fldCharType="end"/>
      </w:r>
    </w:p>
    <w:p w14:paraId="7D3107C4" w14:textId="5784963A" w:rsidR="00116F0F" w:rsidRPr="00D81C28" w:rsidRDefault="008F1AF4">
      <w:pPr>
        <w:tabs>
          <w:tab w:val="right" w:leader="dot" w:pos="8778"/>
          <w:tab w:val="right" w:leader="dot" w:pos="8820"/>
        </w:tabs>
        <w:spacing w:after="60"/>
      </w:pPr>
      <w:r>
        <w:rPr>
          <w:bCs/>
          <w:szCs w:val="24"/>
        </w:rPr>
        <w:fldChar w:fldCharType="end"/>
      </w:r>
    </w:p>
    <w:p w14:paraId="5D03ECCD" w14:textId="77777777" w:rsidR="00116F0F" w:rsidRPr="00D81C28" w:rsidRDefault="00116F0F">
      <w:pPr>
        <w:pageBreakBefore/>
        <w:rPr>
          <w:rFonts w:cs="Arial"/>
        </w:rPr>
      </w:pPr>
    </w:p>
    <w:p w14:paraId="765E7CE6" w14:textId="77777777" w:rsidR="00116F0F" w:rsidRPr="00D81C28" w:rsidRDefault="00845A4B">
      <w:pPr>
        <w:pStyle w:val="GLAMIntroduction"/>
      </w:pPr>
      <w:r w:rsidRPr="00D81C28">
        <w:t>Preface</w:t>
      </w:r>
    </w:p>
    <w:p w14:paraId="21EA802A" w14:textId="77777777" w:rsidR="00116F0F" w:rsidRPr="00D81C28" w:rsidRDefault="00116F0F">
      <w:pPr>
        <w:widowControl w:val="0"/>
        <w:spacing w:after="120" w:line="100" w:lineRule="atLeast"/>
        <w:ind w:right="-164"/>
        <w:rPr>
          <w:rFonts w:eastAsia="Calibri" w:cs="Arial"/>
          <w:i/>
          <w:spacing w:val="1"/>
          <w:w w:val="105"/>
          <w:szCs w:val="24"/>
        </w:rPr>
      </w:pPr>
    </w:p>
    <w:p w14:paraId="3C43816E" w14:textId="5E8E0692" w:rsidR="00116F0F" w:rsidRPr="00D81C28" w:rsidRDefault="00DF3B1A" w:rsidP="00DE3C81">
      <w:pPr>
        <w:widowControl w:val="0"/>
        <w:spacing w:after="120" w:line="100" w:lineRule="atLeast"/>
        <w:rPr>
          <w:rFonts w:eastAsia="Calibri" w:cs="Arial"/>
          <w:spacing w:val="1"/>
          <w:w w:val="105"/>
          <w:szCs w:val="24"/>
        </w:rPr>
      </w:pPr>
      <w:r w:rsidRPr="00D81C28">
        <w:rPr>
          <w:rFonts w:eastAsia="Calibri" w:cs="Arial"/>
          <w:spacing w:val="1"/>
          <w:w w:val="105"/>
          <w:szCs w:val="24"/>
        </w:rPr>
        <w:t xml:space="preserve">This report details the development of an </w:t>
      </w:r>
      <w:r w:rsidR="00436297">
        <w:rPr>
          <w:rFonts w:eastAsia="Calibri" w:cs="Arial"/>
          <w:spacing w:val="1"/>
          <w:w w:val="105"/>
          <w:szCs w:val="24"/>
        </w:rPr>
        <w:t>OWL 2</w:t>
      </w:r>
      <w:r w:rsidRPr="00D81C28">
        <w:rPr>
          <w:rFonts w:eastAsia="Calibri" w:cs="Arial"/>
          <w:spacing w:val="1"/>
          <w:w w:val="105"/>
          <w:szCs w:val="24"/>
        </w:rPr>
        <w:t xml:space="preserve"> ontology describing the entire GLAMURS project.</w:t>
      </w:r>
    </w:p>
    <w:p w14:paraId="04C93F51" w14:textId="400ADC34" w:rsidR="00DF3B1A" w:rsidRPr="00D81C28" w:rsidRDefault="00DF3B1A" w:rsidP="00DE3C81">
      <w:pPr>
        <w:widowControl w:val="0"/>
        <w:spacing w:after="120" w:line="100" w:lineRule="atLeast"/>
        <w:rPr>
          <w:rFonts w:eastAsia="Calibri" w:cs="Arial"/>
          <w:spacing w:val="1"/>
          <w:w w:val="105"/>
          <w:szCs w:val="24"/>
        </w:rPr>
      </w:pPr>
      <w:r w:rsidRPr="00D81C28">
        <w:rPr>
          <w:rFonts w:eastAsia="Calibri" w:cs="Arial"/>
          <w:spacing w:val="1"/>
          <w:w w:val="105"/>
          <w:szCs w:val="24"/>
        </w:rPr>
        <w:t>Th</w:t>
      </w:r>
      <w:r w:rsidR="00B735D2" w:rsidRPr="00D81C28">
        <w:rPr>
          <w:rFonts w:eastAsia="Calibri" w:cs="Arial"/>
          <w:spacing w:val="1"/>
          <w:w w:val="105"/>
          <w:szCs w:val="24"/>
        </w:rPr>
        <w:t xml:space="preserve">is </w:t>
      </w:r>
      <w:r w:rsidR="006A49D3" w:rsidRPr="00D81C28">
        <w:rPr>
          <w:rFonts w:eastAsia="Calibri" w:cs="Arial"/>
          <w:spacing w:val="1"/>
          <w:w w:val="105"/>
          <w:szCs w:val="24"/>
        </w:rPr>
        <w:t xml:space="preserve">report </w:t>
      </w:r>
      <w:r w:rsidR="00B735D2" w:rsidRPr="00D81C28">
        <w:rPr>
          <w:rFonts w:eastAsia="Calibri" w:cs="Arial"/>
          <w:spacing w:val="1"/>
          <w:w w:val="105"/>
          <w:szCs w:val="24"/>
        </w:rPr>
        <w:t xml:space="preserve">is essentially the narrative </w:t>
      </w:r>
      <w:r w:rsidRPr="00D81C28">
        <w:rPr>
          <w:rFonts w:eastAsia="Calibri" w:cs="Arial"/>
          <w:spacing w:val="1"/>
          <w:w w:val="105"/>
          <w:szCs w:val="24"/>
        </w:rPr>
        <w:t>caused by dividing the project into a top-down specification of task</w:t>
      </w:r>
      <w:r w:rsidR="0088062B" w:rsidRPr="00D81C28">
        <w:rPr>
          <w:rFonts w:eastAsia="Calibri" w:cs="Arial"/>
          <w:spacing w:val="1"/>
          <w:w w:val="105"/>
          <w:szCs w:val="24"/>
        </w:rPr>
        <w:t>s</w:t>
      </w:r>
      <w:r w:rsidRPr="00D81C28">
        <w:rPr>
          <w:rFonts w:eastAsia="Calibri" w:cs="Arial"/>
          <w:spacing w:val="1"/>
          <w:w w:val="105"/>
          <w:szCs w:val="24"/>
        </w:rPr>
        <w:t xml:space="preserve"> that are required to define the project and the bottom-up implementation</w:t>
      </w:r>
      <w:r w:rsidR="00B735D2" w:rsidRPr="00D81C28">
        <w:rPr>
          <w:rFonts w:eastAsia="Calibri" w:cs="Arial"/>
          <w:spacing w:val="1"/>
          <w:w w:val="105"/>
          <w:szCs w:val="24"/>
        </w:rPr>
        <w:t xml:space="preserve"> of each of the individual tasks that make up the project, such as modelling, interviews, workshops, questionnaires and environmental data processing.</w:t>
      </w:r>
    </w:p>
    <w:p w14:paraId="378EBE8C" w14:textId="77777777" w:rsidR="00B735D2" w:rsidRPr="00D81C28" w:rsidRDefault="00B735D2" w:rsidP="00DE3C81">
      <w:pPr>
        <w:widowControl w:val="0"/>
        <w:spacing w:after="120" w:line="100" w:lineRule="atLeast"/>
        <w:rPr>
          <w:rFonts w:eastAsia="Calibri" w:cs="Arial"/>
          <w:spacing w:val="1"/>
          <w:w w:val="105"/>
          <w:szCs w:val="24"/>
        </w:rPr>
      </w:pPr>
      <w:r w:rsidRPr="00D81C28">
        <w:rPr>
          <w:rFonts w:eastAsia="Calibri" w:cs="Arial"/>
          <w:spacing w:val="1"/>
          <w:w w:val="105"/>
          <w:szCs w:val="24"/>
        </w:rPr>
        <w:t xml:space="preserve">Ontologies were produced for the common sense and expert views and vocabularies of the top-down specification of the project. These were </w:t>
      </w:r>
      <w:r w:rsidR="006A49D3" w:rsidRPr="00D81C28">
        <w:rPr>
          <w:rFonts w:eastAsia="Calibri" w:cs="Arial"/>
          <w:spacing w:val="1"/>
          <w:w w:val="105"/>
          <w:szCs w:val="24"/>
        </w:rPr>
        <w:t xml:space="preserve">constructed by </w:t>
      </w:r>
      <w:r w:rsidRPr="00D81C28">
        <w:rPr>
          <w:rFonts w:eastAsia="Calibri" w:cs="Arial"/>
          <w:spacing w:val="1"/>
          <w:w w:val="105"/>
          <w:szCs w:val="24"/>
        </w:rPr>
        <w:t xml:space="preserve">a combination of soliciting definitions from project members and text analysis of the GLAMURS documentation corpus in the project’s content management system. It was during this process that concepts such as WordNet metrics such as </w:t>
      </w:r>
      <w:r w:rsidR="006A49D3" w:rsidRPr="00D81C28">
        <w:rPr>
          <w:rFonts w:eastAsia="Calibri" w:cs="Arial"/>
          <w:spacing w:val="1"/>
          <w:w w:val="105"/>
          <w:szCs w:val="24"/>
        </w:rPr>
        <w:t xml:space="preserve">“familiarity” were used in conjunction with usage statistics on words and word groups </w:t>
      </w:r>
      <w:r w:rsidR="00907467" w:rsidRPr="00D81C28">
        <w:rPr>
          <w:rFonts w:eastAsia="Calibri" w:cs="Arial"/>
          <w:spacing w:val="1"/>
          <w:w w:val="105"/>
          <w:szCs w:val="24"/>
        </w:rPr>
        <w:t xml:space="preserve">in order </w:t>
      </w:r>
      <w:r w:rsidR="006A49D3" w:rsidRPr="00D81C28">
        <w:rPr>
          <w:rFonts w:eastAsia="Calibri" w:cs="Arial"/>
          <w:spacing w:val="1"/>
          <w:w w:val="105"/>
          <w:szCs w:val="24"/>
        </w:rPr>
        <w:t>to identify terminology that was in common use throughout the project. Once such terminology was identified, clarification was sought from project members as to the meaning of such terms by way of an on-line questionnaire. Ontologies were constructed using a repeatable methodology based around each set of results.</w:t>
      </w:r>
    </w:p>
    <w:p w14:paraId="7A30DC92" w14:textId="77777777" w:rsidR="006A49D3" w:rsidRPr="00D81C28" w:rsidRDefault="006A49D3" w:rsidP="00DE3C81">
      <w:pPr>
        <w:widowControl w:val="0"/>
        <w:spacing w:after="120" w:line="100" w:lineRule="atLeast"/>
        <w:rPr>
          <w:rFonts w:eastAsia="Calibri" w:cs="Arial"/>
          <w:spacing w:val="1"/>
          <w:w w:val="105"/>
          <w:szCs w:val="24"/>
        </w:rPr>
      </w:pPr>
      <w:r w:rsidRPr="00D81C28">
        <w:rPr>
          <w:rFonts w:eastAsia="Calibri" w:cs="Arial"/>
          <w:spacing w:val="1"/>
          <w:w w:val="105"/>
          <w:szCs w:val="24"/>
        </w:rPr>
        <w:t>Bottom up ontologies were constructed for the bottom-up, actual tasks specified to complete the project. Such ontologies were generally developed using analysis of the relevant documentation, but in particular those ontology meant to represent questionnaires and interviews were developed using a repeatable methodology developed specifically for this purpose.</w:t>
      </w:r>
    </w:p>
    <w:p w14:paraId="3F8AB377" w14:textId="305D0A99" w:rsidR="006A49D3" w:rsidRPr="00D81C28" w:rsidRDefault="006A49D3" w:rsidP="00DE3C81">
      <w:pPr>
        <w:widowControl w:val="0"/>
        <w:spacing w:after="120" w:line="100" w:lineRule="atLeast"/>
        <w:rPr>
          <w:rFonts w:eastAsia="Calibri" w:cs="Arial"/>
          <w:spacing w:val="1"/>
          <w:w w:val="105"/>
          <w:szCs w:val="24"/>
        </w:rPr>
      </w:pPr>
      <w:r w:rsidRPr="00D81C28">
        <w:rPr>
          <w:rFonts w:eastAsia="Calibri" w:cs="Arial"/>
          <w:spacing w:val="1"/>
          <w:w w:val="105"/>
          <w:szCs w:val="24"/>
        </w:rPr>
        <w:t>An integration vocabular</w:t>
      </w:r>
      <w:r w:rsidR="00907467" w:rsidRPr="00D81C28">
        <w:rPr>
          <w:rFonts w:eastAsia="Calibri" w:cs="Arial"/>
          <w:spacing w:val="1"/>
          <w:w w:val="105"/>
          <w:szCs w:val="24"/>
        </w:rPr>
        <w:t>y</w:t>
      </w:r>
      <w:r w:rsidRPr="00D81C28">
        <w:rPr>
          <w:rFonts w:eastAsia="Calibri" w:cs="Arial"/>
          <w:spacing w:val="1"/>
          <w:w w:val="105"/>
          <w:szCs w:val="24"/>
        </w:rPr>
        <w:t xml:space="preserve"> was then designed to link all the abo</w:t>
      </w:r>
      <w:r w:rsidR="00907467" w:rsidRPr="00D81C28">
        <w:rPr>
          <w:rFonts w:eastAsia="Calibri" w:cs="Arial"/>
          <w:spacing w:val="1"/>
          <w:w w:val="105"/>
          <w:szCs w:val="24"/>
        </w:rPr>
        <w:t>ve ontologies.</w:t>
      </w:r>
      <w:r w:rsidR="00AA7086">
        <w:rPr>
          <w:rFonts w:eastAsia="Calibri" w:cs="Arial"/>
          <w:spacing w:val="1"/>
          <w:w w:val="105"/>
          <w:szCs w:val="24"/>
        </w:rPr>
        <w:t xml:space="preserve"> </w:t>
      </w:r>
      <w:r w:rsidR="00907467" w:rsidRPr="00D81C28">
        <w:rPr>
          <w:rFonts w:eastAsia="Calibri" w:cs="Arial"/>
          <w:spacing w:val="1"/>
          <w:w w:val="105"/>
          <w:szCs w:val="24"/>
        </w:rPr>
        <w:t>A discovery of this investigation is that a relatively small vocabulary is required to do so. Firstly the top-down ontologies were integrated using the majority of this integration vocabulary. Then the top-down ontologies were linked to the bottom-down ontologies just using one connective, represents, which in hindsight enforced a star pattern on the project. There being a number of “shapes” for the project ontology being one of the other discoveries herein.</w:t>
      </w:r>
    </w:p>
    <w:p w14:paraId="4713C1C2" w14:textId="77777777" w:rsidR="00FD0CDB" w:rsidRPr="00D81C28" w:rsidRDefault="00FD0CDB" w:rsidP="00DE3C81">
      <w:pPr>
        <w:widowControl w:val="0"/>
        <w:spacing w:after="120" w:line="100" w:lineRule="atLeast"/>
        <w:rPr>
          <w:rFonts w:eastAsia="Calibri" w:cs="Arial"/>
          <w:spacing w:val="1"/>
          <w:w w:val="105"/>
          <w:szCs w:val="24"/>
        </w:rPr>
      </w:pPr>
      <w:r w:rsidRPr="00D81C28">
        <w:rPr>
          <w:rFonts w:eastAsia="Calibri" w:cs="Arial"/>
          <w:spacing w:val="1"/>
          <w:w w:val="105"/>
          <w:szCs w:val="24"/>
        </w:rPr>
        <w:t>Lastly in a novel approach the entire ontology was transposed into individuals in order that formal reasoning could take place over the result. This was in attempt to draw new inferences about concepts within the ontology, such as linking disparate terms form different expert vocabularies together.</w:t>
      </w:r>
    </w:p>
    <w:p w14:paraId="3E5C0722" w14:textId="77777777" w:rsidR="00B74E1B" w:rsidRDefault="00B74E1B">
      <w:pPr>
        <w:suppressAutoHyphens w:val="0"/>
        <w:rPr>
          <w:rFonts w:cs="Arial"/>
          <w:iCs/>
          <w:color w:val="892425"/>
          <w:sz w:val="56"/>
          <w:szCs w:val="56"/>
        </w:rPr>
      </w:pPr>
      <w:r>
        <w:br w:type="page"/>
      </w:r>
    </w:p>
    <w:p w14:paraId="5BFD0E09" w14:textId="356D54D4" w:rsidR="00116F0F" w:rsidRPr="00D81C28" w:rsidRDefault="00845A4B">
      <w:pPr>
        <w:pStyle w:val="GLAMIntroduction"/>
      </w:pPr>
      <w:r w:rsidRPr="00D81C28">
        <w:t>Summary of Main Findings</w:t>
      </w:r>
    </w:p>
    <w:p w14:paraId="161051F4" w14:textId="342D0550" w:rsidR="00DF3B1A" w:rsidRPr="00D81C28" w:rsidRDefault="00DF3B1A" w:rsidP="00B735D2">
      <w:pPr>
        <w:pStyle w:val="Bullet"/>
      </w:pPr>
      <w:r w:rsidRPr="00D81C28">
        <w:t xml:space="preserve">Formal integration of projects can be achieved using the web ontology language </w:t>
      </w:r>
      <w:r w:rsidR="00436297">
        <w:t>OWL 2</w:t>
      </w:r>
    </w:p>
    <w:p w14:paraId="0B24B996" w14:textId="0E516524" w:rsidR="00DF3B1A" w:rsidRPr="00D81C28" w:rsidRDefault="00436297" w:rsidP="00B735D2">
      <w:pPr>
        <w:pStyle w:val="Bullet"/>
      </w:pPr>
      <w:r>
        <w:t>OWL 2</w:t>
      </w:r>
      <w:r w:rsidR="00DF3B1A" w:rsidRPr="00D81C28">
        <w:t xml:space="preserve"> import and namespaces can be used to divide the project into logical sections, each with its own ontology.</w:t>
      </w:r>
    </w:p>
    <w:p w14:paraId="1AF06EF6" w14:textId="77777777" w:rsidR="00B735D2" w:rsidRPr="00D81C28" w:rsidRDefault="00B735D2" w:rsidP="00B735D2">
      <w:pPr>
        <w:pStyle w:val="Bullet"/>
      </w:pPr>
      <w:r w:rsidRPr="00D81C28">
        <w:t>Discovery of a small vocabulary sufficient to integrate any two project ontologies.</w:t>
      </w:r>
    </w:p>
    <w:p w14:paraId="14DD8114" w14:textId="4F07EAE8" w:rsidR="00DF3B1A" w:rsidRPr="00D81C28" w:rsidRDefault="00DF3B1A" w:rsidP="00B735D2">
      <w:pPr>
        <w:pStyle w:val="Bullet"/>
      </w:pPr>
      <w:r w:rsidRPr="00D81C28">
        <w:t>Projects have an ontological shape</w:t>
      </w:r>
      <w:r w:rsidR="0078164D" w:rsidRPr="00D81C28">
        <w:t>; those we have considered so</w:t>
      </w:r>
      <w:r w:rsidRPr="00D81C28">
        <w:t xml:space="preserve"> far </w:t>
      </w:r>
      <w:r w:rsidR="0078164D" w:rsidRPr="00D81C28">
        <w:t>include</w:t>
      </w:r>
      <w:r w:rsidRPr="00D81C28">
        <w:t xml:space="preserve"> star, hierarchical or peer-to-peer.</w:t>
      </w:r>
    </w:p>
    <w:p w14:paraId="10AD881A" w14:textId="52A3E867" w:rsidR="00DF3B1A" w:rsidRPr="00D81C28" w:rsidRDefault="00DF3B1A" w:rsidP="00B735D2">
      <w:pPr>
        <w:pStyle w:val="Bullet"/>
      </w:pPr>
      <w:r w:rsidRPr="00D81C28">
        <w:t>Questionnaire successfully developed allowing non-expert user de</w:t>
      </w:r>
      <w:r w:rsidR="00B735D2" w:rsidRPr="00D81C28">
        <w:t xml:space="preserve">finition of terminology in </w:t>
      </w:r>
      <w:r w:rsidR="00436297">
        <w:t>OWL 2</w:t>
      </w:r>
      <w:r w:rsidR="00B735D2" w:rsidRPr="00D81C28">
        <w:t>.</w:t>
      </w:r>
    </w:p>
    <w:p w14:paraId="6C4B0AE2" w14:textId="4E5F68FA" w:rsidR="00DF3B1A" w:rsidRPr="00D81C28" w:rsidRDefault="00DF3B1A" w:rsidP="00B735D2">
      <w:pPr>
        <w:pStyle w:val="Bullet"/>
      </w:pPr>
      <w:r w:rsidRPr="00D81C28">
        <w:t>Me</w:t>
      </w:r>
      <w:r w:rsidR="00DE3C81">
        <w:t xml:space="preserve">thodology developed to create a </w:t>
      </w:r>
      <w:r w:rsidRPr="00D81C28">
        <w:t>TBox ontology from a coding specification fo</w:t>
      </w:r>
      <w:r w:rsidR="00B735D2" w:rsidRPr="00D81C28">
        <w:t xml:space="preserve">r an interview or questionnaire. </w:t>
      </w:r>
    </w:p>
    <w:p w14:paraId="15ED7E35" w14:textId="77777777" w:rsidR="00DF3B1A" w:rsidRPr="00D81C28" w:rsidRDefault="00DF3B1A" w:rsidP="00B735D2">
      <w:pPr>
        <w:pStyle w:val="Bullet"/>
      </w:pPr>
      <w:r w:rsidRPr="00D81C28">
        <w:t>Methodology developed to create a TBox ontology from a list of terms and their definitions.</w:t>
      </w:r>
      <w:r w:rsidR="00B735D2" w:rsidRPr="00D81C28">
        <w:t xml:space="preserve"> (in conjunction with data from the above questionnaire).</w:t>
      </w:r>
    </w:p>
    <w:p w14:paraId="530F85B4" w14:textId="77777777" w:rsidR="00B735D2" w:rsidRPr="00D81C28" w:rsidRDefault="00B735D2" w:rsidP="00B735D2">
      <w:pPr>
        <w:pStyle w:val="Bullet"/>
      </w:pPr>
      <w:r w:rsidRPr="00D81C28">
        <w:t>Verification that use of the WordNet familiarity score for single words and their usage can be used to identify project ontology that should be included in the project glossary.</w:t>
      </w:r>
    </w:p>
    <w:p w14:paraId="15892B0D" w14:textId="77777777" w:rsidR="00B735D2" w:rsidRPr="00D81C28" w:rsidRDefault="00B735D2" w:rsidP="00B735D2">
      <w:pPr>
        <w:pStyle w:val="Bullet"/>
      </w:pPr>
      <w:r w:rsidRPr="00D81C28">
        <w:t>Hypothesis and some verification that use of the WordNet familiarity score for word-groups and their usage can be used to identify project ontology that should be included in the project glossary.</w:t>
      </w:r>
    </w:p>
    <w:p w14:paraId="4A455156" w14:textId="77777777" w:rsidR="00B735D2" w:rsidRPr="00D81C28" w:rsidRDefault="00B735D2" w:rsidP="00B735D2">
      <w:pPr>
        <w:pStyle w:val="Bullet"/>
      </w:pPr>
      <w:r w:rsidRPr="00D81C28">
        <w:t>Identification of terms in the project glossary that were never used.</w:t>
      </w:r>
    </w:p>
    <w:p w14:paraId="604E323F" w14:textId="7DCBAC68" w:rsidR="00B735D2" w:rsidRPr="00D81C28" w:rsidRDefault="00B735D2" w:rsidP="00B735D2">
      <w:pPr>
        <w:pStyle w:val="Bullet"/>
      </w:pPr>
      <w:r w:rsidRPr="00D81C28">
        <w:t>Mirroring of the project ontology into individual</w:t>
      </w:r>
      <w:r w:rsidR="0078164D" w:rsidRPr="00D81C28">
        <w:t>s</w:t>
      </w:r>
      <w:r w:rsidRPr="00D81C28">
        <w:t>.</w:t>
      </w:r>
    </w:p>
    <w:p w14:paraId="32EA8B35" w14:textId="77777777" w:rsidR="00B735D2" w:rsidRPr="00D81C28" w:rsidRDefault="00B735D2" w:rsidP="00B735D2">
      <w:pPr>
        <w:pStyle w:val="Bullet"/>
        <w:spacing w:after="120"/>
      </w:pPr>
      <w:r w:rsidRPr="00D81C28">
        <w:t>Reasoning over the mirrored project ontology to uncover novel connections between disparate terminology.</w:t>
      </w:r>
    </w:p>
    <w:p w14:paraId="6AEB2E71" w14:textId="77777777" w:rsidR="00B735D2" w:rsidRPr="00D81C28" w:rsidRDefault="00B735D2"/>
    <w:p w14:paraId="5B619C1C" w14:textId="77777777" w:rsidR="00DF3B1A" w:rsidRPr="00D81C28" w:rsidRDefault="00DF3B1A"/>
    <w:p w14:paraId="52E9CE1A" w14:textId="77777777" w:rsidR="008F1AF4" w:rsidRDefault="008F1AF4">
      <w:pPr>
        <w:suppressAutoHyphens w:val="0"/>
        <w:rPr>
          <w:rFonts w:cs="Arial"/>
          <w:iCs/>
          <w:color w:val="892425"/>
          <w:sz w:val="56"/>
          <w:szCs w:val="56"/>
        </w:rPr>
      </w:pPr>
      <w:r>
        <w:br w:type="page"/>
      </w:r>
    </w:p>
    <w:p w14:paraId="4AAED023" w14:textId="5DA9B74C" w:rsidR="00116F0F" w:rsidRPr="00D81C28" w:rsidRDefault="00845A4B">
      <w:pPr>
        <w:pStyle w:val="GLAMIntroduction"/>
      </w:pPr>
      <w:r w:rsidRPr="00D81C28">
        <w:t>Full Report</w:t>
      </w:r>
    </w:p>
    <w:p w14:paraId="2F73B31F" w14:textId="77777777" w:rsidR="00116F0F" w:rsidRPr="00D81C28" w:rsidRDefault="00845A4B" w:rsidP="007C1EAD">
      <w:pPr>
        <w:pStyle w:val="Heading1"/>
        <w:rPr>
          <w:lang w:val="en-GB"/>
        </w:rPr>
      </w:pPr>
      <w:bookmarkStart w:id="1" w:name="_Toc460334184"/>
      <w:bookmarkStart w:id="2" w:name="_Ref468977865"/>
      <w:bookmarkStart w:id="3" w:name="_Ref469928832"/>
      <w:bookmarkStart w:id="4" w:name="_Toc470076431"/>
      <w:bookmarkStart w:id="5" w:name="_Ref470099288"/>
      <w:r w:rsidRPr="00D81C28">
        <w:rPr>
          <w:lang w:val="en-GB"/>
        </w:rPr>
        <w:t>Introduction</w:t>
      </w:r>
      <w:bookmarkEnd w:id="1"/>
      <w:bookmarkEnd w:id="2"/>
      <w:bookmarkEnd w:id="3"/>
      <w:bookmarkEnd w:id="4"/>
      <w:bookmarkEnd w:id="5"/>
    </w:p>
    <w:p w14:paraId="04AB6F07" w14:textId="181BB39A" w:rsidR="00BB2ACD" w:rsidRPr="00D81C28" w:rsidRDefault="00845A4B">
      <w:pPr>
        <w:pStyle w:val="BodyText"/>
        <w:rPr>
          <w:rFonts w:cs="Arial"/>
        </w:rPr>
      </w:pPr>
      <w:r w:rsidRPr="00D81C28">
        <w:t xml:space="preserve">An ontology in information technological terms is an explicit specification of a formally represented knowledge </w:t>
      </w:r>
      <w:r w:rsidRPr="00D81C28">
        <w:rPr>
          <w:rFonts w:cs="Arial"/>
        </w:rPr>
        <w:fldChar w:fldCharType="begin"/>
      </w:r>
      <w:r w:rsidR="001833CF">
        <w:rPr>
          <w:rFonts w:cs="Arial"/>
        </w:rPr>
        <w:instrText xml:space="preserve"> ADDIN ZOTERO_ITEM CSL_CITATION {"citationID":"1m3glaaum4","properties":{"formattedCitation":"(Gruber and others 1993)","plainCitation":"(Gruber and others 1993)"},"citationItems":[{"id":165,"uris":["http://zotero.org/users/3373081/items/X2C7E96F"],"uri":["http://zotero.org/users/3373081/items/X2C7E96F"],"itemData":{"id":165,"type":"article-journal","title":"A translation approach to portable ontology specifications","container-title":"Knowledge acquisition","page":"199–220","volume":"5","issue":"2","source":"Google Scholar","author":[{"family":"Gruber","given":"Thomas R."},{"literal":"others"}],"issued":{"date-parts":[["1993"]]}}}],"schema":"https://github.com/citation-style-language/schema/raw/master/csl-citation.json"} </w:instrText>
      </w:r>
      <w:r w:rsidRPr="00D81C28">
        <w:rPr>
          <w:rFonts w:cs="Arial"/>
        </w:rPr>
        <w:fldChar w:fldCharType="separate"/>
      </w:r>
      <w:r w:rsidR="001833CF" w:rsidRPr="001833CF">
        <w:rPr>
          <w:rFonts w:cs="Arial"/>
        </w:rPr>
        <w:t>(Gruber and others 1993)</w:t>
      </w:r>
      <w:r w:rsidRPr="00D81C28">
        <w:rPr>
          <w:rFonts w:cs="Arial"/>
        </w:rPr>
        <w:fldChar w:fldCharType="end"/>
      </w:r>
      <w:r w:rsidRPr="00D81C28">
        <w:t xml:space="preserve">. In particular such ontologies were developed to facilitate knowledge sharing and reuse </w:t>
      </w:r>
      <w:r w:rsidRPr="00D81C28">
        <w:rPr>
          <w:rFonts w:cs="Arial"/>
        </w:rPr>
        <w:fldChar w:fldCharType="begin"/>
      </w:r>
      <w:r w:rsidR="001833CF">
        <w:rPr>
          <w:rFonts w:cs="Arial"/>
        </w:rPr>
        <w:instrText xml:space="preserve"> ADDIN ZOTERO_ITEM CSL_CITATION {"citationID":"lrg89mrh8","properties":{"formattedCitation":"(Fensel et al. 2001)","plainCitation":"(Fensel et al. 2001)"},"citationItems":[{"id":170,"uris":["http://zotero.org/users/3373081/items/S5TTXGCI"],"uri":["http://zotero.org/users/3373081/items/S5TTXGCI"],"itemData":{"id":170,"type":"article-journal","title":"OIL: an ontology infrastructure for the Semantic Web","container-title":"IEEE Intelligent Systems","page":"38-45","volume":"16","issue":"2","source":"CrossRef","DOI":"10.1109/5254.920598","ISSN":"1541-1672","shortTitle":"OIL","language":"en","author":[{"family":"Fensel","given":"D."},{"family":"Harmelen","given":"F.","non-dropping-particle":"van"},{"family":"Horrocks","given":"I."},{"family":"McGuinness","given":"D.L."},{"family":"Patel-Schneider","given":"P.F."}],"issued":{"date-parts":[["2001",3]]}}}],"schema":"https://github.com/citation-style-language/schema/raw/master/csl-citation.json"} </w:instrText>
      </w:r>
      <w:r w:rsidRPr="00D81C28">
        <w:rPr>
          <w:rFonts w:cs="Arial"/>
        </w:rPr>
        <w:fldChar w:fldCharType="separate"/>
      </w:r>
      <w:r w:rsidR="001833CF" w:rsidRPr="001833CF">
        <w:rPr>
          <w:rFonts w:cs="Arial"/>
        </w:rPr>
        <w:t>(Fensel et al. 2001)</w:t>
      </w:r>
      <w:r w:rsidRPr="00D81C28">
        <w:rPr>
          <w:rFonts w:cs="Arial"/>
        </w:rPr>
        <w:fldChar w:fldCharType="end"/>
      </w:r>
      <w:r w:rsidRPr="00D81C28">
        <w:rPr>
          <w:rFonts w:cs="Arial"/>
        </w:rPr>
        <w:t>. The use of the word “formally” implies tha</w:t>
      </w:r>
      <w:r w:rsidR="0078164D" w:rsidRPr="00D81C28">
        <w:rPr>
          <w:rFonts w:cs="Arial"/>
        </w:rPr>
        <w:t>t these ontologies are computer-</w:t>
      </w:r>
      <w:r w:rsidRPr="00D81C28">
        <w:rPr>
          <w:rFonts w:cs="Arial"/>
        </w:rPr>
        <w:t xml:space="preserve">readable and some semantics of the described knowledge </w:t>
      </w:r>
      <w:r w:rsidR="0078164D" w:rsidRPr="00D81C28">
        <w:rPr>
          <w:rFonts w:cs="Arial"/>
        </w:rPr>
        <w:t>may also be machine automated. One of t</w:t>
      </w:r>
      <w:r w:rsidRPr="00D81C28">
        <w:rPr>
          <w:rFonts w:cs="Arial"/>
        </w:rPr>
        <w:t>he aim</w:t>
      </w:r>
      <w:r w:rsidR="0078164D" w:rsidRPr="00D81C28">
        <w:rPr>
          <w:rFonts w:cs="Arial"/>
        </w:rPr>
        <w:t>s</w:t>
      </w:r>
      <w:r w:rsidRPr="00D81C28">
        <w:rPr>
          <w:rFonts w:cs="Arial"/>
        </w:rPr>
        <w:t xml:space="preserve"> of this work package </w:t>
      </w:r>
      <w:r w:rsidR="0078164D" w:rsidRPr="00D81C28">
        <w:rPr>
          <w:rFonts w:cs="Arial"/>
        </w:rPr>
        <w:t>has been</w:t>
      </w:r>
      <w:r w:rsidRPr="00D81C28">
        <w:rPr>
          <w:rFonts w:cs="Arial"/>
        </w:rPr>
        <w:t xml:space="preserve"> to create an ontology spanning the entire GLAMURS project. This ontology will be a formal description of the entire project, which is comprehensible not only to human agency, but also will be tract</w:t>
      </w:r>
      <w:r w:rsidR="0078164D" w:rsidRPr="00D81C28">
        <w:rPr>
          <w:rFonts w:cs="Arial"/>
        </w:rPr>
        <w:t>able to analysis using computer-</w:t>
      </w:r>
      <w:r w:rsidRPr="00D81C28">
        <w:rPr>
          <w:rFonts w:cs="Arial"/>
        </w:rPr>
        <w:t xml:space="preserve">based logic and data-mining techniques. Using such formalised ontologies may be viewed as a reusable and methodological approach to sustainability meta-expertise </w:t>
      </w:r>
      <w:r w:rsidRPr="00D81C28">
        <w:rPr>
          <w:rFonts w:cs="Arial"/>
        </w:rPr>
        <w:fldChar w:fldCharType="begin"/>
      </w:r>
      <w:r w:rsidR="001833CF">
        <w:rPr>
          <w:rFonts w:cs="Arial"/>
        </w:rPr>
        <w:instrText xml:space="preserve"> ADDIN ZOTERO_ITEM CSL_CITATION {"citationID":"1uqcd4v92p","properties":{"formattedCitation":"(Brand and Karvonen 2007)","plainCitation":"(Brand and Karvonen 2007)"},"citationItems":[{"id":121,"uris":["http://zotero.org/users/3373081/items/W6WWGGIX"],"uri":["http://zotero.org/users/3373081/items/W6WWGGIX"],"itemData":{"id":121,"type":"article-journal","title":"The ecosystem of expertise: complementary knowledges for sustainable development","container-title":"Sustainability: Science, Practice, &amp; Policy","volume":"3","issue":"1","source":"Google Scholar","abstract":"This  article  critically  examines  the  approach  of  technical  experts,  including  engineers,  natural  scientists,  architects,  planners,  and  other  practitioners,  who  are  attempting  to  create  more  sustainable  forms  of  economic  development,  \nenvironmental protection, and social equity. The authors identify four principal characteristics of expertise–ontological assumptions, epistemological approaches, power inequalities, and practical issues–and employ this framework to test the capability of traditional experts to deliver sustainable development. The authors then provide four alternatives to conventional forms of expertise: the outreach expert who communicates effectively to non-experts, the interdisciplinary expert who understands the overlaps of neighboring technical disciplines, the meta-expert who brokers the multiple  claims  of  relevance  between  different  forms  of  expertise,  and  the  civic  expert  who  engages  in  democratic  dis-course with non-experts and experts alike. All of these alternative forms are needed to manage the often-competing demands of sustainable development projects and they can be described collectively as an “ecosystem of expertise.”","URL":"http://search.proquest.com/openview/50b31f4f5c33074d72e057b736f43d8c/1?pq-origsite=gscholar","shortTitle":"The ecosystem of expertise","author":[{"family":"Brand","given":"Ralf"},{"family":"Karvonen","given":"Andrew"}],"issued":{"date-parts":[["2007"]]},"accessed":{"date-parts":[["2016",8,12]]}}}],"schema":"https://github.com/citation-style-language/schema/raw/master/csl-citation.json"} </w:instrText>
      </w:r>
      <w:r w:rsidRPr="00D81C28">
        <w:rPr>
          <w:rFonts w:cs="Arial"/>
        </w:rPr>
        <w:fldChar w:fldCharType="separate"/>
      </w:r>
      <w:r w:rsidR="001833CF" w:rsidRPr="001833CF">
        <w:rPr>
          <w:rFonts w:cs="Arial"/>
        </w:rPr>
        <w:t>(Brand and Karvonen 2007)</w:t>
      </w:r>
      <w:r w:rsidRPr="00D81C28">
        <w:rPr>
          <w:rFonts w:cs="Arial"/>
        </w:rPr>
        <w:fldChar w:fldCharType="end"/>
      </w:r>
      <w:r w:rsidRPr="00D81C28">
        <w:rPr>
          <w:rFonts w:cs="Arial"/>
        </w:rPr>
        <w:t>, in that</w:t>
      </w:r>
      <w:r w:rsidR="0078164D" w:rsidRPr="00D81C28">
        <w:rPr>
          <w:rFonts w:cs="Arial"/>
        </w:rPr>
        <w:t xml:space="preserve"> it</w:t>
      </w:r>
      <w:r w:rsidRPr="00D81C28">
        <w:rPr>
          <w:rFonts w:cs="Arial"/>
        </w:rPr>
        <w:t xml:space="preserve"> transcends and links multiple academic disciplines. Given that the final ontology aims to be inclusive, it should also have some use in analysing the project from multiple perspectives, be they global, or from a specific aspect of the project, again using the techniques above. Finally, and not least, the last benefit of using such a formal specification is that any ontology produced is notionally useful to other sustainability or environmental projects in that the any ontologies produced in this project will be standardised using the </w:t>
      </w:r>
      <w:r w:rsidR="00436297">
        <w:rPr>
          <w:rFonts w:cs="Arial"/>
        </w:rPr>
        <w:t>OWL 2</w:t>
      </w:r>
      <w:r w:rsidRPr="00D81C28">
        <w:rPr>
          <w:rFonts w:cs="Arial"/>
        </w:rPr>
        <w:t xml:space="preserve"> web ontology description language </w:t>
      </w:r>
      <w:r w:rsidRPr="00D81C28">
        <w:rPr>
          <w:rFonts w:cs="Arial"/>
        </w:rPr>
        <w:fldChar w:fldCharType="begin"/>
      </w:r>
      <w:r w:rsidR="001833CF">
        <w:rPr>
          <w:rFonts w:cs="Arial"/>
        </w:rPr>
        <w:instrText xml:space="preserve"> ADDIN ZOTERO_ITEM CSL_CITATION {"citationID":"1nsm3g0pql","properties":{"formattedCitation":"(Horrocks 2005)","plainCitation":"(Horrocks 2005)"},"citationItems":[{"id":195,"uris":["http://zotero.org/users/3373081/items/EKJXHES6"],"uri":["http://zotero.org/users/3373081/items/EKJXHES6"],"itemData":{"id":195,"type":"chapter","title":"OWL: A Description Logic Based Ontology Language","container-title":"Logic Programming","collection-title":"Lecture Notes in Computer Science","collection-number":"3668","publisher":"Springer Berlin Heidelberg","page":"1-4","source":"link.springer.com","abstract":"Description Logics (DLs) are a family of class (concept) based knowledge representation formalisms. They are characterised by the use of various constructors to build complex concepts from simpler ones, an emphasis on the decidability of key reasoning tasks, and by the provision of sound, complete and (empirically) tractable reasoning services.","URL":"http://link.springer.com/chapter/10.1007/11562931_1","ISBN":"978-3-540-29208-1","note":"DOI: 10.1007/11562931_1","shortTitle":"OWL","language":"en","author":[{"family":"Horrocks","given":"Ian"}],"editor":[{"family":"Gabbrielli","given":"Maurizio"},{"family":"Gupta","given":"Gopal"}],"issued":{"date-parts":[["2005",10,2]]},"accessed":{"date-parts":[["2016",8,31]]}}}],"schema":"https://github.com/citation-style-language/schema/raw/master/csl-citation.json"} </w:instrText>
      </w:r>
      <w:r w:rsidRPr="00D81C28">
        <w:rPr>
          <w:rFonts w:cs="Arial"/>
        </w:rPr>
        <w:fldChar w:fldCharType="separate"/>
      </w:r>
      <w:r w:rsidR="001833CF" w:rsidRPr="001833CF">
        <w:rPr>
          <w:rFonts w:cs="Arial"/>
        </w:rPr>
        <w:t>(Horrocks 2005)</w:t>
      </w:r>
      <w:r w:rsidRPr="00D81C28">
        <w:rPr>
          <w:rFonts w:cs="Arial"/>
        </w:rPr>
        <w:fldChar w:fldCharType="end"/>
      </w:r>
      <w:r w:rsidRPr="00D81C28">
        <w:rPr>
          <w:rFonts w:cs="Arial"/>
        </w:rPr>
        <w:t>.</w:t>
      </w:r>
    </w:p>
    <w:p w14:paraId="3FCF0CF3" w14:textId="3C869F29" w:rsidR="00116F0F" w:rsidRPr="00D81C28" w:rsidRDefault="00845A4B">
      <w:pPr>
        <w:pStyle w:val="BodyText"/>
      </w:pPr>
      <w:r w:rsidRPr="00D81C28">
        <w:rPr>
          <w:rFonts w:cs="Arial"/>
        </w:rPr>
        <w:t xml:space="preserve">There are environmental ontologies extant, but these are not applicable to describing a transition to sustainable living. For instance there are environmental ontologies such as the Envo Ontology </w:t>
      </w:r>
      <w:r w:rsidRPr="00D81C28">
        <w:rPr>
          <w:rFonts w:cs="Arial"/>
        </w:rPr>
        <w:fldChar w:fldCharType="begin"/>
      </w:r>
      <w:r w:rsidR="001833CF">
        <w:rPr>
          <w:rFonts w:cs="Arial"/>
        </w:rPr>
        <w:instrText xml:space="preserve"> ADDIN ZOTERO_ITEM CSL_CITATION {"citationID":"1265kfln24","properties":{"formattedCitation":"(Buttigieg et al. 2013)","plainCitation":"(Buttigieg et al. 2013)"},"citationItems":[{"id":172,"uris":["http://zotero.org/users/3373081/items/EJMCVHG6"],"uri":["http://zotero.org/users/3373081/items/EJMCVHG6"],"itemData":{"id":172,"type":"article-journal","title":"The environment ontology: contextualising biological and biomedical entities","container-title":"Journal of biomedical semantics","page":"1","volume":"4","issue":"1","source":"Google Scholar","shortTitle":"The environment ontology","author":[{"family":"Buttigieg","given":"Pier Luigi"},{"family":"Morrison","given":"Norman"},{"family":"Smith","given":"Barry"},{"family":"Mungall","given":"Christopher J."},{"family":"Lewis","given":"Suzanna E."}],"issued":{"date-parts":[["2013"]]}}}],"schema":"https://github.com/citation-style-language/schema/raw/master/csl-citation.json"} </w:instrText>
      </w:r>
      <w:r w:rsidRPr="00D81C28">
        <w:rPr>
          <w:rFonts w:cs="Arial"/>
        </w:rPr>
        <w:fldChar w:fldCharType="separate"/>
      </w:r>
      <w:r w:rsidR="001833CF" w:rsidRPr="001833CF">
        <w:rPr>
          <w:rFonts w:cs="Arial"/>
        </w:rPr>
        <w:t>(Buttigieg et al. 2013)</w:t>
      </w:r>
      <w:r w:rsidRPr="00D81C28">
        <w:rPr>
          <w:rFonts w:cs="Arial"/>
        </w:rPr>
        <w:fldChar w:fldCharType="end"/>
      </w:r>
      <w:r w:rsidRPr="00D81C28">
        <w:rPr>
          <w:rFonts w:cs="Arial"/>
        </w:rPr>
        <w:t xml:space="preserve">, which contextualises biomedical ontologies into the environment, and SWEET, an environmental ontology developed for the earth sciences </w:t>
      </w:r>
      <w:r w:rsidRPr="00D81C28">
        <w:rPr>
          <w:rFonts w:cs="Arial"/>
        </w:rPr>
        <w:fldChar w:fldCharType="begin"/>
      </w:r>
      <w:r w:rsidR="001833CF">
        <w:rPr>
          <w:rFonts w:cs="Arial"/>
        </w:rPr>
        <w:instrText xml:space="preserve"> ADDIN ZOTERO_ITEM CSL_CITATION {"citationID":"iavte1q1s","properties":{"formattedCitation":"(Raskin and Pan 2005)","plainCitation":"(Raskin and Pan 2005)"},"citationItems":[{"id":174,"uris":["http://zotero.org/users/3373081/items/E2I9WUNG"],"uri":["http://zotero.org/users/3373081/items/E2I9WUNG"],"itemData":{"id":174,"type":"article-journal","title":"Knowledge representation in the semantic web for Earth and environmental terminology (SWEET)","container-title":"Computers &amp; Geosciences","page":"1119-1125","volume":"31","issue":"9","source":"CrossRef","DOI":"10.1016/j.cageo.2004.12.004","ISSN":"00983004","language":"en","author":[{"family":"Raskin","given":"Robert G."},{"family":"Pan","given":"Michael J."}],"issued":{"date-parts":[["2005",11]]}}}],"schema":"https://github.com/citation-style-language/schema/raw/master/csl-citation.json"} </w:instrText>
      </w:r>
      <w:r w:rsidRPr="00D81C28">
        <w:rPr>
          <w:rFonts w:cs="Arial"/>
        </w:rPr>
        <w:fldChar w:fldCharType="separate"/>
      </w:r>
      <w:r w:rsidR="001833CF" w:rsidRPr="001833CF">
        <w:rPr>
          <w:rFonts w:cs="Arial"/>
        </w:rPr>
        <w:t>(Raskin and Pan 2005)</w:t>
      </w:r>
      <w:r w:rsidRPr="00D81C28">
        <w:rPr>
          <w:rFonts w:cs="Arial"/>
        </w:rPr>
        <w:fldChar w:fldCharType="end"/>
      </w:r>
      <w:r w:rsidRPr="00D81C28">
        <w:rPr>
          <w:rFonts w:cs="Arial"/>
        </w:rPr>
        <w:t>, e</w:t>
      </w:r>
      <w:r w:rsidR="00887250" w:rsidRPr="00D81C28">
        <w:rPr>
          <w:rFonts w:cs="Arial"/>
        </w:rPr>
        <w:t>ach of which is far too subject-</w:t>
      </w:r>
      <w:r w:rsidRPr="00D81C28">
        <w:rPr>
          <w:rFonts w:cs="Arial"/>
        </w:rPr>
        <w:t>specific for use in the GLAMURS project. Oth</w:t>
      </w:r>
      <w:r w:rsidR="00887250" w:rsidRPr="00D81C28">
        <w:rPr>
          <w:rFonts w:cs="Arial"/>
        </w:rPr>
        <w:t>er published ontologies such as</w:t>
      </w:r>
      <w:r w:rsidRPr="00D81C28">
        <w:rPr>
          <w:rFonts w:cs="Arial"/>
        </w:rPr>
        <w:t xml:space="preserve"> the ontology for sustainable manufacturing found in </w:t>
      </w:r>
      <w:r w:rsidRPr="00D81C28">
        <w:rPr>
          <w:rFonts w:cs="Arial"/>
        </w:rPr>
        <w:fldChar w:fldCharType="begin"/>
      </w:r>
      <w:r w:rsidR="001833CF">
        <w:rPr>
          <w:rFonts w:cs="Arial"/>
        </w:rPr>
        <w:instrText xml:space="preserve"> ADDIN ZOTERO_ITEM CSL_CITATION {"citationID":"3unmdmlaa","properties":{"formattedCitation":"(Giovannini et al. 2012)","plainCitation":"(Giovannini et al. 2012)"},"citationItems":[{"id":124,"uris":["http://zotero.org/users/3373081/items/KFXUMJH5"],"uri":["http://zotero.org/users/3373081/items/KFXUMJH5"],"itemData":{"id":124,"type":"article-journal","title":"Ontology-based system for supporting manufacturing sustainability","container-title":"Annual Reviews in Control","page":"309-317","volume":"36","issue":"2","source":"CrossRef","abstract":"Sustainability is one of the biggest challenges of this century either for the environment or economical growth. The required cultural shift needs challenging action that will involve deeply software and hardware aspect of manufacturing processes. In this paper, the software part of the matter is addressed by proposing a product centric ontology, in which concepts of product, processes and resources are associated to functions and sustainable manufacturing knowledge. The aim is to design a knowledge-based system that, simulating a sustainable manufacturing expert, is able to automatically identify change opportunities and to propose alternatives on the basis of the existing production scenario.","DOI":"10.1016/j.arcontrol.2012.09.012","ISSN":"13675788","language":"en","author":[{"family":"Giovannini","given":"Antonio"},{"family":"Aubry","given":"Alexis"},{"family":"Panetto","given":"Hervé"},{"family":"Dassisti","given":"Michele"},{"family":"El Haouzi","given":"Hind"}],"issued":{"date-parts":[["2012",12]]}}}],"schema":"https://github.com/citation-style-language/schema/raw/master/csl-citation.json"} </w:instrText>
      </w:r>
      <w:r w:rsidRPr="00D81C28">
        <w:rPr>
          <w:rFonts w:cs="Arial"/>
        </w:rPr>
        <w:fldChar w:fldCharType="separate"/>
      </w:r>
      <w:r w:rsidR="001833CF" w:rsidRPr="001833CF">
        <w:rPr>
          <w:rFonts w:cs="Arial"/>
        </w:rPr>
        <w:t>(Giovannini et al. 2012)</w:t>
      </w:r>
      <w:r w:rsidRPr="00D81C28">
        <w:rPr>
          <w:rFonts w:cs="Arial"/>
        </w:rPr>
        <w:fldChar w:fldCharType="end"/>
      </w:r>
      <w:r w:rsidRPr="00D81C28">
        <w:rPr>
          <w:rFonts w:cs="Arial"/>
        </w:rPr>
        <w:t xml:space="preserve"> is, at best only tangentially relevant to the description of work for the GLAMURS project. The most useful ontology we have uncovered so far is the reference ontology for the structuring of other ontologies for sustainable sciences </w:t>
      </w:r>
      <w:r w:rsidRPr="00D81C28">
        <w:rPr>
          <w:rFonts w:cs="Arial"/>
        </w:rPr>
        <w:fldChar w:fldCharType="begin"/>
      </w:r>
      <w:r w:rsidR="001833CF">
        <w:rPr>
          <w:rFonts w:cs="Arial"/>
        </w:rPr>
        <w:instrText xml:space="preserve"> ADDIN ZOTERO_ITEM CSL_CITATION {"citationID":"2m9o1ki67e","properties":{"formattedCitation":"(Kumazawa et al. 2009)","plainCitation":"(Kumazawa et al. 2009)"},"citationItems":[{"id":135,"uris":["http://zotero.org/users/3373081/items/QQSFUHAP"],"uri":["http://zotero.org/users/3373081/items/QQSFUHAP"],"itemData":{"id":135,"type":"article-journal","title":"Toward knowledge structuring of sustainability science based on ontology engineering","container-title":"Sustainability Science","page":"99-116","volume":"4","issue":"1","source":"CrossRef","abstract":"In sustainability science (SS), it is difficult to identify what needs to be solved, and it is also not clear how to solve the problems that are identified. There has been no consensus on the underlying question of “What is structuring knowledge in SS?” This paper focuses on knowledge structuring accompanied by supporting of thinking. It addresses the key challenges associated with knowledge structuring in SS, identifies the requirements for the structuring of knowledge, proposes a reference model, and develops an ontology-based mapping tool as a solution to one layer of the reference model. First, we identify the important requirements for SS knowledge structuring. Second, we develop a reference model composed of five layers based on three of the requirements. Third, we develop an ontology-based mapping tool at Layer 2 of the reference model for meeting the two major challenges for SS, namely, identifying what problems should be addressed in SS itself and proposing solutions for those problems. The tool is designed to store and retrieve information regarding SS, to provide access to a prototype ontology for SS, and to create multiple maps of conceptual chains depending on a user’s interests and perspectives. Finally, we assess whether the developed tool successfully realizes the targeted part of the reference model for SS by examining the tool’s conformity to the reference model, as well as its usability, effectiveness, and constraints. Although several issues were identified in the prototype ontology and the mapping tool, the study concluded that the mapping tool is useful enough to facilitate the function of Layer 2. In particular, the mapping tool can support thinking about SS from the viewpoint of: (a) finding new potentials and risks of technological countermeasures studied in SS; (b) helping users to get a more comprehensive picture of problems and their potential solutions; and (c) providing an effective opportunity to come up with new ideas that might not be thought of without such a tool.","DOI":"10.1007/s11625-008-0063-z","ISSN":"1862-4065, 1862-4057","language":"en","author":[{"family":"Kumazawa","given":"Terukazu"},{"family":"Saito","given":"Osamu"},{"family":"Kozaki","given":"Kouji"},{"family":"Matsui","given":"Takanori"},{"family":"Mizoguchi","given":"Riichiro"}],"issued":{"date-parts":[["2009",4]]}}}],"schema":"https://github.com/citation-style-language/schema/raw/master/csl-citation.json"} </w:instrText>
      </w:r>
      <w:r w:rsidRPr="00D81C28">
        <w:rPr>
          <w:rFonts w:cs="Arial"/>
        </w:rPr>
        <w:fldChar w:fldCharType="separate"/>
      </w:r>
      <w:r w:rsidR="001833CF" w:rsidRPr="001833CF">
        <w:rPr>
          <w:rFonts w:cs="Arial"/>
        </w:rPr>
        <w:t>(Kumazawa et al. 2009)</w:t>
      </w:r>
      <w:r w:rsidRPr="00D81C28">
        <w:rPr>
          <w:rFonts w:cs="Arial"/>
        </w:rPr>
        <w:fldChar w:fldCharType="end"/>
      </w:r>
      <w:r w:rsidRPr="00D81C28">
        <w:rPr>
          <w:rFonts w:cs="Arial"/>
        </w:rPr>
        <w:t>, b</w:t>
      </w:r>
      <w:r w:rsidR="0078164D" w:rsidRPr="00D81C28">
        <w:rPr>
          <w:rFonts w:cs="Arial"/>
        </w:rPr>
        <w:t>ut this is more a set of higher-</w:t>
      </w:r>
      <w:r w:rsidRPr="00D81C28">
        <w:rPr>
          <w:rFonts w:cs="Arial"/>
        </w:rPr>
        <w:t>level, meta-classes that descri</w:t>
      </w:r>
      <w:r w:rsidR="0078164D" w:rsidRPr="00D81C28">
        <w:rPr>
          <w:rFonts w:cs="Arial"/>
        </w:rPr>
        <w:t>bes sustainable science problem-</w:t>
      </w:r>
      <w:r w:rsidRPr="00D81C28">
        <w:rPr>
          <w:rFonts w:cs="Arial"/>
        </w:rPr>
        <w:t xml:space="preserve">solving rather providing a substantial framework on which to build. </w:t>
      </w:r>
    </w:p>
    <w:p w14:paraId="0530A2F8" w14:textId="62A37CCF" w:rsidR="00116F0F" w:rsidRPr="00D81C28" w:rsidRDefault="00845A4B">
      <w:pPr>
        <w:pStyle w:val="BodyText"/>
        <w:rPr>
          <w:rFonts w:cs="Arial"/>
        </w:rPr>
      </w:pPr>
      <w:r w:rsidRPr="00D81C28">
        <w:rPr>
          <w:rFonts w:cs="Arial"/>
        </w:rPr>
        <w:t>Most of the literature so far reviewed seems to suggest approaches to creating ontologies for solving specific problems of environmentalism, but there do not as yet seem to be many concrete examples of ontologies concerned with the solutions to such environmental problems or transitions to those solutions.</w:t>
      </w:r>
      <w:r w:rsidR="00887250" w:rsidRPr="00D81C28">
        <w:rPr>
          <w:rFonts w:cs="Arial"/>
        </w:rPr>
        <w:t xml:space="preserve"> Neither do these ontologies attempt to link vocabularies across disciplines and through to the common-sense world (essential </w:t>
      </w:r>
      <w:r w:rsidR="0078164D" w:rsidRPr="00D81C28">
        <w:rPr>
          <w:rFonts w:cs="Arial"/>
        </w:rPr>
        <w:t>having</w:t>
      </w:r>
      <w:r w:rsidR="00887250" w:rsidRPr="00D81C28">
        <w:rPr>
          <w:rFonts w:cs="Arial"/>
        </w:rPr>
        <w:t xml:space="preserve"> a transdisciplinary foundation to the work).</w:t>
      </w:r>
      <w:r w:rsidRPr="00D81C28">
        <w:rPr>
          <w:rFonts w:cs="Arial"/>
        </w:rPr>
        <w:t xml:space="preserve"> Thus this work is almost certainly novel in that it represents an example of trying to produce a particular, explicit conceptualisation for a solution to an aspect of environmental concern</w:t>
      </w:r>
      <w:r w:rsidR="00887250" w:rsidRPr="00D81C28">
        <w:rPr>
          <w:rFonts w:cs="Arial"/>
        </w:rPr>
        <w:t>, and attempts to integrate diverse vocabularies</w:t>
      </w:r>
      <w:r w:rsidRPr="00D81C28">
        <w:rPr>
          <w:rFonts w:cs="Arial"/>
        </w:rPr>
        <w:t>.</w:t>
      </w:r>
    </w:p>
    <w:p w14:paraId="35E8ABA8" w14:textId="77777777" w:rsidR="00887250" w:rsidRPr="00D81C28" w:rsidRDefault="00887250">
      <w:pPr>
        <w:pStyle w:val="BodyText"/>
        <w:rPr>
          <w:rFonts w:cs="Arial"/>
        </w:rPr>
      </w:pPr>
      <w:r w:rsidRPr="00D81C28">
        <w:rPr>
          <w:rFonts w:cs="Arial"/>
        </w:rPr>
        <w:t>The integration of vocabularies is based on a two-pronged approach. First, a ‘core’ common-sense ontology is developed based on the stated aims of the work in this work package in the description of work of the GLAMURS project: “</w:t>
      </w:r>
      <w:r w:rsidR="004420BB" w:rsidRPr="00D81C28">
        <w:rPr>
          <w:rFonts w:cs="Arial"/>
        </w:rPr>
        <w:t>how the project has provided a context in which citizens, policymakers, stakeholders and researchers come to know what needs to be done to transform their ways of life and ways of thinking such that they are socially, individually, environmentally and economically sustainable.” The core ontology can be expanded through encounters with other common-sense terms as the project progresses, whilst ontologies covering vocabularies in specialist domains then link their terms to the common-sense ontologies. The second part of the approach is to develop a vocabulary for integration itself, and use this to link and infer linkages among terms in various specialist and common-sense ontologies.</w:t>
      </w:r>
    </w:p>
    <w:p w14:paraId="3A0E2246" w14:textId="77777777" w:rsidR="007A1D57" w:rsidRPr="00D81C28" w:rsidRDefault="007A1D57" w:rsidP="003E1911">
      <w:pPr>
        <w:pStyle w:val="BodyText"/>
        <w:keepNext/>
      </w:pPr>
      <w:r w:rsidRPr="00D81C28">
        <w:rPr>
          <w:rFonts w:cs="Arial"/>
          <w:noProof/>
          <w:lang w:eastAsia="en-GB"/>
        </w:rPr>
        <w:drawing>
          <wp:inline distT="0" distB="0" distL="0" distR="0" wp14:anchorId="61365494" wp14:editId="7C57AAD9">
            <wp:extent cx="5106167" cy="3152775"/>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3656" cy="3151225"/>
                    </a:xfrm>
                    <a:prstGeom prst="rect">
                      <a:avLst/>
                    </a:prstGeom>
                    <a:noFill/>
                  </pic:spPr>
                </pic:pic>
              </a:graphicData>
            </a:graphic>
          </wp:inline>
        </w:drawing>
      </w:r>
    </w:p>
    <w:p w14:paraId="4B45B3E4" w14:textId="77777777" w:rsidR="007A1D57" w:rsidRPr="00D81C28" w:rsidRDefault="007A1D57" w:rsidP="007A1D57">
      <w:pPr>
        <w:pStyle w:val="Caption"/>
      </w:pPr>
      <w:r w:rsidRPr="00D81C28">
        <w:t xml:space="preserve">Figure </w:t>
      </w:r>
      <w:r w:rsidRPr="00D81C28">
        <w:fldChar w:fldCharType="begin"/>
      </w:r>
      <w:r w:rsidRPr="00D81C28">
        <w:instrText xml:space="preserve"> SEQ Figure \* ARABIC </w:instrText>
      </w:r>
      <w:r w:rsidRPr="00D81C28">
        <w:fldChar w:fldCharType="separate"/>
      </w:r>
      <w:r w:rsidR="000F2DB1" w:rsidRPr="00D81C28">
        <w:t>1</w:t>
      </w:r>
      <w:r w:rsidRPr="00D81C28">
        <w:fldChar w:fldCharType="end"/>
      </w:r>
      <w:r w:rsidRPr="00D81C28">
        <w:t xml:space="preserve"> The GLAMURS ontology illustrated</w:t>
      </w:r>
    </w:p>
    <w:p w14:paraId="4C131136" w14:textId="0DD58DCF" w:rsidR="00116F0F" w:rsidRPr="00D81C28" w:rsidRDefault="00845A4B">
      <w:pPr>
        <w:pStyle w:val="BodyText"/>
        <w:rPr>
          <w:rFonts w:cs="Arial"/>
        </w:rPr>
      </w:pPr>
      <w:r w:rsidRPr="00D81C28">
        <w:rPr>
          <w:rFonts w:cs="Arial"/>
        </w:rPr>
        <w:t>The aim, as stated above</w:t>
      </w:r>
      <w:r w:rsidR="00AA7086">
        <w:rPr>
          <w:rFonts w:cs="Arial"/>
        </w:rPr>
        <w:t>,</w:t>
      </w:r>
      <w:r w:rsidRPr="00D81C28">
        <w:rPr>
          <w:rFonts w:cs="Arial"/>
        </w:rPr>
        <w:t xml:space="preserve"> is to build an ontology spanning the entire project. To do so we use various methodologies in order to create an ontology </w:t>
      </w:r>
      <w:r w:rsidR="00887250" w:rsidRPr="00D81C28">
        <w:rPr>
          <w:rFonts w:cs="Arial"/>
        </w:rPr>
        <w:t>that</w:t>
      </w:r>
      <w:r w:rsidRPr="00D81C28">
        <w:rPr>
          <w:rFonts w:cs="Arial"/>
        </w:rPr>
        <w:t xml:space="preserve"> is based on the descriptions of work in the proposal for the GLAMURS project. We have denoted this kind of ontology as the “top-down,” or interchangeably as the “common-sense” ontology.</w:t>
      </w:r>
      <w:r w:rsidR="00AA7086">
        <w:rPr>
          <w:rFonts w:cs="Arial"/>
        </w:rPr>
        <w:t xml:space="preserve"> </w:t>
      </w:r>
      <w:r w:rsidRPr="00D81C28">
        <w:rPr>
          <w:rFonts w:cs="Arial"/>
        </w:rPr>
        <w:t>We have then used standard knowledge engineering techniques to create ontologies for each data</w:t>
      </w:r>
      <w:r w:rsidR="00AA7086">
        <w:rPr>
          <w:rFonts w:cs="Arial"/>
        </w:rPr>
        <w:t xml:space="preserve"> collection or analysis</w:t>
      </w:r>
      <w:r w:rsidRPr="00D81C28">
        <w:rPr>
          <w:rFonts w:cs="Arial"/>
        </w:rPr>
        <w:t xml:space="preserve"> task of the GLAMURS project, collectively referred to as “bottom-up” ontologies. These are</w:t>
      </w:r>
      <w:r w:rsidR="00AA7086">
        <w:rPr>
          <w:rFonts w:cs="Arial"/>
        </w:rPr>
        <w:t xml:space="preserve"> most</w:t>
      </w:r>
      <w:r w:rsidRPr="00D81C28">
        <w:rPr>
          <w:rFonts w:cs="Arial"/>
        </w:rPr>
        <w:t xml:space="preserve"> closely aligned with the work de</w:t>
      </w:r>
      <w:r w:rsidR="00AA7086">
        <w:rPr>
          <w:rFonts w:cs="Arial"/>
        </w:rPr>
        <w:t>scriptions for GLAMURS work packages 4-</w:t>
      </w:r>
      <w:r w:rsidRPr="00D81C28">
        <w:rPr>
          <w:rFonts w:cs="Arial"/>
        </w:rPr>
        <w:t xml:space="preserve">7, and will involve ontologies for the regional surveys; the regional case studies; </w:t>
      </w:r>
      <w:r w:rsidR="00AA7086">
        <w:rPr>
          <w:rFonts w:cs="Arial"/>
        </w:rPr>
        <w:t>backcasting</w:t>
      </w:r>
      <w:r w:rsidRPr="00D81C28">
        <w:rPr>
          <w:rFonts w:cs="Arial"/>
        </w:rPr>
        <w:t xml:space="preserve"> to incorporate the </w:t>
      </w:r>
      <w:r w:rsidR="00AA7086">
        <w:rPr>
          <w:rFonts w:cs="Arial"/>
        </w:rPr>
        <w:t>visions and pathways</w:t>
      </w:r>
      <w:r w:rsidRPr="00D81C28">
        <w:rPr>
          <w:rFonts w:cs="Arial"/>
        </w:rPr>
        <w:t xml:space="preserve"> of each of the regional initiatives; ontologies for each of the mathematical and computerised models in GLAMURS; the environmental </w:t>
      </w:r>
      <w:r w:rsidR="00AA7086">
        <w:rPr>
          <w:rFonts w:cs="Arial"/>
        </w:rPr>
        <w:t>footprinting</w:t>
      </w:r>
      <w:r w:rsidRPr="00D81C28">
        <w:rPr>
          <w:rFonts w:cs="Arial"/>
        </w:rPr>
        <w:t xml:space="preserve"> results; social network analyses of regional initiatives, interview coding schemata for key actors in regional initiatives, </w:t>
      </w:r>
      <w:r w:rsidR="00AA7086">
        <w:rPr>
          <w:rFonts w:cs="Arial"/>
        </w:rPr>
        <w:t>backcasting</w:t>
      </w:r>
      <w:r w:rsidRPr="00D81C28">
        <w:rPr>
          <w:rFonts w:cs="Arial"/>
        </w:rPr>
        <w:t xml:space="preserve"> results from regional initiatives, and any other supporting data sets such as the United Kingdom Household Longitudinal Survey. </w:t>
      </w:r>
    </w:p>
    <w:p w14:paraId="1288273A" w14:textId="39B0F27F" w:rsidR="00116F0F" w:rsidRPr="00D81C28" w:rsidRDefault="00845A4B">
      <w:pPr>
        <w:pStyle w:val="BodyText"/>
        <w:rPr>
          <w:rFonts w:cs="Arial"/>
        </w:rPr>
      </w:pPr>
      <w:r w:rsidRPr="00D81C28">
        <w:rPr>
          <w:rFonts w:cs="Arial"/>
        </w:rPr>
        <w:t>The final stage is to link al</w:t>
      </w:r>
      <w:r w:rsidR="00887250" w:rsidRPr="00D81C28">
        <w:rPr>
          <w:rFonts w:cs="Arial"/>
        </w:rPr>
        <w:t>l these ontologies in</w:t>
      </w:r>
      <w:r w:rsidRPr="00D81C28">
        <w:rPr>
          <w:rFonts w:cs="Arial"/>
        </w:rPr>
        <w:t>to one project-spanning ontology, mediated by what we have denoted as the “integration ontology.” This new ontology may represent a novel and we believe useful approach to project integration in GLAMURS</w:t>
      </w:r>
      <w:r w:rsidR="00AA7086">
        <w:rPr>
          <w:rFonts w:cs="Arial"/>
        </w:rPr>
        <w:t xml:space="preserve"> specifically</w:t>
      </w:r>
      <w:r w:rsidRPr="00D81C28">
        <w:rPr>
          <w:rFonts w:cs="Arial"/>
        </w:rPr>
        <w:t xml:space="preserve">, </w:t>
      </w:r>
      <w:r w:rsidR="00AA7086">
        <w:rPr>
          <w:rFonts w:cs="Arial"/>
        </w:rPr>
        <w:t>and</w:t>
      </w:r>
      <w:r w:rsidRPr="00D81C28">
        <w:rPr>
          <w:rFonts w:cs="Arial"/>
        </w:rPr>
        <w:t xml:space="preserve"> also</w:t>
      </w:r>
      <w:r w:rsidR="00AA7086">
        <w:rPr>
          <w:rFonts w:cs="Arial"/>
        </w:rPr>
        <w:t xml:space="preserve"> to</w:t>
      </w:r>
      <w:r w:rsidRPr="00D81C28">
        <w:rPr>
          <w:rFonts w:cs="Arial"/>
        </w:rPr>
        <w:t xml:space="preserve"> ontology interoperability more generally.</w:t>
      </w:r>
    </w:p>
    <w:p w14:paraId="0C55910C" w14:textId="77777777" w:rsidR="00116F0F" w:rsidRPr="00D81C28" w:rsidRDefault="00845A4B">
      <w:pPr>
        <w:pStyle w:val="BodyText"/>
        <w:rPr>
          <w:rFonts w:cs="Arial"/>
        </w:rPr>
      </w:pPr>
      <w:r w:rsidRPr="00D81C28">
        <w:rPr>
          <w:rFonts w:cs="Arial"/>
        </w:rPr>
        <w:t>It should be noted that in the above approach we have tried to avoid overly imposing our own view of what should constitute the global ontology for GLAMURS, but rather have let the structure of the project dictate what should and should not be included. Again, this approach is probably unique (in the context of environmentalism) and further enhances the novelty (but possibly decreases the utility) of the final ontology.</w:t>
      </w:r>
    </w:p>
    <w:p w14:paraId="49AA3CF2" w14:textId="1AA99652" w:rsidR="00533BD9" w:rsidRPr="00D81C28" w:rsidRDefault="00533BD9" w:rsidP="00533BD9">
      <w:pPr>
        <w:pStyle w:val="BodyText"/>
        <w:rPr>
          <w:rFonts w:cs="Arial"/>
        </w:rPr>
      </w:pPr>
      <w:r w:rsidRPr="00D81C28">
        <w:rPr>
          <w:rFonts w:cs="Arial"/>
        </w:rPr>
        <w:t xml:space="preserve">All the ontologies mentioned in this document are available </w:t>
      </w:r>
      <w:r w:rsidR="00AA7086">
        <w:rPr>
          <w:rFonts w:cs="Arial"/>
        </w:rPr>
        <w:t>publicly</w:t>
      </w:r>
      <w:r w:rsidRPr="00D81C28">
        <w:rPr>
          <w:rFonts w:cs="Arial"/>
        </w:rPr>
        <w:t xml:space="preserve"> and reside on GitHub at </w:t>
      </w:r>
      <w:hyperlink r:id="rId10" w:history="1">
        <w:r w:rsidR="00AA7086">
          <w:rPr>
            <w:rStyle w:val="Hyperlink"/>
            <w:rFonts w:cs="Arial"/>
          </w:rPr>
          <w:t>https://github.com/DougSalt/GLAMURS/tree/master/ontologies/</w:t>
        </w:r>
      </w:hyperlink>
      <w:r w:rsidRPr="00D81C28">
        <w:rPr>
          <w:rFonts w:cs="Arial"/>
        </w:rPr>
        <w:t>. GitHub was chosen</w:t>
      </w:r>
      <w:r w:rsidR="008F1AF4">
        <w:rPr>
          <w:rFonts w:cs="Arial"/>
        </w:rPr>
        <w:t xml:space="preserve"> for it</w:t>
      </w:r>
      <w:r w:rsidR="00DE3C81">
        <w:rPr>
          <w:rFonts w:cs="Arial"/>
        </w:rPr>
        <w:t>s</w:t>
      </w:r>
      <w:r w:rsidR="008F1AF4">
        <w:rPr>
          <w:rFonts w:cs="Arial"/>
        </w:rPr>
        <w:t xml:space="preserve"> excellent revision faci</w:t>
      </w:r>
      <w:r w:rsidRPr="00D81C28">
        <w:rPr>
          <w:rFonts w:cs="Arial"/>
        </w:rPr>
        <w:t xml:space="preserve">lities </w:t>
      </w:r>
      <w:r w:rsidR="00AA7086">
        <w:rPr>
          <w:rFonts w:cs="Arial"/>
        </w:rPr>
        <w:t>based on</w:t>
      </w:r>
      <w:r w:rsidRPr="00D81C28">
        <w:rPr>
          <w:rFonts w:cs="Arial"/>
        </w:rPr>
        <w:t xml:space="preserve"> the distributed open source </w:t>
      </w:r>
      <w:r w:rsidR="00AA7086">
        <w:rPr>
          <w:rFonts w:cs="Arial"/>
        </w:rPr>
        <w:t>version-</w:t>
      </w:r>
      <w:r w:rsidRPr="00D81C28">
        <w:rPr>
          <w:rFonts w:cs="Arial"/>
        </w:rPr>
        <w:t xml:space="preserve">control tool, </w:t>
      </w:r>
      <w:r w:rsidRPr="00AA7086">
        <w:rPr>
          <w:rStyle w:val="CodeChar"/>
        </w:rPr>
        <w:t>git</w:t>
      </w:r>
      <w:r w:rsidRPr="00AA7086">
        <w:rPr>
          <w:rFonts w:cs="Arial"/>
          <w:sz w:val="20"/>
        </w:rPr>
        <w:t xml:space="preserve"> </w:t>
      </w:r>
      <w:r w:rsidRPr="00D81C28">
        <w:rPr>
          <w:rFonts w:cs="Arial"/>
        </w:rPr>
        <w:t xml:space="preserve">and is </w:t>
      </w:r>
      <w:r w:rsidR="00AA7086">
        <w:rPr>
          <w:rFonts w:cs="Arial"/>
        </w:rPr>
        <w:t>well-</w:t>
      </w:r>
      <w:r w:rsidR="008F1AF4">
        <w:rPr>
          <w:rFonts w:cs="Arial"/>
        </w:rPr>
        <w:t>known, public</w:t>
      </w:r>
      <w:r w:rsidRPr="00D81C28">
        <w:rPr>
          <w:rFonts w:cs="Arial"/>
        </w:rPr>
        <w:t>ly available</w:t>
      </w:r>
      <w:r w:rsidR="00AA7086">
        <w:rPr>
          <w:rFonts w:cs="Arial"/>
        </w:rPr>
        <w:t>,</w:t>
      </w:r>
      <w:r w:rsidRPr="00D81C28">
        <w:rPr>
          <w:rFonts w:cs="Arial"/>
        </w:rPr>
        <w:t xml:space="preserve"> and widely utilised for </w:t>
      </w:r>
      <w:r w:rsidR="00AA7086">
        <w:rPr>
          <w:rFonts w:cs="Arial"/>
        </w:rPr>
        <w:t>a large</w:t>
      </w:r>
      <w:r w:rsidRPr="00D81C28">
        <w:rPr>
          <w:rFonts w:cs="Arial"/>
        </w:rPr>
        <w:t xml:space="preserve"> number</w:t>
      </w:r>
      <w:r w:rsidR="00AA7086">
        <w:rPr>
          <w:rFonts w:cs="Arial"/>
        </w:rPr>
        <w:t xml:space="preserve"> and wide variety</w:t>
      </w:r>
      <w:r w:rsidRPr="00D81C28">
        <w:rPr>
          <w:rFonts w:cs="Arial"/>
        </w:rPr>
        <w:t xml:space="preserve"> of projects. In the spirit of open source we have published the ontologies under the </w:t>
      </w:r>
      <w:hyperlink r:id="rId11" w:history="1">
        <w:r w:rsidRPr="00AA7086">
          <w:rPr>
            <w:rStyle w:val="Hyperlink"/>
            <w:rFonts w:cs="Arial"/>
          </w:rPr>
          <w:t>GPLv3</w:t>
        </w:r>
      </w:hyperlink>
      <w:r w:rsidRPr="00D81C28">
        <w:rPr>
          <w:rFonts w:cs="Arial"/>
        </w:rPr>
        <w:t>, a copy left license that ensures persistence of correct attribution and maintains open</w:t>
      </w:r>
      <w:r w:rsidR="008F1AF4">
        <w:rPr>
          <w:rFonts w:cs="Arial"/>
        </w:rPr>
        <w:t>n</w:t>
      </w:r>
      <w:r w:rsidRPr="00D81C28">
        <w:rPr>
          <w:rFonts w:cs="Arial"/>
        </w:rPr>
        <w:t>ess if the ontologies are use</w:t>
      </w:r>
      <w:r w:rsidR="00D81C28" w:rsidRPr="00D81C28">
        <w:rPr>
          <w:rFonts w:cs="Arial"/>
        </w:rPr>
        <w:t>d</w:t>
      </w:r>
      <w:r w:rsidRPr="00D81C28">
        <w:rPr>
          <w:rFonts w:cs="Arial"/>
        </w:rPr>
        <w:t xml:space="preserve"> elsewhere.</w:t>
      </w:r>
    </w:p>
    <w:p w14:paraId="22F0E39C" w14:textId="4DBC05DB" w:rsidR="00002482" w:rsidRPr="00D81C28" w:rsidRDefault="00002482" w:rsidP="00002482">
      <w:pPr>
        <w:pStyle w:val="BodyText"/>
      </w:pPr>
      <w:r w:rsidRPr="00D81C28">
        <w:t xml:space="preserve">Ontologies are formal, explicit representations of shared conceptualizations </w:t>
      </w:r>
      <w:r w:rsidRPr="00D81C28">
        <w:rPr>
          <w:rFonts w:cs="Arial"/>
        </w:rPr>
        <w:t>[1]</w:t>
      </w:r>
      <w:r w:rsidRPr="00D81C28">
        <w:t>, and one popular language used to write them is the Web Ontology Language (OWL). In the GLAMURS project, we have used OWL ontologies to represent various aspects of the project</w:t>
      </w:r>
      <w:r w:rsidR="00F73A0C">
        <w:t>’</w:t>
      </w:r>
      <w:r w:rsidRPr="00D81C28">
        <w:t>s work, with a view to enabling automated reasoning about the relationships among terms used in specialist disciplines. Creating these ontologies required a number of exercises to be conducted within the project team to find terms that needed defining, and agree ways in which they could be related.</w:t>
      </w:r>
    </w:p>
    <w:p w14:paraId="0E58AD65" w14:textId="4230E086" w:rsidR="00533BD9" w:rsidRPr="00D81C28" w:rsidRDefault="00533BD9" w:rsidP="00533BD9">
      <w:pPr>
        <w:pStyle w:val="BodyText"/>
        <w:rPr>
          <w:rFonts w:cs="Arial"/>
        </w:rPr>
      </w:pPr>
      <w:r w:rsidRPr="00D81C28">
        <w:rPr>
          <w:rFonts w:cs="Arial"/>
        </w:rPr>
        <w:t xml:space="preserve">A lot of use has been made of the facilities that </w:t>
      </w:r>
      <w:r w:rsidR="00436297">
        <w:rPr>
          <w:rFonts w:cs="Arial"/>
        </w:rPr>
        <w:t>OWL 2</w:t>
      </w:r>
      <w:r w:rsidRPr="00D81C28">
        <w:rPr>
          <w:rFonts w:cs="Arial"/>
        </w:rPr>
        <w:t xml:space="preserve"> provides to split ontologies into functionally</w:t>
      </w:r>
      <w:r w:rsidR="00141B02" w:rsidRPr="00D81C28">
        <w:rPr>
          <w:rFonts w:cs="Arial"/>
        </w:rPr>
        <w:t xml:space="preserve"> logical and</w:t>
      </w:r>
      <w:r w:rsidR="00F73A0C">
        <w:rPr>
          <w:rFonts w:cs="Arial"/>
        </w:rPr>
        <w:t xml:space="preserve"> coherent components. Known as</w:t>
      </w:r>
      <w:r w:rsidRPr="00D81C28">
        <w:rPr>
          <w:rFonts w:cs="Arial"/>
        </w:rPr>
        <w:t xml:space="preserve"> </w:t>
      </w:r>
      <w:r w:rsidRPr="00F73A0C">
        <w:rPr>
          <w:rFonts w:cs="Arial"/>
          <w:i/>
        </w:rPr>
        <w:t>namespaces</w:t>
      </w:r>
      <w:r w:rsidR="00F73A0C">
        <w:rPr>
          <w:rFonts w:cs="Arial"/>
        </w:rPr>
        <w:t>, these facilities allow us</w:t>
      </w:r>
      <w:r w:rsidRPr="00D81C28">
        <w:rPr>
          <w:rFonts w:cs="Arial"/>
        </w:rPr>
        <w:t xml:space="preserve"> to make use of the vocabulary from one ontology </w:t>
      </w:r>
      <w:r w:rsidR="00F73A0C">
        <w:rPr>
          <w:rFonts w:cs="Arial"/>
        </w:rPr>
        <w:t>in</w:t>
      </w:r>
      <w:r w:rsidRPr="00D81C28">
        <w:rPr>
          <w:rFonts w:cs="Arial"/>
        </w:rPr>
        <w:t xml:space="preserve"> another. Also we have made use (generally at the same time), of the ability to import an ontology as a sub-ontology, allowing the use of the structure of that ontology</w:t>
      </w:r>
      <w:r w:rsidR="00141B02" w:rsidRPr="00D81C28">
        <w:rPr>
          <w:rFonts w:cs="Arial"/>
        </w:rPr>
        <w:t xml:space="preserve"> within the invoking parent ontology</w:t>
      </w:r>
      <w:r w:rsidRPr="00D81C28">
        <w:rPr>
          <w:rFonts w:cs="Arial"/>
        </w:rPr>
        <w:t xml:space="preserve">. That is, maximum semantics </w:t>
      </w:r>
      <w:r w:rsidR="00141B02" w:rsidRPr="00D81C28">
        <w:rPr>
          <w:rFonts w:cs="Arial"/>
        </w:rPr>
        <w:t xml:space="preserve">are </w:t>
      </w:r>
      <w:r w:rsidRPr="00D81C28">
        <w:rPr>
          <w:rFonts w:cs="Arial"/>
        </w:rPr>
        <w:t xml:space="preserve">available to use for any given ontology </w:t>
      </w:r>
      <w:r w:rsidR="00141B02" w:rsidRPr="00D81C28">
        <w:rPr>
          <w:rFonts w:cs="Arial"/>
        </w:rPr>
        <w:t xml:space="preserve">and </w:t>
      </w:r>
      <w:r w:rsidRPr="00D81C28">
        <w:rPr>
          <w:rFonts w:cs="Arial"/>
        </w:rPr>
        <w:t xml:space="preserve">can be utilised in any ontology that supports that import. </w:t>
      </w:r>
      <w:r w:rsidR="00FA7160" w:rsidRPr="00D81C28">
        <w:rPr>
          <w:rFonts w:cs="Arial"/>
        </w:rPr>
        <w:t>This</w:t>
      </w:r>
      <w:r w:rsidRPr="00D81C28">
        <w:rPr>
          <w:rFonts w:cs="Arial"/>
        </w:rPr>
        <w:t xml:space="preserve"> facility in particular underlies the fundamental premise of the whole approach represented by this document,</w:t>
      </w:r>
      <w:r w:rsidR="00AA7086">
        <w:rPr>
          <w:rFonts w:cs="Arial"/>
        </w:rPr>
        <w:t xml:space="preserve"> </w:t>
      </w:r>
      <w:r w:rsidRPr="00D81C28">
        <w:rPr>
          <w:rFonts w:cs="Arial"/>
        </w:rPr>
        <w:t xml:space="preserve">that it is feasible that a global ontology of the project can be built from smaller, component ontologies. </w:t>
      </w:r>
    </w:p>
    <w:p w14:paraId="7B00A75F" w14:textId="090E0044" w:rsidR="00002482" w:rsidRPr="00D81C28" w:rsidRDefault="00436297" w:rsidP="00533BD9">
      <w:pPr>
        <w:pStyle w:val="BodyText"/>
        <w:rPr>
          <w:rFonts w:cs="Arial"/>
        </w:rPr>
      </w:pPr>
      <w:r>
        <w:rPr>
          <w:rFonts w:cs="Arial"/>
        </w:rPr>
        <w:t>OWL 2</w:t>
      </w:r>
      <w:r w:rsidR="00002482" w:rsidRPr="00D81C28">
        <w:rPr>
          <w:rFonts w:cs="Arial"/>
        </w:rPr>
        <w:t xml:space="preserve"> ontologies consist of four types of entities. These are:</w:t>
      </w:r>
    </w:p>
    <w:p w14:paraId="6321E3BE" w14:textId="77777777" w:rsidR="00002482" w:rsidRPr="00D81C28" w:rsidRDefault="00002482" w:rsidP="00002482">
      <w:pPr>
        <w:pStyle w:val="Bullet"/>
      </w:pPr>
      <w:r w:rsidRPr="00D81C28">
        <w:t>classes;</w:t>
      </w:r>
    </w:p>
    <w:p w14:paraId="262AD029" w14:textId="77777777" w:rsidR="00002482" w:rsidRPr="00D81C28" w:rsidRDefault="00002482" w:rsidP="00002482">
      <w:pPr>
        <w:pStyle w:val="Bullet"/>
      </w:pPr>
      <w:r w:rsidRPr="00D81C28">
        <w:t>object properties;</w:t>
      </w:r>
    </w:p>
    <w:p w14:paraId="53806A18" w14:textId="5BB1A4D2" w:rsidR="00002482" w:rsidRPr="00D81C28" w:rsidRDefault="008F1AF4" w:rsidP="00002482">
      <w:pPr>
        <w:pStyle w:val="Bullet"/>
      </w:pPr>
      <w:r>
        <w:t>data value proper</w:t>
      </w:r>
      <w:r w:rsidR="00002482" w:rsidRPr="00D81C28">
        <w:t>t</w:t>
      </w:r>
      <w:r>
        <w:t>i</w:t>
      </w:r>
      <w:r w:rsidR="00002482" w:rsidRPr="00D81C28">
        <w:t>es, and</w:t>
      </w:r>
    </w:p>
    <w:p w14:paraId="0072F337" w14:textId="490CF88F" w:rsidR="00002482" w:rsidRPr="00D81C28" w:rsidRDefault="00002482" w:rsidP="00002482">
      <w:pPr>
        <w:pStyle w:val="Bullet"/>
        <w:spacing w:after="120"/>
      </w:pPr>
      <w:r w:rsidRPr="00D81C28">
        <w:t>ind</w:t>
      </w:r>
      <w:r w:rsidR="008F1AF4">
        <w:t>i</w:t>
      </w:r>
      <w:r w:rsidRPr="00D81C28">
        <w:t>viduals.</w:t>
      </w:r>
    </w:p>
    <w:p w14:paraId="54E925F3" w14:textId="77777777" w:rsidR="00002482" w:rsidRPr="005D0C36" w:rsidRDefault="00002482" w:rsidP="00141B02">
      <w:pPr>
        <w:pStyle w:val="BodyText"/>
        <w:rPr>
          <w:rFonts w:cs="Arial"/>
        </w:rPr>
      </w:pPr>
      <w:r w:rsidRPr="00D81C28">
        <w:rPr>
          <w:rFonts w:cs="Arial"/>
        </w:rPr>
        <w:t>Individuals are instances of something concrete. So “Plato” might be an individual, as would “Socrates”.</w:t>
      </w:r>
    </w:p>
    <w:p w14:paraId="0F61B220" w14:textId="49E44E43" w:rsidR="00002482" w:rsidRPr="005D0C36" w:rsidRDefault="00002482" w:rsidP="00141B02">
      <w:pPr>
        <w:pStyle w:val="BodyText"/>
        <w:rPr>
          <w:rFonts w:cs="Arial"/>
        </w:rPr>
      </w:pPr>
      <w:r w:rsidRPr="005D0C36">
        <w:rPr>
          <w:rFonts w:cs="Arial"/>
        </w:rPr>
        <w:t xml:space="preserve">Classes are groups of individuals with some commonality. So the class </w:t>
      </w:r>
      <w:r w:rsidR="00F73A0C" w:rsidRPr="005D0C36">
        <w:rPr>
          <w:rStyle w:val="CodeChar"/>
        </w:rPr>
        <w:t>Human</w:t>
      </w:r>
      <w:r w:rsidRPr="005D0C36">
        <w:rPr>
          <w:rFonts w:cs="Arial"/>
        </w:rPr>
        <w:t xml:space="preserve"> might contain the individuals </w:t>
      </w:r>
      <w:r w:rsidRPr="005D0C36">
        <w:rPr>
          <w:rStyle w:val="CodeChar"/>
        </w:rPr>
        <w:t>Plato</w:t>
      </w:r>
      <w:r w:rsidRPr="005D0C36">
        <w:rPr>
          <w:rFonts w:cs="Arial"/>
        </w:rPr>
        <w:t xml:space="preserve"> and </w:t>
      </w:r>
      <w:r w:rsidRPr="005D0C36">
        <w:rPr>
          <w:rStyle w:val="CodeChar"/>
        </w:rPr>
        <w:t>Socrates</w:t>
      </w:r>
      <w:r w:rsidRPr="005D0C36">
        <w:rPr>
          <w:rFonts w:cs="Arial"/>
        </w:rPr>
        <w:t>. These classes are referred as concepts in description logic</w:t>
      </w:r>
      <w:r w:rsidR="00F73A0C" w:rsidRPr="005D0C36">
        <w:rPr>
          <w:rFonts w:cs="Arial"/>
        </w:rPr>
        <w:t>s</w:t>
      </w:r>
      <w:r w:rsidRPr="005D0C36">
        <w:rPr>
          <w:rFonts w:cs="Arial"/>
        </w:rPr>
        <w:t xml:space="preserve"> (DL); the underlying model </w:t>
      </w:r>
      <w:r w:rsidR="00F73A0C" w:rsidRPr="005D0C36">
        <w:rPr>
          <w:rFonts w:cs="Arial"/>
        </w:rPr>
        <w:t>on which</w:t>
      </w:r>
      <w:r w:rsidRPr="005D0C36">
        <w:rPr>
          <w:rFonts w:cs="Arial"/>
        </w:rPr>
        <w:t xml:space="preserve"> reasoning </w:t>
      </w:r>
      <w:r w:rsidR="00F73A0C" w:rsidRPr="005D0C36">
        <w:rPr>
          <w:rFonts w:cs="Arial"/>
        </w:rPr>
        <w:t>in</w:t>
      </w:r>
      <w:r w:rsidRPr="005D0C36">
        <w:rPr>
          <w:rFonts w:cs="Arial"/>
        </w:rPr>
        <w:t xml:space="preserve"> </w:t>
      </w:r>
      <w:r w:rsidR="00436297" w:rsidRPr="005D0C36">
        <w:rPr>
          <w:rFonts w:cs="Arial"/>
        </w:rPr>
        <w:t>OWL 2</w:t>
      </w:r>
      <w:r w:rsidRPr="005D0C36">
        <w:rPr>
          <w:rFonts w:cs="Arial"/>
        </w:rPr>
        <w:t xml:space="preserve"> ontologies</w:t>
      </w:r>
      <w:r w:rsidR="00F73A0C" w:rsidRPr="005D0C36">
        <w:rPr>
          <w:rFonts w:cs="Arial"/>
        </w:rPr>
        <w:t xml:space="preserve"> is based</w:t>
      </w:r>
      <w:r w:rsidRPr="005D0C36">
        <w:rPr>
          <w:rFonts w:cs="Arial"/>
        </w:rPr>
        <w:t>.</w:t>
      </w:r>
    </w:p>
    <w:p w14:paraId="31FB2235" w14:textId="69163451" w:rsidR="00002482" w:rsidRPr="005D0C36" w:rsidRDefault="00D81C28" w:rsidP="00141B02">
      <w:pPr>
        <w:pStyle w:val="BodyText"/>
        <w:rPr>
          <w:rFonts w:cs="Arial"/>
        </w:rPr>
      </w:pPr>
      <w:r w:rsidRPr="005D0C36">
        <w:rPr>
          <w:rFonts w:cs="Arial"/>
        </w:rPr>
        <w:t>A</w:t>
      </w:r>
      <w:r w:rsidR="00002482" w:rsidRPr="005D0C36">
        <w:rPr>
          <w:rFonts w:cs="Arial"/>
        </w:rPr>
        <w:t xml:space="preserve"> data </w:t>
      </w:r>
      <w:r w:rsidRPr="005D0C36">
        <w:rPr>
          <w:rFonts w:cs="Arial"/>
        </w:rPr>
        <w:t xml:space="preserve">property </w:t>
      </w:r>
      <w:r w:rsidR="00002482" w:rsidRPr="005D0C36">
        <w:rPr>
          <w:rFonts w:cs="Arial"/>
        </w:rPr>
        <w:t xml:space="preserve">value is some concrete value assigned to an individual. For instance we know that Socrates and Plato died sometime </w:t>
      </w:r>
      <w:r w:rsidR="00F73A0C" w:rsidRPr="005D0C36">
        <w:rPr>
          <w:rFonts w:cs="Arial"/>
        </w:rPr>
        <w:t>in</w:t>
      </w:r>
      <w:r w:rsidR="00002482" w:rsidRPr="005D0C36">
        <w:rPr>
          <w:rFonts w:cs="Arial"/>
        </w:rPr>
        <w:t xml:space="preserve"> 399 BC</w:t>
      </w:r>
      <w:r w:rsidR="00D367AD" w:rsidRPr="005D0C36">
        <w:rPr>
          <w:rFonts w:cs="Arial"/>
        </w:rPr>
        <w:t>E</w:t>
      </w:r>
      <w:r w:rsidR="00002482" w:rsidRPr="005D0C36">
        <w:rPr>
          <w:rFonts w:cs="Arial"/>
        </w:rPr>
        <w:t xml:space="preserve"> and 348</w:t>
      </w:r>
      <w:r w:rsidR="00D367AD" w:rsidRPr="005D0C36">
        <w:rPr>
          <w:rFonts w:cs="Arial"/>
        </w:rPr>
        <w:t xml:space="preserve"> </w:t>
      </w:r>
      <w:r w:rsidR="00002482" w:rsidRPr="005D0C36">
        <w:rPr>
          <w:rFonts w:cs="Arial"/>
        </w:rPr>
        <w:t>BC</w:t>
      </w:r>
      <w:r w:rsidR="00D367AD" w:rsidRPr="005D0C36">
        <w:rPr>
          <w:rFonts w:cs="Arial"/>
        </w:rPr>
        <w:t>E</w:t>
      </w:r>
      <w:r w:rsidR="00AA7086" w:rsidRPr="005D0C36">
        <w:rPr>
          <w:rFonts w:cs="Arial"/>
        </w:rPr>
        <w:t xml:space="preserve"> </w:t>
      </w:r>
      <w:r w:rsidR="00002482" w:rsidRPr="005D0C36">
        <w:rPr>
          <w:rFonts w:cs="Arial"/>
        </w:rPr>
        <w:t>res</w:t>
      </w:r>
      <w:r w:rsidR="00D367AD" w:rsidRPr="005D0C36">
        <w:rPr>
          <w:rFonts w:cs="Arial"/>
        </w:rPr>
        <w:t>pe</w:t>
      </w:r>
      <w:r w:rsidR="00002482" w:rsidRPr="005D0C36">
        <w:rPr>
          <w:rFonts w:cs="Arial"/>
        </w:rPr>
        <w:t>ctively, so we could have some class,</w:t>
      </w:r>
      <w:r w:rsidR="00F73A0C" w:rsidRPr="005D0C36">
        <w:rPr>
          <w:rFonts w:cs="Arial"/>
        </w:rPr>
        <w:t xml:space="preserve"> with notional instance</w:t>
      </w:r>
      <w:r w:rsidR="00002482" w:rsidRPr="005D0C36">
        <w:rPr>
          <w:rFonts w:cs="Arial"/>
        </w:rPr>
        <w:t xml:space="preserve"> </w:t>
      </w:r>
      <w:r w:rsidR="00002482" w:rsidRPr="005D0C36">
        <w:rPr>
          <w:rStyle w:val="CodeChar"/>
        </w:rPr>
        <w:t>“Plato’s death”</w:t>
      </w:r>
      <w:r w:rsidR="00002482" w:rsidRPr="005D0C36">
        <w:rPr>
          <w:rFonts w:cs="Arial"/>
        </w:rPr>
        <w:t xml:space="preserve"> </w:t>
      </w:r>
      <w:r w:rsidR="00F73A0C" w:rsidRPr="005D0C36">
        <w:rPr>
          <w:rFonts w:cs="Arial"/>
        </w:rPr>
        <w:t>having</w:t>
      </w:r>
      <w:r w:rsidR="00002482" w:rsidRPr="005D0C36">
        <w:rPr>
          <w:rFonts w:cs="Arial"/>
        </w:rPr>
        <w:t xml:space="preserve"> a value of </w:t>
      </w:r>
      <w:r w:rsidR="00002482" w:rsidRPr="005D0C36">
        <w:rPr>
          <w:rStyle w:val="CodeChar"/>
        </w:rPr>
        <w:t>348</w:t>
      </w:r>
      <w:r w:rsidR="00F1019E" w:rsidRPr="005D0C36">
        <w:rPr>
          <w:rStyle w:val="CodeChar"/>
        </w:rPr>
        <w:t xml:space="preserve"> </w:t>
      </w:r>
      <w:r w:rsidR="00002482" w:rsidRPr="005D0C36">
        <w:rPr>
          <w:rStyle w:val="CodeChar"/>
        </w:rPr>
        <w:t>BC</w:t>
      </w:r>
      <w:r w:rsidR="00F1019E" w:rsidRPr="005D0C36">
        <w:rPr>
          <w:rStyle w:val="CodeChar"/>
        </w:rPr>
        <w:t>E</w:t>
      </w:r>
      <w:r w:rsidR="00002482" w:rsidRPr="005D0C36">
        <w:rPr>
          <w:rFonts w:cs="Arial"/>
        </w:rPr>
        <w:t xml:space="preserve">, and </w:t>
      </w:r>
      <w:r w:rsidR="00002482" w:rsidRPr="005D0C36">
        <w:rPr>
          <w:rStyle w:val="CodeChar"/>
        </w:rPr>
        <w:t>“Socrates’ death”</w:t>
      </w:r>
      <w:r w:rsidR="00002482" w:rsidRPr="005D0C36">
        <w:rPr>
          <w:rFonts w:cs="Arial"/>
        </w:rPr>
        <w:t xml:space="preserve"> with value </w:t>
      </w:r>
      <w:r w:rsidR="00002482" w:rsidRPr="005D0C36">
        <w:rPr>
          <w:rStyle w:val="CodeChar"/>
        </w:rPr>
        <w:t>399</w:t>
      </w:r>
      <w:r w:rsidR="00F1019E" w:rsidRPr="005D0C36">
        <w:rPr>
          <w:rStyle w:val="CodeChar"/>
        </w:rPr>
        <w:t xml:space="preserve"> </w:t>
      </w:r>
      <w:r w:rsidR="00002482" w:rsidRPr="005D0C36">
        <w:rPr>
          <w:rStyle w:val="CodeChar"/>
        </w:rPr>
        <w:t>BC</w:t>
      </w:r>
      <w:r w:rsidR="00F1019E" w:rsidRPr="005D0C36">
        <w:rPr>
          <w:rStyle w:val="CodeChar"/>
        </w:rPr>
        <w:t>E</w:t>
      </w:r>
      <w:r w:rsidR="00002482" w:rsidRPr="005D0C36">
        <w:rPr>
          <w:rFonts w:cs="Arial"/>
        </w:rPr>
        <w:t xml:space="preserve">. Grouping both these into a </w:t>
      </w:r>
      <w:r w:rsidRPr="005D0C36">
        <w:rPr>
          <w:rFonts w:cs="Arial"/>
        </w:rPr>
        <w:t xml:space="preserve">class called </w:t>
      </w:r>
      <w:r w:rsidRPr="005D0C36">
        <w:rPr>
          <w:rStyle w:val="CodeChar"/>
        </w:rPr>
        <w:t>Dies</w:t>
      </w:r>
      <w:r w:rsidRPr="005D0C36">
        <w:rPr>
          <w:rFonts w:cs="Arial"/>
        </w:rPr>
        <w:t>, the it is ev</w:t>
      </w:r>
      <w:r w:rsidR="00002482" w:rsidRPr="005D0C36">
        <w:rPr>
          <w:rFonts w:cs="Arial"/>
        </w:rPr>
        <w:t xml:space="preserve">ident that the class </w:t>
      </w:r>
      <w:r w:rsidR="00002482" w:rsidRPr="005D0C36">
        <w:rPr>
          <w:rStyle w:val="CodeChar"/>
        </w:rPr>
        <w:t>Dies</w:t>
      </w:r>
      <w:r w:rsidR="00002482" w:rsidRPr="005D0C36">
        <w:rPr>
          <w:rFonts w:cs="Arial"/>
        </w:rPr>
        <w:t xml:space="preserve"> has a </w:t>
      </w:r>
      <w:r w:rsidR="00F73A0C" w:rsidRPr="005D0C36">
        <w:rPr>
          <w:rFonts w:cs="Arial"/>
        </w:rPr>
        <w:t>data property</w:t>
      </w:r>
      <w:r w:rsidR="00002482" w:rsidRPr="005D0C36">
        <w:rPr>
          <w:rFonts w:cs="Arial"/>
        </w:rPr>
        <w:t xml:space="preserve"> </w:t>
      </w:r>
      <w:r w:rsidR="00F73A0C" w:rsidRPr="005D0C36">
        <w:rPr>
          <w:rFonts w:cs="Arial"/>
        </w:rPr>
        <w:t>containing a</w:t>
      </w:r>
      <w:r w:rsidR="00002482" w:rsidRPr="005D0C36">
        <w:rPr>
          <w:rFonts w:cs="Arial"/>
        </w:rPr>
        <w:t xml:space="preserve"> literal indicating when somebody died.</w:t>
      </w:r>
    </w:p>
    <w:p w14:paraId="0A5C2805" w14:textId="5D438B96" w:rsidR="00002482" w:rsidRPr="005D0C36" w:rsidRDefault="00002482" w:rsidP="00141B02">
      <w:pPr>
        <w:pStyle w:val="BodyText"/>
        <w:rPr>
          <w:rFonts w:cs="Arial"/>
        </w:rPr>
      </w:pPr>
      <w:r w:rsidRPr="005D0C36">
        <w:rPr>
          <w:rFonts w:cs="Arial"/>
        </w:rPr>
        <w:t xml:space="preserve">Lastly there is </w:t>
      </w:r>
      <w:r w:rsidR="00F73A0C" w:rsidRPr="005D0C36">
        <w:rPr>
          <w:rFonts w:cs="Arial"/>
        </w:rPr>
        <w:t>a</w:t>
      </w:r>
      <w:r w:rsidRPr="005D0C36">
        <w:rPr>
          <w:rFonts w:cs="Arial"/>
        </w:rPr>
        <w:t xml:space="preserve"> relationship be</w:t>
      </w:r>
      <w:r w:rsidR="00F73A0C" w:rsidRPr="005D0C36">
        <w:rPr>
          <w:rFonts w:cs="Arial"/>
        </w:rPr>
        <w:t>t</w:t>
      </w:r>
      <w:r w:rsidRPr="005D0C36">
        <w:rPr>
          <w:rFonts w:cs="Arial"/>
        </w:rPr>
        <w:t xml:space="preserve">ween the instance </w:t>
      </w:r>
      <w:r w:rsidRPr="005D0C36">
        <w:rPr>
          <w:rStyle w:val="CodeChar"/>
        </w:rPr>
        <w:t>Socrates</w:t>
      </w:r>
      <w:r w:rsidRPr="005D0C36">
        <w:rPr>
          <w:rFonts w:cs="Arial"/>
        </w:rPr>
        <w:t xml:space="preserve"> and </w:t>
      </w:r>
      <w:r w:rsidRPr="005D0C36">
        <w:rPr>
          <w:rStyle w:val="CodeChar"/>
        </w:rPr>
        <w:t>“Socrates’ death’</w:t>
      </w:r>
      <w:r w:rsidRPr="005D0C36">
        <w:rPr>
          <w:rFonts w:cs="Arial"/>
        </w:rPr>
        <w:t xml:space="preserve">, likewise between </w:t>
      </w:r>
      <w:r w:rsidRPr="005D0C36">
        <w:rPr>
          <w:rStyle w:val="CodeChar"/>
        </w:rPr>
        <w:t>Plato</w:t>
      </w:r>
      <w:r w:rsidRPr="005D0C36">
        <w:rPr>
          <w:rFonts w:cs="Arial"/>
        </w:rPr>
        <w:t xml:space="preserve"> and the corresponding instance. Thus we might assert on the individual </w:t>
      </w:r>
      <w:r w:rsidRPr="005D0C36">
        <w:rPr>
          <w:rStyle w:val="CodeChar"/>
        </w:rPr>
        <w:t>Socrates</w:t>
      </w:r>
      <w:r w:rsidRPr="005D0C36">
        <w:rPr>
          <w:rFonts w:cs="Arial"/>
        </w:rPr>
        <w:t xml:space="preserve"> that:</w:t>
      </w:r>
    </w:p>
    <w:p w14:paraId="0C77F65A" w14:textId="64B69068" w:rsidR="00002482" w:rsidRPr="005D0C36" w:rsidRDefault="00F73A0C" w:rsidP="00002482">
      <w:pPr>
        <w:pStyle w:val="Bullet"/>
        <w:spacing w:after="120"/>
      </w:pPr>
      <w:r w:rsidRPr="005D0C36">
        <w:rPr>
          <w:rStyle w:val="CodeChar"/>
        </w:rPr>
        <w:t>mortality</w:t>
      </w:r>
      <w:r w:rsidR="00002482" w:rsidRPr="005D0C36">
        <w:rPr>
          <w:rStyle w:val="CodeChar"/>
        </w:rPr>
        <w:t>(Socrates, “Socrates’ death</w:t>
      </w:r>
      <w:r w:rsidRPr="005D0C36">
        <w:rPr>
          <w:rStyle w:val="CodeChar"/>
        </w:rPr>
        <w:t>”</w:t>
      </w:r>
      <w:r w:rsidR="00002482" w:rsidRPr="005D0C36">
        <w:rPr>
          <w:rStyle w:val="CodeChar"/>
        </w:rPr>
        <w:t>)</w:t>
      </w:r>
      <w:r w:rsidRPr="005D0C36">
        <w:t>;</w:t>
      </w:r>
    </w:p>
    <w:p w14:paraId="71328673" w14:textId="77777777" w:rsidR="00002482" w:rsidRPr="005D0C36" w:rsidRDefault="00002482" w:rsidP="00141B02">
      <w:pPr>
        <w:pStyle w:val="BodyText"/>
        <w:rPr>
          <w:rFonts w:cs="Arial"/>
        </w:rPr>
      </w:pPr>
      <w:r w:rsidRPr="005D0C36">
        <w:rPr>
          <w:rFonts w:cs="Arial"/>
        </w:rPr>
        <w:t>and likewise:</w:t>
      </w:r>
    </w:p>
    <w:p w14:paraId="3A5CECFA" w14:textId="1DE3EA6E" w:rsidR="00002482" w:rsidRPr="005D0C36" w:rsidRDefault="00F73A0C" w:rsidP="00002482">
      <w:pPr>
        <w:pStyle w:val="Bullet"/>
        <w:spacing w:after="120"/>
      </w:pPr>
      <w:r w:rsidRPr="005D0C36">
        <w:rPr>
          <w:rStyle w:val="CodeChar"/>
        </w:rPr>
        <w:t>mortality</w:t>
      </w:r>
      <w:r w:rsidR="00002482" w:rsidRPr="005D0C36">
        <w:rPr>
          <w:rStyle w:val="CodeChar"/>
        </w:rPr>
        <w:t>(Plato, “Plato’s death”)</w:t>
      </w:r>
      <w:r w:rsidR="00002482" w:rsidRPr="005D0C36">
        <w:t>.</w:t>
      </w:r>
    </w:p>
    <w:p w14:paraId="19FC0EC3" w14:textId="1C4FBE79" w:rsidR="00002482" w:rsidRPr="005D0C36" w:rsidRDefault="00F73A0C" w:rsidP="00141B02">
      <w:pPr>
        <w:pStyle w:val="BodyText"/>
        <w:rPr>
          <w:rFonts w:cs="Arial"/>
        </w:rPr>
      </w:pPr>
      <w:r w:rsidRPr="005D0C36">
        <w:rPr>
          <w:rFonts w:cs="Arial"/>
        </w:rPr>
        <w:t>In this assertion, there is</w:t>
      </w:r>
      <w:r w:rsidR="00002482" w:rsidRPr="005D0C36">
        <w:rPr>
          <w:rFonts w:cs="Arial"/>
        </w:rPr>
        <w:t xml:space="preserve"> a relationship </w:t>
      </w:r>
      <w:r w:rsidRPr="005D0C36">
        <w:rPr>
          <w:rStyle w:val="CodeChar"/>
        </w:rPr>
        <w:t>mortality</w:t>
      </w:r>
      <w:r w:rsidR="00002482" w:rsidRPr="005D0C36">
        <w:rPr>
          <w:rFonts w:cs="Arial"/>
        </w:rPr>
        <w:t xml:space="preserve"> with doma</w:t>
      </w:r>
      <w:r w:rsidR="00F1019E" w:rsidRPr="005D0C36">
        <w:rPr>
          <w:rFonts w:cs="Arial"/>
        </w:rPr>
        <w:t>i</w:t>
      </w:r>
      <w:r w:rsidR="00002482" w:rsidRPr="005D0C36">
        <w:rPr>
          <w:rFonts w:cs="Arial"/>
        </w:rPr>
        <w:t xml:space="preserve">n </w:t>
      </w:r>
      <w:r w:rsidRPr="005D0C36">
        <w:rPr>
          <w:rStyle w:val="CodeChar"/>
        </w:rPr>
        <w:t>Human</w:t>
      </w:r>
      <w:r w:rsidR="00002482" w:rsidRPr="005D0C36">
        <w:rPr>
          <w:rFonts w:cs="Arial"/>
        </w:rPr>
        <w:t xml:space="preserve"> and range </w:t>
      </w:r>
      <w:r w:rsidR="00002482" w:rsidRPr="005D0C36">
        <w:rPr>
          <w:rStyle w:val="CodeChar"/>
        </w:rPr>
        <w:t>Dies</w:t>
      </w:r>
      <w:r w:rsidR="00002482" w:rsidRPr="005D0C36">
        <w:rPr>
          <w:rFonts w:cs="Arial"/>
        </w:rPr>
        <w:t xml:space="preserve">. </w:t>
      </w:r>
      <w:r w:rsidRPr="005D0C36">
        <w:rPr>
          <w:rFonts w:cs="Arial"/>
        </w:rPr>
        <w:t xml:space="preserve">The relationship </w:t>
      </w:r>
      <w:r w:rsidRPr="005D0C36">
        <w:rPr>
          <w:rStyle w:val="CodeChar"/>
        </w:rPr>
        <w:t>mortality</w:t>
      </w:r>
      <w:r w:rsidR="00002482" w:rsidRPr="005D0C36">
        <w:rPr>
          <w:rFonts w:cs="Arial"/>
        </w:rPr>
        <w:t xml:space="preserve"> is</w:t>
      </w:r>
      <w:r w:rsidRPr="005D0C36">
        <w:rPr>
          <w:rFonts w:cs="Arial"/>
        </w:rPr>
        <w:t xml:space="preserve"> what is known as</w:t>
      </w:r>
      <w:r w:rsidR="00002482" w:rsidRPr="005D0C36">
        <w:rPr>
          <w:rFonts w:cs="Arial"/>
        </w:rPr>
        <w:t xml:space="preserve"> an object property</w:t>
      </w:r>
      <w:r w:rsidRPr="005D0C36">
        <w:rPr>
          <w:rFonts w:cs="Arial"/>
        </w:rPr>
        <w:t xml:space="preserve"> in an OWL ontology</w:t>
      </w:r>
      <w:r w:rsidR="00D367AD" w:rsidRPr="005D0C36">
        <w:rPr>
          <w:rFonts w:cs="Arial"/>
        </w:rPr>
        <w:t>.</w:t>
      </w:r>
    </w:p>
    <w:p w14:paraId="75CEFD71" w14:textId="1D4A3A6B" w:rsidR="00002482" w:rsidRPr="005D0C36" w:rsidRDefault="00002482" w:rsidP="00141B02">
      <w:pPr>
        <w:pStyle w:val="BodyText"/>
        <w:rPr>
          <w:rFonts w:cs="Arial"/>
        </w:rPr>
      </w:pPr>
      <w:r w:rsidRPr="005D0C36">
        <w:rPr>
          <w:rFonts w:cs="Arial"/>
        </w:rPr>
        <w:t xml:space="preserve">The above </w:t>
      </w:r>
      <w:r w:rsidR="00F73A0C" w:rsidRPr="005D0C36">
        <w:rPr>
          <w:rFonts w:cs="Arial"/>
        </w:rPr>
        <w:t>illustrates the essence of</w:t>
      </w:r>
      <w:r w:rsidRPr="005D0C36">
        <w:rPr>
          <w:rFonts w:cs="Arial"/>
        </w:rPr>
        <w:t xml:space="preserve"> how </w:t>
      </w:r>
      <w:r w:rsidR="00436297" w:rsidRPr="005D0C36">
        <w:rPr>
          <w:rFonts w:cs="Arial"/>
        </w:rPr>
        <w:t>OWL 2</w:t>
      </w:r>
      <w:r w:rsidRPr="005D0C36">
        <w:rPr>
          <w:rFonts w:cs="Arial"/>
        </w:rPr>
        <w:t xml:space="preserve"> works. Ontologies</w:t>
      </w:r>
      <w:r w:rsidR="00F73A0C" w:rsidRPr="005D0C36">
        <w:rPr>
          <w:rFonts w:cs="Arial"/>
        </w:rPr>
        <w:t xml:space="preserve"> use classes, object properties and</w:t>
      </w:r>
      <w:r w:rsidRPr="005D0C36">
        <w:rPr>
          <w:rFonts w:cs="Arial"/>
        </w:rPr>
        <w:t xml:space="preserve"> data value proper</w:t>
      </w:r>
      <w:r w:rsidR="008F1AF4" w:rsidRPr="005D0C36">
        <w:rPr>
          <w:rFonts w:cs="Arial"/>
        </w:rPr>
        <w:t>ties</w:t>
      </w:r>
      <w:r w:rsidR="00F73A0C" w:rsidRPr="005D0C36">
        <w:rPr>
          <w:rFonts w:cs="Arial"/>
        </w:rPr>
        <w:t xml:space="preserve"> to define a formal </w:t>
      </w:r>
      <w:r w:rsidR="00F73A0C" w:rsidRPr="005D0C36">
        <w:rPr>
          <w:rFonts w:cs="Arial"/>
          <w:i/>
        </w:rPr>
        <w:t>vocabulary</w:t>
      </w:r>
      <w:r w:rsidR="008F1AF4" w:rsidRPr="005D0C36">
        <w:rPr>
          <w:rFonts w:cs="Arial"/>
        </w:rPr>
        <w:t xml:space="preserve">, but it is </w:t>
      </w:r>
      <w:r w:rsidR="00F73A0C" w:rsidRPr="005D0C36">
        <w:rPr>
          <w:rFonts w:cs="Arial"/>
        </w:rPr>
        <w:t>assertions about</w:t>
      </w:r>
      <w:r w:rsidRPr="005D0C36">
        <w:rPr>
          <w:rFonts w:cs="Arial"/>
        </w:rPr>
        <w:t xml:space="preserve"> indiv</w:t>
      </w:r>
      <w:r w:rsidR="008F1AF4" w:rsidRPr="005D0C36">
        <w:rPr>
          <w:rFonts w:cs="Arial"/>
        </w:rPr>
        <w:t>i</w:t>
      </w:r>
      <w:r w:rsidRPr="005D0C36">
        <w:rPr>
          <w:rFonts w:cs="Arial"/>
        </w:rPr>
        <w:t xml:space="preserve">duals that </w:t>
      </w:r>
      <w:r w:rsidR="00F73A0C" w:rsidRPr="005D0C36">
        <w:rPr>
          <w:rFonts w:cs="Arial"/>
        </w:rPr>
        <w:t>describe a specific situation.</w:t>
      </w:r>
    </w:p>
    <w:p w14:paraId="20DDD782" w14:textId="7B3D18DF" w:rsidR="00002482" w:rsidRPr="00D81C28" w:rsidRDefault="00F73A0C" w:rsidP="00141B02">
      <w:pPr>
        <w:pStyle w:val="BodyText"/>
        <w:rPr>
          <w:rFonts w:cs="Arial"/>
        </w:rPr>
      </w:pPr>
      <w:r w:rsidRPr="005D0C36">
        <w:rPr>
          <w:rFonts w:cs="Arial"/>
        </w:rPr>
        <w:t>E</w:t>
      </w:r>
      <w:r w:rsidR="00002482" w:rsidRPr="005D0C36">
        <w:rPr>
          <w:rFonts w:cs="Arial"/>
        </w:rPr>
        <w:t>xtending the above example</w:t>
      </w:r>
      <w:r w:rsidRPr="005D0C36">
        <w:rPr>
          <w:rFonts w:cs="Arial"/>
        </w:rPr>
        <w:t>, s</w:t>
      </w:r>
      <w:r w:rsidR="004C041B" w:rsidRPr="005D0C36">
        <w:rPr>
          <w:rFonts w:cs="Arial"/>
        </w:rPr>
        <w:t>uppose</w:t>
      </w:r>
      <w:r w:rsidR="00002482" w:rsidRPr="005D0C36">
        <w:rPr>
          <w:rFonts w:cs="Arial"/>
        </w:rPr>
        <w:t xml:space="preserve"> we have another individual, </w:t>
      </w:r>
      <w:r w:rsidR="00002482" w:rsidRPr="005D0C36">
        <w:rPr>
          <w:rStyle w:val="CodeChar"/>
        </w:rPr>
        <w:t>Democritus</w:t>
      </w:r>
      <w:r w:rsidR="00002482" w:rsidRPr="005D0C36">
        <w:rPr>
          <w:rFonts w:cs="Arial"/>
        </w:rPr>
        <w:t xml:space="preserve">, and </w:t>
      </w:r>
      <w:r w:rsidR="00002482" w:rsidRPr="005D0C36">
        <w:rPr>
          <w:rStyle w:val="CodeChar"/>
        </w:rPr>
        <w:t>Democritus</w:t>
      </w:r>
      <w:r w:rsidR="00002482" w:rsidRPr="005D0C36">
        <w:rPr>
          <w:rFonts w:cs="Arial"/>
        </w:rPr>
        <w:t xml:space="preserve"> is a member of the class </w:t>
      </w:r>
      <w:r w:rsidRPr="005D0C36">
        <w:rPr>
          <w:rStyle w:val="CodeChar"/>
        </w:rPr>
        <w:t>Human</w:t>
      </w:r>
      <w:r w:rsidR="00002482" w:rsidRPr="005D0C36">
        <w:rPr>
          <w:rFonts w:cs="Arial"/>
        </w:rPr>
        <w:t xml:space="preserve">. Given the above example then it seems reasonable to assume that if </w:t>
      </w:r>
      <w:r w:rsidR="00002482" w:rsidRPr="005D0C36">
        <w:rPr>
          <w:rStyle w:val="CodeChar"/>
        </w:rPr>
        <w:t>Democritus</w:t>
      </w:r>
      <w:r w:rsidR="00002482" w:rsidRPr="005D0C36">
        <w:rPr>
          <w:rFonts w:cs="Arial"/>
        </w:rPr>
        <w:t xml:space="preserve"> is a </w:t>
      </w:r>
      <w:r w:rsidRPr="005D0C36">
        <w:rPr>
          <w:rStyle w:val="CodeChar"/>
        </w:rPr>
        <w:t>Human</w:t>
      </w:r>
      <w:r w:rsidR="00002482" w:rsidRPr="005D0C36">
        <w:rPr>
          <w:rFonts w:cs="Arial"/>
        </w:rPr>
        <w:t xml:space="preserve">, then he is </w:t>
      </w:r>
      <w:r w:rsidRPr="005D0C36">
        <w:rPr>
          <w:rFonts w:cs="Arial"/>
        </w:rPr>
        <w:t>expected</w:t>
      </w:r>
      <w:r w:rsidR="00002482" w:rsidRPr="005D0C36">
        <w:rPr>
          <w:rFonts w:cs="Arial"/>
        </w:rPr>
        <w:t xml:space="preserve"> to have a relation with some instance of </w:t>
      </w:r>
      <w:r w:rsidR="00002482" w:rsidRPr="005D0C36">
        <w:rPr>
          <w:rStyle w:val="CodeChar"/>
        </w:rPr>
        <w:t>Dies</w:t>
      </w:r>
      <w:r w:rsidR="00002482" w:rsidRPr="005D0C36">
        <w:rPr>
          <w:rFonts w:cs="Arial"/>
        </w:rPr>
        <w:t>, and indeed there are reasonably simple ways of asserting</w:t>
      </w:r>
      <w:r w:rsidR="004C041B" w:rsidRPr="005D0C36">
        <w:rPr>
          <w:rFonts w:cs="Arial"/>
        </w:rPr>
        <w:t xml:space="preserve"> as much</w:t>
      </w:r>
      <w:r w:rsidR="00002482" w:rsidRPr="005D0C36">
        <w:rPr>
          <w:rFonts w:cs="Arial"/>
        </w:rPr>
        <w:t xml:space="preserve"> in </w:t>
      </w:r>
      <w:r w:rsidR="00436297" w:rsidRPr="005D0C36">
        <w:rPr>
          <w:rFonts w:cs="Arial"/>
        </w:rPr>
        <w:t>OWL 2</w:t>
      </w:r>
      <w:r w:rsidR="00002482" w:rsidRPr="005D0C36">
        <w:rPr>
          <w:rFonts w:cs="Arial"/>
        </w:rPr>
        <w:t xml:space="preserve"> by the use of axioms</w:t>
      </w:r>
      <w:r w:rsidRPr="005D0C36">
        <w:rPr>
          <w:rFonts w:cs="Arial"/>
        </w:rPr>
        <w:t xml:space="preserve"> about the vocabulary (specifically, a restriction asserting that </w:t>
      </w:r>
      <w:r w:rsidRPr="005D0C36">
        <w:rPr>
          <w:rStyle w:val="CodeChar"/>
        </w:rPr>
        <w:t>Human</w:t>
      </w:r>
      <w:r w:rsidRPr="005D0C36">
        <w:rPr>
          <w:rFonts w:cs="Arial"/>
        </w:rPr>
        <w:t xml:space="preserve"> is a subclass of things that have a </w:t>
      </w:r>
      <w:r w:rsidRPr="005D0C36">
        <w:rPr>
          <w:rStyle w:val="CodeChar"/>
        </w:rPr>
        <w:t>mortality</w:t>
      </w:r>
      <w:r w:rsidRPr="005D0C36">
        <w:rPr>
          <w:rFonts w:cs="Arial"/>
        </w:rPr>
        <w:t xml:space="preserve"> relationship with </w:t>
      </w:r>
      <w:r w:rsidRPr="005D0C36">
        <w:rPr>
          <w:rStyle w:val="CodeChar"/>
        </w:rPr>
        <w:t>Dies</w:t>
      </w:r>
      <w:r w:rsidRPr="005D0C36">
        <w:rPr>
          <w:rFonts w:cs="Arial"/>
        </w:rPr>
        <w:t xml:space="preserve">). However, it is also possible to </w:t>
      </w:r>
      <w:r w:rsidRPr="005D0C36">
        <w:rPr>
          <w:rFonts w:cs="Arial"/>
          <w:i/>
        </w:rPr>
        <w:t>derive</w:t>
      </w:r>
      <w:r w:rsidRPr="005D0C36">
        <w:rPr>
          <w:rFonts w:cs="Arial"/>
        </w:rPr>
        <w:t xml:space="preserve"> further axioms through the use of automated reasoning. Reasoning in</w:t>
      </w:r>
      <w:r w:rsidR="00002482" w:rsidRPr="005D0C36">
        <w:rPr>
          <w:rFonts w:cs="Arial"/>
        </w:rPr>
        <w:t xml:space="preserve"> </w:t>
      </w:r>
      <w:r w:rsidR="00436297" w:rsidRPr="005D0C36">
        <w:rPr>
          <w:rFonts w:cs="Arial"/>
        </w:rPr>
        <w:t>OWL 2</w:t>
      </w:r>
      <w:r w:rsidR="00002482" w:rsidRPr="005D0C36">
        <w:rPr>
          <w:rFonts w:cs="Arial"/>
        </w:rPr>
        <w:t xml:space="preserve"> </w:t>
      </w:r>
      <w:r w:rsidRPr="005D0C36">
        <w:rPr>
          <w:rFonts w:cs="Arial"/>
        </w:rPr>
        <w:t>ontologies (which are designed for use on the internet)</w:t>
      </w:r>
      <w:r w:rsidR="00002482" w:rsidRPr="005D0C36">
        <w:rPr>
          <w:rFonts w:cs="Arial"/>
        </w:rPr>
        <w:t xml:space="preserve"> </w:t>
      </w:r>
      <w:r w:rsidRPr="005D0C36">
        <w:rPr>
          <w:rFonts w:cs="Arial"/>
        </w:rPr>
        <w:t>is</w:t>
      </w:r>
      <w:r w:rsidR="00002482" w:rsidRPr="005D0C36">
        <w:rPr>
          <w:rFonts w:cs="Arial"/>
        </w:rPr>
        <w:t xml:space="preserve"> </w:t>
      </w:r>
      <w:r w:rsidRPr="005D0C36">
        <w:rPr>
          <w:rFonts w:cs="Arial"/>
        </w:rPr>
        <w:t>bound by</w:t>
      </w:r>
      <w:r w:rsidR="00002482" w:rsidRPr="005D0C36">
        <w:rPr>
          <w:rFonts w:cs="Arial"/>
        </w:rPr>
        <w:t xml:space="preserve"> </w:t>
      </w:r>
      <w:r w:rsidRPr="005D0C36">
        <w:rPr>
          <w:rFonts w:cs="Arial"/>
        </w:rPr>
        <w:t xml:space="preserve">what is known as the </w:t>
      </w:r>
      <w:r w:rsidR="00002482" w:rsidRPr="005D0C36">
        <w:rPr>
          <w:rFonts w:cs="Arial"/>
          <w:i/>
        </w:rPr>
        <w:t>open-world assumption</w:t>
      </w:r>
      <w:r w:rsidR="00002482" w:rsidRPr="005D0C36">
        <w:rPr>
          <w:rFonts w:cs="Arial"/>
        </w:rPr>
        <w:t>.</w:t>
      </w:r>
      <w:r w:rsidRPr="005D0C36">
        <w:rPr>
          <w:rFonts w:cs="Arial"/>
        </w:rPr>
        <w:t xml:space="preserve"> Under the open-world assumption, a proposition </w:t>
      </w:r>
      <w:r w:rsidRPr="005D0C36">
        <w:rPr>
          <w:rFonts w:cs="Arial"/>
          <w:i/>
        </w:rPr>
        <w:t>P</w:t>
      </w:r>
      <w:r w:rsidRPr="005D0C36">
        <w:rPr>
          <w:rFonts w:cs="Arial"/>
        </w:rPr>
        <w:t xml:space="preserve"> is only true if it is asserted or inferred to be true; its falsehood is not implied by the absence of </w:t>
      </w:r>
      <w:r w:rsidRPr="005D0C36">
        <w:rPr>
          <w:rFonts w:cs="Arial"/>
          <w:i/>
        </w:rPr>
        <w:t>P</w:t>
      </w:r>
      <w:r w:rsidRPr="005D0C36">
        <w:rPr>
          <w:rFonts w:cs="Arial"/>
        </w:rPr>
        <w:t xml:space="preserve"> in the set of axioms asserted or inferred, Rather, falsehood (¬</w:t>
      </w:r>
      <w:r w:rsidRPr="005D0C36">
        <w:rPr>
          <w:rFonts w:cs="Arial"/>
          <w:i/>
        </w:rPr>
        <w:t>P</w:t>
      </w:r>
      <w:r w:rsidRPr="005D0C36">
        <w:rPr>
          <w:rFonts w:cs="Arial"/>
        </w:rPr>
        <w:t>) must be specifically asserted or derived from rules that have ¬</w:t>
      </w:r>
      <w:r w:rsidRPr="005D0C36">
        <w:rPr>
          <w:rFonts w:cs="Arial"/>
          <w:i/>
        </w:rPr>
        <w:t>P</w:t>
      </w:r>
      <w:r w:rsidRPr="005D0C36">
        <w:rPr>
          <w:rFonts w:cs="Arial"/>
        </w:rPr>
        <w:t xml:space="preserve"> as their conclusion based on available axioms. The consequence of this is that </w:t>
      </w:r>
      <w:r w:rsidR="00436297" w:rsidRPr="005D0C36">
        <w:rPr>
          <w:rFonts w:cs="Arial"/>
        </w:rPr>
        <w:t>OWL</w:t>
      </w:r>
      <w:r w:rsidR="00436297">
        <w:rPr>
          <w:rFonts w:cs="Arial"/>
        </w:rPr>
        <w:t xml:space="preserve"> 2</w:t>
      </w:r>
      <w:r>
        <w:rPr>
          <w:rFonts w:cs="Arial"/>
        </w:rPr>
        <w:t xml:space="preserve"> is a </w:t>
      </w:r>
      <w:r>
        <w:rPr>
          <w:rFonts w:cs="Arial"/>
          <w:i/>
        </w:rPr>
        <w:t>nonmonotonic</w:t>
      </w:r>
      <w:r>
        <w:rPr>
          <w:rFonts w:cs="Arial"/>
        </w:rPr>
        <w:t xml:space="preserve"> description logic, with truth values ‘true’, ‘false’ and ‘unknown’.</w:t>
      </w:r>
    </w:p>
    <w:p w14:paraId="79A148A6" w14:textId="23A9508F" w:rsidR="00002482" w:rsidRPr="00D81C28" w:rsidRDefault="00F73A0C" w:rsidP="00141B02">
      <w:pPr>
        <w:pStyle w:val="BodyText"/>
        <w:rPr>
          <w:rFonts w:cs="Arial"/>
        </w:rPr>
      </w:pPr>
      <w:r>
        <w:rPr>
          <w:rFonts w:cs="Arial"/>
        </w:rPr>
        <w:t>T</w:t>
      </w:r>
      <w:r w:rsidR="00002482" w:rsidRPr="00D81C28">
        <w:rPr>
          <w:rFonts w:cs="Arial"/>
        </w:rPr>
        <w:t xml:space="preserve">he terminology for </w:t>
      </w:r>
      <w:r w:rsidR="00436297">
        <w:rPr>
          <w:rFonts w:cs="Arial"/>
        </w:rPr>
        <w:t>OWL 2</w:t>
      </w:r>
      <w:r w:rsidR="00002482" w:rsidRPr="00D81C28">
        <w:rPr>
          <w:rFonts w:cs="Arial"/>
        </w:rPr>
        <w:t xml:space="preserve"> ontologies</w:t>
      </w:r>
      <w:r>
        <w:rPr>
          <w:rFonts w:cs="Arial"/>
        </w:rPr>
        <w:t xml:space="preserve"> reflects the distinction between vocabulary and specific situations, and is</w:t>
      </w:r>
      <w:r w:rsidR="00002482" w:rsidRPr="00D81C28">
        <w:rPr>
          <w:rFonts w:cs="Arial"/>
        </w:rPr>
        <w:t xml:space="preserve"> used through</w:t>
      </w:r>
      <w:r>
        <w:rPr>
          <w:rFonts w:cs="Arial"/>
        </w:rPr>
        <w:t>out</w:t>
      </w:r>
      <w:r w:rsidR="00002482" w:rsidRPr="00D81C28">
        <w:rPr>
          <w:rFonts w:cs="Arial"/>
        </w:rPr>
        <w:t xml:space="preserve"> this document. There are three distinct types of ontologies</w:t>
      </w:r>
      <w:r>
        <w:rPr>
          <w:rFonts w:cs="Arial"/>
        </w:rPr>
        <w:t>, which</w:t>
      </w:r>
      <w:r w:rsidR="00002482" w:rsidRPr="00D81C28">
        <w:rPr>
          <w:rFonts w:cs="Arial"/>
        </w:rPr>
        <w:t xml:space="preserve"> are:</w:t>
      </w:r>
    </w:p>
    <w:p w14:paraId="3B6D11E0" w14:textId="134B5CEB" w:rsidR="00002482" w:rsidRPr="00D81C28" w:rsidRDefault="00002482" w:rsidP="00002482">
      <w:pPr>
        <w:pStyle w:val="Bullet"/>
      </w:pPr>
      <w:r w:rsidRPr="00D81C28">
        <w:t>TBox</w:t>
      </w:r>
      <w:r w:rsidR="00F73A0C">
        <w:t xml:space="preserve"> (‘terminology’ box)</w:t>
      </w:r>
      <w:r w:rsidRPr="00D81C28">
        <w:t xml:space="preserve"> – an ontology </w:t>
      </w:r>
      <w:r w:rsidR="00F73A0C">
        <w:t>defining a vocabulary containing</w:t>
      </w:r>
      <w:r w:rsidRPr="00D81C28">
        <w:t xml:space="preserve"> only </w:t>
      </w:r>
      <w:r w:rsidR="00F73A0C">
        <w:t xml:space="preserve">axioms about </w:t>
      </w:r>
      <w:r w:rsidRPr="00D81C28">
        <w:t>classes, object</w:t>
      </w:r>
      <w:r w:rsidR="00436297">
        <w:t xml:space="preserve"> properties and data properties and how they relate to each other, such as the restriction on </w:t>
      </w:r>
      <w:r w:rsidR="00436297" w:rsidRPr="005D0C36">
        <w:rPr>
          <w:rStyle w:val="CodeChar"/>
        </w:rPr>
        <w:t>Human</w:t>
      </w:r>
      <w:r w:rsidR="00436297" w:rsidRPr="005D0C36">
        <w:rPr>
          <w:sz w:val="20"/>
        </w:rPr>
        <w:t xml:space="preserve"> </w:t>
      </w:r>
      <w:r w:rsidR="00436297">
        <w:t>above.</w:t>
      </w:r>
    </w:p>
    <w:p w14:paraId="625384BB" w14:textId="363F0FB1" w:rsidR="00002482" w:rsidRPr="00D81C28" w:rsidRDefault="00A56E69" w:rsidP="00002482">
      <w:pPr>
        <w:pStyle w:val="Bullet"/>
      </w:pPr>
      <w:r>
        <w:t>ABox</w:t>
      </w:r>
      <w:r w:rsidR="00F73A0C">
        <w:t xml:space="preserve"> (‘assertion’ box)</w:t>
      </w:r>
      <w:r>
        <w:t xml:space="preserve"> – an ontology containi</w:t>
      </w:r>
      <w:r w:rsidR="00002482" w:rsidRPr="00D81C28">
        <w:t xml:space="preserve">ng only </w:t>
      </w:r>
      <w:r w:rsidR="00F73A0C">
        <w:t>assertions about</w:t>
      </w:r>
      <w:r w:rsidR="00002482" w:rsidRPr="00D81C28">
        <w:t xml:space="preserve"> indiv</w:t>
      </w:r>
      <w:r w:rsidR="004C041B">
        <w:t>i</w:t>
      </w:r>
      <w:r w:rsidR="00002482" w:rsidRPr="00D81C28">
        <w:t>duals</w:t>
      </w:r>
      <w:r w:rsidR="00F73A0C">
        <w:t>, the data property values they have, and the relationships the individuals have with each other.</w:t>
      </w:r>
    </w:p>
    <w:p w14:paraId="3917E947" w14:textId="77777777" w:rsidR="00002482" w:rsidRPr="00D81C28" w:rsidRDefault="00002482" w:rsidP="00002482">
      <w:pPr>
        <w:pStyle w:val="Bullet"/>
        <w:spacing w:after="120"/>
      </w:pPr>
      <w:r w:rsidRPr="00D81C28">
        <w:t>Knowledge base – TBox + ABox.</w:t>
      </w:r>
    </w:p>
    <w:p w14:paraId="655D1F7C" w14:textId="50B8411E" w:rsidR="00002482" w:rsidRPr="00D81C28" w:rsidRDefault="000C0B8D" w:rsidP="00141B02">
      <w:pPr>
        <w:pStyle w:val="BodyText"/>
        <w:rPr>
          <w:rFonts w:cs="Arial"/>
        </w:rPr>
      </w:pPr>
      <w:r>
        <w:rPr>
          <w:rFonts w:cs="Arial"/>
        </w:rPr>
        <w:t>Arguably</w:t>
      </w:r>
      <w:r w:rsidR="00002482" w:rsidRPr="00D81C28">
        <w:rPr>
          <w:rFonts w:cs="Arial"/>
        </w:rPr>
        <w:t xml:space="preserve">, it is the </w:t>
      </w:r>
      <w:r>
        <w:rPr>
          <w:rFonts w:cs="Arial"/>
        </w:rPr>
        <w:t>ABox</w:t>
      </w:r>
      <w:r w:rsidR="00002482" w:rsidRPr="00D81C28">
        <w:rPr>
          <w:rFonts w:cs="Arial"/>
        </w:rPr>
        <w:t xml:space="preserve"> which is the </w:t>
      </w:r>
      <w:r>
        <w:rPr>
          <w:rFonts w:cs="Arial"/>
        </w:rPr>
        <w:t>more</w:t>
      </w:r>
      <w:r w:rsidR="00002482" w:rsidRPr="00D81C28">
        <w:rPr>
          <w:rFonts w:cs="Arial"/>
        </w:rPr>
        <w:t xml:space="preserve"> useful. TBox </w:t>
      </w:r>
      <w:r>
        <w:rPr>
          <w:rFonts w:cs="Arial"/>
        </w:rPr>
        <w:t>gives</w:t>
      </w:r>
      <w:r w:rsidR="00002482" w:rsidRPr="00D81C28">
        <w:rPr>
          <w:rFonts w:cs="Arial"/>
        </w:rPr>
        <w:t xml:space="preserve"> us</w:t>
      </w:r>
      <w:r>
        <w:rPr>
          <w:rFonts w:cs="Arial"/>
        </w:rPr>
        <w:t xml:space="preserve"> the language to describe</w:t>
      </w:r>
      <w:r w:rsidR="00002482" w:rsidRPr="00D81C28">
        <w:rPr>
          <w:rFonts w:cs="Arial"/>
        </w:rPr>
        <w:t xml:space="preserve"> what the behaviour </w:t>
      </w:r>
      <w:r w:rsidR="004C041B">
        <w:rPr>
          <w:rFonts w:cs="Arial"/>
        </w:rPr>
        <w:t>could</w:t>
      </w:r>
      <w:r w:rsidR="00002482" w:rsidRPr="00D81C28">
        <w:rPr>
          <w:rFonts w:cs="Arial"/>
        </w:rPr>
        <w:t xml:space="preserve"> be,</w:t>
      </w:r>
      <w:r w:rsidR="00436297">
        <w:rPr>
          <w:rFonts w:cs="Arial"/>
        </w:rPr>
        <w:t xml:space="preserve"> but</w:t>
      </w:r>
      <w:r w:rsidR="00002482" w:rsidRPr="00D81C28">
        <w:rPr>
          <w:rFonts w:cs="Arial"/>
        </w:rPr>
        <w:t xml:space="preserve"> ABox provides the reality with which to work upon and the knowledge base provides the framework in which </w:t>
      </w:r>
      <w:r w:rsidR="00436297">
        <w:rPr>
          <w:rFonts w:cs="Arial"/>
        </w:rPr>
        <w:t>to formally reason over the two to derive new knowledge about the reality modelled with the ABox ontology.</w:t>
      </w:r>
    </w:p>
    <w:p w14:paraId="408DB7F5" w14:textId="39575E07" w:rsidR="00002482" w:rsidRPr="00D81C28" w:rsidRDefault="00002482" w:rsidP="00141B02">
      <w:pPr>
        <w:pStyle w:val="BodyText"/>
        <w:rPr>
          <w:rFonts w:cs="Arial"/>
        </w:rPr>
      </w:pPr>
      <w:r w:rsidRPr="00D81C28">
        <w:rPr>
          <w:rFonts w:cs="Arial"/>
        </w:rPr>
        <w:t xml:space="preserve">Given the above, then it is reasonable to assume that we want as </w:t>
      </w:r>
      <w:r w:rsidR="000C0B8D">
        <w:rPr>
          <w:rFonts w:cs="Arial"/>
        </w:rPr>
        <w:t>many</w:t>
      </w:r>
      <w:r w:rsidRPr="00D81C28">
        <w:rPr>
          <w:rFonts w:cs="Arial"/>
        </w:rPr>
        <w:t xml:space="preserve"> instantiated individuals as possible, and this is a primary motive behind the methodology adopted in this document. </w:t>
      </w:r>
      <w:r w:rsidR="00436297">
        <w:rPr>
          <w:rFonts w:cs="Arial"/>
        </w:rPr>
        <w:t>As part of this methodology,</w:t>
      </w:r>
      <w:r w:rsidRPr="00D81C28">
        <w:rPr>
          <w:rFonts w:cs="Arial"/>
        </w:rPr>
        <w:t xml:space="preserve"> </w:t>
      </w:r>
      <w:r w:rsidR="00436297">
        <w:rPr>
          <w:rFonts w:cs="Arial"/>
        </w:rPr>
        <w:t>we also want to describe the ontologies</w:t>
      </w:r>
      <w:r w:rsidRPr="00D81C28">
        <w:rPr>
          <w:rFonts w:cs="Arial"/>
        </w:rPr>
        <w:t xml:space="preserve"> we produce</w:t>
      </w:r>
      <w:r w:rsidR="00436297">
        <w:rPr>
          <w:rFonts w:cs="Arial"/>
        </w:rPr>
        <w:t xml:space="preserve"> to capture such information as what kind of ontologies they are and how they were produced</w:t>
      </w:r>
      <w:r w:rsidRPr="00D81C28">
        <w:rPr>
          <w:rFonts w:cs="Arial"/>
        </w:rPr>
        <w:t>. To do this we produce another</w:t>
      </w:r>
      <w:r w:rsidR="00436297">
        <w:rPr>
          <w:rFonts w:cs="Arial"/>
        </w:rPr>
        <w:t xml:space="preserve"> (TBox)</w:t>
      </w:r>
      <w:r w:rsidRPr="00D81C28">
        <w:rPr>
          <w:rFonts w:cs="Arial"/>
        </w:rPr>
        <w:t xml:space="preserve"> ontology</w:t>
      </w:r>
      <w:r w:rsidR="00436297">
        <w:rPr>
          <w:rFonts w:cs="Arial"/>
        </w:rPr>
        <w:t xml:space="preserve"> that will effectively constitute</w:t>
      </w:r>
      <w:r w:rsidRPr="00D81C28">
        <w:rPr>
          <w:rFonts w:cs="Arial"/>
        </w:rPr>
        <w:t xml:space="preserve"> </w:t>
      </w:r>
      <w:r w:rsidR="00436297">
        <w:rPr>
          <w:rFonts w:cs="Arial"/>
        </w:rPr>
        <w:t>metadata</w:t>
      </w:r>
      <w:r w:rsidRPr="00D81C28">
        <w:rPr>
          <w:rFonts w:cs="Arial"/>
        </w:rPr>
        <w:t xml:space="preserve"> about </w:t>
      </w:r>
      <w:r w:rsidR="00436297">
        <w:rPr>
          <w:rFonts w:cs="Arial"/>
        </w:rPr>
        <w:t>ontologies</w:t>
      </w:r>
      <w:r w:rsidRPr="00D81C28">
        <w:rPr>
          <w:rFonts w:cs="Arial"/>
        </w:rPr>
        <w:t xml:space="preserve">. </w:t>
      </w:r>
      <w:r w:rsidR="009F7071">
        <w:rPr>
          <w:rFonts w:cs="Arial"/>
        </w:rPr>
        <w:t>Although</w:t>
      </w:r>
      <w:r w:rsidRPr="00D81C28">
        <w:rPr>
          <w:rFonts w:cs="Arial"/>
        </w:rPr>
        <w:t xml:space="preserve"> </w:t>
      </w:r>
      <w:r w:rsidR="00436297">
        <w:rPr>
          <w:rFonts w:cs="Arial"/>
        </w:rPr>
        <w:t>OWL 2</w:t>
      </w:r>
      <w:r w:rsidR="009F7071">
        <w:rPr>
          <w:rFonts w:cs="Arial"/>
        </w:rPr>
        <w:t xml:space="preserve"> makes provision for</w:t>
      </w:r>
      <w:r w:rsidR="00436297">
        <w:rPr>
          <w:rFonts w:cs="Arial"/>
        </w:rPr>
        <w:t xml:space="preserve"> ontology</w:t>
      </w:r>
      <w:r w:rsidR="009F7071">
        <w:rPr>
          <w:rFonts w:cs="Arial"/>
        </w:rPr>
        <w:t xml:space="preserve"> metadata (as</w:t>
      </w:r>
      <w:r w:rsidR="00436297">
        <w:rPr>
          <w:rFonts w:cs="Arial"/>
        </w:rPr>
        <w:t xml:space="preserve"> what are called</w:t>
      </w:r>
      <w:r w:rsidR="009F7071">
        <w:rPr>
          <w:rFonts w:cs="Arial"/>
        </w:rPr>
        <w:t xml:space="preserve"> </w:t>
      </w:r>
      <w:r w:rsidR="009F7071" w:rsidRPr="00436297">
        <w:rPr>
          <w:rFonts w:cs="Arial"/>
          <w:i/>
        </w:rPr>
        <w:t>annotation</w:t>
      </w:r>
      <w:r w:rsidR="00436297">
        <w:rPr>
          <w:rFonts w:cs="Arial"/>
        </w:rPr>
        <w:t xml:space="preserve"> classes, and</w:t>
      </w:r>
      <w:r w:rsidR="009F7071">
        <w:rPr>
          <w:rFonts w:cs="Arial"/>
        </w:rPr>
        <w:t xml:space="preserve"> data and object properties), i</w:t>
      </w:r>
      <w:r w:rsidRPr="00D81C28">
        <w:rPr>
          <w:rFonts w:cs="Arial"/>
        </w:rPr>
        <w:t xml:space="preserve">t unfortunately makes no provision for reasoning over that metadata. Thus, </w:t>
      </w:r>
      <w:r w:rsidR="00436297">
        <w:rPr>
          <w:rFonts w:cs="Arial"/>
        </w:rPr>
        <w:t xml:space="preserve">although </w:t>
      </w:r>
      <w:r w:rsidRPr="00D81C28">
        <w:rPr>
          <w:rFonts w:cs="Arial"/>
        </w:rPr>
        <w:t>it might be argued that the metadata we produce about the ontologies within this document shou</w:t>
      </w:r>
      <w:r w:rsidR="008F1AF4">
        <w:rPr>
          <w:rFonts w:cs="Arial"/>
        </w:rPr>
        <w:t>l</w:t>
      </w:r>
      <w:r w:rsidRPr="00D81C28">
        <w:rPr>
          <w:rFonts w:cs="Arial"/>
        </w:rPr>
        <w:t xml:space="preserve">d be encoded </w:t>
      </w:r>
      <w:r w:rsidR="00436297">
        <w:rPr>
          <w:rFonts w:cs="Arial"/>
        </w:rPr>
        <w:t>using annotations</w:t>
      </w:r>
      <w:r w:rsidRPr="00D81C28">
        <w:rPr>
          <w:rFonts w:cs="Arial"/>
        </w:rPr>
        <w:t xml:space="preserve">, this would defeat the whole purpose of this </w:t>
      </w:r>
      <w:r w:rsidR="00FA7160" w:rsidRPr="00D81C28">
        <w:rPr>
          <w:rFonts w:cs="Arial"/>
        </w:rPr>
        <w:t>approach</w:t>
      </w:r>
      <w:r w:rsidR="00436297">
        <w:rPr>
          <w:rFonts w:cs="Arial"/>
        </w:rPr>
        <w:t>: to allow us to integrate knowledge from the various areas of the GLAMURS project</w:t>
      </w:r>
      <w:r w:rsidR="00FA7160" w:rsidRPr="00D81C28">
        <w:rPr>
          <w:rFonts w:cs="Arial"/>
        </w:rPr>
        <w:t xml:space="preserve">. Consequently virtually </w:t>
      </w:r>
      <w:r w:rsidRPr="00D81C28">
        <w:rPr>
          <w:rFonts w:cs="Arial"/>
        </w:rPr>
        <w:t xml:space="preserve">all our metadata is instantiated as </w:t>
      </w:r>
      <w:r w:rsidR="00436297">
        <w:rPr>
          <w:rFonts w:cs="Arial"/>
        </w:rPr>
        <w:t>‘</w:t>
      </w:r>
      <w:r w:rsidRPr="00D81C28">
        <w:rPr>
          <w:rFonts w:cs="Arial"/>
        </w:rPr>
        <w:t>normal</w:t>
      </w:r>
      <w:r w:rsidR="00436297">
        <w:rPr>
          <w:rFonts w:cs="Arial"/>
        </w:rPr>
        <w:t>’</w:t>
      </w:r>
      <w:r w:rsidRPr="00D81C28">
        <w:rPr>
          <w:rFonts w:cs="Arial"/>
        </w:rPr>
        <w:t xml:space="preserve"> </w:t>
      </w:r>
      <w:r w:rsidR="00436297">
        <w:rPr>
          <w:rFonts w:cs="Arial"/>
        </w:rPr>
        <w:t>vocabulary</w:t>
      </w:r>
      <w:r w:rsidRPr="00D81C28">
        <w:rPr>
          <w:rFonts w:cs="Arial"/>
        </w:rPr>
        <w:t xml:space="preserve"> such as thos</w:t>
      </w:r>
      <w:r w:rsidR="001D78E9">
        <w:rPr>
          <w:rFonts w:cs="Arial"/>
        </w:rPr>
        <w:t>e</w:t>
      </w:r>
      <w:r w:rsidR="00FA7160" w:rsidRPr="00D81C28">
        <w:rPr>
          <w:rFonts w:cs="Arial"/>
        </w:rPr>
        <w:t xml:space="preserve"> described in the bullets above, and we </w:t>
      </w:r>
      <w:r w:rsidR="00436297">
        <w:rPr>
          <w:rFonts w:cs="Arial"/>
        </w:rPr>
        <w:t xml:space="preserve">adopt conventions described in section </w:t>
      </w:r>
      <w:r w:rsidR="00436297">
        <w:rPr>
          <w:rFonts w:cs="Arial"/>
        </w:rPr>
        <w:fldChar w:fldCharType="begin"/>
      </w:r>
      <w:r w:rsidR="00436297">
        <w:rPr>
          <w:rFonts w:cs="Arial"/>
        </w:rPr>
        <w:instrText xml:space="preserve"> REF _Ref469906603 \r \h </w:instrText>
      </w:r>
      <w:r w:rsidR="00436297">
        <w:rPr>
          <w:rFonts w:cs="Arial"/>
        </w:rPr>
      </w:r>
      <w:r w:rsidR="00436297">
        <w:rPr>
          <w:rFonts w:cs="Arial"/>
        </w:rPr>
        <w:fldChar w:fldCharType="separate"/>
      </w:r>
      <w:r w:rsidR="00436297">
        <w:rPr>
          <w:rFonts w:cs="Arial"/>
        </w:rPr>
        <w:t>2</w:t>
      </w:r>
      <w:r w:rsidR="00436297">
        <w:rPr>
          <w:rFonts w:cs="Arial"/>
        </w:rPr>
        <w:fldChar w:fldCharType="end"/>
      </w:r>
      <w:r w:rsidR="00FA7160" w:rsidRPr="00D81C28">
        <w:rPr>
          <w:rFonts w:cs="Arial"/>
        </w:rPr>
        <w:t xml:space="preserve"> to denote the distinction between data</w:t>
      </w:r>
      <w:r w:rsidR="00436297">
        <w:rPr>
          <w:rFonts w:cs="Arial"/>
        </w:rPr>
        <w:t xml:space="preserve"> from the project (sections </w:t>
      </w:r>
      <w:r w:rsidR="00436297">
        <w:rPr>
          <w:rFonts w:cs="Arial"/>
        </w:rPr>
        <w:fldChar w:fldCharType="begin"/>
      </w:r>
      <w:r w:rsidR="00436297">
        <w:rPr>
          <w:rFonts w:cs="Arial"/>
        </w:rPr>
        <w:instrText xml:space="preserve"> REF _Ref469905778 \r \h </w:instrText>
      </w:r>
      <w:r w:rsidR="00436297">
        <w:rPr>
          <w:rFonts w:cs="Arial"/>
        </w:rPr>
      </w:r>
      <w:r w:rsidR="00436297">
        <w:rPr>
          <w:rFonts w:cs="Arial"/>
        </w:rPr>
        <w:fldChar w:fldCharType="separate"/>
      </w:r>
      <w:r w:rsidR="00436297">
        <w:rPr>
          <w:rFonts w:cs="Arial"/>
        </w:rPr>
        <w:t>3</w:t>
      </w:r>
      <w:r w:rsidR="00436297">
        <w:rPr>
          <w:rFonts w:cs="Arial"/>
        </w:rPr>
        <w:fldChar w:fldCharType="end"/>
      </w:r>
      <w:r w:rsidR="00436297">
        <w:rPr>
          <w:rFonts w:cs="Arial"/>
        </w:rPr>
        <w:t xml:space="preserve"> and </w:t>
      </w:r>
      <w:r w:rsidR="00436297">
        <w:rPr>
          <w:rFonts w:cs="Arial"/>
        </w:rPr>
        <w:fldChar w:fldCharType="begin"/>
      </w:r>
      <w:r w:rsidR="00436297">
        <w:rPr>
          <w:rFonts w:cs="Arial"/>
        </w:rPr>
        <w:instrText xml:space="preserve"> REF _Ref470083350 \r \h </w:instrText>
      </w:r>
      <w:r w:rsidR="00436297">
        <w:rPr>
          <w:rFonts w:cs="Arial"/>
        </w:rPr>
      </w:r>
      <w:r w:rsidR="00436297">
        <w:rPr>
          <w:rFonts w:cs="Arial"/>
        </w:rPr>
        <w:fldChar w:fldCharType="separate"/>
      </w:r>
      <w:r w:rsidR="00436297">
        <w:rPr>
          <w:rFonts w:cs="Arial"/>
        </w:rPr>
        <w:t>4</w:t>
      </w:r>
      <w:r w:rsidR="00436297">
        <w:rPr>
          <w:rFonts w:cs="Arial"/>
        </w:rPr>
        <w:fldChar w:fldCharType="end"/>
      </w:r>
      <w:r w:rsidR="00436297">
        <w:rPr>
          <w:rFonts w:cs="Arial"/>
        </w:rPr>
        <w:t>)</w:t>
      </w:r>
      <w:r w:rsidR="00FA7160" w:rsidRPr="00D81C28">
        <w:rPr>
          <w:rFonts w:cs="Arial"/>
        </w:rPr>
        <w:t xml:space="preserve"> and metadata</w:t>
      </w:r>
      <w:r w:rsidR="00436297">
        <w:rPr>
          <w:rFonts w:cs="Arial"/>
        </w:rPr>
        <w:t xml:space="preserve"> about that data</w:t>
      </w:r>
      <w:r w:rsidR="00FA7160" w:rsidRPr="00D81C28">
        <w:rPr>
          <w:rFonts w:cs="Arial"/>
        </w:rPr>
        <w:t>.</w:t>
      </w:r>
    </w:p>
    <w:p w14:paraId="17D6F8AA" w14:textId="32D4B6D3" w:rsidR="00141B02" w:rsidRPr="00D81C28" w:rsidRDefault="00436297" w:rsidP="00141B02">
      <w:pPr>
        <w:pStyle w:val="BodyText"/>
        <w:rPr>
          <w:rFonts w:cs="Arial"/>
        </w:rPr>
      </w:pPr>
      <w:r>
        <w:rPr>
          <w:rFonts w:cs="Arial"/>
        </w:rPr>
        <w:t>W</w:t>
      </w:r>
      <w:r w:rsidR="00002482" w:rsidRPr="00D81C28">
        <w:rPr>
          <w:rFonts w:cs="Arial"/>
        </w:rPr>
        <w:t>e have adopted the following</w:t>
      </w:r>
      <w:r w:rsidR="00141B02" w:rsidRPr="00D81C28">
        <w:rPr>
          <w:rFonts w:cs="Arial"/>
        </w:rPr>
        <w:t xml:space="preserve"> standards when writing each of the ontologies.</w:t>
      </w:r>
    </w:p>
    <w:p w14:paraId="2D0E5040" w14:textId="24FE02C8" w:rsidR="00533BD9" w:rsidRPr="00D81C28" w:rsidRDefault="00436297" w:rsidP="00181F61">
      <w:pPr>
        <w:pStyle w:val="BodyText"/>
        <w:numPr>
          <w:ilvl w:val="0"/>
          <w:numId w:val="12"/>
        </w:numPr>
        <w:rPr>
          <w:rFonts w:cs="Arial"/>
        </w:rPr>
      </w:pPr>
      <w:r>
        <w:rPr>
          <w:rFonts w:cs="Arial"/>
        </w:rPr>
        <w:t>OWL 2 has various encodings that can be used in the computer files containing OWL 2 ontologies. We have adopted an encoding known as the</w:t>
      </w:r>
      <w:r w:rsidR="00533BD9" w:rsidRPr="00D81C28">
        <w:rPr>
          <w:rFonts w:cs="Arial"/>
        </w:rPr>
        <w:t xml:space="preserve"> </w:t>
      </w:r>
      <w:r w:rsidR="00533BD9" w:rsidRPr="00436297">
        <w:rPr>
          <w:rFonts w:cs="Arial"/>
          <w:i/>
        </w:rPr>
        <w:t>functional form</w:t>
      </w:r>
      <w:r w:rsidR="00533BD9" w:rsidRPr="00D81C28">
        <w:rPr>
          <w:rFonts w:cs="Arial"/>
        </w:rPr>
        <w:t xml:space="preserve"> </w:t>
      </w:r>
      <w:r>
        <w:rPr>
          <w:rFonts w:cs="Arial"/>
        </w:rPr>
        <w:t>for the storage of</w:t>
      </w:r>
      <w:r w:rsidR="00AA7086">
        <w:rPr>
          <w:rFonts w:cs="Arial"/>
        </w:rPr>
        <w:t xml:space="preserve"> </w:t>
      </w:r>
      <w:r w:rsidR="00533BD9" w:rsidRPr="00D81C28">
        <w:rPr>
          <w:rFonts w:cs="Arial"/>
        </w:rPr>
        <w:t xml:space="preserve">all the ontologies in this document. </w:t>
      </w:r>
      <w:r>
        <w:rPr>
          <w:rFonts w:cs="Arial"/>
        </w:rPr>
        <w:t xml:space="preserve">In our opinion, the functional form is more </w:t>
      </w:r>
      <w:r w:rsidR="00533BD9" w:rsidRPr="00D81C28">
        <w:rPr>
          <w:rFonts w:cs="Arial"/>
        </w:rPr>
        <w:t xml:space="preserve">parsimonious in notation than other </w:t>
      </w:r>
      <w:r>
        <w:rPr>
          <w:rFonts w:cs="Arial"/>
        </w:rPr>
        <w:t>encodings, and hence</w:t>
      </w:r>
      <w:r w:rsidR="00533BD9" w:rsidRPr="00D81C28">
        <w:rPr>
          <w:rFonts w:cs="Arial"/>
        </w:rPr>
        <w:t xml:space="preserve"> is a lot easier to read and comprehend</w:t>
      </w:r>
      <w:r>
        <w:rPr>
          <w:rFonts w:cs="Arial"/>
        </w:rPr>
        <w:t>. It is also for this reason easier to write scripts with</w:t>
      </w:r>
      <w:r w:rsidR="00533BD9" w:rsidRPr="00D81C28">
        <w:rPr>
          <w:rFonts w:cs="Arial"/>
        </w:rPr>
        <w:t>.</w:t>
      </w:r>
    </w:p>
    <w:p w14:paraId="19296D76" w14:textId="6ACECCB3" w:rsidR="00141B02" w:rsidRPr="00D81C28" w:rsidRDefault="00141B02" w:rsidP="00181F61">
      <w:pPr>
        <w:pStyle w:val="BodyText"/>
        <w:numPr>
          <w:ilvl w:val="0"/>
          <w:numId w:val="12"/>
        </w:numPr>
        <w:rPr>
          <w:rFonts w:cs="Arial"/>
        </w:rPr>
      </w:pPr>
      <w:r w:rsidRPr="00D81C28">
        <w:rPr>
          <w:rFonts w:cs="Arial"/>
        </w:rPr>
        <w:t>Each on</w:t>
      </w:r>
      <w:r w:rsidR="00436297">
        <w:rPr>
          <w:rFonts w:cs="Arial"/>
        </w:rPr>
        <w:t>tology should contain an author</w:t>
      </w:r>
      <w:r w:rsidRPr="00D81C28">
        <w:rPr>
          <w:rFonts w:cs="Arial"/>
        </w:rPr>
        <w:t xml:space="preserve"> or a link to an author</w:t>
      </w:r>
      <w:r w:rsidR="00436297">
        <w:rPr>
          <w:rFonts w:cs="Arial"/>
        </w:rPr>
        <w:t>, and</w:t>
      </w:r>
      <w:r w:rsidRPr="00D81C28">
        <w:rPr>
          <w:rFonts w:cs="Arial"/>
        </w:rPr>
        <w:t xml:space="preserve"> contain a version number in the form of a decimal. </w:t>
      </w:r>
    </w:p>
    <w:p w14:paraId="655902E9" w14:textId="5B746466" w:rsidR="00141B02" w:rsidRPr="00D81C28" w:rsidRDefault="00141B02" w:rsidP="00181F61">
      <w:pPr>
        <w:pStyle w:val="BodyText"/>
        <w:numPr>
          <w:ilvl w:val="0"/>
          <w:numId w:val="12"/>
        </w:numPr>
        <w:rPr>
          <w:rFonts w:cs="Arial"/>
        </w:rPr>
      </w:pPr>
      <w:r w:rsidRPr="00D81C28">
        <w:rPr>
          <w:rFonts w:cs="Arial"/>
        </w:rPr>
        <w:t>There should be an annotation statement indicating c</w:t>
      </w:r>
      <w:r w:rsidR="00436297">
        <w:rPr>
          <w:rFonts w:cs="Arial"/>
        </w:rPr>
        <w:t>oding conventions and standards.</w:t>
      </w:r>
    </w:p>
    <w:p w14:paraId="22D18395" w14:textId="2100E2A8" w:rsidR="00141B02" w:rsidRPr="00D81C28" w:rsidRDefault="00436297" w:rsidP="00181F61">
      <w:pPr>
        <w:pStyle w:val="BodyText"/>
        <w:numPr>
          <w:ilvl w:val="0"/>
          <w:numId w:val="12"/>
        </w:numPr>
        <w:rPr>
          <w:rFonts w:cs="Arial"/>
        </w:rPr>
      </w:pPr>
      <w:r>
        <w:rPr>
          <w:rFonts w:cs="Arial"/>
        </w:rPr>
        <w:t>A comment annotation should contain a</w:t>
      </w:r>
      <w:r w:rsidR="00141B02" w:rsidRPr="00D81C28">
        <w:rPr>
          <w:rFonts w:cs="Arial"/>
        </w:rPr>
        <w:t xml:space="preserve"> statement of what the ontology is and what it is for.</w:t>
      </w:r>
    </w:p>
    <w:p w14:paraId="5AB1A3EC" w14:textId="2527BF28" w:rsidR="00F26CFE" w:rsidRPr="00D81C28" w:rsidRDefault="00F26CFE" w:rsidP="00181F61">
      <w:pPr>
        <w:pStyle w:val="BodyText"/>
        <w:numPr>
          <w:ilvl w:val="0"/>
          <w:numId w:val="12"/>
        </w:numPr>
        <w:rPr>
          <w:rFonts w:cs="Arial"/>
        </w:rPr>
      </w:pPr>
      <w:r w:rsidRPr="00D81C28">
        <w:rPr>
          <w:rFonts w:cs="Arial"/>
        </w:rPr>
        <w:t>The underlying name of an entity, i.e. a class, object, datatype or property name is in CamelCase and should</w:t>
      </w:r>
      <w:r w:rsidR="00436297">
        <w:rPr>
          <w:rFonts w:cs="Arial"/>
        </w:rPr>
        <w:t xml:space="preserve"> be worded to</w:t>
      </w:r>
      <w:r w:rsidRPr="00D81C28">
        <w:rPr>
          <w:rFonts w:cs="Arial"/>
        </w:rPr>
        <w:t xml:space="preserve"> indicate the purpose of the entity. This is opposed to some ontologies </w:t>
      </w:r>
      <w:r w:rsidR="00436297">
        <w:rPr>
          <w:rFonts w:cs="Arial"/>
        </w:rPr>
        <w:t>that</w:t>
      </w:r>
      <w:r w:rsidRPr="00D81C28">
        <w:rPr>
          <w:rFonts w:cs="Arial"/>
        </w:rPr>
        <w:t xml:space="preserve"> randomly name the entity and use the </w:t>
      </w:r>
      <w:r w:rsidRPr="00436297">
        <w:rPr>
          <w:rFonts w:cs="Arial"/>
          <w:i/>
        </w:rPr>
        <w:t>label</w:t>
      </w:r>
      <w:r w:rsidRPr="00D81C28">
        <w:rPr>
          <w:rFonts w:cs="Arial"/>
        </w:rPr>
        <w:t xml:space="preserve"> </w:t>
      </w:r>
      <w:r w:rsidR="00436297">
        <w:rPr>
          <w:rFonts w:cs="Arial"/>
        </w:rPr>
        <w:t xml:space="preserve">annotation </w:t>
      </w:r>
      <w:r w:rsidRPr="00D81C28">
        <w:rPr>
          <w:rFonts w:cs="Arial"/>
        </w:rPr>
        <w:t>to identify the entity in some meaningful</w:t>
      </w:r>
      <w:r w:rsidR="00436297">
        <w:rPr>
          <w:rFonts w:cs="Arial"/>
        </w:rPr>
        <w:t xml:space="preserve"> (to humans)</w:t>
      </w:r>
      <w:r w:rsidRPr="00D81C28">
        <w:rPr>
          <w:rFonts w:cs="Arial"/>
        </w:rPr>
        <w:t xml:space="preserve"> way.</w:t>
      </w:r>
      <w:r w:rsidR="00436297">
        <w:rPr>
          <w:rFonts w:cs="Arial"/>
        </w:rPr>
        <w:t xml:space="preserve"> Further, a naming convention is adopted in which:</w:t>
      </w:r>
    </w:p>
    <w:p w14:paraId="6BEA88CC" w14:textId="00DD2B91" w:rsidR="00F26CFE" w:rsidRPr="00D81C28" w:rsidRDefault="00F26CFE" w:rsidP="00141B02">
      <w:pPr>
        <w:pStyle w:val="Bullet"/>
      </w:pPr>
      <w:r w:rsidRPr="00D81C28">
        <w:t>classes begin with an upper case letter</w:t>
      </w:r>
      <w:r w:rsidR="00436297">
        <w:t>;</w:t>
      </w:r>
    </w:p>
    <w:p w14:paraId="1F8EE1D0" w14:textId="3FDCF879" w:rsidR="00F26CFE" w:rsidRPr="00D81C28" w:rsidRDefault="00F26CFE" w:rsidP="00141B02">
      <w:pPr>
        <w:pStyle w:val="Bullet"/>
      </w:pPr>
      <w:r w:rsidRPr="00D81C28">
        <w:t>object properties begin with a lower case letter</w:t>
      </w:r>
      <w:r w:rsidR="00436297">
        <w:t>;</w:t>
      </w:r>
    </w:p>
    <w:p w14:paraId="4779AB06" w14:textId="665B499C" w:rsidR="00F26CFE" w:rsidRPr="00D81C28" w:rsidRDefault="00F26CFE" w:rsidP="00141B02">
      <w:pPr>
        <w:pStyle w:val="Bullet"/>
      </w:pPr>
      <w:r w:rsidRPr="00D81C28">
        <w:t xml:space="preserve">data properties begin with a lower case letter and are suffixed with -value unless the data value is </w:t>
      </w:r>
      <w:r w:rsidR="00887250" w:rsidRPr="00D81C28">
        <w:t>B</w:t>
      </w:r>
      <w:r w:rsidR="00436297">
        <w:t>oolean;</w:t>
      </w:r>
    </w:p>
    <w:p w14:paraId="21A2E371" w14:textId="78D8D883" w:rsidR="00F26CFE" w:rsidRPr="00D81C28" w:rsidRDefault="00F26CFE" w:rsidP="00141B02">
      <w:pPr>
        <w:pStyle w:val="Bullet"/>
      </w:pPr>
      <w:r w:rsidRPr="00D81C28">
        <w:t xml:space="preserve">data properties and object properties </w:t>
      </w:r>
      <w:r w:rsidR="001D78E9">
        <w:t>begin</w:t>
      </w:r>
      <w:r w:rsidRPr="00D81C28">
        <w:t xml:space="preserve"> with </w:t>
      </w:r>
      <w:r w:rsidR="001D78E9">
        <w:t>‘</w:t>
      </w:r>
      <w:r w:rsidRPr="00D81C28">
        <w:t>has</w:t>
      </w:r>
      <w:r w:rsidR="001D78E9">
        <w:t>’</w:t>
      </w:r>
      <w:r w:rsidRPr="00D81C28">
        <w:t xml:space="preserve"> unless </w:t>
      </w:r>
      <w:r w:rsidR="00436297">
        <w:t>another verb makes better sense; and</w:t>
      </w:r>
    </w:p>
    <w:p w14:paraId="00FC2CDD" w14:textId="51B8CC9E" w:rsidR="00F26CFE" w:rsidRPr="00D81C28" w:rsidRDefault="00F26CFE" w:rsidP="00141B02">
      <w:pPr>
        <w:pStyle w:val="Bullet"/>
        <w:spacing w:after="120"/>
      </w:pPr>
      <w:r w:rsidRPr="00D81C28">
        <w:t xml:space="preserve">individuals </w:t>
      </w:r>
      <w:r w:rsidR="00DE74C9" w:rsidRPr="00D81C28">
        <w:t>generally</w:t>
      </w:r>
      <w:r w:rsidRPr="00D81C28">
        <w:t xml:space="preserve"> begin with a lowercase letter, </w:t>
      </w:r>
      <w:r w:rsidR="00436297">
        <w:t>except in the case of</w:t>
      </w:r>
      <w:r w:rsidRPr="00D81C28">
        <w:t xml:space="preserve"> proper name</w:t>
      </w:r>
      <w:r w:rsidR="00436297">
        <w:t>s.</w:t>
      </w:r>
    </w:p>
    <w:p w14:paraId="6551C059" w14:textId="77777777" w:rsidR="00F26CFE" w:rsidRPr="00D81C28" w:rsidRDefault="00F26CFE" w:rsidP="00181F61">
      <w:pPr>
        <w:pStyle w:val="BodyText"/>
        <w:numPr>
          <w:ilvl w:val="0"/>
          <w:numId w:val="12"/>
        </w:numPr>
        <w:rPr>
          <w:rFonts w:cs="Arial"/>
        </w:rPr>
      </w:pPr>
      <w:r w:rsidRPr="00D81C28">
        <w:rPr>
          <w:rFonts w:cs="Arial"/>
        </w:rPr>
        <w:t>Note these conventions relate to the underlying entity and not what is shown as its name in Protégé (which is normally the value of the label for whatever default the language is set to).</w:t>
      </w:r>
    </w:p>
    <w:p w14:paraId="0C4CFAAA" w14:textId="77777777" w:rsidR="00F26CFE" w:rsidRPr="00D81C28" w:rsidRDefault="00F26CFE" w:rsidP="00141B02">
      <w:pPr>
        <w:pStyle w:val="Bullet"/>
        <w:spacing w:after="120"/>
      </w:pPr>
      <w:r w:rsidRPr="00D81C28">
        <w:t>a label must be provided (usually with a language specification) and should be make sense in the language of choice</w:t>
      </w:r>
    </w:p>
    <w:p w14:paraId="00391305" w14:textId="34CB4CA5" w:rsidR="00F26CFE" w:rsidRDefault="001833CF" w:rsidP="00181F61">
      <w:pPr>
        <w:pStyle w:val="BodyText"/>
        <w:numPr>
          <w:ilvl w:val="0"/>
          <w:numId w:val="12"/>
        </w:numPr>
        <w:rPr>
          <w:rFonts w:cs="Arial"/>
        </w:rPr>
      </w:pPr>
      <w:hyperlink r:id="rId12" w:history="1">
        <w:r w:rsidR="00F26CFE" w:rsidRPr="00CA188E">
          <w:rPr>
            <w:rStyle w:val="Hyperlink"/>
            <w:rFonts w:cs="Arial"/>
          </w:rPr>
          <w:t>Markdown</w:t>
        </w:r>
      </w:hyperlink>
      <w:r w:rsidR="00F26CFE" w:rsidRPr="00D81C28">
        <w:rPr>
          <w:rFonts w:cs="Arial"/>
        </w:rPr>
        <w:t xml:space="preserve"> will be used in all</w:t>
      </w:r>
      <w:r w:rsidR="00CA188E">
        <w:rPr>
          <w:rFonts w:cs="Arial"/>
        </w:rPr>
        <w:t xml:space="preserve"> free</w:t>
      </w:r>
      <w:r w:rsidR="00F26CFE" w:rsidRPr="00D81C28">
        <w:rPr>
          <w:rFonts w:cs="Arial"/>
        </w:rPr>
        <w:t xml:space="preserve"> text</w:t>
      </w:r>
      <w:r w:rsidR="00CA188E">
        <w:rPr>
          <w:rFonts w:cs="Arial"/>
        </w:rPr>
        <w:t xml:space="preserve"> entries</w:t>
      </w:r>
      <w:r w:rsidR="00F26CFE" w:rsidRPr="00D81C28">
        <w:rPr>
          <w:rFonts w:cs="Arial"/>
        </w:rPr>
        <w:t>.</w:t>
      </w:r>
    </w:p>
    <w:p w14:paraId="69231D0C" w14:textId="0EDF9C66" w:rsidR="00CA188E" w:rsidRDefault="00CA188E" w:rsidP="00CA188E">
      <w:r>
        <w:t>To assist the reader in navigating the various ontologies that collectively comprise the overall GLAMURS ontology,</w:t>
      </w:r>
      <w:r w:rsidRPr="00D81C28">
        <w:t xml:space="preserve"> we include a “map” showing the relationship of all the ontologies in </w:t>
      </w:r>
      <w:r w:rsidRPr="00D81C28">
        <w:fldChar w:fldCharType="begin"/>
      </w:r>
      <w:r w:rsidRPr="00D81C28">
        <w:instrText xml:space="preserve"> REF _Ref469838523 \h </w:instrText>
      </w:r>
      <w:r w:rsidRPr="00D81C28">
        <w:fldChar w:fldCharType="separate"/>
      </w:r>
      <w:r w:rsidRPr="00D81C28">
        <w:t>Figure 2</w:t>
      </w:r>
      <w:r w:rsidRPr="00D81C28">
        <w:fldChar w:fldCharType="end"/>
      </w:r>
      <w:r>
        <w:t>.</w:t>
      </w:r>
      <w:r w:rsidRPr="00D81C28">
        <w:t xml:space="preserve"> </w:t>
      </w:r>
      <w:r>
        <w:t>Further,</w:t>
      </w:r>
      <w:r w:rsidRPr="00D81C28">
        <w:t xml:space="preserve"> </w:t>
      </w:r>
      <w:r w:rsidRPr="00D81C28">
        <w:fldChar w:fldCharType="begin"/>
      </w:r>
      <w:r w:rsidRPr="00D81C28">
        <w:instrText xml:space="preserve"> REF _Ref469930250 \h </w:instrText>
      </w:r>
      <w:r w:rsidRPr="00D81C28">
        <w:fldChar w:fldCharType="separate"/>
      </w:r>
      <w:r w:rsidRPr="00D81C28">
        <w:t>Table 1</w:t>
      </w:r>
      <w:r w:rsidRPr="00D81C28">
        <w:fldChar w:fldCharType="end"/>
      </w:r>
      <w:r>
        <w:t xml:space="preserve"> provides information on</w:t>
      </w:r>
      <w:r w:rsidRPr="00D81C28">
        <w:t xml:space="preserve"> the name of </w:t>
      </w:r>
      <w:r>
        <w:t>each</w:t>
      </w:r>
      <w:r w:rsidRPr="00D81C28">
        <w:t xml:space="preserve"> ontolog</w:t>
      </w:r>
      <w:r>
        <w:t>y</w:t>
      </w:r>
      <w:r w:rsidRPr="00D81C28">
        <w:t xml:space="preserve">, a brief note on </w:t>
      </w:r>
      <w:r>
        <w:t>its</w:t>
      </w:r>
      <w:r w:rsidRPr="00D81C28">
        <w:t xml:space="preserve"> use and where </w:t>
      </w:r>
      <w:r>
        <w:t>it is</w:t>
      </w:r>
      <w:r w:rsidRPr="00D81C28">
        <w:t xml:space="preserve"> explained in this document.</w:t>
      </w:r>
    </w:p>
    <w:p w14:paraId="75ADE0E8" w14:textId="77777777" w:rsidR="00334F9A" w:rsidRPr="00D81C28" w:rsidRDefault="00334F9A" w:rsidP="00334F9A">
      <w:pPr>
        <w:pStyle w:val="BodyText"/>
        <w:rPr>
          <w:rFonts w:cs="Arial"/>
        </w:rPr>
      </w:pPr>
      <w:r w:rsidRPr="00D81C28">
        <w:rPr>
          <w:rFonts w:cs="Arial"/>
        </w:rPr>
        <w:t>The structure of our approach is outlined by the table of contents for this document, but may also be summarised into the following stages:</w:t>
      </w:r>
    </w:p>
    <w:p w14:paraId="2A9A2562" w14:textId="77777777" w:rsidR="00334F9A" w:rsidRPr="00D81C28" w:rsidRDefault="00334F9A" w:rsidP="00334F9A">
      <w:pPr>
        <w:pStyle w:val="Bullet"/>
      </w:pPr>
      <w:r>
        <w:t>this introduction;</w:t>
      </w:r>
    </w:p>
    <w:p w14:paraId="7698F93D" w14:textId="77777777" w:rsidR="00334F9A" w:rsidRPr="00D81C28" w:rsidRDefault="00334F9A" w:rsidP="00334F9A">
      <w:pPr>
        <w:pStyle w:val="Bullet"/>
      </w:pPr>
      <w:r>
        <w:t>t</w:t>
      </w:r>
      <w:r w:rsidRPr="00D81C28">
        <w:t xml:space="preserve">he metadata framework used to create, collate and tie each of the individual </w:t>
      </w:r>
      <w:r>
        <w:t xml:space="preserve">ontologies into a single entity (section </w:t>
      </w:r>
      <w:r>
        <w:fldChar w:fldCharType="begin"/>
      </w:r>
      <w:r>
        <w:instrText xml:space="preserve"> REF _Ref469906603 \r \h </w:instrText>
      </w:r>
      <w:r>
        <w:fldChar w:fldCharType="separate"/>
      </w:r>
      <w:r>
        <w:t>2</w:t>
      </w:r>
      <w:r>
        <w:fldChar w:fldCharType="end"/>
      </w:r>
      <w:r>
        <w:t>);</w:t>
      </w:r>
    </w:p>
    <w:p w14:paraId="659E94CA" w14:textId="77777777" w:rsidR="00334F9A" w:rsidRPr="00D81C28" w:rsidRDefault="00334F9A" w:rsidP="00334F9A">
      <w:pPr>
        <w:pStyle w:val="Bullet"/>
      </w:pPr>
      <w:r>
        <w:t>t</w:t>
      </w:r>
      <w:r w:rsidRPr="00D81C28">
        <w:t>he methodology and creation of the “top-down”</w:t>
      </w:r>
      <w:r>
        <w:t xml:space="preserve"> </w:t>
      </w:r>
      <w:r w:rsidRPr="00D81C28">
        <w:t>ontolo</w:t>
      </w:r>
      <w:r>
        <w:t xml:space="preserve">gy and its component ontologies (section </w:t>
      </w:r>
      <w:r>
        <w:fldChar w:fldCharType="begin"/>
      </w:r>
      <w:r>
        <w:instrText xml:space="preserve"> REF _Ref469905778 \r \h </w:instrText>
      </w:r>
      <w:r>
        <w:fldChar w:fldCharType="separate"/>
      </w:r>
      <w:r>
        <w:t>3</w:t>
      </w:r>
      <w:r>
        <w:fldChar w:fldCharType="end"/>
      </w:r>
      <w:r>
        <w:t>);</w:t>
      </w:r>
    </w:p>
    <w:p w14:paraId="0FBEFE59" w14:textId="77777777" w:rsidR="00334F9A" w:rsidRPr="00D81C28" w:rsidRDefault="00334F9A" w:rsidP="00334F9A">
      <w:pPr>
        <w:pStyle w:val="Bullet"/>
      </w:pPr>
      <w:r>
        <w:t>t</w:t>
      </w:r>
      <w:r w:rsidRPr="00D81C28">
        <w:t>he methodology and creation of</w:t>
      </w:r>
      <w:r>
        <w:t xml:space="preserve"> </w:t>
      </w:r>
      <w:r w:rsidRPr="00D81C28">
        <w:t>the “bottom-up” ontologies</w:t>
      </w:r>
      <w:r>
        <w:t xml:space="preserve"> (section </w:t>
      </w:r>
      <w:r>
        <w:fldChar w:fldCharType="begin"/>
      </w:r>
      <w:r>
        <w:instrText xml:space="preserve"> REF _Ref470084080 \r \h </w:instrText>
      </w:r>
      <w:r>
        <w:fldChar w:fldCharType="separate"/>
      </w:r>
      <w:r>
        <w:t>4</w:t>
      </w:r>
      <w:r>
        <w:fldChar w:fldCharType="end"/>
      </w:r>
      <w:r>
        <w:t>);</w:t>
      </w:r>
    </w:p>
    <w:p w14:paraId="2D306490" w14:textId="77777777" w:rsidR="00334F9A" w:rsidRPr="00D81C28" w:rsidRDefault="00334F9A" w:rsidP="00334F9A">
      <w:pPr>
        <w:pStyle w:val="Bullet"/>
      </w:pPr>
      <w:r>
        <w:t>a</w:t>
      </w:r>
      <w:r w:rsidRPr="00D81C28">
        <w:t xml:space="preserve"> brief description of the final, project encompassing ontology</w:t>
      </w:r>
      <w:r>
        <w:t xml:space="preserve"> (section </w:t>
      </w:r>
      <w:r>
        <w:fldChar w:fldCharType="begin"/>
      </w:r>
      <w:r>
        <w:instrText xml:space="preserve"> REF _Ref469929433 \r \h </w:instrText>
      </w:r>
      <w:r>
        <w:fldChar w:fldCharType="separate"/>
      </w:r>
      <w:r>
        <w:t>5</w:t>
      </w:r>
      <w:r>
        <w:fldChar w:fldCharType="end"/>
      </w:r>
      <w:r>
        <w:t>);</w:t>
      </w:r>
    </w:p>
    <w:p w14:paraId="348EC60C" w14:textId="77777777" w:rsidR="00334F9A" w:rsidRPr="00D81C28" w:rsidRDefault="00334F9A" w:rsidP="00334F9A">
      <w:pPr>
        <w:pStyle w:val="Bullet"/>
      </w:pPr>
      <w:r>
        <w:t>a</w:t>
      </w:r>
      <w:r w:rsidRPr="00D81C28">
        <w:t xml:space="preserve"> discussion, results and conclusions drawn from the whole process</w:t>
      </w:r>
      <w:r>
        <w:t xml:space="preserve"> (section </w:t>
      </w:r>
      <w:r>
        <w:fldChar w:fldCharType="begin"/>
      </w:r>
      <w:r>
        <w:instrText xml:space="preserve"> REF _Ref470084129 \r \h </w:instrText>
      </w:r>
      <w:r>
        <w:fldChar w:fldCharType="separate"/>
      </w:r>
      <w:r>
        <w:t>6</w:t>
      </w:r>
      <w:r>
        <w:fldChar w:fldCharType="end"/>
      </w:r>
      <w:r>
        <w:t>)</w:t>
      </w:r>
      <w:r w:rsidRPr="00D81C28">
        <w:t>.</w:t>
      </w:r>
    </w:p>
    <w:p w14:paraId="6ADB2F2E" w14:textId="77777777" w:rsidR="00334F9A" w:rsidRPr="00D81C28" w:rsidRDefault="00334F9A" w:rsidP="00CA188E"/>
    <w:p w14:paraId="4710C35A" w14:textId="77777777" w:rsidR="00CA188E" w:rsidRPr="00D81C28" w:rsidRDefault="00CA188E" w:rsidP="00CA188E">
      <w:pPr>
        <w:pStyle w:val="BodyText"/>
        <w:rPr>
          <w:rFonts w:cs="Arial"/>
        </w:rPr>
      </w:pPr>
    </w:p>
    <w:p w14:paraId="289B5054" w14:textId="77777777" w:rsidR="00A85A5E" w:rsidRPr="00D81C28" w:rsidRDefault="00141B02" w:rsidP="00A85A5E">
      <w:pPr>
        <w:pStyle w:val="BodyText"/>
        <w:keepNext/>
      </w:pPr>
      <w:r w:rsidRPr="00D81C28">
        <w:rPr>
          <w:noProof/>
          <w:lang w:eastAsia="en-GB"/>
        </w:rPr>
        <w:drawing>
          <wp:inline distT="0" distB="0" distL="0" distR="0" wp14:anchorId="4A42350D" wp14:editId="68FA150D">
            <wp:extent cx="5760720" cy="8147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147685"/>
                    </a:xfrm>
                    <a:prstGeom prst="rect">
                      <a:avLst/>
                    </a:prstGeom>
                  </pic:spPr>
                </pic:pic>
              </a:graphicData>
            </a:graphic>
          </wp:inline>
        </w:drawing>
      </w:r>
    </w:p>
    <w:p w14:paraId="6965721E" w14:textId="77777777" w:rsidR="00A85A5E" w:rsidRPr="00D81C28" w:rsidRDefault="00A85A5E" w:rsidP="00A85A5E">
      <w:pPr>
        <w:pStyle w:val="Caption"/>
        <w:rPr>
          <w:rFonts w:cs="Arial"/>
        </w:rPr>
      </w:pPr>
      <w:bookmarkStart w:id="6" w:name="_Ref469838523"/>
      <w:bookmarkStart w:id="7" w:name="_Ref469838515"/>
      <w:r w:rsidRPr="00D81C28">
        <w:t xml:space="preserve">Figure </w:t>
      </w:r>
      <w:r w:rsidRPr="00D81C28">
        <w:fldChar w:fldCharType="begin"/>
      </w:r>
      <w:r w:rsidRPr="00D81C28">
        <w:instrText xml:space="preserve"> SEQ Figure \* ARABIC </w:instrText>
      </w:r>
      <w:r w:rsidRPr="00D81C28">
        <w:fldChar w:fldCharType="separate"/>
      </w:r>
      <w:r w:rsidR="000F2DB1" w:rsidRPr="00D81C28">
        <w:t>2</w:t>
      </w:r>
      <w:r w:rsidRPr="00D81C28">
        <w:fldChar w:fldCharType="end"/>
      </w:r>
      <w:bookmarkEnd w:id="6"/>
      <w:r w:rsidRPr="00D81C28">
        <w:t xml:space="preserve"> A map of the ontologies</w:t>
      </w:r>
      <w:bookmarkEnd w:id="7"/>
    </w:p>
    <w:p w14:paraId="3B13D344" w14:textId="77777777" w:rsidR="00A85A5E" w:rsidRPr="00D81C28" w:rsidRDefault="00A85A5E" w:rsidP="00F26CFE">
      <w:pPr>
        <w:pStyle w:val="BodyText"/>
        <w:rPr>
          <w:rFonts w:cs="Arial"/>
        </w:rPr>
      </w:pPr>
    </w:p>
    <w:p w14:paraId="029CB9F0" w14:textId="64C6B0AE" w:rsidR="00562CCA" w:rsidRPr="00D81C28" w:rsidRDefault="00562CCA" w:rsidP="00562CCA">
      <w:pPr>
        <w:pStyle w:val="Caption"/>
        <w:keepNext/>
      </w:pPr>
      <w:bookmarkStart w:id="8" w:name="_Ref469930250"/>
      <w:r w:rsidRPr="00D81C28">
        <w:t xml:space="preserve">Table </w:t>
      </w:r>
      <w:r w:rsidRPr="00D81C28">
        <w:fldChar w:fldCharType="begin"/>
      </w:r>
      <w:r w:rsidRPr="00D81C28">
        <w:instrText xml:space="preserve"> SEQ Table \* ARABIC </w:instrText>
      </w:r>
      <w:r w:rsidRPr="00D81C28">
        <w:fldChar w:fldCharType="separate"/>
      </w:r>
      <w:r w:rsidR="000F2DB1" w:rsidRPr="00D81C28">
        <w:t>1</w:t>
      </w:r>
      <w:r w:rsidRPr="00D81C28">
        <w:fldChar w:fldCharType="end"/>
      </w:r>
      <w:bookmarkEnd w:id="8"/>
      <w:r w:rsidRPr="00D81C28">
        <w:t xml:space="preserve"> Ontologies</w:t>
      </w:r>
      <w:r w:rsidR="007018C5">
        <w:t xml:space="preserve"> in </w:t>
      </w:r>
      <w:r w:rsidR="007018C5">
        <w:fldChar w:fldCharType="begin"/>
      </w:r>
      <w:r w:rsidR="007018C5">
        <w:instrText xml:space="preserve"> REF _Ref469838523 \h </w:instrText>
      </w:r>
      <w:r w:rsidR="007018C5">
        <w:fldChar w:fldCharType="separate"/>
      </w:r>
      <w:r w:rsidR="007018C5" w:rsidRPr="00D81C28">
        <w:t>Figure 2</w:t>
      </w:r>
      <w:r w:rsidR="007018C5">
        <w:fldChar w:fldCharType="end"/>
      </w:r>
      <w:r w:rsidR="007018C5">
        <w:t xml:space="preserve"> in alphabetical order by designation,</w:t>
      </w:r>
      <w:r w:rsidRPr="00D81C28">
        <w:t xml:space="preserve"> their use</w:t>
      </w:r>
      <w:r w:rsidR="007018C5">
        <w:t>, and where to read more about them in this report.</w:t>
      </w:r>
    </w:p>
    <w:tbl>
      <w:tblPr>
        <w:tblStyle w:val="TableGrid"/>
        <w:tblW w:w="0" w:type="auto"/>
        <w:tblInd w:w="360" w:type="dxa"/>
        <w:tblLook w:val="04A0" w:firstRow="1" w:lastRow="0" w:firstColumn="1" w:lastColumn="0" w:noHBand="0" w:noVBand="1"/>
      </w:tblPr>
      <w:tblGrid>
        <w:gridCol w:w="1824"/>
        <w:gridCol w:w="6498"/>
        <w:gridCol w:w="606"/>
      </w:tblGrid>
      <w:tr w:rsidR="00CA188E" w:rsidRPr="00D81C28" w14:paraId="3660DFE1" w14:textId="55E4F84F" w:rsidTr="00CA188E">
        <w:tc>
          <w:tcPr>
            <w:tcW w:w="0" w:type="auto"/>
            <w:tcBorders>
              <w:bottom w:val="single" w:sz="4" w:space="0" w:color="auto"/>
            </w:tcBorders>
          </w:tcPr>
          <w:p w14:paraId="7E72E5C4" w14:textId="0181A711" w:rsidR="00CA188E" w:rsidRPr="00CA188E" w:rsidRDefault="00CA188E" w:rsidP="00CA188E">
            <w:pPr>
              <w:pStyle w:val="Bullet"/>
              <w:numPr>
                <w:ilvl w:val="0"/>
                <w:numId w:val="0"/>
              </w:numPr>
              <w:rPr>
                <w:b/>
                <w:sz w:val="20"/>
              </w:rPr>
            </w:pPr>
            <w:r w:rsidRPr="00CA188E">
              <w:rPr>
                <w:b/>
                <w:sz w:val="20"/>
              </w:rPr>
              <w:t>Ontology designation</w:t>
            </w:r>
          </w:p>
        </w:tc>
        <w:tc>
          <w:tcPr>
            <w:tcW w:w="0" w:type="auto"/>
            <w:tcBorders>
              <w:bottom w:val="single" w:sz="4" w:space="0" w:color="auto"/>
            </w:tcBorders>
          </w:tcPr>
          <w:p w14:paraId="18E57908" w14:textId="77777777" w:rsidR="00CA188E" w:rsidRPr="00CA188E" w:rsidRDefault="00CA188E" w:rsidP="00627722">
            <w:pPr>
              <w:pStyle w:val="Bullet"/>
              <w:numPr>
                <w:ilvl w:val="0"/>
                <w:numId w:val="0"/>
              </w:numPr>
              <w:rPr>
                <w:b/>
                <w:sz w:val="20"/>
              </w:rPr>
            </w:pPr>
            <w:r w:rsidRPr="00CA188E">
              <w:rPr>
                <w:b/>
                <w:sz w:val="20"/>
              </w:rPr>
              <w:t>Purpose</w:t>
            </w:r>
          </w:p>
        </w:tc>
        <w:tc>
          <w:tcPr>
            <w:tcW w:w="0" w:type="auto"/>
            <w:tcBorders>
              <w:bottom w:val="single" w:sz="4" w:space="0" w:color="auto"/>
            </w:tcBorders>
          </w:tcPr>
          <w:p w14:paraId="4C16E250" w14:textId="4CAF5D4A" w:rsidR="00CA188E" w:rsidRPr="00CA188E" w:rsidRDefault="00CA188E" w:rsidP="00627722">
            <w:pPr>
              <w:pStyle w:val="Bullet"/>
              <w:numPr>
                <w:ilvl w:val="0"/>
                <w:numId w:val="0"/>
              </w:numPr>
              <w:rPr>
                <w:b/>
                <w:sz w:val="20"/>
              </w:rPr>
            </w:pPr>
            <w:r>
              <w:rPr>
                <w:rFonts w:cs="Arial"/>
                <w:b/>
                <w:sz w:val="20"/>
              </w:rPr>
              <w:t>§</w:t>
            </w:r>
          </w:p>
        </w:tc>
      </w:tr>
      <w:tr w:rsidR="007018C5" w:rsidRPr="00D81C28" w14:paraId="5720E119" w14:textId="77777777" w:rsidTr="00CA188E">
        <w:tc>
          <w:tcPr>
            <w:tcW w:w="0" w:type="auto"/>
            <w:tcBorders>
              <w:bottom w:val="nil"/>
            </w:tcBorders>
          </w:tcPr>
          <w:p w14:paraId="3D350391" w14:textId="77777777" w:rsidR="007018C5" w:rsidRPr="007018C5" w:rsidRDefault="007018C5" w:rsidP="00627722">
            <w:pPr>
              <w:pStyle w:val="Bullet"/>
              <w:numPr>
                <w:ilvl w:val="0"/>
                <w:numId w:val="0"/>
              </w:numPr>
              <w:rPr>
                <w:b/>
                <w:i/>
                <w:sz w:val="20"/>
                <w:szCs w:val="20"/>
              </w:rPr>
            </w:pPr>
            <w:r w:rsidRPr="007018C5">
              <w:rPr>
                <w:b/>
                <w:i/>
                <w:sz w:val="20"/>
                <w:szCs w:val="20"/>
              </w:rPr>
              <w:t>back-casting</w:t>
            </w:r>
          </w:p>
        </w:tc>
        <w:tc>
          <w:tcPr>
            <w:tcW w:w="0" w:type="auto"/>
            <w:tcBorders>
              <w:bottom w:val="nil"/>
            </w:tcBorders>
          </w:tcPr>
          <w:p w14:paraId="35D699FC" w14:textId="77777777" w:rsidR="007018C5" w:rsidRPr="007018C5" w:rsidRDefault="007018C5" w:rsidP="007018C5">
            <w:pPr>
              <w:pStyle w:val="Bullet"/>
              <w:numPr>
                <w:ilvl w:val="0"/>
                <w:numId w:val="0"/>
              </w:numPr>
              <w:rPr>
                <w:sz w:val="20"/>
                <w:szCs w:val="20"/>
              </w:rPr>
            </w:pPr>
            <w:r w:rsidRPr="007018C5">
              <w:rPr>
                <w:sz w:val="20"/>
                <w:szCs w:val="20"/>
              </w:rPr>
              <w:t>Backcasting ontology.</w:t>
            </w:r>
          </w:p>
        </w:tc>
        <w:tc>
          <w:tcPr>
            <w:tcW w:w="0" w:type="auto"/>
            <w:tcBorders>
              <w:bottom w:val="nil"/>
            </w:tcBorders>
          </w:tcPr>
          <w:p w14:paraId="04DE16E4"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8943 \r \h  \* MERGEFORMAT </w:instrText>
            </w:r>
            <w:r w:rsidRPr="007018C5">
              <w:rPr>
                <w:sz w:val="20"/>
                <w:szCs w:val="20"/>
              </w:rPr>
            </w:r>
            <w:r w:rsidRPr="007018C5">
              <w:rPr>
                <w:sz w:val="20"/>
                <w:szCs w:val="20"/>
              </w:rPr>
              <w:fldChar w:fldCharType="separate"/>
            </w:r>
            <w:r w:rsidRPr="007018C5">
              <w:rPr>
                <w:sz w:val="20"/>
                <w:szCs w:val="20"/>
              </w:rPr>
              <w:t>4.9</w:t>
            </w:r>
            <w:r w:rsidRPr="007018C5">
              <w:rPr>
                <w:sz w:val="20"/>
                <w:szCs w:val="20"/>
              </w:rPr>
              <w:fldChar w:fldCharType="end"/>
            </w:r>
          </w:p>
        </w:tc>
      </w:tr>
      <w:tr w:rsidR="007018C5" w:rsidRPr="00D81C28" w14:paraId="23C163FF" w14:textId="77777777" w:rsidTr="00CA188E">
        <w:tc>
          <w:tcPr>
            <w:tcW w:w="0" w:type="auto"/>
            <w:tcBorders>
              <w:top w:val="nil"/>
              <w:bottom w:val="nil"/>
            </w:tcBorders>
          </w:tcPr>
          <w:p w14:paraId="236865BC" w14:textId="77777777" w:rsidR="007018C5" w:rsidRPr="007018C5" w:rsidRDefault="007018C5" w:rsidP="00627722">
            <w:pPr>
              <w:pStyle w:val="Bullet"/>
              <w:numPr>
                <w:ilvl w:val="0"/>
                <w:numId w:val="0"/>
              </w:numPr>
              <w:rPr>
                <w:b/>
                <w:i/>
                <w:sz w:val="20"/>
                <w:szCs w:val="20"/>
              </w:rPr>
            </w:pPr>
            <w:r w:rsidRPr="007018C5">
              <w:rPr>
                <w:b/>
                <w:i/>
                <w:sz w:val="20"/>
                <w:szCs w:val="20"/>
              </w:rPr>
              <w:t>core</w:t>
            </w:r>
          </w:p>
        </w:tc>
        <w:tc>
          <w:tcPr>
            <w:tcW w:w="0" w:type="auto"/>
            <w:tcBorders>
              <w:top w:val="nil"/>
              <w:bottom w:val="nil"/>
            </w:tcBorders>
          </w:tcPr>
          <w:p w14:paraId="7713951E" w14:textId="77777777" w:rsidR="007018C5" w:rsidRPr="007018C5" w:rsidRDefault="007018C5" w:rsidP="00CA188E">
            <w:pPr>
              <w:pStyle w:val="Bullet"/>
              <w:numPr>
                <w:ilvl w:val="0"/>
                <w:numId w:val="0"/>
              </w:numPr>
              <w:rPr>
                <w:sz w:val="20"/>
                <w:szCs w:val="20"/>
              </w:rPr>
            </w:pPr>
            <w:r w:rsidRPr="007018C5">
              <w:rPr>
                <w:sz w:val="20"/>
                <w:szCs w:val="20"/>
              </w:rPr>
              <w:t xml:space="preserve">The top-down, common-sense core view of the project. </w:t>
            </w:r>
          </w:p>
        </w:tc>
        <w:tc>
          <w:tcPr>
            <w:tcW w:w="0" w:type="auto"/>
            <w:tcBorders>
              <w:top w:val="nil"/>
              <w:bottom w:val="nil"/>
            </w:tcBorders>
          </w:tcPr>
          <w:p w14:paraId="454C861A"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263 \r \h  \* MERGEFORMAT </w:instrText>
            </w:r>
            <w:r w:rsidRPr="007018C5">
              <w:rPr>
                <w:sz w:val="20"/>
                <w:szCs w:val="20"/>
              </w:rPr>
            </w:r>
            <w:r w:rsidRPr="007018C5">
              <w:rPr>
                <w:sz w:val="20"/>
                <w:szCs w:val="20"/>
              </w:rPr>
              <w:fldChar w:fldCharType="separate"/>
            </w:r>
            <w:r w:rsidRPr="007018C5">
              <w:rPr>
                <w:sz w:val="20"/>
                <w:szCs w:val="20"/>
              </w:rPr>
              <w:t>3.1</w:t>
            </w:r>
            <w:r w:rsidRPr="007018C5">
              <w:rPr>
                <w:sz w:val="20"/>
                <w:szCs w:val="20"/>
              </w:rPr>
              <w:fldChar w:fldCharType="end"/>
            </w:r>
          </w:p>
        </w:tc>
      </w:tr>
      <w:tr w:rsidR="007018C5" w:rsidRPr="00D81C28" w14:paraId="13EE948B" w14:textId="77777777" w:rsidTr="007018C5">
        <w:tc>
          <w:tcPr>
            <w:tcW w:w="0" w:type="auto"/>
            <w:tcBorders>
              <w:top w:val="nil"/>
              <w:bottom w:val="nil"/>
            </w:tcBorders>
          </w:tcPr>
          <w:p w14:paraId="4D25EB3A" w14:textId="77777777" w:rsidR="007018C5" w:rsidRPr="007018C5" w:rsidRDefault="007018C5" w:rsidP="00627722">
            <w:pPr>
              <w:pStyle w:val="Bullet"/>
              <w:numPr>
                <w:ilvl w:val="0"/>
                <w:numId w:val="0"/>
              </w:numPr>
              <w:rPr>
                <w:b/>
                <w:i/>
                <w:sz w:val="20"/>
                <w:szCs w:val="20"/>
              </w:rPr>
            </w:pPr>
            <w:r w:rsidRPr="007018C5">
              <w:rPr>
                <w:b/>
                <w:i/>
                <w:sz w:val="20"/>
                <w:szCs w:val="20"/>
              </w:rPr>
              <w:t>expert</w:t>
            </w:r>
          </w:p>
        </w:tc>
        <w:tc>
          <w:tcPr>
            <w:tcW w:w="0" w:type="auto"/>
            <w:tcBorders>
              <w:top w:val="nil"/>
              <w:bottom w:val="nil"/>
            </w:tcBorders>
          </w:tcPr>
          <w:p w14:paraId="42BDF5C0" w14:textId="77777777" w:rsidR="007018C5" w:rsidRPr="007018C5" w:rsidRDefault="007018C5" w:rsidP="00CA188E">
            <w:pPr>
              <w:rPr>
                <w:sz w:val="20"/>
                <w:szCs w:val="20"/>
              </w:rPr>
            </w:pPr>
            <w:r w:rsidRPr="007018C5">
              <w:rPr>
                <w:sz w:val="20"/>
                <w:szCs w:val="20"/>
              </w:rPr>
              <w:t xml:space="preserve">Word-groups text minded from the GLAMURS documentation with high-usage and high “familiarity.” </w:t>
            </w:r>
          </w:p>
        </w:tc>
        <w:tc>
          <w:tcPr>
            <w:tcW w:w="0" w:type="auto"/>
            <w:tcBorders>
              <w:top w:val="nil"/>
              <w:bottom w:val="nil"/>
            </w:tcBorders>
          </w:tcPr>
          <w:p w14:paraId="0C898CE3" w14:textId="77777777" w:rsidR="007018C5" w:rsidRPr="007018C5" w:rsidRDefault="007018C5" w:rsidP="00562CCA">
            <w:pPr>
              <w:rPr>
                <w:sz w:val="20"/>
                <w:szCs w:val="20"/>
              </w:rPr>
            </w:pPr>
            <w:r w:rsidRPr="007018C5">
              <w:rPr>
                <w:sz w:val="20"/>
                <w:szCs w:val="20"/>
              </w:rPr>
              <w:fldChar w:fldCharType="begin"/>
            </w:r>
            <w:r w:rsidRPr="007018C5">
              <w:rPr>
                <w:sz w:val="20"/>
                <w:szCs w:val="20"/>
              </w:rPr>
              <w:instrText xml:space="preserve"> REF _Ref468890649 \r \h  \* MERGEFORMAT </w:instrText>
            </w:r>
            <w:r w:rsidRPr="007018C5">
              <w:rPr>
                <w:sz w:val="20"/>
                <w:szCs w:val="20"/>
              </w:rPr>
            </w:r>
            <w:r w:rsidRPr="007018C5">
              <w:rPr>
                <w:sz w:val="20"/>
                <w:szCs w:val="20"/>
              </w:rPr>
              <w:fldChar w:fldCharType="separate"/>
            </w:r>
            <w:r w:rsidRPr="007018C5">
              <w:rPr>
                <w:sz w:val="20"/>
                <w:szCs w:val="20"/>
              </w:rPr>
              <w:t>3.3</w:t>
            </w:r>
            <w:r w:rsidRPr="007018C5">
              <w:rPr>
                <w:sz w:val="20"/>
                <w:szCs w:val="20"/>
              </w:rPr>
              <w:fldChar w:fldCharType="end"/>
            </w:r>
          </w:p>
        </w:tc>
      </w:tr>
      <w:tr w:rsidR="007018C5" w:rsidRPr="00D81C28" w14:paraId="2747C868" w14:textId="77777777" w:rsidTr="007018C5">
        <w:tc>
          <w:tcPr>
            <w:tcW w:w="0" w:type="auto"/>
            <w:tcBorders>
              <w:top w:val="nil"/>
              <w:bottom w:val="nil"/>
            </w:tcBorders>
          </w:tcPr>
          <w:p w14:paraId="42C55530" w14:textId="77777777" w:rsidR="007018C5" w:rsidRPr="007018C5" w:rsidRDefault="007018C5" w:rsidP="00627722">
            <w:pPr>
              <w:pStyle w:val="Bullet"/>
              <w:numPr>
                <w:ilvl w:val="0"/>
                <w:numId w:val="0"/>
              </w:numPr>
              <w:rPr>
                <w:b/>
                <w:i/>
                <w:sz w:val="20"/>
                <w:szCs w:val="20"/>
              </w:rPr>
            </w:pPr>
            <w:r w:rsidRPr="007018C5">
              <w:rPr>
                <w:b/>
                <w:i/>
                <w:sz w:val="20"/>
                <w:szCs w:val="20"/>
              </w:rPr>
              <w:t>glamurs</w:t>
            </w:r>
          </w:p>
        </w:tc>
        <w:tc>
          <w:tcPr>
            <w:tcW w:w="0" w:type="auto"/>
            <w:tcBorders>
              <w:top w:val="nil"/>
              <w:bottom w:val="nil"/>
            </w:tcBorders>
          </w:tcPr>
          <w:p w14:paraId="2761F139" w14:textId="77777777" w:rsidR="007018C5" w:rsidRPr="007018C5" w:rsidRDefault="007018C5" w:rsidP="00CA188E">
            <w:pPr>
              <w:pStyle w:val="Bullet"/>
              <w:numPr>
                <w:ilvl w:val="0"/>
                <w:numId w:val="0"/>
              </w:numPr>
              <w:rPr>
                <w:sz w:val="20"/>
                <w:szCs w:val="20"/>
              </w:rPr>
            </w:pPr>
            <w:r w:rsidRPr="007018C5">
              <w:rPr>
                <w:sz w:val="20"/>
                <w:szCs w:val="20"/>
              </w:rPr>
              <w:t>The final GLAMURS ontology.</w:t>
            </w:r>
          </w:p>
        </w:tc>
        <w:tc>
          <w:tcPr>
            <w:tcW w:w="0" w:type="auto"/>
            <w:tcBorders>
              <w:top w:val="nil"/>
              <w:bottom w:val="nil"/>
            </w:tcBorders>
          </w:tcPr>
          <w:p w14:paraId="736FE8ED"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433 \r \h  \* MERGEFORMAT </w:instrText>
            </w:r>
            <w:r w:rsidRPr="007018C5">
              <w:rPr>
                <w:sz w:val="20"/>
                <w:szCs w:val="20"/>
              </w:rPr>
            </w:r>
            <w:r w:rsidRPr="007018C5">
              <w:rPr>
                <w:sz w:val="20"/>
                <w:szCs w:val="20"/>
              </w:rPr>
              <w:fldChar w:fldCharType="separate"/>
            </w:r>
            <w:r w:rsidRPr="007018C5">
              <w:rPr>
                <w:sz w:val="20"/>
                <w:szCs w:val="20"/>
              </w:rPr>
              <w:t>5</w:t>
            </w:r>
            <w:r w:rsidRPr="007018C5">
              <w:rPr>
                <w:sz w:val="20"/>
                <w:szCs w:val="20"/>
              </w:rPr>
              <w:fldChar w:fldCharType="end"/>
            </w:r>
          </w:p>
        </w:tc>
      </w:tr>
      <w:tr w:rsidR="007018C5" w:rsidRPr="00D81C28" w14:paraId="27E5A594" w14:textId="77777777" w:rsidTr="007018C5">
        <w:tc>
          <w:tcPr>
            <w:tcW w:w="0" w:type="auto"/>
            <w:tcBorders>
              <w:top w:val="nil"/>
              <w:bottom w:val="nil"/>
            </w:tcBorders>
          </w:tcPr>
          <w:p w14:paraId="07DFFE73" w14:textId="77777777" w:rsidR="007018C5" w:rsidRPr="007018C5" w:rsidRDefault="007018C5" w:rsidP="00627722">
            <w:pPr>
              <w:pStyle w:val="Bullet"/>
              <w:numPr>
                <w:ilvl w:val="0"/>
                <w:numId w:val="0"/>
              </w:numPr>
              <w:rPr>
                <w:b/>
                <w:i/>
                <w:sz w:val="20"/>
                <w:szCs w:val="20"/>
              </w:rPr>
            </w:pPr>
            <w:r w:rsidRPr="007018C5">
              <w:rPr>
                <w:b/>
                <w:i/>
                <w:sz w:val="20"/>
                <w:szCs w:val="20"/>
              </w:rPr>
              <w:t>initiative</w:t>
            </w:r>
          </w:p>
        </w:tc>
        <w:tc>
          <w:tcPr>
            <w:tcW w:w="0" w:type="auto"/>
            <w:tcBorders>
              <w:top w:val="nil"/>
              <w:bottom w:val="nil"/>
            </w:tcBorders>
          </w:tcPr>
          <w:p w14:paraId="37312BE3" w14:textId="77777777" w:rsidR="007018C5" w:rsidRPr="007018C5" w:rsidRDefault="007018C5" w:rsidP="00CA188E">
            <w:pPr>
              <w:pStyle w:val="Bullet"/>
              <w:numPr>
                <w:ilvl w:val="0"/>
                <w:numId w:val="0"/>
              </w:numPr>
              <w:rPr>
                <w:sz w:val="20"/>
                <w:szCs w:val="20"/>
              </w:rPr>
            </w:pPr>
            <w:r w:rsidRPr="007018C5">
              <w:rPr>
                <w:sz w:val="20"/>
                <w:szCs w:val="20"/>
              </w:rPr>
              <w:t xml:space="preserve">Regional case-study initiative interview coding TBox. </w:t>
            </w:r>
          </w:p>
        </w:tc>
        <w:tc>
          <w:tcPr>
            <w:tcW w:w="0" w:type="auto"/>
            <w:tcBorders>
              <w:top w:val="nil"/>
              <w:bottom w:val="nil"/>
            </w:tcBorders>
          </w:tcPr>
          <w:p w14:paraId="746D8073"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8027 \r \h  \* MERGEFORMAT </w:instrText>
            </w:r>
            <w:r w:rsidRPr="007018C5">
              <w:rPr>
                <w:sz w:val="20"/>
                <w:szCs w:val="20"/>
              </w:rPr>
            </w:r>
            <w:r w:rsidRPr="007018C5">
              <w:rPr>
                <w:sz w:val="20"/>
                <w:szCs w:val="20"/>
              </w:rPr>
              <w:fldChar w:fldCharType="separate"/>
            </w:r>
            <w:r w:rsidRPr="007018C5">
              <w:rPr>
                <w:sz w:val="20"/>
                <w:szCs w:val="20"/>
              </w:rPr>
              <w:t>4.3</w:t>
            </w:r>
            <w:r w:rsidRPr="007018C5">
              <w:rPr>
                <w:sz w:val="20"/>
                <w:szCs w:val="20"/>
              </w:rPr>
              <w:fldChar w:fldCharType="end"/>
            </w:r>
          </w:p>
        </w:tc>
      </w:tr>
      <w:tr w:rsidR="007018C5" w:rsidRPr="00D81C28" w14:paraId="68893849" w14:textId="77777777" w:rsidTr="00CA188E">
        <w:tc>
          <w:tcPr>
            <w:tcW w:w="0" w:type="auto"/>
            <w:tcBorders>
              <w:top w:val="nil"/>
              <w:bottom w:val="nil"/>
            </w:tcBorders>
          </w:tcPr>
          <w:p w14:paraId="300DE486" w14:textId="77777777" w:rsidR="007018C5" w:rsidRPr="007018C5" w:rsidRDefault="007018C5" w:rsidP="00627722">
            <w:pPr>
              <w:pStyle w:val="Bullet"/>
              <w:numPr>
                <w:ilvl w:val="0"/>
                <w:numId w:val="0"/>
              </w:numPr>
              <w:rPr>
                <w:b/>
                <w:i/>
                <w:sz w:val="20"/>
                <w:szCs w:val="20"/>
              </w:rPr>
            </w:pPr>
            <w:r w:rsidRPr="007018C5">
              <w:rPr>
                <w:b/>
                <w:i/>
                <w:sz w:val="20"/>
                <w:szCs w:val="20"/>
              </w:rPr>
              <w:t>integration</w:t>
            </w:r>
          </w:p>
        </w:tc>
        <w:tc>
          <w:tcPr>
            <w:tcW w:w="0" w:type="auto"/>
            <w:tcBorders>
              <w:top w:val="nil"/>
              <w:bottom w:val="nil"/>
            </w:tcBorders>
          </w:tcPr>
          <w:p w14:paraId="2004C6A4" w14:textId="77777777" w:rsidR="007018C5" w:rsidRPr="007018C5" w:rsidRDefault="007018C5" w:rsidP="00CA188E">
            <w:pPr>
              <w:rPr>
                <w:sz w:val="20"/>
                <w:szCs w:val="20"/>
              </w:rPr>
            </w:pPr>
            <w:r w:rsidRPr="007018C5">
              <w:rPr>
                <w:sz w:val="20"/>
                <w:szCs w:val="20"/>
              </w:rPr>
              <w:t>The vocabulary use to aggregate the top-down ontology views of the project.</w:t>
            </w:r>
          </w:p>
        </w:tc>
        <w:tc>
          <w:tcPr>
            <w:tcW w:w="0" w:type="auto"/>
            <w:tcBorders>
              <w:top w:val="nil"/>
              <w:bottom w:val="nil"/>
            </w:tcBorders>
          </w:tcPr>
          <w:p w14:paraId="724552DF" w14:textId="77777777" w:rsidR="007018C5" w:rsidRPr="007018C5" w:rsidRDefault="007018C5" w:rsidP="00562CCA">
            <w:pPr>
              <w:rPr>
                <w:sz w:val="20"/>
                <w:szCs w:val="20"/>
              </w:rPr>
            </w:pPr>
            <w:r w:rsidRPr="007018C5">
              <w:rPr>
                <w:sz w:val="20"/>
                <w:szCs w:val="20"/>
              </w:rPr>
              <w:fldChar w:fldCharType="begin"/>
            </w:r>
            <w:r w:rsidRPr="007018C5">
              <w:rPr>
                <w:sz w:val="20"/>
                <w:szCs w:val="20"/>
              </w:rPr>
              <w:instrText xml:space="preserve"> REF _Ref469929330 \r \h  \* MERGEFORMAT </w:instrText>
            </w:r>
            <w:r w:rsidRPr="007018C5">
              <w:rPr>
                <w:sz w:val="20"/>
                <w:szCs w:val="20"/>
              </w:rPr>
            </w:r>
            <w:r w:rsidRPr="007018C5">
              <w:rPr>
                <w:sz w:val="20"/>
                <w:szCs w:val="20"/>
              </w:rPr>
              <w:fldChar w:fldCharType="separate"/>
            </w:r>
            <w:r w:rsidRPr="007018C5">
              <w:rPr>
                <w:sz w:val="20"/>
                <w:szCs w:val="20"/>
              </w:rPr>
              <w:t>2.2</w:t>
            </w:r>
            <w:r w:rsidRPr="007018C5">
              <w:rPr>
                <w:sz w:val="20"/>
                <w:szCs w:val="20"/>
              </w:rPr>
              <w:fldChar w:fldCharType="end"/>
            </w:r>
          </w:p>
        </w:tc>
      </w:tr>
      <w:tr w:rsidR="007018C5" w:rsidRPr="00D81C28" w14:paraId="26E45FBB" w14:textId="77777777" w:rsidTr="00CA188E">
        <w:tc>
          <w:tcPr>
            <w:tcW w:w="0" w:type="auto"/>
            <w:tcBorders>
              <w:top w:val="nil"/>
              <w:bottom w:val="nil"/>
            </w:tcBorders>
          </w:tcPr>
          <w:p w14:paraId="73412B59" w14:textId="77777777" w:rsidR="007018C5" w:rsidRPr="007018C5" w:rsidRDefault="007018C5" w:rsidP="00627722">
            <w:pPr>
              <w:pStyle w:val="Bullet"/>
              <w:numPr>
                <w:ilvl w:val="0"/>
                <w:numId w:val="0"/>
              </w:numPr>
              <w:rPr>
                <w:b/>
                <w:i/>
                <w:sz w:val="20"/>
                <w:szCs w:val="20"/>
              </w:rPr>
            </w:pPr>
            <w:r w:rsidRPr="007018C5">
              <w:rPr>
                <w:b/>
                <w:i/>
                <w:sz w:val="20"/>
                <w:szCs w:val="20"/>
              </w:rPr>
              <w:t>metadata</w:t>
            </w:r>
          </w:p>
        </w:tc>
        <w:tc>
          <w:tcPr>
            <w:tcW w:w="0" w:type="auto"/>
            <w:tcBorders>
              <w:top w:val="nil"/>
              <w:bottom w:val="nil"/>
            </w:tcBorders>
          </w:tcPr>
          <w:p w14:paraId="2628E594" w14:textId="77777777" w:rsidR="007018C5" w:rsidRPr="007018C5" w:rsidRDefault="007018C5" w:rsidP="00CA188E">
            <w:pPr>
              <w:pStyle w:val="Bullet"/>
              <w:numPr>
                <w:ilvl w:val="0"/>
                <w:numId w:val="0"/>
              </w:numPr>
              <w:rPr>
                <w:sz w:val="20"/>
                <w:szCs w:val="20"/>
              </w:rPr>
            </w:pPr>
            <w:r w:rsidRPr="007018C5">
              <w:rPr>
                <w:sz w:val="20"/>
                <w:szCs w:val="20"/>
              </w:rPr>
              <w:t xml:space="preserve">The class framework used to develop the top-down ontologies. </w:t>
            </w:r>
          </w:p>
        </w:tc>
        <w:tc>
          <w:tcPr>
            <w:tcW w:w="0" w:type="auto"/>
            <w:tcBorders>
              <w:top w:val="nil"/>
              <w:bottom w:val="nil"/>
            </w:tcBorders>
          </w:tcPr>
          <w:p w14:paraId="09FC15FE"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40654 \r \h  \* MERGEFORMAT </w:instrText>
            </w:r>
            <w:r w:rsidRPr="007018C5">
              <w:rPr>
                <w:sz w:val="20"/>
                <w:szCs w:val="20"/>
              </w:rPr>
            </w:r>
            <w:r w:rsidRPr="007018C5">
              <w:rPr>
                <w:sz w:val="20"/>
                <w:szCs w:val="20"/>
              </w:rPr>
              <w:fldChar w:fldCharType="separate"/>
            </w:r>
            <w:r w:rsidRPr="007018C5">
              <w:rPr>
                <w:sz w:val="20"/>
                <w:szCs w:val="20"/>
              </w:rPr>
              <w:t>2.1</w:t>
            </w:r>
            <w:r w:rsidRPr="007018C5">
              <w:rPr>
                <w:sz w:val="20"/>
                <w:szCs w:val="20"/>
              </w:rPr>
              <w:fldChar w:fldCharType="end"/>
            </w:r>
          </w:p>
        </w:tc>
      </w:tr>
      <w:tr w:rsidR="007018C5" w:rsidRPr="00D81C28" w14:paraId="013B71BB" w14:textId="77777777" w:rsidTr="00CA188E">
        <w:tc>
          <w:tcPr>
            <w:tcW w:w="0" w:type="auto"/>
            <w:tcBorders>
              <w:top w:val="nil"/>
              <w:bottom w:val="nil"/>
            </w:tcBorders>
          </w:tcPr>
          <w:p w14:paraId="22395417" w14:textId="77777777" w:rsidR="007018C5" w:rsidRPr="007018C5" w:rsidRDefault="007018C5" w:rsidP="00627722">
            <w:pPr>
              <w:pStyle w:val="Bullet"/>
              <w:numPr>
                <w:ilvl w:val="0"/>
                <w:numId w:val="0"/>
              </w:numPr>
              <w:rPr>
                <w:b/>
                <w:i/>
                <w:sz w:val="20"/>
                <w:szCs w:val="20"/>
              </w:rPr>
            </w:pPr>
            <w:r w:rsidRPr="007018C5">
              <w:rPr>
                <w:b/>
                <w:i/>
                <w:sz w:val="20"/>
                <w:szCs w:val="20"/>
              </w:rPr>
              <w:t>mirror</w:t>
            </w:r>
          </w:p>
        </w:tc>
        <w:tc>
          <w:tcPr>
            <w:tcW w:w="0" w:type="auto"/>
            <w:tcBorders>
              <w:top w:val="nil"/>
              <w:bottom w:val="nil"/>
            </w:tcBorders>
          </w:tcPr>
          <w:p w14:paraId="0C5BB0F4" w14:textId="77777777" w:rsidR="007018C5" w:rsidRPr="007018C5" w:rsidRDefault="007018C5" w:rsidP="00CA188E">
            <w:pPr>
              <w:pStyle w:val="Bullet"/>
              <w:numPr>
                <w:ilvl w:val="0"/>
                <w:numId w:val="0"/>
              </w:numPr>
              <w:rPr>
                <w:sz w:val="20"/>
                <w:szCs w:val="20"/>
              </w:rPr>
            </w:pPr>
            <w:r w:rsidRPr="007018C5">
              <w:rPr>
                <w:sz w:val="20"/>
                <w:szCs w:val="20"/>
              </w:rPr>
              <w:t>The ontology framework for mirroring the actual ontology as individuals in order to reason over it.</w:t>
            </w:r>
          </w:p>
        </w:tc>
        <w:tc>
          <w:tcPr>
            <w:tcW w:w="0" w:type="auto"/>
            <w:tcBorders>
              <w:top w:val="nil"/>
              <w:bottom w:val="nil"/>
            </w:tcBorders>
          </w:tcPr>
          <w:p w14:paraId="34A035C4"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00D7C8F0" w14:textId="77777777" w:rsidTr="00CA188E">
        <w:tc>
          <w:tcPr>
            <w:tcW w:w="0" w:type="auto"/>
            <w:tcBorders>
              <w:top w:val="nil"/>
              <w:bottom w:val="nil"/>
            </w:tcBorders>
          </w:tcPr>
          <w:p w14:paraId="6086B805" w14:textId="77777777" w:rsidR="007018C5" w:rsidRPr="007018C5" w:rsidRDefault="007018C5" w:rsidP="00627722">
            <w:pPr>
              <w:pStyle w:val="Bullet"/>
              <w:numPr>
                <w:ilvl w:val="0"/>
                <w:numId w:val="0"/>
              </w:numPr>
              <w:rPr>
                <w:b/>
                <w:i/>
                <w:sz w:val="20"/>
                <w:szCs w:val="20"/>
              </w:rPr>
            </w:pPr>
            <w:r w:rsidRPr="007018C5">
              <w:rPr>
                <w:b/>
                <w:i/>
                <w:sz w:val="20"/>
                <w:szCs w:val="20"/>
              </w:rPr>
              <w:t>mirror-backcasting</w:t>
            </w:r>
          </w:p>
        </w:tc>
        <w:tc>
          <w:tcPr>
            <w:tcW w:w="0" w:type="auto"/>
            <w:tcBorders>
              <w:top w:val="nil"/>
              <w:bottom w:val="nil"/>
            </w:tcBorders>
          </w:tcPr>
          <w:p w14:paraId="2B4E94A6" w14:textId="77777777" w:rsidR="007018C5" w:rsidRPr="007018C5" w:rsidRDefault="007018C5" w:rsidP="00CA188E">
            <w:pPr>
              <w:rPr>
                <w:sz w:val="20"/>
                <w:szCs w:val="20"/>
              </w:rPr>
            </w:pPr>
            <w:r w:rsidRPr="007018C5">
              <w:rPr>
                <w:sz w:val="20"/>
                <w:szCs w:val="20"/>
              </w:rPr>
              <w:t>The mirrored version of the backcasting ontology.</w:t>
            </w:r>
          </w:p>
        </w:tc>
        <w:tc>
          <w:tcPr>
            <w:tcW w:w="0" w:type="auto"/>
            <w:tcBorders>
              <w:top w:val="nil"/>
              <w:bottom w:val="nil"/>
            </w:tcBorders>
          </w:tcPr>
          <w:p w14:paraId="00A97AC7" w14:textId="77777777" w:rsidR="007018C5" w:rsidRPr="007018C5" w:rsidRDefault="007018C5">
            <w:p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76DC9C52" w14:textId="77777777" w:rsidTr="00CA188E">
        <w:tc>
          <w:tcPr>
            <w:tcW w:w="0" w:type="auto"/>
            <w:tcBorders>
              <w:top w:val="nil"/>
              <w:bottom w:val="nil"/>
            </w:tcBorders>
          </w:tcPr>
          <w:p w14:paraId="71444BD8" w14:textId="77777777" w:rsidR="007018C5" w:rsidRPr="007018C5" w:rsidRDefault="007018C5" w:rsidP="00627722">
            <w:pPr>
              <w:pStyle w:val="Bullet"/>
              <w:numPr>
                <w:ilvl w:val="0"/>
                <w:numId w:val="0"/>
              </w:numPr>
              <w:rPr>
                <w:b/>
                <w:i/>
                <w:sz w:val="20"/>
                <w:szCs w:val="20"/>
              </w:rPr>
            </w:pPr>
            <w:r w:rsidRPr="007018C5">
              <w:rPr>
                <w:b/>
                <w:i/>
                <w:sz w:val="20"/>
                <w:szCs w:val="20"/>
              </w:rPr>
              <w:t>mirror-core</w:t>
            </w:r>
          </w:p>
        </w:tc>
        <w:tc>
          <w:tcPr>
            <w:tcW w:w="0" w:type="auto"/>
            <w:tcBorders>
              <w:top w:val="nil"/>
              <w:bottom w:val="nil"/>
            </w:tcBorders>
          </w:tcPr>
          <w:p w14:paraId="641E8CB2" w14:textId="77777777" w:rsidR="007018C5" w:rsidRPr="007018C5" w:rsidRDefault="007018C5" w:rsidP="00CA188E">
            <w:pPr>
              <w:pStyle w:val="Bullet"/>
              <w:numPr>
                <w:ilvl w:val="0"/>
                <w:numId w:val="0"/>
              </w:numPr>
              <w:rPr>
                <w:sz w:val="20"/>
                <w:szCs w:val="20"/>
              </w:rPr>
            </w:pPr>
            <w:r w:rsidRPr="007018C5">
              <w:rPr>
                <w:sz w:val="20"/>
                <w:szCs w:val="20"/>
              </w:rPr>
              <w:t>The mirrored version of core ontology.</w:t>
            </w:r>
          </w:p>
        </w:tc>
        <w:tc>
          <w:tcPr>
            <w:tcW w:w="0" w:type="auto"/>
            <w:tcBorders>
              <w:top w:val="nil"/>
              <w:bottom w:val="nil"/>
            </w:tcBorders>
          </w:tcPr>
          <w:p w14:paraId="0308777D"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776E0CAA" w14:textId="77777777" w:rsidTr="00CA188E">
        <w:tc>
          <w:tcPr>
            <w:tcW w:w="0" w:type="auto"/>
            <w:tcBorders>
              <w:top w:val="nil"/>
              <w:bottom w:val="nil"/>
            </w:tcBorders>
          </w:tcPr>
          <w:p w14:paraId="0865F28D" w14:textId="77777777" w:rsidR="007018C5" w:rsidRPr="007018C5" w:rsidRDefault="007018C5" w:rsidP="00627722">
            <w:pPr>
              <w:pStyle w:val="Bullet"/>
              <w:numPr>
                <w:ilvl w:val="0"/>
                <w:numId w:val="0"/>
              </w:numPr>
              <w:rPr>
                <w:b/>
                <w:i/>
                <w:sz w:val="20"/>
                <w:szCs w:val="20"/>
              </w:rPr>
            </w:pPr>
            <w:r w:rsidRPr="007018C5">
              <w:rPr>
                <w:b/>
                <w:i/>
                <w:sz w:val="20"/>
                <w:szCs w:val="20"/>
              </w:rPr>
              <w:t>mirror-expert</w:t>
            </w:r>
          </w:p>
        </w:tc>
        <w:tc>
          <w:tcPr>
            <w:tcW w:w="0" w:type="auto"/>
            <w:tcBorders>
              <w:top w:val="nil"/>
              <w:bottom w:val="nil"/>
            </w:tcBorders>
          </w:tcPr>
          <w:p w14:paraId="4A16BFE6" w14:textId="77777777" w:rsidR="007018C5" w:rsidRPr="007018C5" w:rsidRDefault="007018C5" w:rsidP="00CA188E">
            <w:pPr>
              <w:pStyle w:val="Bullet"/>
              <w:numPr>
                <w:ilvl w:val="0"/>
                <w:numId w:val="0"/>
              </w:numPr>
              <w:rPr>
                <w:sz w:val="20"/>
                <w:szCs w:val="20"/>
              </w:rPr>
            </w:pPr>
            <w:r w:rsidRPr="007018C5">
              <w:rPr>
                <w:sz w:val="20"/>
                <w:szCs w:val="20"/>
              </w:rPr>
              <w:t>The mirrored version of expert ontology.</w:t>
            </w:r>
          </w:p>
        </w:tc>
        <w:tc>
          <w:tcPr>
            <w:tcW w:w="0" w:type="auto"/>
            <w:tcBorders>
              <w:top w:val="nil"/>
              <w:bottom w:val="nil"/>
            </w:tcBorders>
          </w:tcPr>
          <w:p w14:paraId="65CCA8A1"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4B481A32" w14:textId="77777777" w:rsidTr="00CA188E">
        <w:tc>
          <w:tcPr>
            <w:tcW w:w="0" w:type="auto"/>
            <w:tcBorders>
              <w:top w:val="nil"/>
              <w:bottom w:val="nil"/>
            </w:tcBorders>
          </w:tcPr>
          <w:p w14:paraId="53E8D057" w14:textId="77777777" w:rsidR="007018C5" w:rsidRPr="007018C5" w:rsidRDefault="007018C5" w:rsidP="00627722">
            <w:pPr>
              <w:pStyle w:val="Bullet"/>
              <w:numPr>
                <w:ilvl w:val="0"/>
                <w:numId w:val="0"/>
              </w:numPr>
              <w:rPr>
                <w:b/>
                <w:i/>
                <w:sz w:val="20"/>
                <w:szCs w:val="20"/>
              </w:rPr>
            </w:pPr>
            <w:r w:rsidRPr="007018C5">
              <w:rPr>
                <w:b/>
                <w:i/>
                <w:sz w:val="20"/>
                <w:szCs w:val="20"/>
              </w:rPr>
              <w:t>mirror-initiative</w:t>
            </w:r>
          </w:p>
        </w:tc>
        <w:tc>
          <w:tcPr>
            <w:tcW w:w="0" w:type="auto"/>
            <w:tcBorders>
              <w:top w:val="nil"/>
              <w:bottom w:val="nil"/>
            </w:tcBorders>
          </w:tcPr>
          <w:p w14:paraId="258D79BE" w14:textId="77777777" w:rsidR="007018C5" w:rsidRPr="007018C5" w:rsidRDefault="007018C5" w:rsidP="00CA188E">
            <w:pPr>
              <w:pStyle w:val="Bullet"/>
              <w:numPr>
                <w:ilvl w:val="0"/>
                <w:numId w:val="0"/>
              </w:numPr>
              <w:rPr>
                <w:sz w:val="20"/>
                <w:szCs w:val="20"/>
              </w:rPr>
            </w:pPr>
            <w:r w:rsidRPr="007018C5">
              <w:rPr>
                <w:sz w:val="20"/>
                <w:szCs w:val="20"/>
              </w:rPr>
              <w:t>The mirrored version of initiative ontology.</w:t>
            </w:r>
          </w:p>
        </w:tc>
        <w:tc>
          <w:tcPr>
            <w:tcW w:w="0" w:type="auto"/>
            <w:tcBorders>
              <w:top w:val="nil"/>
              <w:bottom w:val="nil"/>
            </w:tcBorders>
          </w:tcPr>
          <w:p w14:paraId="3F842339"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7978FB59" w14:textId="77777777" w:rsidTr="00CA188E">
        <w:tc>
          <w:tcPr>
            <w:tcW w:w="0" w:type="auto"/>
            <w:tcBorders>
              <w:top w:val="nil"/>
              <w:bottom w:val="nil"/>
            </w:tcBorders>
          </w:tcPr>
          <w:p w14:paraId="2821DDDC" w14:textId="77777777" w:rsidR="007018C5" w:rsidRPr="007018C5" w:rsidRDefault="007018C5" w:rsidP="00627722">
            <w:pPr>
              <w:pStyle w:val="Bullet"/>
              <w:numPr>
                <w:ilvl w:val="0"/>
                <w:numId w:val="0"/>
              </w:numPr>
              <w:rPr>
                <w:b/>
                <w:i/>
                <w:sz w:val="20"/>
                <w:szCs w:val="20"/>
              </w:rPr>
            </w:pPr>
            <w:r w:rsidRPr="007018C5">
              <w:rPr>
                <w:b/>
                <w:i/>
                <w:sz w:val="20"/>
                <w:szCs w:val="20"/>
              </w:rPr>
              <w:t>mirror-ntnu</w:t>
            </w:r>
          </w:p>
        </w:tc>
        <w:tc>
          <w:tcPr>
            <w:tcW w:w="0" w:type="auto"/>
            <w:tcBorders>
              <w:top w:val="nil"/>
              <w:bottom w:val="nil"/>
            </w:tcBorders>
          </w:tcPr>
          <w:p w14:paraId="364917C4" w14:textId="77777777" w:rsidR="007018C5" w:rsidRPr="007018C5" w:rsidRDefault="007018C5" w:rsidP="00CA188E">
            <w:pPr>
              <w:pStyle w:val="Bullet"/>
              <w:numPr>
                <w:ilvl w:val="0"/>
                <w:numId w:val="0"/>
              </w:numPr>
              <w:rPr>
                <w:sz w:val="20"/>
                <w:szCs w:val="20"/>
              </w:rPr>
            </w:pPr>
            <w:r w:rsidRPr="007018C5">
              <w:rPr>
                <w:sz w:val="20"/>
                <w:szCs w:val="20"/>
              </w:rPr>
              <w:t>The mirrored version of ntnu-ontology.</w:t>
            </w:r>
          </w:p>
        </w:tc>
        <w:tc>
          <w:tcPr>
            <w:tcW w:w="0" w:type="auto"/>
            <w:tcBorders>
              <w:top w:val="nil"/>
              <w:bottom w:val="nil"/>
            </w:tcBorders>
          </w:tcPr>
          <w:p w14:paraId="2D2181B0"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6EC60F1C" w14:textId="77777777" w:rsidTr="00CA188E">
        <w:tc>
          <w:tcPr>
            <w:tcW w:w="0" w:type="auto"/>
            <w:tcBorders>
              <w:top w:val="nil"/>
              <w:bottom w:val="nil"/>
            </w:tcBorders>
          </w:tcPr>
          <w:p w14:paraId="314F914D" w14:textId="77777777" w:rsidR="007018C5" w:rsidRPr="007018C5" w:rsidRDefault="007018C5" w:rsidP="00627722">
            <w:pPr>
              <w:pStyle w:val="Bullet"/>
              <w:numPr>
                <w:ilvl w:val="0"/>
                <w:numId w:val="0"/>
              </w:numPr>
              <w:rPr>
                <w:b/>
                <w:i/>
                <w:sz w:val="20"/>
                <w:szCs w:val="20"/>
              </w:rPr>
            </w:pPr>
            <w:r w:rsidRPr="007018C5">
              <w:rPr>
                <w:b/>
                <w:i/>
                <w:sz w:val="20"/>
                <w:szCs w:val="20"/>
              </w:rPr>
              <w:t>mirror-questionnaire</w:t>
            </w:r>
          </w:p>
        </w:tc>
        <w:tc>
          <w:tcPr>
            <w:tcW w:w="0" w:type="auto"/>
            <w:tcBorders>
              <w:top w:val="nil"/>
              <w:bottom w:val="nil"/>
            </w:tcBorders>
          </w:tcPr>
          <w:p w14:paraId="5485F623" w14:textId="77777777" w:rsidR="007018C5" w:rsidRPr="007018C5" w:rsidRDefault="007018C5" w:rsidP="00CA188E">
            <w:pPr>
              <w:pStyle w:val="Bullet"/>
              <w:numPr>
                <w:ilvl w:val="0"/>
                <w:numId w:val="0"/>
              </w:numPr>
              <w:rPr>
                <w:sz w:val="20"/>
                <w:szCs w:val="20"/>
              </w:rPr>
            </w:pPr>
            <w:r w:rsidRPr="007018C5">
              <w:rPr>
                <w:sz w:val="20"/>
                <w:szCs w:val="20"/>
              </w:rPr>
              <w:t>The mirrored version of questionnaire.</w:t>
            </w:r>
          </w:p>
        </w:tc>
        <w:tc>
          <w:tcPr>
            <w:tcW w:w="0" w:type="auto"/>
            <w:tcBorders>
              <w:top w:val="nil"/>
              <w:bottom w:val="nil"/>
            </w:tcBorders>
          </w:tcPr>
          <w:p w14:paraId="32407B47"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2DC87593" w14:textId="77777777" w:rsidTr="00CA188E">
        <w:tc>
          <w:tcPr>
            <w:tcW w:w="0" w:type="auto"/>
            <w:tcBorders>
              <w:top w:val="nil"/>
              <w:bottom w:val="nil"/>
            </w:tcBorders>
          </w:tcPr>
          <w:p w14:paraId="3F3E877A" w14:textId="77777777" w:rsidR="007018C5" w:rsidRPr="007018C5" w:rsidRDefault="007018C5" w:rsidP="00627722">
            <w:pPr>
              <w:pStyle w:val="Bullet"/>
              <w:numPr>
                <w:ilvl w:val="0"/>
                <w:numId w:val="0"/>
              </w:numPr>
              <w:rPr>
                <w:b/>
                <w:i/>
                <w:sz w:val="20"/>
                <w:szCs w:val="20"/>
              </w:rPr>
            </w:pPr>
            <w:r w:rsidRPr="007018C5">
              <w:rPr>
                <w:b/>
                <w:i/>
                <w:sz w:val="20"/>
                <w:szCs w:val="20"/>
              </w:rPr>
              <w:t>mirror-regional-roe</w:t>
            </w:r>
          </w:p>
        </w:tc>
        <w:tc>
          <w:tcPr>
            <w:tcW w:w="0" w:type="auto"/>
            <w:tcBorders>
              <w:top w:val="nil"/>
              <w:bottom w:val="nil"/>
            </w:tcBorders>
          </w:tcPr>
          <w:p w14:paraId="5CE03925" w14:textId="77777777" w:rsidR="007018C5" w:rsidRPr="007018C5" w:rsidRDefault="007018C5" w:rsidP="00CA188E">
            <w:pPr>
              <w:pStyle w:val="Bullet"/>
              <w:numPr>
                <w:ilvl w:val="0"/>
                <w:numId w:val="0"/>
              </w:numPr>
              <w:rPr>
                <w:sz w:val="20"/>
                <w:szCs w:val="20"/>
              </w:rPr>
            </w:pPr>
            <w:r w:rsidRPr="007018C5">
              <w:rPr>
                <w:sz w:val="20"/>
                <w:szCs w:val="20"/>
              </w:rPr>
              <w:t>The mirrored version of regional-roe ontology.</w:t>
            </w:r>
          </w:p>
        </w:tc>
        <w:tc>
          <w:tcPr>
            <w:tcW w:w="0" w:type="auto"/>
            <w:tcBorders>
              <w:top w:val="nil"/>
              <w:bottom w:val="nil"/>
            </w:tcBorders>
          </w:tcPr>
          <w:p w14:paraId="20FD3AE0"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71B0B9D5" w14:textId="77777777" w:rsidTr="00CA188E">
        <w:tc>
          <w:tcPr>
            <w:tcW w:w="0" w:type="auto"/>
            <w:tcBorders>
              <w:top w:val="nil"/>
              <w:bottom w:val="nil"/>
            </w:tcBorders>
          </w:tcPr>
          <w:p w14:paraId="7E5345D7" w14:textId="77777777" w:rsidR="007018C5" w:rsidRPr="007018C5" w:rsidRDefault="007018C5" w:rsidP="00627722">
            <w:pPr>
              <w:pStyle w:val="Bullet"/>
              <w:numPr>
                <w:ilvl w:val="0"/>
                <w:numId w:val="0"/>
              </w:numPr>
              <w:rPr>
                <w:b/>
                <w:i/>
                <w:sz w:val="20"/>
                <w:szCs w:val="20"/>
              </w:rPr>
            </w:pPr>
            <w:r w:rsidRPr="007018C5">
              <w:rPr>
                <w:b/>
                <w:i/>
                <w:sz w:val="20"/>
                <w:szCs w:val="20"/>
              </w:rPr>
              <w:t>mirror-regional-sco</w:t>
            </w:r>
          </w:p>
        </w:tc>
        <w:tc>
          <w:tcPr>
            <w:tcW w:w="0" w:type="auto"/>
            <w:tcBorders>
              <w:top w:val="nil"/>
              <w:bottom w:val="nil"/>
            </w:tcBorders>
          </w:tcPr>
          <w:p w14:paraId="5BAB4735" w14:textId="77777777" w:rsidR="007018C5" w:rsidRPr="007018C5" w:rsidRDefault="007018C5" w:rsidP="00CA188E">
            <w:pPr>
              <w:pStyle w:val="Bullet"/>
              <w:numPr>
                <w:ilvl w:val="0"/>
                <w:numId w:val="0"/>
              </w:numPr>
              <w:rPr>
                <w:sz w:val="20"/>
                <w:szCs w:val="20"/>
              </w:rPr>
            </w:pPr>
            <w:r w:rsidRPr="007018C5">
              <w:rPr>
                <w:sz w:val="20"/>
                <w:szCs w:val="20"/>
              </w:rPr>
              <w:t>The mirrored version of regional-sco ontology.</w:t>
            </w:r>
          </w:p>
        </w:tc>
        <w:tc>
          <w:tcPr>
            <w:tcW w:w="0" w:type="auto"/>
            <w:tcBorders>
              <w:top w:val="nil"/>
              <w:bottom w:val="nil"/>
            </w:tcBorders>
          </w:tcPr>
          <w:p w14:paraId="54D7B111"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15900970" w14:textId="77777777" w:rsidTr="00CA188E">
        <w:tc>
          <w:tcPr>
            <w:tcW w:w="0" w:type="auto"/>
            <w:tcBorders>
              <w:top w:val="nil"/>
              <w:bottom w:val="nil"/>
            </w:tcBorders>
          </w:tcPr>
          <w:p w14:paraId="23D6065C" w14:textId="77777777" w:rsidR="007018C5" w:rsidRPr="007018C5" w:rsidRDefault="007018C5" w:rsidP="00627722">
            <w:pPr>
              <w:pStyle w:val="Bullet"/>
              <w:numPr>
                <w:ilvl w:val="0"/>
                <w:numId w:val="0"/>
              </w:numPr>
              <w:rPr>
                <w:b/>
                <w:i/>
                <w:sz w:val="20"/>
                <w:szCs w:val="20"/>
              </w:rPr>
            </w:pPr>
            <w:r w:rsidRPr="007018C5">
              <w:rPr>
                <w:b/>
                <w:i/>
                <w:sz w:val="20"/>
                <w:szCs w:val="20"/>
              </w:rPr>
              <w:t>mirror-sna-roe</w:t>
            </w:r>
          </w:p>
        </w:tc>
        <w:tc>
          <w:tcPr>
            <w:tcW w:w="0" w:type="auto"/>
            <w:tcBorders>
              <w:top w:val="nil"/>
              <w:bottom w:val="nil"/>
            </w:tcBorders>
          </w:tcPr>
          <w:p w14:paraId="64BEB323" w14:textId="77777777" w:rsidR="007018C5" w:rsidRPr="007018C5" w:rsidRDefault="007018C5" w:rsidP="00CA188E">
            <w:pPr>
              <w:pStyle w:val="Bullet"/>
              <w:numPr>
                <w:ilvl w:val="0"/>
                <w:numId w:val="0"/>
              </w:numPr>
              <w:rPr>
                <w:sz w:val="20"/>
                <w:szCs w:val="20"/>
              </w:rPr>
            </w:pPr>
            <w:r w:rsidRPr="007018C5">
              <w:rPr>
                <w:sz w:val="20"/>
                <w:szCs w:val="20"/>
              </w:rPr>
              <w:t>The mirrored version of sna-roe ontology.</w:t>
            </w:r>
          </w:p>
        </w:tc>
        <w:tc>
          <w:tcPr>
            <w:tcW w:w="0" w:type="auto"/>
            <w:tcBorders>
              <w:top w:val="nil"/>
              <w:bottom w:val="nil"/>
            </w:tcBorders>
          </w:tcPr>
          <w:p w14:paraId="02EB3D01"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20262622" w14:textId="77777777" w:rsidTr="00CA188E">
        <w:tc>
          <w:tcPr>
            <w:tcW w:w="0" w:type="auto"/>
            <w:tcBorders>
              <w:top w:val="nil"/>
              <w:bottom w:val="nil"/>
            </w:tcBorders>
          </w:tcPr>
          <w:p w14:paraId="51C6B866" w14:textId="77777777" w:rsidR="007018C5" w:rsidRPr="007018C5" w:rsidRDefault="007018C5" w:rsidP="00627722">
            <w:pPr>
              <w:pStyle w:val="Bullet"/>
              <w:numPr>
                <w:ilvl w:val="0"/>
                <w:numId w:val="0"/>
              </w:numPr>
              <w:rPr>
                <w:b/>
                <w:i/>
                <w:sz w:val="20"/>
                <w:szCs w:val="20"/>
              </w:rPr>
            </w:pPr>
            <w:r w:rsidRPr="007018C5">
              <w:rPr>
                <w:b/>
                <w:i/>
                <w:sz w:val="20"/>
                <w:szCs w:val="20"/>
              </w:rPr>
              <w:t>mirror-sna-sco</w:t>
            </w:r>
          </w:p>
        </w:tc>
        <w:tc>
          <w:tcPr>
            <w:tcW w:w="0" w:type="auto"/>
            <w:tcBorders>
              <w:top w:val="nil"/>
              <w:bottom w:val="nil"/>
            </w:tcBorders>
          </w:tcPr>
          <w:p w14:paraId="4F9D0010" w14:textId="77777777" w:rsidR="007018C5" w:rsidRPr="007018C5" w:rsidRDefault="007018C5" w:rsidP="00CA188E">
            <w:pPr>
              <w:pStyle w:val="Bullet"/>
              <w:numPr>
                <w:ilvl w:val="0"/>
                <w:numId w:val="0"/>
              </w:numPr>
              <w:rPr>
                <w:sz w:val="20"/>
                <w:szCs w:val="20"/>
              </w:rPr>
            </w:pPr>
            <w:r w:rsidRPr="007018C5">
              <w:rPr>
                <w:sz w:val="20"/>
                <w:szCs w:val="20"/>
              </w:rPr>
              <w:t>The mirrored version of sna-sco.</w:t>
            </w:r>
          </w:p>
        </w:tc>
        <w:tc>
          <w:tcPr>
            <w:tcW w:w="0" w:type="auto"/>
            <w:tcBorders>
              <w:top w:val="nil"/>
              <w:bottom w:val="nil"/>
            </w:tcBorders>
          </w:tcPr>
          <w:p w14:paraId="55184BF0"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7F926343" w14:textId="77777777" w:rsidTr="00CA188E">
        <w:tc>
          <w:tcPr>
            <w:tcW w:w="0" w:type="auto"/>
            <w:tcBorders>
              <w:top w:val="nil"/>
              <w:bottom w:val="nil"/>
            </w:tcBorders>
          </w:tcPr>
          <w:p w14:paraId="7291A810" w14:textId="77777777" w:rsidR="007018C5" w:rsidRPr="007018C5" w:rsidRDefault="007018C5" w:rsidP="00627722">
            <w:pPr>
              <w:pStyle w:val="Bullet"/>
              <w:numPr>
                <w:ilvl w:val="0"/>
                <w:numId w:val="0"/>
              </w:numPr>
              <w:rPr>
                <w:b/>
                <w:i/>
                <w:sz w:val="20"/>
                <w:szCs w:val="20"/>
              </w:rPr>
            </w:pPr>
            <w:r w:rsidRPr="007018C5">
              <w:rPr>
                <w:b/>
                <w:i/>
                <w:sz w:val="20"/>
                <w:szCs w:val="20"/>
              </w:rPr>
              <w:t>mirror-tipac</w:t>
            </w:r>
          </w:p>
        </w:tc>
        <w:tc>
          <w:tcPr>
            <w:tcW w:w="0" w:type="auto"/>
            <w:tcBorders>
              <w:top w:val="nil"/>
              <w:bottom w:val="nil"/>
            </w:tcBorders>
          </w:tcPr>
          <w:p w14:paraId="58E9531D" w14:textId="77777777" w:rsidR="007018C5" w:rsidRPr="007018C5" w:rsidRDefault="007018C5" w:rsidP="00CA188E">
            <w:pPr>
              <w:pStyle w:val="Bullet"/>
              <w:numPr>
                <w:ilvl w:val="0"/>
                <w:numId w:val="0"/>
              </w:numPr>
              <w:rPr>
                <w:sz w:val="20"/>
                <w:szCs w:val="20"/>
              </w:rPr>
            </w:pPr>
            <w:r w:rsidRPr="007018C5">
              <w:rPr>
                <w:sz w:val="20"/>
                <w:szCs w:val="20"/>
              </w:rPr>
              <w:t>The mirrored version of tipac ontology.</w:t>
            </w:r>
          </w:p>
        </w:tc>
        <w:tc>
          <w:tcPr>
            <w:tcW w:w="0" w:type="auto"/>
            <w:tcBorders>
              <w:top w:val="nil"/>
              <w:bottom w:val="nil"/>
            </w:tcBorders>
          </w:tcPr>
          <w:p w14:paraId="0A266F8E"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3042F914" w14:textId="77777777" w:rsidTr="00CA188E">
        <w:tc>
          <w:tcPr>
            <w:tcW w:w="0" w:type="auto"/>
            <w:tcBorders>
              <w:top w:val="nil"/>
              <w:bottom w:val="nil"/>
            </w:tcBorders>
          </w:tcPr>
          <w:p w14:paraId="2DF708E3" w14:textId="77777777" w:rsidR="007018C5" w:rsidRPr="007018C5" w:rsidRDefault="007018C5" w:rsidP="00627722">
            <w:pPr>
              <w:pStyle w:val="Bullet"/>
              <w:numPr>
                <w:ilvl w:val="0"/>
                <w:numId w:val="0"/>
              </w:numPr>
              <w:rPr>
                <w:b/>
                <w:i/>
                <w:sz w:val="20"/>
                <w:szCs w:val="20"/>
              </w:rPr>
            </w:pPr>
            <w:r w:rsidRPr="007018C5">
              <w:rPr>
                <w:b/>
                <w:i/>
                <w:sz w:val="20"/>
                <w:szCs w:val="20"/>
              </w:rPr>
              <w:t>mirror-top-down</w:t>
            </w:r>
          </w:p>
        </w:tc>
        <w:tc>
          <w:tcPr>
            <w:tcW w:w="0" w:type="auto"/>
            <w:tcBorders>
              <w:top w:val="nil"/>
              <w:bottom w:val="nil"/>
            </w:tcBorders>
          </w:tcPr>
          <w:p w14:paraId="791CB691" w14:textId="77777777" w:rsidR="007018C5" w:rsidRPr="007018C5" w:rsidRDefault="007018C5" w:rsidP="00CA188E">
            <w:pPr>
              <w:pStyle w:val="Bullet"/>
              <w:numPr>
                <w:ilvl w:val="0"/>
                <w:numId w:val="0"/>
              </w:numPr>
              <w:rPr>
                <w:sz w:val="20"/>
                <w:szCs w:val="20"/>
              </w:rPr>
            </w:pPr>
            <w:r w:rsidRPr="007018C5">
              <w:rPr>
                <w:sz w:val="20"/>
                <w:szCs w:val="20"/>
              </w:rPr>
              <w:t>The mirrored version of core.</w:t>
            </w:r>
          </w:p>
        </w:tc>
        <w:tc>
          <w:tcPr>
            <w:tcW w:w="0" w:type="auto"/>
            <w:tcBorders>
              <w:top w:val="nil"/>
              <w:bottom w:val="nil"/>
            </w:tcBorders>
          </w:tcPr>
          <w:p w14:paraId="5D94CB2A"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1842256E" w14:textId="77777777" w:rsidTr="00CA188E">
        <w:tc>
          <w:tcPr>
            <w:tcW w:w="0" w:type="auto"/>
            <w:tcBorders>
              <w:top w:val="nil"/>
              <w:bottom w:val="nil"/>
            </w:tcBorders>
          </w:tcPr>
          <w:p w14:paraId="145A408C" w14:textId="77777777" w:rsidR="007018C5" w:rsidRPr="007018C5" w:rsidRDefault="007018C5" w:rsidP="00627722">
            <w:pPr>
              <w:pStyle w:val="Bullet"/>
              <w:numPr>
                <w:ilvl w:val="0"/>
                <w:numId w:val="0"/>
              </w:numPr>
              <w:rPr>
                <w:b/>
                <w:i/>
                <w:sz w:val="20"/>
                <w:szCs w:val="20"/>
              </w:rPr>
            </w:pPr>
            <w:r w:rsidRPr="007018C5">
              <w:rPr>
                <w:b/>
                <w:i/>
                <w:sz w:val="20"/>
                <w:szCs w:val="20"/>
              </w:rPr>
              <w:t>mirror-tsc</w:t>
            </w:r>
          </w:p>
        </w:tc>
        <w:tc>
          <w:tcPr>
            <w:tcW w:w="0" w:type="auto"/>
            <w:tcBorders>
              <w:top w:val="nil"/>
              <w:bottom w:val="nil"/>
            </w:tcBorders>
          </w:tcPr>
          <w:p w14:paraId="656AEAE3" w14:textId="77777777" w:rsidR="007018C5" w:rsidRPr="007018C5" w:rsidRDefault="007018C5" w:rsidP="00CA188E">
            <w:pPr>
              <w:pStyle w:val="Bullet"/>
              <w:numPr>
                <w:ilvl w:val="0"/>
                <w:numId w:val="0"/>
              </w:numPr>
              <w:rPr>
                <w:sz w:val="20"/>
                <w:szCs w:val="20"/>
              </w:rPr>
            </w:pPr>
            <w:r w:rsidRPr="007018C5">
              <w:rPr>
                <w:sz w:val="20"/>
                <w:szCs w:val="20"/>
              </w:rPr>
              <w:t>The mirrored version of tsc ontology.</w:t>
            </w:r>
          </w:p>
        </w:tc>
        <w:tc>
          <w:tcPr>
            <w:tcW w:w="0" w:type="auto"/>
            <w:tcBorders>
              <w:top w:val="nil"/>
              <w:bottom w:val="nil"/>
            </w:tcBorders>
          </w:tcPr>
          <w:p w14:paraId="51C1F0DD"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31DDA78A" w14:textId="77777777" w:rsidTr="00CA188E">
        <w:tc>
          <w:tcPr>
            <w:tcW w:w="0" w:type="auto"/>
            <w:tcBorders>
              <w:top w:val="nil"/>
              <w:bottom w:val="nil"/>
            </w:tcBorders>
          </w:tcPr>
          <w:p w14:paraId="3CA2A9F4" w14:textId="77777777" w:rsidR="007018C5" w:rsidRPr="007018C5" w:rsidRDefault="007018C5" w:rsidP="00627722">
            <w:pPr>
              <w:pStyle w:val="Bullet"/>
              <w:numPr>
                <w:ilvl w:val="0"/>
                <w:numId w:val="0"/>
              </w:numPr>
              <w:rPr>
                <w:b/>
                <w:i/>
                <w:sz w:val="20"/>
                <w:szCs w:val="20"/>
              </w:rPr>
            </w:pPr>
            <w:r w:rsidRPr="007018C5">
              <w:rPr>
                <w:b/>
                <w:i/>
                <w:sz w:val="20"/>
                <w:szCs w:val="20"/>
              </w:rPr>
              <w:t>mirror-ubah</w:t>
            </w:r>
          </w:p>
        </w:tc>
        <w:tc>
          <w:tcPr>
            <w:tcW w:w="0" w:type="auto"/>
            <w:tcBorders>
              <w:top w:val="nil"/>
              <w:bottom w:val="nil"/>
            </w:tcBorders>
          </w:tcPr>
          <w:p w14:paraId="475EC9EF" w14:textId="77777777" w:rsidR="007018C5" w:rsidRPr="007018C5" w:rsidRDefault="007018C5" w:rsidP="00CA188E">
            <w:pPr>
              <w:pStyle w:val="Bullet"/>
              <w:numPr>
                <w:ilvl w:val="0"/>
                <w:numId w:val="0"/>
              </w:numPr>
              <w:rPr>
                <w:sz w:val="20"/>
                <w:szCs w:val="20"/>
              </w:rPr>
            </w:pPr>
            <w:r w:rsidRPr="007018C5">
              <w:rPr>
                <w:sz w:val="20"/>
                <w:szCs w:val="20"/>
              </w:rPr>
              <w:t>The mirrored version of ubah ontology.</w:t>
            </w:r>
          </w:p>
        </w:tc>
        <w:tc>
          <w:tcPr>
            <w:tcW w:w="0" w:type="auto"/>
            <w:tcBorders>
              <w:top w:val="nil"/>
              <w:bottom w:val="nil"/>
            </w:tcBorders>
          </w:tcPr>
          <w:p w14:paraId="1A75BCEE"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6790AFD3" w14:textId="77777777" w:rsidTr="00CA188E">
        <w:tc>
          <w:tcPr>
            <w:tcW w:w="0" w:type="auto"/>
            <w:tcBorders>
              <w:top w:val="nil"/>
              <w:bottom w:val="nil"/>
            </w:tcBorders>
          </w:tcPr>
          <w:p w14:paraId="1F713200" w14:textId="77777777" w:rsidR="007018C5" w:rsidRPr="007018C5" w:rsidRDefault="007018C5" w:rsidP="00627722">
            <w:pPr>
              <w:pStyle w:val="Bullet"/>
              <w:numPr>
                <w:ilvl w:val="0"/>
                <w:numId w:val="0"/>
              </w:numPr>
              <w:rPr>
                <w:b/>
                <w:i/>
                <w:sz w:val="20"/>
                <w:szCs w:val="20"/>
              </w:rPr>
            </w:pPr>
            <w:r w:rsidRPr="007018C5">
              <w:rPr>
                <w:b/>
                <w:i/>
                <w:sz w:val="20"/>
                <w:szCs w:val="20"/>
              </w:rPr>
              <w:t>mirror-ukhls</w:t>
            </w:r>
          </w:p>
        </w:tc>
        <w:tc>
          <w:tcPr>
            <w:tcW w:w="0" w:type="auto"/>
            <w:tcBorders>
              <w:top w:val="nil"/>
              <w:bottom w:val="nil"/>
            </w:tcBorders>
          </w:tcPr>
          <w:p w14:paraId="5497EDCF" w14:textId="77777777" w:rsidR="007018C5" w:rsidRPr="007018C5" w:rsidRDefault="007018C5" w:rsidP="00CA188E">
            <w:pPr>
              <w:pStyle w:val="Bullet"/>
              <w:numPr>
                <w:ilvl w:val="0"/>
                <w:numId w:val="0"/>
              </w:numPr>
              <w:rPr>
                <w:sz w:val="20"/>
                <w:szCs w:val="20"/>
              </w:rPr>
            </w:pPr>
            <w:r w:rsidRPr="007018C5">
              <w:rPr>
                <w:sz w:val="20"/>
                <w:szCs w:val="20"/>
              </w:rPr>
              <w:t>The mirrored version of ukhls ontology.</w:t>
            </w:r>
          </w:p>
        </w:tc>
        <w:tc>
          <w:tcPr>
            <w:tcW w:w="0" w:type="auto"/>
            <w:tcBorders>
              <w:top w:val="nil"/>
              <w:bottom w:val="nil"/>
            </w:tcBorders>
          </w:tcPr>
          <w:p w14:paraId="638B06CC" w14:textId="77777777" w:rsidR="007018C5" w:rsidRPr="007018C5" w:rsidRDefault="007018C5" w:rsidP="00627722">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29491 \r \h  \* MERGEFORMAT </w:instrText>
            </w:r>
            <w:r w:rsidRPr="007018C5">
              <w:rPr>
                <w:sz w:val="20"/>
                <w:szCs w:val="20"/>
              </w:rPr>
            </w:r>
            <w:r w:rsidRPr="007018C5">
              <w:rPr>
                <w:sz w:val="20"/>
                <w:szCs w:val="20"/>
              </w:rPr>
              <w:fldChar w:fldCharType="separate"/>
            </w:r>
            <w:r w:rsidRPr="007018C5">
              <w:rPr>
                <w:sz w:val="20"/>
                <w:szCs w:val="20"/>
              </w:rPr>
              <w:t>2.4</w:t>
            </w:r>
            <w:r w:rsidRPr="007018C5">
              <w:rPr>
                <w:sz w:val="20"/>
                <w:szCs w:val="20"/>
              </w:rPr>
              <w:fldChar w:fldCharType="end"/>
            </w:r>
          </w:p>
        </w:tc>
      </w:tr>
      <w:tr w:rsidR="007018C5" w:rsidRPr="00D81C28" w14:paraId="6AA86AD4" w14:textId="77777777" w:rsidTr="00CA188E">
        <w:tc>
          <w:tcPr>
            <w:tcW w:w="0" w:type="auto"/>
            <w:tcBorders>
              <w:top w:val="nil"/>
              <w:bottom w:val="nil"/>
            </w:tcBorders>
          </w:tcPr>
          <w:p w14:paraId="34B62B30" w14:textId="77777777" w:rsidR="007018C5" w:rsidRPr="007018C5" w:rsidRDefault="007018C5" w:rsidP="00627722">
            <w:pPr>
              <w:pStyle w:val="Bullet"/>
              <w:numPr>
                <w:ilvl w:val="0"/>
                <w:numId w:val="0"/>
              </w:numPr>
              <w:rPr>
                <w:b/>
                <w:i/>
                <w:sz w:val="20"/>
                <w:szCs w:val="20"/>
              </w:rPr>
            </w:pPr>
            <w:r w:rsidRPr="007018C5">
              <w:rPr>
                <w:b/>
                <w:i/>
                <w:sz w:val="20"/>
                <w:szCs w:val="20"/>
              </w:rPr>
              <w:t>ntnu</w:t>
            </w:r>
          </w:p>
        </w:tc>
        <w:tc>
          <w:tcPr>
            <w:tcW w:w="0" w:type="auto"/>
            <w:tcBorders>
              <w:top w:val="nil"/>
              <w:bottom w:val="nil"/>
            </w:tcBorders>
          </w:tcPr>
          <w:p w14:paraId="4BA39BBD" w14:textId="77777777" w:rsidR="007018C5" w:rsidRPr="007018C5" w:rsidRDefault="007018C5" w:rsidP="00CA188E">
            <w:pPr>
              <w:pStyle w:val="Bullet"/>
              <w:numPr>
                <w:ilvl w:val="0"/>
                <w:numId w:val="0"/>
              </w:numPr>
              <w:rPr>
                <w:sz w:val="20"/>
                <w:szCs w:val="20"/>
              </w:rPr>
            </w:pPr>
            <w:r w:rsidRPr="007018C5">
              <w:rPr>
                <w:sz w:val="20"/>
                <w:szCs w:val="20"/>
              </w:rPr>
              <w:t xml:space="preserve">Environmental footprinting ontology TBox. </w:t>
            </w:r>
          </w:p>
        </w:tc>
        <w:tc>
          <w:tcPr>
            <w:tcW w:w="0" w:type="auto"/>
            <w:tcBorders>
              <w:top w:val="nil"/>
              <w:bottom w:val="nil"/>
            </w:tcBorders>
          </w:tcPr>
          <w:p w14:paraId="5E9A908D"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8964 \r \h  \* MERGEFORMAT </w:instrText>
            </w:r>
            <w:r w:rsidRPr="007018C5">
              <w:rPr>
                <w:sz w:val="20"/>
                <w:szCs w:val="20"/>
              </w:rPr>
            </w:r>
            <w:r w:rsidRPr="007018C5">
              <w:rPr>
                <w:sz w:val="20"/>
                <w:szCs w:val="20"/>
              </w:rPr>
              <w:fldChar w:fldCharType="separate"/>
            </w:r>
            <w:r w:rsidRPr="007018C5">
              <w:rPr>
                <w:sz w:val="20"/>
                <w:szCs w:val="20"/>
              </w:rPr>
              <w:t>4.8</w:t>
            </w:r>
            <w:r w:rsidRPr="007018C5">
              <w:rPr>
                <w:sz w:val="20"/>
                <w:szCs w:val="20"/>
              </w:rPr>
              <w:fldChar w:fldCharType="end"/>
            </w:r>
          </w:p>
        </w:tc>
      </w:tr>
      <w:tr w:rsidR="007018C5" w:rsidRPr="00D81C28" w14:paraId="4E51BB37" w14:textId="77777777" w:rsidTr="00CA188E">
        <w:tc>
          <w:tcPr>
            <w:tcW w:w="0" w:type="auto"/>
            <w:tcBorders>
              <w:top w:val="nil"/>
              <w:bottom w:val="nil"/>
            </w:tcBorders>
          </w:tcPr>
          <w:p w14:paraId="5A173FA6" w14:textId="77777777" w:rsidR="007018C5" w:rsidRPr="007018C5" w:rsidRDefault="007018C5" w:rsidP="00627722">
            <w:pPr>
              <w:pStyle w:val="Bullet"/>
              <w:numPr>
                <w:ilvl w:val="0"/>
                <w:numId w:val="0"/>
              </w:numPr>
              <w:rPr>
                <w:b/>
                <w:i/>
                <w:sz w:val="20"/>
                <w:szCs w:val="20"/>
              </w:rPr>
            </w:pPr>
            <w:r w:rsidRPr="007018C5">
              <w:rPr>
                <w:b/>
                <w:i/>
                <w:sz w:val="20"/>
                <w:szCs w:val="20"/>
              </w:rPr>
              <w:t>ntnu-abox</w:t>
            </w:r>
          </w:p>
        </w:tc>
        <w:tc>
          <w:tcPr>
            <w:tcW w:w="0" w:type="auto"/>
            <w:tcBorders>
              <w:top w:val="nil"/>
              <w:bottom w:val="nil"/>
            </w:tcBorders>
          </w:tcPr>
          <w:p w14:paraId="48F1AE14" w14:textId="77777777" w:rsidR="007018C5" w:rsidRPr="007018C5" w:rsidRDefault="007018C5" w:rsidP="00CA188E">
            <w:pPr>
              <w:pStyle w:val="Bullet"/>
              <w:numPr>
                <w:ilvl w:val="0"/>
                <w:numId w:val="0"/>
              </w:numPr>
              <w:rPr>
                <w:sz w:val="20"/>
                <w:szCs w:val="20"/>
              </w:rPr>
            </w:pPr>
            <w:r w:rsidRPr="007018C5">
              <w:rPr>
                <w:sz w:val="20"/>
                <w:szCs w:val="20"/>
              </w:rPr>
              <w:t xml:space="preserve">Environmental footprinting ontology ABox. This is incorporated as data into the ntnu ontology. </w:t>
            </w:r>
          </w:p>
        </w:tc>
        <w:tc>
          <w:tcPr>
            <w:tcW w:w="0" w:type="auto"/>
            <w:tcBorders>
              <w:top w:val="nil"/>
              <w:bottom w:val="nil"/>
            </w:tcBorders>
          </w:tcPr>
          <w:p w14:paraId="7AB008E2"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8982 \r \h  \* MERGEFORMAT </w:instrText>
            </w:r>
            <w:r w:rsidRPr="007018C5">
              <w:rPr>
                <w:sz w:val="20"/>
                <w:szCs w:val="20"/>
              </w:rPr>
            </w:r>
            <w:r w:rsidRPr="007018C5">
              <w:rPr>
                <w:sz w:val="20"/>
                <w:szCs w:val="20"/>
              </w:rPr>
              <w:fldChar w:fldCharType="separate"/>
            </w:r>
            <w:r w:rsidRPr="007018C5">
              <w:rPr>
                <w:sz w:val="20"/>
                <w:szCs w:val="20"/>
              </w:rPr>
              <w:t>4.8</w:t>
            </w:r>
            <w:r w:rsidRPr="007018C5">
              <w:rPr>
                <w:sz w:val="20"/>
                <w:szCs w:val="20"/>
              </w:rPr>
              <w:fldChar w:fldCharType="end"/>
            </w:r>
          </w:p>
        </w:tc>
      </w:tr>
      <w:tr w:rsidR="007018C5" w:rsidRPr="00D81C28" w14:paraId="66F0640B" w14:textId="77777777" w:rsidTr="00CA188E">
        <w:tc>
          <w:tcPr>
            <w:tcW w:w="0" w:type="auto"/>
            <w:tcBorders>
              <w:top w:val="nil"/>
              <w:bottom w:val="nil"/>
            </w:tcBorders>
          </w:tcPr>
          <w:p w14:paraId="30880339" w14:textId="77777777" w:rsidR="007018C5" w:rsidRPr="007018C5" w:rsidRDefault="007018C5" w:rsidP="00627722">
            <w:pPr>
              <w:pStyle w:val="Bullet"/>
              <w:numPr>
                <w:ilvl w:val="0"/>
                <w:numId w:val="0"/>
              </w:numPr>
              <w:rPr>
                <w:b/>
                <w:i/>
                <w:sz w:val="20"/>
                <w:szCs w:val="20"/>
              </w:rPr>
            </w:pPr>
            <w:r w:rsidRPr="007018C5">
              <w:rPr>
                <w:b/>
                <w:i/>
                <w:sz w:val="20"/>
                <w:szCs w:val="20"/>
              </w:rPr>
              <w:t>questionnaire</w:t>
            </w:r>
          </w:p>
        </w:tc>
        <w:tc>
          <w:tcPr>
            <w:tcW w:w="0" w:type="auto"/>
            <w:tcBorders>
              <w:top w:val="nil"/>
              <w:bottom w:val="nil"/>
            </w:tcBorders>
          </w:tcPr>
          <w:p w14:paraId="6CF07E2B" w14:textId="77777777" w:rsidR="007018C5" w:rsidRPr="007018C5" w:rsidRDefault="007018C5" w:rsidP="00CA188E">
            <w:pPr>
              <w:pStyle w:val="Bullet"/>
              <w:numPr>
                <w:ilvl w:val="0"/>
                <w:numId w:val="0"/>
              </w:numPr>
              <w:rPr>
                <w:sz w:val="20"/>
                <w:szCs w:val="20"/>
              </w:rPr>
            </w:pPr>
            <w:r w:rsidRPr="007018C5">
              <w:rPr>
                <w:sz w:val="20"/>
                <w:szCs w:val="20"/>
              </w:rPr>
              <w:t xml:space="preserve">The unsolicited responses from researchers for concepts they believed important via an on-line questionnaire. </w:t>
            </w:r>
          </w:p>
        </w:tc>
        <w:tc>
          <w:tcPr>
            <w:tcW w:w="0" w:type="auto"/>
            <w:tcBorders>
              <w:top w:val="nil"/>
              <w:bottom w:val="nil"/>
            </w:tcBorders>
          </w:tcPr>
          <w:p w14:paraId="61251701"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847388 \r \h  \* MERGEFORMAT </w:instrText>
            </w:r>
            <w:r w:rsidRPr="007018C5">
              <w:rPr>
                <w:sz w:val="20"/>
                <w:szCs w:val="20"/>
              </w:rPr>
            </w:r>
            <w:r w:rsidRPr="007018C5">
              <w:rPr>
                <w:sz w:val="20"/>
                <w:szCs w:val="20"/>
              </w:rPr>
              <w:fldChar w:fldCharType="separate"/>
            </w:r>
            <w:r w:rsidRPr="007018C5">
              <w:rPr>
                <w:sz w:val="20"/>
                <w:szCs w:val="20"/>
              </w:rPr>
              <w:t>3.2</w:t>
            </w:r>
            <w:r w:rsidRPr="007018C5">
              <w:rPr>
                <w:sz w:val="20"/>
                <w:szCs w:val="20"/>
              </w:rPr>
              <w:fldChar w:fldCharType="end"/>
            </w:r>
          </w:p>
        </w:tc>
      </w:tr>
      <w:tr w:rsidR="007018C5" w:rsidRPr="00D81C28" w14:paraId="4DE3F5B2" w14:textId="77777777" w:rsidTr="00CA188E">
        <w:tc>
          <w:tcPr>
            <w:tcW w:w="0" w:type="auto"/>
            <w:tcBorders>
              <w:top w:val="nil"/>
              <w:bottom w:val="nil"/>
            </w:tcBorders>
          </w:tcPr>
          <w:p w14:paraId="2F3ADC4E" w14:textId="77777777" w:rsidR="007018C5" w:rsidRPr="007018C5" w:rsidRDefault="007018C5" w:rsidP="00627722">
            <w:pPr>
              <w:pStyle w:val="Bullet"/>
              <w:numPr>
                <w:ilvl w:val="0"/>
                <w:numId w:val="0"/>
              </w:numPr>
              <w:rPr>
                <w:b/>
                <w:i/>
                <w:sz w:val="20"/>
                <w:szCs w:val="20"/>
              </w:rPr>
            </w:pPr>
            <w:r w:rsidRPr="007018C5">
              <w:rPr>
                <w:b/>
                <w:i/>
                <w:sz w:val="20"/>
                <w:szCs w:val="20"/>
              </w:rPr>
              <w:t>regional-roe</w:t>
            </w:r>
          </w:p>
        </w:tc>
        <w:tc>
          <w:tcPr>
            <w:tcW w:w="0" w:type="auto"/>
            <w:tcBorders>
              <w:top w:val="nil"/>
              <w:bottom w:val="nil"/>
            </w:tcBorders>
          </w:tcPr>
          <w:p w14:paraId="00225BCE" w14:textId="77777777" w:rsidR="007018C5" w:rsidRPr="007018C5" w:rsidRDefault="007018C5" w:rsidP="00CA188E">
            <w:pPr>
              <w:rPr>
                <w:sz w:val="20"/>
                <w:szCs w:val="20"/>
              </w:rPr>
            </w:pPr>
            <w:r w:rsidRPr="007018C5">
              <w:rPr>
                <w:sz w:val="20"/>
                <w:szCs w:val="20"/>
              </w:rPr>
              <w:t xml:space="preserve">The regional survey ontology for all European regions taking part in the study except for Scotland. </w:t>
            </w:r>
          </w:p>
        </w:tc>
        <w:tc>
          <w:tcPr>
            <w:tcW w:w="0" w:type="auto"/>
            <w:tcBorders>
              <w:top w:val="nil"/>
              <w:bottom w:val="nil"/>
            </w:tcBorders>
          </w:tcPr>
          <w:p w14:paraId="41289B8B" w14:textId="77777777" w:rsidR="007018C5" w:rsidRPr="007018C5" w:rsidRDefault="007018C5" w:rsidP="00562CCA">
            <w:pPr>
              <w:rPr>
                <w:sz w:val="20"/>
                <w:szCs w:val="20"/>
              </w:rPr>
            </w:pPr>
            <w:r w:rsidRPr="007018C5">
              <w:rPr>
                <w:sz w:val="20"/>
                <w:szCs w:val="20"/>
              </w:rPr>
              <w:fldChar w:fldCharType="begin"/>
            </w:r>
            <w:r w:rsidRPr="007018C5">
              <w:rPr>
                <w:sz w:val="20"/>
                <w:szCs w:val="20"/>
              </w:rPr>
              <w:instrText xml:space="preserve"> REF _Ref469928027 \r \h  \* MERGEFORMAT </w:instrText>
            </w:r>
            <w:r w:rsidRPr="007018C5">
              <w:rPr>
                <w:sz w:val="20"/>
                <w:szCs w:val="20"/>
              </w:rPr>
            </w:r>
            <w:r w:rsidRPr="007018C5">
              <w:rPr>
                <w:sz w:val="20"/>
                <w:szCs w:val="20"/>
              </w:rPr>
              <w:fldChar w:fldCharType="separate"/>
            </w:r>
            <w:r w:rsidRPr="007018C5">
              <w:rPr>
                <w:sz w:val="20"/>
                <w:szCs w:val="20"/>
              </w:rPr>
              <w:t>4.3</w:t>
            </w:r>
            <w:r w:rsidRPr="007018C5">
              <w:rPr>
                <w:sz w:val="20"/>
                <w:szCs w:val="20"/>
              </w:rPr>
              <w:fldChar w:fldCharType="end"/>
            </w:r>
          </w:p>
        </w:tc>
      </w:tr>
      <w:tr w:rsidR="007018C5" w:rsidRPr="00D81C28" w14:paraId="2D4A1334" w14:textId="77777777" w:rsidTr="00CA188E">
        <w:tc>
          <w:tcPr>
            <w:tcW w:w="0" w:type="auto"/>
            <w:tcBorders>
              <w:top w:val="nil"/>
              <w:bottom w:val="nil"/>
            </w:tcBorders>
          </w:tcPr>
          <w:p w14:paraId="3D55797E" w14:textId="77777777" w:rsidR="007018C5" w:rsidRPr="007018C5" w:rsidRDefault="007018C5" w:rsidP="00627722">
            <w:pPr>
              <w:pStyle w:val="Bullet"/>
              <w:numPr>
                <w:ilvl w:val="0"/>
                <w:numId w:val="0"/>
              </w:numPr>
              <w:rPr>
                <w:b/>
                <w:i/>
                <w:sz w:val="20"/>
                <w:szCs w:val="20"/>
              </w:rPr>
            </w:pPr>
            <w:r w:rsidRPr="007018C5">
              <w:rPr>
                <w:b/>
                <w:i/>
                <w:sz w:val="20"/>
                <w:szCs w:val="20"/>
              </w:rPr>
              <w:t>regional-sco</w:t>
            </w:r>
          </w:p>
        </w:tc>
        <w:tc>
          <w:tcPr>
            <w:tcW w:w="0" w:type="auto"/>
            <w:tcBorders>
              <w:top w:val="nil"/>
              <w:bottom w:val="nil"/>
            </w:tcBorders>
          </w:tcPr>
          <w:p w14:paraId="1322A9B9" w14:textId="77777777" w:rsidR="007018C5" w:rsidRPr="007018C5" w:rsidRDefault="007018C5" w:rsidP="00CA188E">
            <w:pPr>
              <w:rPr>
                <w:sz w:val="20"/>
                <w:szCs w:val="20"/>
              </w:rPr>
            </w:pPr>
            <w:r w:rsidRPr="007018C5">
              <w:rPr>
                <w:sz w:val="20"/>
                <w:szCs w:val="20"/>
              </w:rPr>
              <w:t xml:space="preserve">The regional survey ontology for Scotland only. </w:t>
            </w:r>
          </w:p>
        </w:tc>
        <w:tc>
          <w:tcPr>
            <w:tcW w:w="0" w:type="auto"/>
            <w:tcBorders>
              <w:top w:val="nil"/>
              <w:bottom w:val="nil"/>
            </w:tcBorders>
          </w:tcPr>
          <w:p w14:paraId="33D5D49B" w14:textId="77777777" w:rsidR="007018C5" w:rsidRPr="007018C5" w:rsidRDefault="007018C5" w:rsidP="00562CCA">
            <w:pPr>
              <w:rPr>
                <w:sz w:val="20"/>
                <w:szCs w:val="20"/>
              </w:rPr>
            </w:pPr>
            <w:r w:rsidRPr="007018C5">
              <w:rPr>
                <w:sz w:val="20"/>
                <w:szCs w:val="20"/>
              </w:rPr>
              <w:fldChar w:fldCharType="begin"/>
            </w:r>
            <w:r w:rsidRPr="007018C5">
              <w:rPr>
                <w:sz w:val="20"/>
                <w:szCs w:val="20"/>
              </w:rPr>
              <w:instrText xml:space="preserve"> REF _Ref469928027 \r \h  \* MERGEFORMAT </w:instrText>
            </w:r>
            <w:r w:rsidRPr="007018C5">
              <w:rPr>
                <w:sz w:val="20"/>
                <w:szCs w:val="20"/>
              </w:rPr>
            </w:r>
            <w:r w:rsidRPr="007018C5">
              <w:rPr>
                <w:sz w:val="20"/>
                <w:szCs w:val="20"/>
              </w:rPr>
              <w:fldChar w:fldCharType="separate"/>
            </w:r>
            <w:r w:rsidRPr="007018C5">
              <w:rPr>
                <w:sz w:val="20"/>
                <w:szCs w:val="20"/>
              </w:rPr>
              <w:t>4.3</w:t>
            </w:r>
            <w:r w:rsidRPr="007018C5">
              <w:rPr>
                <w:sz w:val="20"/>
                <w:szCs w:val="20"/>
              </w:rPr>
              <w:fldChar w:fldCharType="end"/>
            </w:r>
          </w:p>
        </w:tc>
      </w:tr>
      <w:tr w:rsidR="007018C5" w:rsidRPr="00D81C28" w14:paraId="5BD1C95E" w14:textId="77777777" w:rsidTr="00CA188E">
        <w:tc>
          <w:tcPr>
            <w:tcW w:w="0" w:type="auto"/>
            <w:tcBorders>
              <w:top w:val="nil"/>
              <w:bottom w:val="nil"/>
            </w:tcBorders>
          </w:tcPr>
          <w:p w14:paraId="0DCF8404" w14:textId="77777777" w:rsidR="007018C5" w:rsidRPr="007018C5" w:rsidRDefault="007018C5" w:rsidP="00627722">
            <w:pPr>
              <w:pStyle w:val="Bullet"/>
              <w:numPr>
                <w:ilvl w:val="0"/>
                <w:numId w:val="0"/>
              </w:numPr>
              <w:rPr>
                <w:b/>
                <w:i/>
                <w:sz w:val="20"/>
                <w:szCs w:val="20"/>
              </w:rPr>
            </w:pPr>
            <w:r w:rsidRPr="007018C5">
              <w:rPr>
                <w:b/>
                <w:i/>
                <w:sz w:val="20"/>
                <w:szCs w:val="20"/>
              </w:rPr>
              <w:t>sna-roe</w:t>
            </w:r>
          </w:p>
        </w:tc>
        <w:tc>
          <w:tcPr>
            <w:tcW w:w="0" w:type="auto"/>
            <w:tcBorders>
              <w:top w:val="nil"/>
              <w:bottom w:val="nil"/>
            </w:tcBorders>
          </w:tcPr>
          <w:p w14:paraId="6D0843EC" w14:textId="77777777" w:rsidR="007018C5" w:rsidRPr="007018C5" w:rsidRDefault="007018C5" w:rsidP="00CA188E">
            <w:pPr>
              <w:pStyle w:val="Bullet"/>
              <w:numPr>
                <w:ilvl w:val="0"/>
                <w:numId w:val="0"/>
              </w:numPr>
              <w:rPr>
                <w:sz w:val="20"/>
                <w:szCs w:val="20"/>
              </w:rPr>
            </w:pPr>
            <w:r w:rsidRPr="007018C5">
              <w:rPr>
                <w:sz w:val="20"/>
                <w:szCs w:val="20"/>
              </w:rPr>
              <w:t xml:space="preserve">The social network analysis ontology for key actors in the regional, case-study initiative for all European regions taking part in the study except for Scotland. </w:t>
            </w:r>
          </w:p>
        </w:tc>
        <w:tc>
          <w:tcPr>
            <w:tcW w:w="0" w:type="auto"/>
            <w:tcBorders>
              <w:top w:val="nil"/>
              <w:bottom w:val="nil"/>
            </w:tcBorders>
          </w:tcPr>
          <w:p w14:paraId="7122B6F5"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148 \r \h  \* MERGEFORMAT </w:instrText>
            </w:r>
            <w:r w:rsidRPr="007018C5">
              <w:rPr>
                <w:sz w:val="20"/>
                <w:szCs w:val="20"/>
              </w:rPr>
            </w:r>
            <w:r w:rsidRPr="007018C5">
              <w:rPr>
                <w:sz w:val="20"/>
                <w:szCs w:val="20"/>
              </w:rPr>
              <w:fldChar w:fldCharType="separate"/>
            </w:r>
            <w:r w:rsidRPr="007018C5">
              <w:rPr>
                <w:sz w:val="20"/>
                <w:szCs w:val="20"/>
              </w:rPr>
              <w:t>4.10</w:t>
            </w:r>
            <w:r w:rsidRPr="007018C5">
              <w:rPr>
                <w:sz w:val="20"/>
                <w:szCs w:val="20"/>
              </w:rPr>
              <w:fldChar w:fldCharType="end"/>
            </w:r>
          </w:p>
        </w:tc>
      </w:tr>
      <w:tr w:rsidR="007018C5" w:rsidRPr="00D81C28" w14:paraId="289315DF" w14:textId="77777777" w:rsidTr="00CA188E">
        <w:tc>
          <w:tcPr>
            <w:tcW w:w="0" w:type="auto"/>
            <w:tcBorders>
              <w:top w:val="nil"/>
              <w:bottom w:val="nil"/>
            </w:tcBorders>
          </w:tcPr>
          <w:p w14:paraId="1A26F870" w14:textId="77777777" w:rsidR="007018C5" w:rsidRPr="007018C5" w:rsidRDefault="007018C5" w:rsidP="00627722">
            <w:pPr>
              <w:pStyle w:val="Bullet"/>
              <w:numPr>
                <w:ilvl w:val="0"/>
                <w:numId w:val="0"/>
              </w:numPr>
              <w:rPr>
                <w:b/>
                <w:i/>
                <w:sz w:val="20"/>
                <w:szCs w:val="20"/>
              </w:rPr>
            </w:pPr>
            <w:r w:rsidRPr="007018C5">
              <w:rPr>
                <w:b/>
                <w:i/>
                <w:sz w:val="20"/>
                <w:szCs w:val="20"/>
              </w:rPr>
              <w:t>sna-sco</w:t>
            </w:r>
          </w:p>
        </w:tc>
        <w:tc>
          <w:tcPr>
            <w:tcW w:w="0" w:type="auto"/>
            <w:tcBorders>
              <w:top w:val="nil"/>
              <w:bottom w:val="nil"/>
            </w:tcBorders>
          </w:tcPr>
          <w:p w14:paraId="641599A2" w14:textId="77777777" w:rsidR="007018C5" w:rsidRPr="007018C5" w:rsidRDefault="007018C5" w:rsidP="00CA188E">
            <w:pPr>
              <w:pStyle w:val="Bullet"/>
              <w:numPr>
                <w:ilvl w:val="0"/>
                <w:numId w:val="0"/>
              </w:numPr>
              <w:rPr>
                <w:sz w:val="20"/>
                <w:szCs w:val="20"/>
              </w:rPr>
            </w:pPr>
            <w:r w:rsidRPr="007018C5">
              <w:rPr>
                <w:sz w:val="20"/>
                <w:szCs w:val="20"/>
              </w:rPr>
              <w:t xml:space="preserve">The social network analysis ontology for key actors in the regional, case-study initiative for Scotland only. </w:t>
            </w:r>
          </w:p>
        </w:tc>
        <w:tc>
          <w:tcPr>
            <w:tcW w:w="0" w:type="auto"/>
            <w:tcBorders>
              <w:top w:val="nil"/>
              <w:bottom w:val="nil"/>
            </w:tcBorders>
          </w:tcPr>
          <w:p w14:paraId="2BB3B77E"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167 \r \h  \* MERGEFORMAT </w:instrText>
            </w:r>
            <w:r w:rsidRPr="007018C5">
              <w:rPr>
                <w:sz w:val="20"/>
                <w:szCs w:val="20"/>
              </w:rPr>
            </w:r>
            <w:r w:rsidRPr="007018C5">
              <w:rPr>
                <w:sz w:val="20"/>
                <w:szCs w:val="20"/>
              </w:rPr>
              <w:fldChar w:fldCharType="separate"/>
            </w:r>
            <w:r w:rsidRPr="007018C5">
              <w:rPr>
                <w:sz w:val="20"/>
                <w:szCs w:val="20"/>
              </w:rPr>
              <w:t>4.10</w:t>
            </w:r>
            <w:r w:rsidRPr="007018C5">
              <w:rPr>
                <w:sz w:val="20"/>
                <w:szCs w:val="20"/>
              </w:rPr>
              <w:fldChar w:fldCharType="end"/>
            </w:r>
          </w:p>
        </w:tc>
      </w:tr>
      <w:tr w:rsidR="007018C5" w:rsidRPr="00D81C28" w14:paraId="050D6BB4" w14:textId="77777777" w:rsidTr="00CA188E">
        <w:tc>
          <w:tcPr>
            <w:tcW w:w="0" w:type="auto"/>
            <w:tcBorders>
              <w:top w:val="nil"/>
              <w:bottom w:val="nil"/>
            </w:tcBorders>
          </w:tcPr>
          <w:p w14:paraId="2DBACF39" w14:textId="77777777" w:rsidR="007018C5" w:rsidRPr="007018C5" w:rsidRDefault="007018C5" w:rsidP="00627722">
            <w:pPr>
              <w:pStyle w:val="Bullet"/>
              <w:numPr>
                <w:ilvl w:val="0"/>
                <w:numId w:val="0"/>
              </w:numPr>
              <w:rPr>
                <w:b/>
                <w:i/>
                <w:sz w:val="20"/>
                <w:szCs w:val="20"/>
              </w:rPr>
            </w:pPr>
            <w:r w:rsidRPr="007018C5">
              <w:rPr>
                <w:b/>
                <w:i/>
                <w:sz w:val="20"/>
                <w:szCs w:val="20"/>
              </w:rPr>
              <w:t>star</w:t>
            </w:r>
          </w:p>
        </w:tc>
        <w:tc>
          <w:tcPr>
            <w:tcW w:w="0" w:type="auto"/>
            <w:tcBorders>
              <w:top w:val="nil"/>
              <w:bottom w:val="nil"/>
            </w:tcBorders>
          </w:tcPr>
          <w:p w14:paraId="72AC94EC" w14:textId="77777777" w:rsidR="007018C5" w:rsidRPr="007018C5" w:rsidRDefault="007018C5" w:rsidP="00CA188E">
            <w:pPr>
              <w:rPr>
                <w:sz w:val="20"/>
                <w:szCs w:val="20"/>
              </w:rPr>
            </w:pPr>
            <w:r w:rsidRPr="007018C5">
              <w:rPr>
                <w:sz w:val="20"/>
                <w:szCs w:val="20"/>
              </w:rPr>
              <w:t xml:space="preserve">The integration vocabulary between the top-down and bottom-up ontologies. </w:t>
            </w:r>
          </w:p>
        </w:tc>
        <w:tc>
          <w:tcPr>
            <w:tcW w:w="0" w:type="auto"/>
            <w:tcBorders>
              <w:top w:val="nil"/>
              <w:bottom w:val="nil"/>
            </w:tcBorders>
          </w:tcPr>
          <w:p w14:paraId="61DA0C0E" w14:textId="77777777" w:rsidR="007018C5" w:rsidRPr="007018C5" w:rsidRDefault="007018C5" w:rsidP="00562CCA">
            <w:pPr>
              <w:rPr>
                <w:sz w:val="20"/>
                <w:szCs w:val="20"/>
              </w:rPr>
            </w:pPr>
            <w:r w:rsidRPr="007018C5">
              <w:rPr>
                <w:sz w:val="20"/>
                <w:szCs w:val="20"/>
              </w:rPr>
              <w:fldChar w:fldCharType="begin"/>
            </w:r>
            <w:r w:rsidRPr="007018C5">
              <w:rPr>
                <w:sz w:val="20"/>
                <w:szCs w:val="20"/>
              </w:rPr>
              <w:instrText xml:space="preserve"> REF _Ref469565878 \r \h  \* MERGEFORMAT </w:instrText>
            </w:r>
            <w:r w:rsidRPr="007018C5">
              <w:rPr>
                <w:sz w:val="20"/>
                <w:szCs w:val="20"/>
              </w:rPr>
            </w:r>
            <w:r w:rsidRPr="007018C5">
              <w:rPr>
                <w:sz w:val="20"/>
                <w:szCs w:val="20"/>
              </w:rPr>
              <w:fldChar w:fldCharType="separate"/>
            </w:r>
            <w:r w:rsidRPr="007018C5">
              <w:rPr>
                <w:sz w:val="20"/>
                <w:szCs w:val="20"/>
              </w:rPr>
              <w:t>2.3</w:t>
            </w:r>
            <w:r w:rsidRPr="007018C5">
              <w:rPr>
                <w:sz w:val="20"/>
                <w:szCs w:val="20"/>
              </w:rPr>
              <w:fldChar w:fldCharType="end"/>
            </w:r>
          </w:p>
        </w:tc>
      </w:tr>
      <w:tr w:rsidR="007018C5" w:rsidRPr="00D81C28" w14:paraId="185906C1" w14:textId="77777777" w:rsidTr="00CA188E">
        <w:tc>
          <w:tcPr>
            <w:tcW w:w="0" w:type="auto"/>
            <w:tcBorders>
              <w:top w:val="nil"/>
              <w:bottom w:val="nil"/>
            </w:tcBorders>
          </w:tcPr>
          <w:p w14:paraId="6EE97A1B" w14:textId="77777777" w:rsidR="007018C5" w:rsidRPr="007018C5" w:rsidRDefault="007018C5" w:rsidP="00627722">
            <w:pPr>
              <w:pStyle w:val="Bullet"/>
              <w:numPr>
                <w:ilvl w:val="0"/>
                <w:numId w:val="0"/>
              </w:numPr>
              <w:rPr>
                <w:b/>
                <w:i/>
                <w:sz w:val="20"/>
                <w:szCs w:val="20"/>
              </w:rPr>
            </w:pPr>
            <w:r w:rsidRPr="007018C5">
              <w:rPr>
                <w:b/>
                <w:i/>
                <w:sz w:val="20"/>
                <w:szCs w:val="20"/>
              </w:rPr>
              <w:t>tipac</w:t>
            </w:r>
          </w:p>
        </w:tc>
        <w:tc>
          <w:tcPr>
            <w:tcW w:w="0" w:type="auto"/>
            <w:tcBorders>
              <w:top w:val="nil"/>
              <w:bottom w:val="nil"/>
            </w:tcBorders>
          </w:tcPr>
          <w:p w14:paraId="0DFE53F9" w14:textId="77777777" w:rsidR="007018C5" w:rsidRPr="007018C5" w:rsidRDefault="007018C5" w:rsidP="00CA188E">
            <w:pPr>
              <w:pStyle w:val="Bullet"/>
              <w:numPr>
                <w:ilvl w:val="0"/>
                <w:numId w:val="0"/>
              </w:numPr>
              <w:rPr>
                <w:sz w:val="20"/>
                <w:szCs w:val="20"/>
              </w:rPr>
            </w:pPr>
            <w:r w:rsidRPr="007018C5">
              <w:rPr>
                <w:sz w:val="20"/>
                <w:szCs w:val="20"/>
              </w:rPr>
              <w:t xml:space="preserve">Agent-based model ontology for traffic in Aberdeenshire. </w:t>
            </w:r>
          </w:p>
        </w:tc>
        <w:tc>
          <w:tcPr>
            <w:tcW w:w="0" w:type="auto"/>
            <w:tcBorders>
              <w:top w:val="nil"/>
              <w:bottom w:val="nil"/>
            </w:tcBorders>
          </w:tcPr>
          <w:p w14:paraId="70E83C2A"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053 \r \h  \* MERGEFORMAT </w:instrText>
            </w:r>
            <w:r w:rsidRPr="007018C5">
              <w:rPr>
                <w:sz w:val="20"/>
                <w:szCs w:val="20"/>
              </w:rPr>
            </w:r>
            <w:r w:rsidRPr="007018C5">
              <w:rPr>
                <w:sz w:val="20"/>
                <w:szCs w:val="20"/>
              </w:rPr>
              <w:fldChar w:fldCharType="separate"/>
            </w:r>
            <w:r w:rsidRPr="007018C5">
              <w:rPr>
                <w:sz w:val="20"/>
                <w:szCs w:val="20"/>
              </w:rPr>
              <w:t>4.5</w:t>
            </w:r>
            <w:r w:rsidRPr="007018C5">
              <w:rPr>
                <w:sz w:val="20"/>
                <w:szCs w:val="20"/>
              </w:rPr>
              <w:fldChar w:fldCharType="end"/>
            </w:r>
          </w:p>
        </w:tc>
      </w:tr>
      <w:tr w:rsidR="007018C5" w:rsidRPr="00D81C28" w14:paraId="4D2554D2" w14:textId="77777777" w:rsidTr="00CA188E">
        <w:tc>
          <w:tcPr>
            <w:tcW w:w="0" w:type="auto"/>
            <w:tcBorders>
              <w:top w:val="nil"/>
              <w:bottom w:val="nil"/>
            </w:tcBorders>
          </w:tcPr>
          <w:p w14:paraId="2A64D861" w14:textId="77777777" w:rsidR="007018C5" w:rsidRPr="007018C5" w:rsidRDefault="007018C5" w:rsidP="00627722">
            <w:pPr>
              <w:pStyle w:val="Bullet"/>
              <w:numPr>
                <w:ilvl w:val="0"/>
                <w:numId w:val="0"/>
              </w:numPr>
              <w:rPr>
                <w:b/>
                <w:i/>
                <w:sz w:val="20"/>
                <w:szCs w:val="20"/>
              </w:rPr>
            </w:pPr>
            <w:r w:rsidRPr="007018C5">
              <w:rPr>
                <w:b/>
                <w:i/>
                <w:sz w:val="20"/>
                <w:szCs w:val="20"/>
              </w:rPr>
              <w:t>top-down</w:t>
            </w:r>
          </w:p>
        </w:tc>
        <w:tc>
          <w:tcPr>
            <w:tcW w:w="0" w:type="auto"/>
            <w:tcBorders>
              <w:top w:val="nil"/>
              <w:bottom w:val="nil"/>
            </w:tcBorders>
          </w:tcPr>
          <w:p w14:paraId="79CDD8E7" w14:textId="77777777" w:rsidR="007018C5" w:rsidRPr="007018C5" w:rsidRDefault="007018C5" w:rsidP="00CA188E">
            <w:pPr>
              <w:pStyle w:val="Bullet"/>
              <w:numPr>
                <w:ilvl w:val="0"/>
                <w:numId w:val="0"/>
              </w:numPr>
              <w:rPr>
                <w:sz w:val="20"/>
                <w:szCs w:val="20"/>
              </w:rPr>
            </w:pPr>
            <w:r w:rsidRPr="007018C5">
              <w:rPr>
                <w:sz w:val="20"/>
                <w:szCs w:val="20"/>
              </w:rPr>
              <w:t xml:space="preserve">The aggregation of all the ontologies representing the top-down view of the entire GLAMURS project. </w:t>
            </w:r>
          </w:p>
        </w:tc>
        <w:tc>
          <w:tcPr>
            <w:tcW w:w="0" w:type="auto"/>
            <w:tcBorders>
              <w:top w:val="nil"/>
              <w:bottom w:val="nil"/>
            </w:tcBorders>
          </w:tcPr>
          <w:p w14:paraId="690703B0"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278 \r \h  \* MERGEFORMAT </w:instrText>
            </w:r>
            <w:r w:rsidRPr="007018C5">
              <w:rPr>
                <w:sz w:val="20"/>
                <w:szCs w:val="20"/>
              </w:rPr>
            </w:r>
            <w:r w:rsidRPr="007018C5">
              <w:rPr>
                <w:sz w:val="20"/>
                <w:szCs w:val="20"/>
              </w:rPr>
              <w:fldChar w:fldCharType="separate"/>
            </w:r>
            <w:r w:rsidRPr="007018C5">
              <w:rPr>
                <w:sz w:val="20"/>
                <w:szCs w:val="20"/>
              </w:rPr>
              <w:t>3.7</w:t>
            </w:r>
            <w:r w:rsidRPr="007018C5">
              <w:rPr>
                <w:sz w:val="20"/>
                <w:szCs w:val="20"/>
              </w:rPr>
              <w:fldChar w:fldCharType="end"/>
            </w:r>
          </w:p>
        </w:tc>
      </w:tr>
      <w:tr w:rsidR="007018C5" w:rsidRPr="00D81C28" w14:paraId="2998C017" w14:textId="77777777" w:rsidTr="00CA188E">
        <w:tc>
          <w:tcPr>
            <w:tcW w:w="0" w:type="auto"/>
            <w:tcBorders>
              <w:top w:val="nil"/>
              <w:bottom w:val="nil"/>
            </w:tcBorders>
          </w:tcPr>
          <w:p w14:paraId="2C33ECFC" w14:textId="77777777" w:rsidR="007018C5" w:rsidRPr="007018C5" w:rsidRDefault="007018C5" w:rsidP="00627722">
            <w:pPr>
              <w:pStyle w:val="Bullet"/>
              <w:numPr>
                <w:ilvl w:val="0"/>
                <w:numId w:val="0"/>
              </w:numPr>
              <w:rPr>
                <w:b/>
                <w:i/>
                <w:sz w:val="20"/>
                <w:szCs w:val="20"/>
              </w:rPr>
            </w:pPr>
            <w:r w:rsidRPr="007018C5">
              <w:rPr>
                <w:b/>
                <w:i/>
                <w:sz w:val="20"/>
                <w:szCs w:val="20"/>
              </w:rPr>
              <w:t>tsc</w:t>
            </w:r>
          </w:p>
        </w:tc>
        <w:tc>
          <w:tcPr>
            <w:tcW w:w="0" w:type="auto"/>
            <w:tcBorders>
              <w:top w:val="nil"/>
              <w:bottom w:val="nil"/>
            </w:tcBorders>
          </w:tcPr>
          <w:p w14:paraId="5F173A37" w14:textId="77777777" w:rsidR="007018C5" w:rsidRPr="007018C5" w:rsidRDefault="007018C5" w:rsidP="00CA188E">
            <w:pPr>
              <w:pStyle w:val="Bullet"/>
              <w:numPr>
                <w:ilvl w:val="0"/>
                <w:numId w:val="0"/>
              </w:numPr>
              <w:rPr>
                <w:sz w:val="20"/>
                <w:szCs w:val="20"/>
              </w:rPr>
            </w:pPr>
            <w:r w:rsidRPr="007018C5">
              <w:rPr>
                <w:sz w:val="20"/>
                <w:szCs w:val="20"/>
              </w:rPr>
              <w:t xml:space="preserve">Macro-economic model ontology. </w:t>
            </w:r>
          </w:p>
        </w:tc>
        <w:tc>
          <w:tcPr>
            <w:tcW w:w="0" w:type="auto"/>
            <w:tcBorders>
              <w:top w:val="nil"/>
              <w:bottom w:val="nil"/>
            </w:tcBorders>
          </w:tcPr>
          <w:p w14:paraId="19213270"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929076 \r \h  \* MERGEFORMAT </w:instrText>
            </w:r>
            <w:r w:rsidRPr="007018C5">
              <w:rPr>
                <w:sz w:val="20"/>
                <w:szCs w:val="20"/>
              </w:rPr>
            </w:r>
            <w:r w:rsidRPr="007018C5">
              <w:rPr>
                <w:sz w:val="20"/>
                <w:szCs w:val="20"/>
              </w:rPr>
              <w:fldChar w:fldCharType="separate"/>
            </w:r>
            <w:r w:rsidRPr="007018C5">
              <w:rPr>
                <w:sz w:val="20"/>
                <w:szCs w:val="20"/>
              </w:rPr>
              <w:t>4.7</w:t>
            </w:r>
            <w:r w:rsidRPr="007018C5">
              <w:rPr>
                <w:sz w:val="20"/>
                <w:szCs w:val="20"/>
              </w:rPr>
              <w:fldChar w:fldCharType="end"/>
            </w:r>
          </w:p>
        </w:tc>
      </w:tr>
      <w:tr w:rsidR="007018C5" w:rsidRPr="00D81C28" w14:paraId="4071F2A9" w14:textId="77777777" w:rsidTr="007018C5">
        <w:tc>
          <w:tcPr>
            <w:tcW w:w="0" w:type="auto"/>
            <w:tcBorders>
              <w:top w:val="nil"/>
              <w:bottom w:val="nil"/>
            </w:tcBorders>
          </w:tcPr>
          <w:p w14:paraId="640DFE2E" w14:textId="77777777" w:rsidR="007018C5" w:rsidRPr="007018C5" w:rsidRDefault="007018C5" w:rsidP="00627722">
            <w:pPr>
              <w:pStyle w:val="Bullet"/>
              <w:numPr>
                <w:ilvl w:val="0"/>
                <w:numId w:val="0"/>
              </w:numPr>
              <w:rPr>
                <w:b/>
                <w:i/>
                <w:sz w:val="20"/>
                <w:szCs w:val="20"/>
              </w:rPr>
            </w:pPr>
            <w:r w:rsidRPr="007018C5">
              <w:rPr>
                <w:b/>
                <w:i/>
                <w:sz w:val="20"/>
                <w:szCs w:val="20"/>
              </w:rPr>
              <w:t>ubah</w:t>
            </w:r>
          </w:p>
        </w:tc>
        <w:tc>
          <w:tcPr>
            <w:tcW w:w="0" w:type="auto"/>
            <w:tcBorders>
              <w:top w:val="nil"/>
              <w:bottom w:val="nil"/>
            </w:tcBorders>
          </w:tcPr>
          <w:p w14:paraId="07DD2406" w14:textId="77777777" w:rsidR="007018C5" w:rsidRPr="007018C5" w:rsidRDefault="007018C5" w:rsidP="00CA188E">
            <w:pPr>
              <w:pStyle w:val="Bullet"/>
              <w:numPr>
                <w:ilvl w:val="0"/>
                <w:numId w:val="0"/>
              </w:numPr>
              <w:rPr>
                <w:sz w:val="20"/>
                <w:szCs w:val="20"/>
              </w:rPr>
            </w:pPr>
            <w:r w:rsidRPr="007018C5">
              <w:rPr>
                <w:sz w:val="20"/>
                <w:szCs w:val="20"/>
              </w:rPr>
              <w:t xml:space="preserve">Micro-economic model ontology. </w:t>
            </w:r>
          </w:p>
        </w:tc>
        <w:tc>
          <w:tcPr>
            <w:tcW w:w="0" w:type="auto"/>
            <w:tcBorders>
              <w:top w:val="nil"/>
              <w:bottom w:val="nil"/>
            </w:tcBorders>
          </w:tcPr>
          <w:p w14:paraId="49BBB094" w14:textId="77777777" w:rsidR="007018C5" w:rsidRPr="007018C5" w:rsidRDefault="007018C5" w:rsidP="00562CCA">
            <w:pPr>
              <w:pStyle w:val="Bullet"/>
              <w:numPr>
                <w:ilvl w:val="0"/>
                <w:numId w:val="0"/>
              </w:numPr>
              <w:rPr>
                <w:sz w:val="20"/>
                <w:szCs w:val="20"/>
              </w:rPr>
            </w:pPr>
            <w:r w:rsidRPr="007018C5">
              <w:rPr>
                <w:sz w:val="20"/>
                <w:szCs w:val="20"/>
              </w:rPr>
              <w:fldChar w:fldCharType="begin"/>
            </w:r>
            <w:r w:rsidRPr="007018C5">
              <w:rPr>
                <w:sz w:val="20"/>
                <w:szCs w:val="20"/>
              </w:rPr>
              <w:instrText xml:space="preserve"> REF _Ref469581296 \r \h  \* MERGEFORMAT </w:instrText>
            </w:r>
            <w:r w:rsidRPr="007018C5">
              <w:rPr>
                <w:sz w:val="20"/>
                <w:szCs w:val="20"/>
              </w:rPr>
            </w:r>
            <w:r w:rsidRPr="007018C5">
              <w:rPr>
                <w:sz w:val="20"/>
                <w:szCs w:val="20"/>
              </w:rPr>
              <w:fldChar w:fldCharType="separate"/>
            </w:r>
            <w:r w:rsidRPr="007018C5">
              <w:rPr>
                <w:sz w:val="20"/>
                <w:szCs w:val="20"/>
              </w:rPr>
              <w:t>4.6</w:t>
            </w:r>
            <w:r w:rsidRPr="007018C5">
              <w:rPr>
                <w:sz w:val="20"/>
                <w:szCs w:val="20"/>
              </w:rPr>
              <w:fldChar w:fldCharType="end"/>
            </w:r>
          </w:p>
        </w:tc>
      </w:tr>
      <w:tr w:rsidR="007018C5" w:rsidRPr="00D81C28" w14:paraId="2B6A2AC2" w14:textId="77777777" w:rsidTr="007018C5">
        <w:tc>
          <w:tcPr>
            <w:tcW w:w="0" w:type="auto"/>
            <w:tcBorders>
              <w:top w:val="nil"/>
              <w:bottom w:val="single" w:sz="4" w:space="0" w:color="auto"/>
            </w:tcBorders>
          </w:tcPr>
          <w:p w14:paraId="6E770F83" w14:textId="77777777" w:rsidR="007018C5" w:rsidRPr="007018C5" w:rsidRDefault="007018C5" w:rsidP="00627722">
            <w:pPr>
              <w:pStyle w:val="Bullet"/>
              <w:numPr>
                <w:ilvl w:val="0"/>
                <w:numId w:val="0"/>
              </w:numPr>
              <w:rPr>
                <w:b/>
                <w:i/>
                <w:sz w:val="20"/>
                <w:szCs w:val="20"/>
              </w:rPr>
            </w:pPr>
            <w:r w:rsidRPr="007018C5">
              <w:rPr>
                <w:b/>
                <w:i/>
                <w:sz w:val="20"/>
                <w:szCs w:val="20"/>
              </w:rPr>
              <w:t>ukhls</w:t>
            </w:r>
          </w:p>
        </w:tc>
        <w:tc>
          <w:tcPr>
            <w:tcW w:w="0" w:type="auto"/>
            <w:tcBorders>
              <w:top w:val="nil"/>
              <w:bottom w:val="single" w:sz="4" w:space="0" w:color="auto"/>
            </w:tcBorders>
          </w:tcPr>
          <w:p w14:paraId="689B17CA" w14:textId="77777777" w:rsidR="007018C5" w:rsidRPr="007018C5" w:rsidRDefault="007018C5" w:rsidP="00CA188E">
            <w:pPr>
              <w:rPr>
                <w:sz w:val="20"/>
                <w:szCs w:val="20"/>
              </w:rPr>
            </w:pPr>
            <w:r w:rsidRPr="007018C5">
              <w:rPr>
                <w:sz w:val="20"/>
                <w:szCs w:val="20"/>
              </w:rPr>
              <w:t xml:space="preserve">The United Kingdom Household Longitudinal Study ontology. </w:t>
            </w:r>
          </w:p>
        </w:tc>
        <w:tc>
          <w:tcPr>
            <w:tcW w:w="0" w:type="auto"/>
            <w:tcBorders>
              <w:top w:val="nil"/>
              <w:bottom w:val="single" w:sz="4" w:space="0" w:color="auto"/>
            </w:tcBorders>
          </w:tcPr>
          <w:p w14:paraId="20EC7C52" w14:textId="77777777" w:rsidR="007018C5" w:rsidRPr="007018C5" w:rsidRDefault="007018C5">
            <w:pPr>
              <w:rPr>
                <w:sz w:val="20"/>
                <w:szCs w:val="20"/>
              </w:rPr>
            </w:pPr>
            <w:r w:rsidRPr="007018C5">
              <w:rPr>
                <w:sz w:val="20"/>
                <w:szCs w:val="20"/>
              </w:rPr>
              <w:fldChar w:fldCharType="begin"/>
            </w:r>
            <w:r w:rsidRPr="007018C5">
              <w:rPr>
                <w:sz w:val="20"/>
                <w:szCs w:val="20"/>
              </w:rPr>
              <w:instrText xml:space="preserve"> REF _Ref469929115 \r \h  \* MERGEFORMAT </w:instrText>
            </w:r>
            <w:r w:rsidRPr="007018C5">
              <w:rPr>
                <w:sz w:val="20"/>
                <w:szCs w:val="20"/>
              </w:rPr>
            </w:r>
            <w:r w:rsidRPr="007018C5">
              <w:rPr>
                <w:sz w:val="20"/>
                <w:szCs w:val="20"/>
              </w:rPr>
              <w:fldChar w:fldCharType="separate"/>
            </w:r>
            <w:r w:rsidRPr="007018C5">
              <w:rPr>
                <w:sz w:val="20"/>
                <w:szCs w:val="20"/>
              </w:rPr>
              <w:t>4.4</w:t>
            </w:r>
            <w:r w:rsidRPr="007018C5">
              <w:rPr>
                <w:sz w:val="20"/>
                <w:szCs w:val="20"/>
              </w:rPr>
              <w:fldChar w:fldCharType="end"/>
            </w:r>
          </w:p>
        </w:tc>
      </w:tr>
    </w:tbl>
    <w:p w14:paraId="2B3612DF" w14:textId="77777777" w:rsidR="00627722" w:rsidRPr="00D81C28" w:rsidRDefault="00627722">
      <w:pPr>
        <w:pStyle w:val="BodyText"/>
        <w:rPr>
          <w:rFonts w:cs="Arial"/>
        </w:rPr>
      </w:pPr>
    </w:p>
    <w:p w14:paraId="1F6A3BE5" w14:textId="3574FC39" w:rsidR="006C1060" w:rsidRPr="00D81C28" w:rsidRDefault="006C1060" w:rsidP="008F1AF4">
      <w:pPr>
        <w:pStyle w:val="Heading1"/>
      </w:pPr>
      <w:bookmarkStart w:id="9" w:name="_Ref469906603"/>
      <w:bookmarkStart w:id="10" w:name="_Toc470076432"/>
      <w:bookmarkStart w:id="11" w:name="_Toc460334189"/>
      <w:bookmarkStart w:id="12" w:name="_Ref468181499"/>
      <w:bookmarkStart w:id="13" w:name="_Ref469418875"/>
      <w:r w:rsidRPr="00D81C28">
        <w:t>GLAMURS ontology supporting</w:t>
      </w:r>
      <w:r w:rsidR="00ED1D69" w:rsidRPr="00D81C28">
        <w:t xml:space="preserve"> metadata</w:t>
      </w:r>
      <w:r w:rsidRPr="00D81C28">
        <w:t xml:space="preserve"> </w:t>
      </w:r>
      <w:r w:rsidR="006537E1" w:rsidRPr="00D81C28">
        <w:t>framework</w:t>
      </w:r>
      <w:bookmarkEnd w:id="9"/>
      <w:bookmarkEnd w:id="10"/>
    </w:p>
    <w:p w14:paraId="498885E0" w14:textId="0D506EC6" w:rsidR="006537E1" w:rsidRPr="00D81C28" w:rsidRDefault="006537E1" w:rsidP="006537E1">
      <w:pPr>
        <w:pStyle w:val="BodyText"/>
      </w:pPr>
      <w:r w:rsidRPr="00D81C28">
        <w:t>Before explaini</w:t>
      </w:r>
      <w:r w:rsidR="00416CEF" w:rsidRPr="00D81C28">
        <w:t>ng the ontologies we</w:t>
      </w:r>
      <w:r w:rsidRPr="00D81C28">
        <w:t xml:space="preserve"> first have to explain the metadata supporting framework. Although this framework evolved over time</w:t>
      </w:r>
      <w:r w:rsidR="00997F0E" w:rsidRPr="00D81C28">
        <w:t xml:space="preserve"> it is crucial to understanding the final form and construction of each of the ontologies that combine to form the GLAMURS ontology. Indeed</w:t>
      </w:r>
      <w:r w:rsidR="00416CEF" w:rsidRPr="00D81C28">
        <w:t xml:space="preserve"> it is also essential to comprehend the theoretical approach in modelling the entire GLAMURS project, and what, quintessentially that model is and</w:t>
      </w:r>
      <w:r w:rsidR="007018C5">
        <w:t xml:space="preserve"> could be used</w:t>
      </w:r>
      <w:r w:rsidR="00416CEF" w:rsidRPr="00D81C28">
        <w:t xml:space="preserve"> for. Although we have faithfully tried to tell the story of the evolution</w:t>
      </w:r>
      <w:r w:rsidR="007018C5">
        <w:t xml:space="preserve"> of the ontology as it happened</w:t>
      </w:r>
      <w:r w:rsidR="00416CEF" w:rsidRPr="00D81C28">
        <w:t xml:space="preserve"> and the reasons for each decision </w:t>
      </w:r>
      <w:r w:rsidR="00DB260A" w:rsidRPr="00D81C28">
        <w:t>at each point</w:t>
      </w:r>
      <w:r w:rsidR="007018C5">
        <w:t>,</w:t>
      </w:r>
      <w:r w:rsidR="00DB260A" w:rsidRPr="00D81C28">
        <w:t xml:space="preserve"> the ontology underwent a substantial change in structure</w:t>
      </w:r>
      <w:r w:rsidR="007018C5">
        <w:t xml:space="preserve"> over the lifetime of the project</w:t>
      </w:r>
      <w:r w:rsidR="00DB260A" w:rsidRPr="00D81C28">
        <w:t xml:space="preserve">; </w:t>
      </w:r>
      <w:r w:rsidR="00416CEF" w:rsidRPr="00D81C28">
        <w:t>it</w:t>
      </w:r>
      <w:r w:rsidR="007018C5">
        <w:t xml:space="preserve"> has</w:t>
      </w:r>
      <w:r w:rsidR="00416CEF" w:rsidRPr="00D81C28">
        <w:t xml:space="preserve"> proved difficult to sequence this in chronological order.</w:t>
      </w:r>
      <w:r w:rsidR="000A6DF5" w:rsidRPr="00D81C28">
        <w:t xml:space="preserve"> To do so </w:t>
      </w:r>
      <w:r w:rsidR="00DB260A" w:rsidRPr="00D81C28">
        <w:t xml:space="preserve">would mean the reader jumping about haphazardly within this document to understand the structure and theory behind the entire ontology. </w:t>
      </w:r>
      <w:r w:rsidR="000A6DF5" w:rsidRPr="00D81C28">
        <w:t>As a consequence,</w:t>
      </w:r>
      <w:r w:rsidR="00416CEF" w:rsidRPr="00D81C28">
        <w:t xml:space="preserve"> </w:t>
      </w:r>
      <w:r w:rsidR="000A6DF5" w:rsidRPr="00D81C28">
        <w:t>e</w:t>
      </w:r>
      <w:r w:rsidR="00997F0E" w:rsidRPr="00D81C28">
        <w:t xml:space="preserve">arly parts of the approach can be seen in the </w:t>
      </w:r>
      <w:r w:rsidR="00DB260A" w:rsidRPr="00D81C28">
        <w:t xml:space="preserve">duplication of certain components in the </w:t>
      </w:r>
      <w:r w:rsidR="00997F0E" w:rsidRPr="00D81C28">
        <w:t>constr</w:t>
      </w:r>
      <w:r w:rsidR="000A6DF5" w:rsidRPr="00D81C28">
        <w:t>uction of the top-down ontology.</w:t>
      </w:r>
    </w:p>
    <w:p w14:paraId="1584B95F" w14:textId="0AAEC65A" w:rsidR="00802679" w:rsidRPr="00D81C28" w:rsidRDefault="000A6DF5" w:rsidP="00802679">
      <w:pPr>
        <w:pStyle w:val="BodyText"/>
      </w:pPr>
      <w:r w:rsidRPr="00D81C28">
        <w:t>The overall aim of the ontology has to be to extract new information about the project from modelling it as an</w:t>
      </w:r>
      <w:r w:rsidR="00A37205">
        <w:t xml:space="preserve"> </w:t>
      </w:r>
      <w:r w:rsidRPr="00D81C28">
        <w:t xml:space="preserve">ontology. Whether this information </w:t>
      </w:r>
      <w:r w:rsidR="001443C6" w:rsidRPr="00D81C28">
        <w:t xml:space="preserve">is </w:t>
      </w:r>
      <w:r w:rsidRPr="00D81C28">
        <w:t>about transformations to sustainability or whether it is metadata about the project itself, this represents the sole reason for the existence</w:t>
      </w:r>
      <w:r w:rsidR="00ED1D69" w:rsidRPr="00D81C28">
        <w:t xml:space="preserve"> and development</w:t>
      </w:r>
      <w:r w:rsidRPr="00D81C28">
        <w:t xml:space="preserve"> of the ontology. </w:t>
      </w:r>
      <w:r w:rsidR="001443C6" w:rsidRPr="00D81C28">
        <w:t>S</w:t>
      </w:r>
      <w:r w:rsidRPr="00D81C28">
        <w:t>ome information may be obtained by inspecting the structure of an ontology</w:t>
      </w:r>
      <w:r w:rsidR="001443C6" w:rsidRPr="00D81C28">
        <w:t xml:space="preserve"> using graph metrics </w:t>
      </w:r>
      <w:r w:rsidR="006A49D3" w:rsidRPr="00D81C28">
        <w:fldChar w:fldCharType="begin"/>
      </w:r>
      <w:r w:rsidR="001833CF">
        <w:instrText xml:space="preserve"> ADDIN ZOTERO_ITEM CSL_CITATION {"citationID":"2hmca8qnat","properties":{"formattedCitation":"(Rabinovich and Forschungsgebiet 2008, chap. 3)","plainCitation":"(Rabinovich and Forschungsgebiet 2008, chap. 3)"},"citationItems":[{"id":374,"uris":["http://zotero.org/users/3373081/items/MK7DIEZM"],"uri":["http://zotero.org/users/3373081/items/MK7DIEZM"],"itemData":{"id":374,"type":"thesis","title":"Complexity measures of directed graphs","publisher":"Citeseer","source":"Google Scholar","URL":"http://citeseerx.ist.psu.edu/viewdoc/download?doi=10.1.1.161.6109&amp;rep=rep1&amp;type=pdf","author":[{"family":"Rabinovich","given":"Roman"},{"family":"Forschungsgebiet","given":"Lehr-und"}],"issued":{"date-parts":[["2008"]]},"accessed":{"date-parts":[["2016",12,19]]}},"locator":"3","label":"chapter"}],"schema":"https://github.com/citation-style-language/schema/raw/master/csl-citation.json"} </w:instrText>
      </w:r>
      <w:r w:rsidR="006A49D3" w:rsidRPr="00D81C28">
        <w:fldChar w:fldCharType="separate"/>
      </w:r>
      <w:r w:rsidR="001833CF" w:rsidRPr="001833CF">
        <w:rPr>
          <w:rFonts w:cs="Arial"/>
        </w:rPr>
        <w:t>(Rabinovich and Forschungsgebiet 2008, chap. 3)</w:t>
      </w:r>
      <w:r w:rsidR="006A49D3" w:rsidRPr="00D81C28">
        <w:fldChar w:fldCharType="end"/>
      </w:r>
      <w:r w:rsidR="003E2037">
        <w:t xml:space="preserve"> </w:t>
      </w:r>
      <w:r w:rsidR="001443C6" w:rsidRPr="00D81C28">
        <w:t>or magnitude measures</w:t>
      </w:r>
      <w:r w:rsidR="006A49D3" w:rsidRPr="00D81C28">
        <w:t xml:space="preserve"> (such as number of nodes, or number of edges)</w:t>
      </w:r>
      <w:r w:rsidR="001443C6" w:rsidRPr="00D81C28">
        <w:t>, but the primary facility of any ontology must the ability to reason over it. Th</w:t>
      </w:r>
      <w:r w:rsidR="007018C5">
        <w:t>e widespread availability of free (in both open source and fiscal senses of the word) automated reasoning software for OWL 2</w:t>
      </w:r>
      <w:r w:rsidR="001443C6" w:rsidRPr="00D81C28">
        <w:t xml:space="preserve"> is the one of the reasons that </w:t>
      </w:r>
      <w:r w:rsidR="007018C5">
        <w:t>it</w:t>
      </w:r>
      <w:r w:rsidR="001443C6" w:rsidRPr="00D81C28">
        <w:t xml:space="preserve"> was selected as the means of specifying the project ontology.</w:t>
      </w:r>
      <w:bookmarkStart w:id="14" w:name="_Ref469414268"/>
    </w:p>
    <w:p w14:paraId="1FC82092" w14:textId="7E0E6207" w:rsidR="00056D63" w:rsidRPr="00D81C28" w:rsidRDefault="00056D63" w:rsidP="00056D63">
      <w:pPr>
        <w:pStyle w:val="BodyText"/>
      </w:pPr>
      <w:r w:rsidRPr="00D81C28">
        <w:t>All ontologies were created and linked together.</w:t>
      </w:r>
      <w:r w:rsidR="00A37205">
        <w:t xml:space="preserve"> As stated earlier, we have metadata about these ontologies that we wish to reason with.</w:t>
      </w:r>
      <w:r w:rsidRPr="00D81C28">
        <w:t xml:space="preserve"> </w:t>
      </w:r>
      <w:r w:rsidR="00A37205">
        <w:t>To enable this, without interfering with the assertions in the ontologies themselves, t</w:t>
      </w:r>
      <w:r w:rsidR="00FA7160" w:rsidRPr="00D81C28">
        <w:t xml:space="preserve">he </w:t>
      </w:r>
      <w:r w:rsidR="00A37205">
        <w:t>ontologies are</w:t>
      </w:r>
      <w:r w:rsidR="00FA7160" w:rsidRPr="00D81C28">
        <w:t xml:space="preserve"> manipulated to </w:t>
      </w:r>
      <w:r w:rsidR="00A37205">
        <w:t>generate</w:t>
      </w:r>
      <w:r w:rsidR="00FA7160" w:rsidRPr="00D81C28">
        <w:t xml:space="preserve"> a </w:t>
      </w:r>
      <w:r w:rsidR="00A37205">
        <w:t>‘</w:t>
      </w:r>
      <w:r w:rsidR="00FA7160" w:rsidRPr="00D81C28">
        <w:t>mirror</w:t>
      </w:r>
      <w:r w:rsidR="00A37205">
        <w:t>’</w:t>
      </w:r>
      <w:r w:rsidR="00FA7160" w:rsidRPr="00D81C28">
        <w:t xml:space="preserve"> of </w:t>
      </w:r>
      <w:r w:rsidR="00A37205">
        <w:t>their (TBox and ABox) axioms</w:t>
      </w:r>
      <w:r w:rsidR="00FA7160" w:rsidRPr="00D81C28">
        <w:t xml:space="preserve"> as </w:t>
      </w:r>
      <w:r w:rsidR="00A37205">
        <w:t>ABox axioms (</w:t>
      </w:r>
      <w:r w:rsidR="00FA7160" w:rsidRPr="00D81C28">
        <w:t>individuals</w:t>
      </w:r>
      <w:r w:rsidR="00A37205">
        <w:t>)</w:t>
      </w:r>
      <w:r w:rsidR="00FA7160" w:rsidRPr="00D81C28">
        <w:t xml:space="preserve"> so the resultant ontology might be reasoned over and new inferences obtained </w:t>
      </w:r>
      <w:r w:rsidR="00A37205">
        <w:t>with a view to generating</w:t>
      </w:r>
      <w:r w:rsidR="00FA7160" w:rsidRPr="00D81C28">
        <w:t xml:space="preserve"> insights, </w:t>
      </w:r>
      <w:r w:rsidR="00A37205">
        <w:t>including</w:t>
      </w:r>
      <w:r w:rsidR="00FA7160" w:rsidRPr="00D81C28">
        <w:t xml:space="preserve"> commonalities between disciplines, </w:t>
      </w:r>
      <w:r w:rsidR="00A37205">
        <w:t xml:space="preserve">the degree to which </w:t>
      </w:r>
      <w:r w:rsidR="00FA7160" w:rsidRPr="00D81C28">
        <w:t xml:space="preserve">GLAMURS </w:t>
      </w:r>
      <w:r w:rsidR="00A37205">
        <w:t>has been a trans-disciplinary project,</w:t>
      </w:r>
      <w:r w:rsidR="00FA7160" w:rsidRPr="00D81C28">
        <w:t xml:space="preserve"> transitions to sustainability uncovered by new relationships, or project metrics</w:t>
      </w:r>
      <w:r w:rsidR="00A37205">
        <w:t xml:space="preserve"> covering</w:t>
      </w:r>
      <w:r w:rsidR="00FA7160" w:rsidRPr="00D81C28">
        <w:t xml:space="preserve"> the effectiveness of the project.</w:t>
      </w:r>
      <w:r w:rsidR="00A37205">
        <w:t xml:space="preserve"> This mirroring is the means by which we have circumvented the constraint that ordinary OWL 2 annotations cannot be reasoned with.</w:t>
      </w:r>
    </w:p>
    <w:p w14:paraId="5B963736" w14:textId="61FFDA8B" w:rsidR="00515B42" w:rsidRPr="00D81C28" w:rsidRDefault="000E4AA2" w:rsidP="00802679">
      <w:pPr>
        <w:pStyle w:val="BodyText"/>
      </w:pPr>
      <w:r w:rsidRPr="00D81C28">
        <w:t>As the project is essentially organized from the top-down, that is GLAMURS was necessarily planned, inasmuch as the aims of the project were decided beforehand and then sub-tasks were decided upon in order to obtain these aims, we consider the vocabulary needed to develop the ontologies</w:t>
      </w:r>
      <w:r w:rsidR="00D46549" w:rsidRPr="00D81C28">
        <w:t xml:space="preserve"> </w:t>
      </w:r>
      <w:r w:rsidRPr="00D81C28">
        <w:t>that make u</w:t>
      </w:r>
      <w:r w:rsidR="00D46549" w:rsidRPr="00D81C28">
        <w:t>p these top-down ontologies. Th</w:t>
      </w:r>
      <w:r w:rsidR="00BC7DB5">
        <w:t>ere</w:t>
      </w:r>
      <w:r w:rsidR="00D46549" w:rsidRPr="00D81C28">
        <w:t xml:space="preserve"> is </w:t>
      </w:r>
      <w:r w:rsidR="00515B42" w:rsidRPr="00D81C28">
        <w:t xml:space="preserve">metadata for </w:t>
      </w:r>
      <w:r w:rsidR="00D46549" w:rsidRPr="00D81C28">
        <w:t xml:space="preserve">some of </w:t>
      </w:r>
      <w:r w:rsidR="00515B42" w:rsidRPr="00D81C28">
        <w:t>the top-down ontologies</w:t>
      </w:r>
      <w:bookmarkEnd w:id="14"/>
      <w:r w:rsidR="00D46549" w:rsidRPr="00D81C28">
        <w:t xml:space="preserve">, and </w:t>
      </w:r>
      <w:r w:rsidR="00BC7DB5">
        <w:t>the vocabulary for this is denoted</w:t>
      </w:r>
      <w:r w:rsidR="00D46549" w:rsidRPr="00D81C28">
        <w:t xml:space="preserve"> the </w:t>
      </w:r>
      <w:r w:rsidR="00D46549" w:rsidRPr="00D81C28">
        <w:rPr>
          <w:i/>
        </w:rPr>
        <w:t>metadata</w:t>
      </w:r>
      <w:r w:rsidR="00D46549" w:rsidRPr="00D81C28">
        <w:t xml:space="preserve"> ontology.</w:t>
      </w:r>
    </w:p>
    <w:p w14:paraId="2CD0F8F9" w14:textId="70414A01" w:rsidR="00285E19" w:rsidRPr="00D81C28" w:rsidRDefault="00285E19" w:rsidP="00802679">
      <w:pPr>
        <w:pStyle w:val="BodyText"/>
      </w:pPr>
      <w:r w:rsidRPr="00D81C28">
        <w:t>The next step was to link these top-down ontologies together and to do so we developed an</w:t>
      </w:r>
      <w:r w:rsidR="00BC7DB5">
        <w:t xml:space="preserve"> integration vocabulary, which </w:t>
      </w:r>
      <w:r w:rsidRPr="00D81C28">
        <w:t xml:space="preserve">was denoted the </w:t>
      </w:r>
      <w:r w:rsidRPr="00D81C28">
        <w:rPr>
          <w:i/>
        </w:rPr>
        <w:t xml:space="preserve">integration </w:t>
      </w:r>
      <w:r w:rsidR="00BC7DB5">
        <w:t>ontology</w:t>
      </w:r>
      <w:r w:rsidRPr="00D81C28">
        <w:t>.</w:t>
      </w:r>
    </w:p>
    <w:p w14:paraId="67EC2094" w14:textId="77777777" w:rsidR="00285E19" w:rsidRPr="00D81C28" w:rsidRDefault="00285E19" w:rsidP="00802679">
      <w:pPr>
        <w:pStyle w:val="BodyText"/>
      </w:pPr>
      <w:r w:rsidRPr="00D81C28">
        <w:t xml:space="preserve">The final stage in constructing the TBox representation of the GLAMURS project was to link this aggregation of top-down ontologies of a common-sense core ontology and various specialist vocabulary ontologies with the remaining bottom-up ontologies with the </w:t>
      </w:r>
      <w:r w:rsidRPr="00D81C28">
        <w:rPr>
          <w:i/>
        </w:rPr>
        <w:t>star</w:t>
      </w:r>
      <w:r w:rsidRPr="00D81C28">
        <w:t xml:space="preserve"> ontology, which represented the shape and manner in which the GLAMURS project was organised. </w:t>
      </w:r>
    </w:p>
    <w:p w14:paraId="68AAA97A" w14:textId="6AFA67E4" w:rsidR="00285E19" w:rsidRPr="00D81C28" w:rsidRDefault="00285E19" w:rsidP="00802679">
      <w:pPr>
        <w:pStyle w:val="BodyText"/>
      </w:pPr>
      <w:r w:rsidRPr="00D81C28">
        <w:t>The very last step was to reflect the entire ontology for GLAMURS as individuals, but in a manner that meant that the original ontology was recoverable from the specification of such individuals</w:t>
      </w:r>
      <w:r w:rsidR="00DC0A5A" w:rsidRPr="00D81C28">
        <w:t xml:space="preserve">, and vice-versa. The ontology that allowed this to happen was denoted the </w:t>
      </w:r>
      <w:r w:rsidR="00DC0A5A" w:rsidRPr="00D81C28">
        <w:rPr>
          <w:i/>
        </w:rPr>
        <w:t>mirror</w:t>
      </w:r>
      <w:r w:rsidR="00DC0A5A" w:rsidRPr="00D81C28">
        <w:t xml:space="preserve"> ontology.</w:t>
      </w:r>
    </w:p>
    <w:p w14:paraId="763493BF" w14:textId="65EFA6A8" w:rsidR="00DC0A5A" w:rsidRPr="00D81C28" w:rsidRDefault="00DC0A5A" w:rsidP="00802679">
      <w:pPr>
        <w:pStyle w:val="BodyText"/>
      </w:pPr>
      <w:r w:rsidRPr="00D81C28">
        <w:t xml:space="preserve">Consequently this section is further sub-divided into the four sections described briefly above. So the </w:t>
      </w:r>
      <w:r w:rsidR="00BC7DB5">
        <w:t>subsection</w:t>
      </w:r>
      <w:r w:rsidRPr="00D81C28">
        <w:t>s that follow this introduction are as follows:</w:t>
      </w:r>
    </w:p>
    <w:p w14:paraId="5A14EBD7" w14:textId="77777777" w:rsidR="00DC0A5A" w:rsidRPr="00D81C28" w:rsidRDefault="00DC0A5A" w:rsidP="00ED5CD5">
      <w:pPr>
        <w:pStyle w:val="Bullet"/>
      </w:pPr>
      <w:r w:rsidRPr="00D81C28">
        <w:rPr>
          <w:i/>
        </w:rPr>
        <w:t>metadata</w:t>
      </w:r>
      <w:r w:rsidRPr="00D81C28">
        <w:t xml:space="preserve"> ontology</w:t>
      </w:r>
      <w:r w:rsidR="00ED5CD5" w:rsidRPr="00D81C28">
        <w:t xml:space="preserve"> – This is the framework ontology used to organise and construct some component ontologies of the top-down view of the project. </w:t>
      </w:r>
    </w:p>
    <w:p w14:paraId="6FA86ED8" w14:textId="77777777" w:rsidR="00DC0A5A" w:rsidRPr="00D81C28" w:rsidRDefault="00DC0A5A" w:rsidP="00ED5CD5">
      <w:pPr>
        <w:pStyle w:val="Bullet"/>
      </w:pPr>
      <w:r w:rsidRPr="00D81C28">
        <w:rPr>
          <w:i/>
        </w:rPr>
        <w:t>integration</w:t>
      </w:r>
      <w:r w:rsidRPr="00D81C28">
        <w:t xml:space="preserve"> ontology</w:t>
      </w:r>
      <w:r w:rsidR="00ED5CD5" w:rsidRPr="00D81C28">
        <w:t xml:space="preserve"> – This section shows the development and assembly of the vocabulary ontology used to link the various ontologies of the top-down view of the GLAMURS project into a cohesive top-down ontology of the whole project.</w:t>
      </w:r>
    </w:p>
    <w:p w14:paraId="2BB14935" w14:textId="6BF69F07" w:rsidR="00DC0A5A" w:rsidRPr="00D81C28" w:rsidRDefault="00DC0A5A" w:rsidP="00ED5CD5">
      <w:pPr>
        <w:pStyle w:val="Bullet"/>
      </w:pPr>
      <w:r w:rsidRPr="00D81C28">
        <w:rPr>
          <w:i/>
        </w:rPr>
        <w:t>star</w:t>
      </w:r>
      <w:r w:rsidRPr="00D81C28">
        <w:t xml:space="preserve"> ontology –</w:t>
      </w:r>
      <w:r w:rsidR="00ED5CD5" w:rsidRPr="00D81C28">
        <w:t xml:space="preserve"> T</w:t>
      </w:r>
      <w:r w:rsidRPr="00D81C28">
        <w:t xml:space="preserve">his section describes the explains the reasoning </w:t>
      </w:r>
      <w:r w:rsidR="00ED5CD5" w:rsidRPr="00D81C28">
        <w:t xml:space="preserve">in determining and constructing the vocabulary </w:t>
      </w:r>
      <w:r w:rsidR="00BC7DB5">
        <w:t>used to</w:t>
      </w:r>
      <w:r w:rsidR="00ED5CD5" w:rsidRPr="00D81C28">
        <w:t xml:space="preserve"> link the bottom-up and top-down ontologies.</w:t>
      </w:r>
    </w:p>
    <w:p w14:paraId="4B525018" w14:textId="78825056" w:rsidR="00DC0A5A" w:rsidRPr="00D81C28" w:rsidRDefault="00DC0A5A" w:rsidP="00ED5CD5">
      <w:pPr>
        <w:pStyle w:val="Bullet"/>
        <w:spacing w:after="120"/>
      </w:pPr>
      <w:r w:rsidRPr="00D81C28">
        <w:rPr>
          <w:i/>
        </w:rPr>
        <w:t>mirror</w:t>
      </w:r>
      <w:r w:rsidRPr="00D81C28">
        <w:t xml:space="preserve"> ontology –</w:t>
      </w:r>
      <w:r w:rsidR="00ED5CD5" w:rsidRPr="00D81C28">
        <w:t xml:space="preserve"> T</w:t>
      </w:r>
      <w:r w:rsidRPr="00D81C28">
        <w:t xml:space="preserve">his section describes and explains the reasoning underlying the ontology used implement the mirror of the entire </w:t>
      </w:r>
      <w:r w:rsidR="00FA7160" w:rsidRPr="00D81C28">
        <w:t>GLAMURS</w:t>
      </w:r>
      <w:r w:rsidR="00BC7DB5">
        <w:t xml:space="preserve"> ontology to allow reasoning with it using the above three ontologies.</w:t>
      </w:r>
    </w:p>
    <w:p w14:paraId="787F27B7" w14:textId="1460A92C" w:rsidR="00515B42" w:rsidRDefault="00DC0A5A" w:rsidP="008E577D">
      <w:pPr>
        <w:pStyle w:val="BodyText"/>
      </w:pPr>
      <w:r w:rsidRPr="00D81C28">
        <w:t>This fully specifies the metadata, organisational and developmental framework used to develop, implement and reason over the eventual GLAMURS ontology.</w:t>
      </w:r>
    </w:p>
    <w:p w14:paraId="41238C12" w14:textId="77777777" w:rsidR="00D46549" w:rsidRPr="00D81C28" w:rsidRDefault="00D46549" w:rsidP="008E577D">
      <w:pPr>
        <w:pStyle w:val="Heading2"/>
      </w:pPr>
      <w:bookmarkStart w:id="15" w:name="_Ref469840654"/>
      <w:bookmarkStart w:id="16" w:name="_Ref469846620"/>
      <w:bookmarkStart w:id="17" w:name="_Toc470076433"/>
      <w:bookmarkStart w:id="18" w:name="_Ref469414642"/>
      <w:r w:rsidRPr="00D81C28">
        <w:t>Metadata for top-down ontologies</w:t>
      </w:r>
      <w:bookmarkEnd w:id="15"/>
      <w:bookmarkEnd w:id="16"/>
      <w:bookmarkEnd w:id="17"/>
    </w:p>
    <w:p w14:paraId="40BD38CF" w14:textId="5E3B4EFA" w:rsidR="008E577D" w:rsidRDefault="00D46549" w:rsidP="008E577D">
      <w:r w:rsidRPr="00D81C28">
        <w:t xml:space="preserve">The framework for developing each top-down ontology was denoted the </w:t>
      </w:r>
      <w:r w:rsidRPr="00D81C28">
        <w:rPr>
          <w:b/>
          <w:i/>
        </w:rPr>
        <w:t>metadata</w:t>
      </w:r>
      <w:r w:rsidRPr="00D81C28">
        <w:t xml:space="preserve"> ontology and the aim of this ontology was to provide a pre-defined and rational class structure about which the component ontologies consisting of the expert terminology</w:t>
      </w:r>
      <w:r w:rsidR="00AA7086">
        <w:t xml:space="preserve"> </w:t>
      </w:r>
      <w:r w:rsidRPr="00D81C28">
        <w:t xml:space="preserve">ontology (see section </w:t>
      </w:r>
      <w:r w:rsidRPr="00D81C28">
        <w:fldChar w:fldCharType="begin"/>
      </w:r>
      <w:r w:rsidRPr="00D81C28">
        <w:instrText xml:space="preserve"> REF _Ref468890649 \r \h </w:instrText>
      </w:r>
      <w:r w:rsidRPr="00D81C28">
        <w:fldChar w:fldCharType="separate"/>
      </w:r>
      <w:r w:rsidR="000F2DB1" w:rsidRPr="00D81C28">
        <w:t>3.3</w:t>
      </w:r>
      <w:r w:rsidRPr="00D81C28">
        <w:fldChar w:fldCharType="end"/>
      </w:r>
      <w:r w:rsidRPr="00D81C28">
        <w:t xml:space="preserve">), and the on-line questionnaire ontology (see section </w:t>
      </w:r>
      <w:r w:rsidRPr="00D81C28">
        <w:fldChar w:fldCharType="begin"/>
      </w:r>
      <w:r w:rsidRPr="00D81C28">
        <w:instrText xml:space="preserve"> REF _Ref469047966 \r \h </w:instrText>
      </w:r>
      <w:r w:rsidRPr="00D81C28">
        <w:fldChar w:fldCharType="separate"/>
      </w:r>
      <w:r w:rsidR="000F2DB1" w:rsidRPr="00D81C28">
        <w:t>3.1.6</w:t>
      </w:r>
      <w:r w:rsidRPr="00D81C28">
        <w:fldChar w:fldCharType="end"/>
      </w:r>
      <w:r w:rsidRPr="00D81C28">
        <w:t xml:space="preserve">) could be developed and organised. </w:t>
      </w:r>
      <w:r w:rsidR="00ED5CD5" w:rsidRPr="00D81C28">
        <w:t xml:space="preserve">These ontologies were part of the top-down view of the GLAMURS project. </w:t>
      </w:r>
      <w:r w:rsidRPr="00D81C28">
        <w:t>Th</w:t>
      </w:r>
      <w:r w:rsidR="00ED5CD5" w:rsidRPr="00D81C28">
        <w:t>e metadata ontology</w:t>
      </w:r>
      <w:r w:rsidRPr="00D81C28">
        <w:t xml:space="preserve"> was imported</w:t>
      </w:r>
      <w:r w:rsidR="00ED5CD5" w:rsidRPr="00D81C28">
        <w:t xml:space="preserve"> into each</w:t>
      </w:r>
      <w:r w:rsidRPr="00D81C28">
        <w:t xml:space="preserve"> </w:t>
      </w:r>
      <w:r w:rsidRPr="00D81C28">
        <w:rPr>
          <w:i/>
        </w:rPr>
        <w:t>top-down component ontology</w:t>
      </w:r>
      <w:r w:rsidRPr="00D81C28">
        <w:t xml:space="preserve"> as the first step of developing each of these ontologies. This ontology was </w:t>
      </w:r>
      <w:r w:rsidR="00D67B19" w:rsidRPr="00D81C28">
        <w:t>also</w:t>
      </w:r>
      <w:r w:rsidRPr="00D81C28">
        <w:t xml:space="preserve"> developed in order to provide the framework for the completion of the three incomplete ontologies mentioned in the section</w:t>
      </w:r>
      <w:r w:rsidR="00207ADD" w:rsidRPr="00D81C28">
        <w:t>s</w:t>
      </w:r>
      <w:r w:rsidRPr="00D81C28">
        <w:t xml:space="preserve"> </w:t>
      </w:r>
      <w:r w:rsidR="00207ADD" w:rsidRPr="00D81C28">
        <w:fldChar w:fldCharType="begin"/>
      </w:r>
      <w:r w:rsidR="00207ADD" w:rsidRPr="00D81C28">
        <w:instrText xml:space="preserve"> REF _Ref469927197 \r \h </w:instrText>
      </w:r>
      <w:r w:rsidR="00207ADD" w:rsidRPr="00D81C28">
        <w:fldChar w:fldCharType="separate"/>
      </w:r>
      <w:r w:rsidR="000F2DB1" w:rsidRPr="00D81C28">
        <w:t>3.4</w:t>
      </w:r>
      <w:r w:rsidR="00207ADD" w:rsidRPr="00D81C28">
        <w:fldChar w:fldCharType="end"/>
      </w:r>
      <w:r w:rsidR="00207ADD" w:rsidRPr="00D81C28">
        <w:t>-</w:t>
      </w:r>
      <w:r w:rsidR="00207ADD" w:rsidRPr="00D81C28">
        <w:fldChar w:fldCharType="begin"/>
      </w:r>
      <w:r w:rsidR="00207ADD" w:rsidRPr="00D81C28">
        <w:instrText xml:space="preserve"> REF _Ref469927213 \r \h </w:instrText>
      </w:r>
      <w:r w:rsidR="00207ADD" w:rsidRPr="00D81C28">
        <w:fldChar w:fldCharType="separate"/>
      </w:r>
      <w:r w:rsidR="000F2DB1" w:rsidRPr="00D81C28">
        <w:t>3.6</w:t>
      </w:r>
      <w:r w:rsidR="00207ADD" w:rsidRPr="00D81C28">
        <w:fldChar w:fldCharType="end"/>
      </w:r>
      <w:r w:rsidR="00207ADD" w:rsidRPr="00D81C28">
        <w:t xml:space="preserve"> </w:t>
      </w:r>
      <w:r w:rsidRPr="00D81C28">
        <w:t xml:space="preserve">as well. Indeed we believe this ontology would make a good starting point and generalised </w:t>
      </w:r>
      <w:r w:rsidR="00BC7DB5">
        <w:t>ontology for any future project</w:t>
      </w:r>
      <w:r w:rsidRPr="00D81C28">
        <w:t xml:space="preserve"> requiring integration of disparate specialist terminologies. The classes for this generalised framework ontology are organised as shown in </w:t>
      </w:r>
      <w:r w:rsidRPr="00D81C28">
        <w:fldChar w:fldCharType="begin"/>
      </w:r>
      <w:r w:rsidRPr="00D81C28">
        <w:instrText xml:space="preserve"> REF _Ref469388114 \h  \* MERGEFORMAT </w:instrText>
      </w:r>
      <w:r w:rsidRPr="00D81C28">
        <w:fldChar w:fldCharType="separate"/>
      </w:r>
      <w:r w:rsidR="000F2DB1" w:rsidRPr="00D81C28">
        <w:t>Figure 3</w:t>
      </w:r>
      <w:r w:rsidRPr="00D81C28">
        <w:fldChar w:fldCharType="end"/>
      </w:r>
      <w:r w:rsidRPr="00D81C28">
        <w:t>.</w:t>
      </w:r>
    </w:p>
    <w:p w14:paraId="1C412F59" w14:textId="45F0A9B9" w:rsidR="00BC7DB5" w:rsidRPr="00D81C28" w:rsidRDefault="00BC7DB5" w:rsidP="00BC7DB5">
      <w:r w:rsidRPr="00D81C28">
        <w:t xml:space="preserve">The process of developing each ontology begins with each term that is to be elaborated in </w:t>
      </w:r>
      <w:r w:rsidRPr="005D0C36">
        <w:t xml:space="preserve">the top-down component ontology being instantiated as an individual as a subclass of the </w:t>
      </w:r>
      <w:r w:rsidRPr="005D0C36">
        <w:rPr>
          <w:rStyle w:val="CodeChar"/>
        </w:rPr>
        <w:t>Term</w:t>
      </w:r>
      <w:r w:rsidRPr="005D0C36">
        <w:t xml:space="preserve"> class. This individual is then annotated with its origin – the institution the term was defined by. The institutions themselves, such as </w:t>
      </w:r>
      <w:r w:rsidRPr="005D0C36">
        <w:rPr>
          <w:rStyle w:val="CodeChar"/>
        </w:rPr>
        <w:t>JHI</w:t>
      </w:r>
      <w:r w:rsidRPr="005D0C36">
        <w:t xml:space="preserve">, corresponding to The James Hutton Institute or </w:t>
      </w:r>
      <w:r w:rsidRPr="005D0C36">
        <w:rPr>
          <w:rStyle w:val="CodeChar"/>
        </w:rPr>
        <w:t>UDC</w:t>
      </w:r>
      <w:r w:rsidRPr="005D0C36">
        <w:t xml:space="preserve">, corresponding to Universidade da Coruña are instantiated as individuals in the </w:t>
      </w:r>
      <w:r w:rsidRPr="005D0C36">
        <w:rPr>
          <w:rStyle w:val="CodeChar"/>
        </w:rPr>
        <w:t>Institutions</w:t>
      </w:r>
      <w:r w:rsidRPr="005D0C36">
        <w:t xml:space="preserve"> class. This allows as much annotation against each institution as we like. For instance we include the whole name on the institution as annotation, but there is nothing to stop the address and contact </w:t>
      </w:r>
      <w:r w:rsidRPr="00D81C28">
        <w:t>information being added as annotation, and other useful information such as informational links to the Internet. These provide useful informational links if the ontology is made public</w:t>
      </w:r>
      <w:r>
        <w:t xml:space="preserve"> (e.g. on the web, which it effectively has been through its release on GitHub)</w:t>
      </w:r>
      <w:r w:rsidRPr="00D81C28">
        <w:t xml:space="preserve">. In general, we try to instantiate against individuals, as not only can we provide as much metadata pointing to this individual as we want, but also it </w:t>
      </w:r>
      <w:r>
        <w:t xml:space="preserve">is </w:t>
      </w:r>
      <w:r w:rsidRPr="00D81C28">
        <w:t xml:space="preserve">primarily against individuals that any formal reasoning normally occurs. </w:t>
      </w:r>
    </w:p>
    <w:p w14:paraId="1E5E21BE" w14:textId="77777777" w:rsidR="00BC7DB5" w:rsidRDefault="00BC7DB5" w:rsidP="008E577D"/>
    <w:p w14:paraId="59C2771E" w14:textId="77777777" w:rsidR="008E577D" w:rsidRDefault="008E577D" w:rsidP="00D46549">
      <w:pPr>
        <w:keepNext/>
      </w:pPr>
    </w:p>
    <w:p w14:paraId="0BC15A4C" w14:textId="4EB390AF" w:rsidR="00D46549" w:rsidRPr="00D81C28" w:rsidRDefault="00D46549" w:rsidP="00D46549">
      <w:pPr>
        <w:keepNext/>
      </w:pPr>
      <w:r w:rsidRPr="00D81C28">
        <w:rPr>
          <w:noProof/>
          <w:lang w:eastAsia="en-GB"/>
        </w:rPr>
        <w:drawing>
          <wp:inline distT="0" distB="0" distL="0" distR="0" wp14:anchorId="5D06920D" wp14:editId="601DE000">
            <wp:extent cx="5760720" cy="4030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 common class structure.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30980"/>
                    </a:xfrm>
                    <a:prstGeom prst="rect">
                      <a:avLst/>
                    </a:prstGeom>
                  </pic:spPr>
                </pic:pic>
              </a:graphicData>
            </a:graphic>
          </wp:inline>
        </w:drawing>
      </w:r>
    </w:p>
    <w:p w14:paraId="13B1BB3A" w14:textId="77777777" w:rsidR="00D46549" w:rsidRPr="00D81C28" w:rsidRDefault="00D46549" w:rsidP="00D46549">
      <w:pPr>
        <w:pStyle w:val="Caption"/>
        <w:rPr>
          <w:b w:val="0"/>
        </w:rPr>
      </w:pPr>
      <w:bookmarkStart w:id="19" w:name="_Ref469388114"/>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3</w:t>
      </w:r>
      <w:r w:rsidRPr="00D81C28">
        <w:rPr>
          <w:b w:val="0"/>
        </w:rPr>
        <w:fldChar w:fldCharType="end"/>
      </w:r>
      <w:bookmarkEnd w:id="19"/>
      <w:r w:rsidRPr="00D81C28">
        <w:rPr>
          <w:b w:val="0"/>
        </w:rPr>
        <w:t xml:space="preserve"> Top-down metadata framework classes</w:t>
      </w:r>
    </w:p>
    <w:p w14:paraId="52682760" w14:textId="037652F8" w:rsidR="00D67B19" w:rsidRPr="005D0C36" w:rsidRDefault="00D46549" w:rsidP="00D46549">
      <w:r w:rsidRPr="00D81C28">
        <w:t xml:space="preserve">Other annotation is also provided such as the definition provided by the researcher when, or if the term was defined in the online questionnaire from </w:t>
      </w:r>
      <w:r w:rsidRPr="00D81C28">
        <w:fldChar w:fldCharType="begin"/>
      </w:r>
      <w:r w:rsidRPr="00D81C28">
        <w:instrText xml:space="preserve"> REF _Ref469047966 \r \h  \* MERGEFORMAT </w:instrText>
      </w:r>
      <w:r w:rsidRPr="00D81C28">
        <w:fldChar w:fldCharType="separate"/>
      </w:r>
      <w:r w:rsidR="000F2DB1" w:rsidRPr="00D81C28">
        <w:t>3.1.6</w:t>
      </w:r>
      <w:r w:rsidRPr="00D81C28">
        <w:fldChar w:fldCharType="end"/>
      </w:r>
      <w:r w:rsidRPr="00D81C28">
        <w:t>. A specifically English version of the term is also provided, annotated itself as</w:t>
      </w:r>
      <w:r w:rsidR="00BC7DB5">
        <w:t xml:space="preserve"> being</w:t>
      </w:r>
      <w:r w:rsidRPr="00D81C28">
        <w:t xml:space="preserve"> in the English language. Indeed if the term is a word group, i.e., more than one word, then this is a good place to note this. For instance, part of our standards for creating </w:t>
      </w:r>
      <w:r w:rsidR="00BC7DB5">
        <w:t>ontologies is that we use CamelC</w:t>
      </w:r>
      <w:r w:rsidRPr="00D81C28">
        <w:t xml:space="preserve">ase for any word groups, so for instance the term “green economy” becomes the class </w:t>
      </w:r>
      <w:r w:rsidRPr="005D0C36">
        <w:rPr>
          <w:rStyle w:val="CodeChar"/>
        </w:rPr>
        <w:t>GreenEconomy</w:t>
      </w:r>
      <w:r w:rsidRPr="00D81C28">
        <w:t>. The label annotation allows the definition of the string “Green economy” which is more readable</w:t>
      </w:r>
      <w:r w:rsidR="00BC7DB5">
        <w:t xml:space="preserve"> should software</w:t>
      </w:r>
      <w:r w:rsidRPr="00D81C28">
        <w:t xml:space="preserve"> </w:t>
      </w:r>
      <w:r w:rsidR="00BC7DB5">
        <w:t>operating with ontologies</w:t>
      </w:r>
      <w:r w:rsidRPr="00D81C28">
        <w:t xml:space="preserve"> (such as </w:t>
      </w:r>
      <w:hyperlink r:id="rId15" w:history="1">
        <w:r w:rsidRPr="00BC7DB5">
          <w:rPr>
            <w:rStyle w:val="Hyperlink"/>
          </w:rPr>
          <w:t>Protégé</w:t>
        </w:r>
      </w:hyperlink>
      <w:r w:rsidRPr="00D81C28">
        <w:t>) display this label in preference to the underlying entity name</w:t>
      </w:r>
      <w:r w:rsidR="00BC7DB5">
        <w:t>. (It is not unreasonable to expect this since a</w:t>
      </w:r>
      <w:r w:rsidR="00AB3726">
        <w:t xml:space="preserve"> common practice in ontology development is that</w:t>
      </w:r>
      <w:r w:rsidRPr="00D81C28">
        <w:t xml:space="preserve"> the underlying ontological concept name may be randomly generated and therefore meaningless</w:t>
      </w:r>
      <w:r w:rsidR="00BC7DB5">
        <w:t xml:space="preserve"> to humans</w:t>
      </w:r>
      <w:r w:rsidRPr="00D81C28">
        <w:t>.</w:t>
      </w:r>
      <w:r w:rsidR="00BC7DB5">
        <w:t>)</w:t>
      </w:r>
      <w:r w:rsidR="00AA7086">
        <w:t xml:space="preserve"> </w:t>
      </w:r>
      <w:r w:rsidRPr="00D81C28">
        <w:t xml:space="preserve">Although all terminology in all the ontologies found in this project are in English, it is still good practice to provide the ability to define multi-lingual versions of any ontological concept and we have </w:t>
      </w:r>
      <w:r w:rsidRPr="005D0C36">
        <w:t xml:space="preserve">tried to do so in any ontology defined within this project. </w:t>
      </w:r>
    </w:p>
    <w:p w14:paraId="00BB6386" w14:textId="6D599416" w:rsidR="00D46549" w:rsidRPr="005D0C36" w:rsidRDefault="00D46549" w:rsidP="00D46549">
      <w:r w:rsidRPr="005D0C36">
        <w:t>Finally</w:t>
      </w:r>
      <w:r w:rsidR="00BC7DB5" w:rsidRPr="005D0C36">
        <w:t>,</w:t>
      </w:r>
      <w:r w:rsidRPr="005D0C36">
        <w:t xml:space="preserve"> the discipline to which the term belongs is defined by use of the </w:t>
      </w:r>
      <w:r w:rsidRPr="005D0C36">
        <w:rPr>
          <w:rStyle w:val="CodeChar"/>
        </w:rPr>
        <w:t>partOfDiscipline</w:t>
      </w:r>
      <w:r w:rsidRPr="005D0C36">
        <w:t xml:space="preserve"> annotation primitive. Again each discipline is instantiated as an individual in the </w:t>
      </w:r>
      <w:r w:rsidRPr="005D0C36">
        <w:rPr>
          <w:rStyle w:val="CodeChar"/>
        </w:rPr>
        <w:t>Discipline</w:t>
      </w:r>
      <w:r w:rsidRPr="005D0C36">
        <w:t xml:space="preserve"> class provided.</w:t>
      </w:r>
    </w:p>
    <w:p w14:paraId="2FE5B065" w14:textId="288B441E" w:rsidR="00D46549" w:rsidRPr="005D0C36" w:rsidRDefault="00D46549" w:rsidP="00D46549">
      <w:r w:rsidRPr="005D0C36">
        <w:t xml:space="preserve">Upon completion of the annotation the term is created as one of the ontological entities listed below, unless there is no definition data, and then it is </w:t>
      </w:r>
      <w:r w:rsidR="00AA7086" w:rsidRPr="005D0C36">
        <w:t>subclass</w:t>
      </w:r>
      <w:r w:rsidRPr="005D0C36">
        <w:t xml:space="preserve">ed in the </w:t>
      </w:r>
      <w:r w:rsidRPr="005D0C36">
        <w:rPr>
          <w:rStyle w:val="CodeChar"/>
        </w:rPr>
        <w:t>UndefinedEntityClass</w:t>
      </w:r>
      <w:r w:rsidRPr="005D0C36">
        <w:t>.</w:t>
      </w:r>
    </w:p>
    <w:p w14:paraId="19ACECAF" w14:textId="77777777" w:rsidR="00D46549" w:rsidRPr="00D81C28" w:rsidRDefault="00D46549" w:rsidP="00D46549">
      <w:pPr>
        <w:pStyle w:val="Bullet"/>
      </w:pPr>
      <w:r w:rsidRPr="00D81C28">
        <w:t>Class;</w:t>
      </w:r>
    </w:p>
    <w:p w14:paraId="1A00BA53" w14:textId="77777777" w:rsidR="00D46549" w:rsidRPr="00D81C28" w:rsidRDefault="00D46549" w:rsidP="00D46549">
      <w:pPr>
        <w:pStyle w:val="Bullet"/>
      </w:pPr>
      <w:r w:rsidRPr="00D81C28">
        <w:t>Object Property;</w:t>
      </w:r>
    </w:p>
    <w:p w14:paraId="28F8BB96" w14:textId="77777777" w:rsidR="00D46549" w:rsidRPr="00D81C28" w:rsidRDefault="00D46549" w:rsidP="00D46549">
      <w:pPr>
        <w:pStyle w:val="Bullet"/>
      </w:pPr>
      <w:r w:rsidRPr="00D81C28">
        <w:t>Data value;</w:t>
      </w:r>
    </w:p>
    <w:p w14:paraId="694138E0" w14:textId="77777777" w:rsidR="00D46549" w:rsidRPr="00D81C28" w:rsidRDefault="00D46549" w:rsidP="00D46549">
      <w:pPr>
        <w:pStyle w:val="Bullet"/>
      </w:pPr>
      <w:r w:rsidRPr="00D81C28">
        <w:t>Individual, or</w:t>
      </w:r>
    </w:p>
    <w:p w14:paraId="062FE798" w14:textId="77777777" w:rsidR="00D46549" w:rsidRPr="00D81C28" w:rsidRDefault="00D46549" w:rsidP="001F077B">
      <w:pPr>
        <w:pStyle w:val="Bullet"/>
      </w:pPr>
      <w:r w:rsidRPr="00D81C28">
        <w:t>Process.</w:t>
      </w:r>
    </w:p>
    <w:p w14:paraId="532A5A8D" w14:textId="77777777" w:rsidR="001F077B" w:rsidRDefault="001F077B" w:rsidP="00D46549"/>
    <w:p w14:paraId="76D477E6" w14:textId="6A9A9C59" w:rsidR="00D46549" w:rsidRPr="005D0C36" w:rsidRDefault="00D46549" w:rsidP="00D46549">
      <w:r w:rsidRPr="005D0C36">
        <w:t xml:space="preserve">If the object is defined as a class then a new class is created directly </w:t>
      </w:r>
      <w:r w:rsidR="00AA7086" w:rsidRPr="005D0C36">
        <w:t>subclass</w:t>
      </w:r>
      <w:r w:rsidRPr="005D0C36">
        <w:t xml:space="preserve">ing </w:t>
      </w:r>
      <w:r w:rsidRPr="005D0C36">
        <w:rPr>
          <w:rStyle w:val="CodeChar"/>
        </w:rPr>
        <w:t>owl:Thing</w:t>
      </w:r>
      <w:r w:rsidRPr="005D0C36">
        <w:t xml:space="preserve"> (every class in </w:t>
      </w:r>
      <w:r w:rsidR="00436297" w:rsidRPr="005D0C36">
        <w:t>OWL 2</w:t>
      </w:r>
      <w:r w:rsidRPr="005D0C36">
        <w:t xml:space="preserve"> is a member of this class) as shown in </w:t>
      </w:r>
      <w:r w:rsidRPr="005D0C36">
        <w:fldChar w:fldCharType="begin"/>
      </w:r>
      <w:r w:rsidRPr="005D0C36">
        <w:instrText xml:space="preserve"> REF _Ref469388114 \h  \* MERGEFORMAT </w:instrText>
      </w:r>
      <w:r w:rsidRPr="005D0C36">
        <w:fldChar w:fldCharType="separate"/>
      </w:r>
      <w:r w:rsidR="000F2DB1" w:rsidRPr="005D0C36">
        <w:t>Figure 3</w:t>
      </w:r>
      <w:r w:rsidRPr="005D0C36">
        <w:fldChar w:fldCharType="end"/>
      </w:r>
      <w:r w:rsidRPr="005D0C36">
        <w:t xml:space="preserve">. If it is a process then a new class is created as a subclass of the </w:t>
      </w:r>
      <w:r w:rsidRPr="005D0C36">
        <w:rPr>
          <w:rStyle w:val="CodeChar"/>
        </w:rPr>
        <w:t>Process</w:t>
      </w:r>
      <w:r w:rsidRPr="005D0C36">
        <w:t xml:space="preserve"> class. If it is an individual then a new individual is created. If it is a new object property then a corresponding object property is created as a sub property of </w:t>
      </w:r>
      <w:r w:rsidRPr="005D0C36">
        <w:rPr>
          <w:rStyle w:val="CodeChar"/>
        </w:rPr>
        <w:t>hasSuggestedProperty</w:t>
      </w:r>
      <w:r w:rsidRPr="005D0C36">
        <w:t xml:space="preserve">, and likewise if a new data value then a new data value is created as a </w:t>
      </w:r>
      <w:r w:rsidR="00BC7DB5" w:rsidRPr="005D0C36">
        <w:t>subproperty</w:t>
      </w:r>
      <w:r w:rsidRPr="005D0C36">
        <w:t xml:space="preserve"> of </w:t>
      </w:r>
      <w:r w:rsidRPr="005D0C36">
        <w:rPr>
          <w:rStyle w:val="CodeChar"/>
        </w:rPr>
        <w:t>hasSuggestedAttribute</w:t>
      </w:r>
      <w:r w:rsidRPr="005D0C36">
        <w:t>.</w:t>
      </w:r>
    </w:p>
    <w:p w14:paraId="5008AFE9" w14:textId="4B3B8BCE" w:rsidR="00D67B19" w:rsidRPr="005D0C36" w:rsidRDefault="00D46549" w:rsidP="00D46549">
      <w:r w:rsidRPr="005D0C36">
        <w:t xml:space="preserve">If the definition data is incomplete for whatever reason, then if it is a class it is created as a subclass of </w:t>
      </w:r>
      <w:r w:rsidRPr="005D0C36">
        <w:rPr>
          <w:rStyle w:val="CodeChar"/>
        </w:rPr>
        <w:t>MissingDefinition</w:t>
      </w:r>
      <w:r w:rsidR="008F1AF4" w:rsidRPr="005D0C36">
        <w:t xml:space="preserve"> or the individual is sub</w:t>
      </w:r>
      <w:r w:rsidRPr="005D0C36">
        <w:t xml:space="preserve">classed to the </w:t>
      </w:r>
      <w:r w:rsidRPr="005D0C36">
        <w:rPr>
          <w:rStyle w:val="CodeChar"/>
        </w:rPr>
        <w:t>UndefinedEntityType</w:t>
      </w:r>
      <w:r w:rsidRPr="005D0C36">
        <w:t xml:space="preserve"> or one of its subclasses.</w:t>
      </w:r>
      <w:r w:rsidR="00D67B19" w:rsidRPr="005D0C36">
        <w:t xml:space="preserve"> </w:t>
      </w:r>
    </w:p>
    <w:p w14:paraId="78515322" w14:textId="2092FF56" w:rsidR="00D46549" w:rsidRPr="005D0C36" w:rsidRDefault="00D67B19" w:rsidP="00D46549">
      <w:r w:rsidRPr="005D0C36">
        <w:t>Any</w:t>
      </w:r>
      <w:r w:rsidR="00D46549" w:rsidRPr="005D0C36">
        <w:t xml:space="preserve"> affected classes or processes</w:t>
      </w:r>
      <w:r w:rsidRPr="005D0C36">
        <w:t>, as a consequence of the definition,</w:t>
      </w:r>
      <w:r w:rsidR="00AA7086" w:rsidRPr="005D0C36">
        <w:t xml:space="preserve"> </w:t>
      </w:r>
      <w:r w:rsidR="00D46549" w:rsidRPr="005D0C36">
        <w:t xml:space="preserve">that do not exist already are defined in </w:t>
      </w:r>
      <w:r w:rsidR="00D46549" w:rsidRPr="005D0C36">
        <w:rPr>
          <w:rStyle w:val="CodeChar"/>
        </w:rPr>
        <w:t>SuggestedProcess</w:t>
      </w:r>
      <w:r w:rsidR="00D46549" w:rsidRPr="005D0C36">
        <w:t xml:space="preserve"> if they are process</w:t>
      </w:r>
      <w:r w:rsidR="00BC7DB5" w:rsidRPr="005D0C36">
        <w:t>es</w:t>
      </w:r>
      <w:r w:rsidR="00D46549" w:rsidRPr="005D0C36">
        <w:t xml:space="preserve">, or </w:t>
      </w:r>
      <w:r w:rsidR="00D46549" w:rsidRPr="005D0C36">
        <w:rPr>
          <w:rStyle w:val="CodeChar"/>
        </w:rPr>
        <w:t>SuggestedClass</w:t>
      </w:r>
      <w:r w:rsidR="00D46549" w:rsidRPr="005D0C36">
        <w:t xml:space="preserve"> otherwise.</w:t>
      </w:r>
    </w:p>
    <w:p w14:paraId="62EF4938" w14:textId="77777777" w:rsidR="00D46549" w:rsidRPr="00D81C28" w:rsidRDefault="00D46549" w:rsidP="00D46549">
      <w:r w:rsidRPr="00D81C28">
        <w:t>The above class structure has been adopted as it allows easy organisation when constructing ontology and allows easy tracking of what has been defined, what needs examination, and entities that have no provided definition. It might be argued that such classification scaffolding should be removed upon completion of construction of the ontology, but we found such classifications useful beyond the integration of the top-down ontologies and into the integration of all the ontologies.</w:t>
      </w:r>
    </w:p>
    <w:p w14:paraId="10D8CB94" w14:textId="466F38E0" w:rsidR="00D46549" w:rsidRPr="00D81C28" w:rsidRDefault="00D46549" w:rsidP="00D46549">
      <w:r w:rsidRPr="00D81C28">
        <w:t xml:space="preserve">A brief summary of the purpose of each class is provided in </w:t>
      </w:r>
      <w:r w:rsidRPr="00D81C28">
        <w:fldChar w:fldCharType="begin"/>
      </w:r>
      <w:r w:rsidRPr="00D81C28">
        <w:instrText xml:space="preserve"> REF _Ref469393101 \h  \* MERGEFORMAT </w:instrText>
      </w:r>
      <w:r w:rsidRPr="00D81C28">
        <w:fldChar w:fldCharType="separate"/>
      </w:r>
      <w:r w:rsidR="000F2DB1" w:rsidRPr="00D81C28">
        <w:t>Table 2</w:t>
      </w:r>
      <w:r w:rsidRPr="00D81C28">
        <w:fldChar w:fldCharType="end"/>
      </w:r>
      <w:r w:rsidRPr="00D81C28">
        <w:t>.</w:t>
      </w:r>
    </w:p>
    <w:p w14:paraId="6806A542" w14:textId="77777777" w:rsidR="00D46549" w:rsidRPr="00D81C28" w:rsidRDefault="00D46549" w:rsidP="00D46549">
      <w:pPr>
        <w:pStyle w:val="Caption"/>
        <w:keepNext/>
        <w:rPr>
          <w:b w:val="0"/>
        </w:rPr>
      </w:pPr>
      <w:bookmarkStart w:id="20" w:name="_Ref469393101"/>
      <w:r w:rsidRPr="00D81C28">
        <w:rPr>
          <w:b w:val="0"/>
        </w:rPr>
        <w:t xml:space="preserve">Table </w:t>
      </w:r>
      <w:r w:rsidRPr="00D81C28">
        <w:rPr>
          <w:b w:val="0"/>
        </w:rPr>
        <w:fldChar w:fldCharType="begin"/>
      </w:r>
      <w:r w:rsidRPr="00D81C28">
        <w:rPr>
          <w:b w:val="0"/>
        </w:rPr>
        <w:instrText xml:space="preserve"> SEQ Table \* ARABIC </w:instrText>
      </w:r>
      <w:r w:rsidRPr="00D81C28">
        <w:rPr>
          <w:b w:val="0"/>
        </w:rPr>
        <w:fldChar w:fldCharType="separate"/>
      </w:r>
      <w:r w:rsidR="000F2DB1" w:rsidRPr="00D81C28">
        <w:rPr>
          <w:b w:val="0"/>
        </w:rPr>
        <w:t>2</w:t>
      </w:r>
      <w:r w:rsidRPr="00D81C28">
        <w:rPr>
          <w:b w:val="0"/>
        </w:rPr>
        <w:fldChar w:fldCharType="end"/>
      </w:r>
      <w:bookmarkEnd w:id="20"/>
      <w:r w:rsidRPr="00D81C28">
        <w:rPr>
          <w:b w:val="0"/>
        </w:rPr>
        <w:t xml:space="preserve"> Framework classes and purpose</w:t>
      </w:r>
    </w:p>
    <w:tbl>
      <w:tblPr>
        <w:tblStyle w:val="TableGrid"/>
        <w:tblW w:w="0" w:type="auto"/>
        <w:tblLook w:val="04A0" w:firstRow="1" w:lastRow="0" w:firstColumn="1" w:lastColumn="0" w:noHBand="0" w:noVBand="1"/>
      </w:tblPr>
      <w:tblGrid>
        <w:gridCol w:w="3121"/>
        <w:gridCol w:w="6167"/>
      </w:tblGrid>
      <w:tr w:rsidR="00D46549" w:rsidRPr="00D81C28" w14:paraId="6391CA65" w14:textId="77777777" w:rsidTr="00BC7DB5">
        <w:trPr>
          <w:tblHeader/>
        </w:trPr>
        <w:tc>
          <w:tcPr>
            <w:tcW w:w="0" w:type="auto"/>
          </w:tcPr>
          <w:p w14:paraId="61FED387" w14:textId="77777777" w:rsidR="00D46549" w:rsidRPr="00D81C28" w:rsidRDefault="00D46549" w:rsidP="009B7DF3">
            <w:pPr>
              <w:rPr>
                <w:b/>
              </w:rPr>
            </w:pPr>
            <w:r w:rsidRPr="00D81C28">
              <w:rPr>
                <w:b/>
              </w:rPr>
              <w:t>Class Name</w:t>
            </w:r>
          </w:p>
        </w:tc>
        <w:tc>
          <w:tcPr>
            <w:tcW w:w="0" w:type="auto"/>
          </w:tcPr>
          <w:p w14:paraId="0805DA3B" w14:textId="77777777" w:rsidR="00D46549" w:rsidRPr="00D81C28" w:rsidRDefault="00D46549" w:rsidP="009B7DF3">
            <w:pPr>
              <w:rPr>
                <w:b/>
              </w:rPr>
            </w:pPr>
            <w:r w:rsidRPr="00D81C28">
              <w:rPr>
                <w:b/>
              </w:rPr>
              <w:t>Purpose</w:t>
            </w:r>
          </w:p>
        </w:tc>
      </w:tr>
      <w:tr w:rsidR="00D46549" w:rsidRPr="00D81C28" w14:paraId="154F58BA" w14:textId="77777777" w:rsidTr="009B7DF3">
        <w:tc>
          <w:tcPr>
            <w:tcW w:w="0" w:type="auto"/>
          </w:tcPr>
          <w:p w14:paraId="6B0E7109" w14:textId="77777777" w:rsidR="00D46549" w:rsidRPr="00D81C28" w:rsidRDefault="00D46549" w:rsidP="009B7DF3">
            <w:pPr>
              <w:pStyle w:val="Code"/>
            </w:pPr>
            <w:r w:rsidRPr="00D81C28">
              <w:t>Institution</w:t>
            </w:r>
          </w:p>
        </w:tc>
        <w:tc>
          <w:tcPr>
            <w:tcW w:w="0" w:type="auto"/>
          </w:tcPr>
          <w:p w14:paraId="24135923" w14:textId="77777777" w:rsidR="00D46549" w:rsidRPr="00D81C28" w:rsidRDefault="00D46549" w:rsidP="009B7DF3">
            <w:r w:rsidRPr="00D81C28">
              <w:t>Contains individuals corresponding to each of the institutions partaking in the project. This is used for attribution rather than using individuals.</w:t>
            </w:r>
          </w:p>
        </w:tc>
      </w:tr>
      <w:tr w:rsidR="00D46549" w:rsidRPr="00D81C28" w14:paraId="2D7C3702" w14:textId="77777777" w:rsidTr="009B7DF3">
        <w:tc>
          <w:tcPr>
            <w:tcW w:w="0" w:type="auto"/>
          </w:tcPr>
          <w:p w14:paraId="200B9636" w14:textId="77777777" w:rsidR="00D46549" w:rsidRPr="00D81C28" w:rsidRDefault="00D46549" w:rsidP="009B7DF3">
            <w:pPr>
              <w:pStyle w:val="Code"/>
            </w:pPr>
            <w:r w:rsidRPr="00D81C28">
              <w:t>CommonSense</w:t>
            </w:r>
          </w:p>
        </w:tc>
        <w:tc>
          <w:tcPr>
            <w:tcW w:w="0" w:type="auto"/>
          </w:tcPr>
          <w:p w14:paraId="778E69C2" w14:textId="77777777" w:rsidR="00D46549" w:rsidRPr="00D81C28" w:rsidRDefault="00D46549" w:rsidP="009B7DF3">
            <w:r w:rsidRPr="00D81C28">
              <w:t>These terms have been denoted as “common-sense” and consequently do not need definition.</w:t>
            </w:r>
          </w:p>
        </w:tc>
      </w:tr>
      <w:tr w:rsidR="00D46549" w:rsidRPr="00D81C28" w14:paraId="106243F5" w14:textId="77777777" w:rsidTr="009B7DF3">
        <w:tc>
          <w:tcPr>
            <w:tcW w:w="0" w:type="auto"/>
          </w:tcPr>
          <w:p w14:paraId="11570133" w14:textId="77777777" w:rsidR="00D46549" w:rsidRPr="00D81C28" w:rsidRDefault="00D46549" w:rsidP="009B7DF3">
            <w:pPr>
              <w:pStyle w:val="Code"/>
            </w:pPr>
            <w:r w:rsidRPr="00D81C28">
              <w:t>Glossary</w:t>
            </w:r>
          </w:p>
        </w:tc>
        <w:tc>
          <w:tcPr>
            <w:tcW w:w="0" w:type="auto"/>
          </w:tcPr>
          <w:p w14:paraId="51D5C137" w14:textId="77777777" w:rsidR="00D46549" w:rsidRPr="00D81C28" w:rsidRDefault="00D46549" w:rsidP="009B7DF3">
            <w:r w:rsidRPr="00D81C28">
              <w:t>These terms are classes that appear in the glossary</w:t>
            </w:r>
          </w:p>
        </w:tc>
      </w:tr>
      <w:tr w:rsidR="00D46549" w:rsidRPr="00D81C28" w14:paraId="5CA99CA9" w14:textId="77777777" w:rsidTr="009B7DF3">
        <w:tc>
          <w:tcPr>
            <w:tcW w:w="0" w:type="auto"/>
          </w:tcPr>
          <w:p w14:paraId="24D5D3D7" w14:textId="77777777" w:rsidR="00D46549" w:rsidRPr="00D81C28" w:rsidRDefault="00D46549" w:rsidP="009B7DF3">
            <w:pPr>
              <w:pStyle w:val="Code"/>
            </w:pPr>
            <w:r w:rsidRPr="00D81C28">
              <w:t>AgreeWithGlossary</w:t>
            </w:r>
          </w:p>
        </w:tc>
        <w:tc>
          <w:tcPr>
            <w:tcW w:w="0" w:type="auto"/>
          </w:tcPr>
          <w:p w14:paraId="3A2C9DAC" w14:textId="77777777" w:rsidR="00D46549" w:rsidRPr="00D81C28" w:rsidRDefault="00D46549" w:rsidP="009B7DF3">
            <w:r w:rsidRPr="00D81C28">
              <w:t>These terms are classes that appear in the glossary and the defining researcher agrees with the definition in the glossary</w:t>
            </w:r>
          </w:p>
        </w:tc>
      </w:tr>
      <w:tr w:rsidR="00D46549" w:rsidRPr="00D81C28" w14:paraId="77CE6FF3" w14:textId="77777777" w:rsidTr="009B7DF3">
        <w:tc>
          <w:tcPr>
            <w:tcW w:w="0" w:type="auto"/>
          </w:tcPr>
          <w:p w14:paraId="71EBDCAD" w14:textId="77777777" w:rsidR="00D46549" w:rsidRPr="00D81C28" w:rsidRDefault="00D46549" w:rsidP="009B7DF3">
            <w:pPr>
              <w:pStyle w:val="Code"/>
            </w:pPr>
            <w:r w:rsidRPr="00D81C28">
              <w:t>DisagreeWithGlossary</w:t>
            </w:r>
          </w:p>
        </w:tc>
        <w:tc>
          <w:tcPr>
            <w:tcW w:w="0" w:type="auto"/>
          </w:tcPr>
          <w:p w14:paraId="007DDE86" w14:textId="77777777" w:rsidR="00D46549" w:rsidRPr="00D81C28" w:rsidRDefault="00D46549" w:rsidP="009B7DF3">
            <w:r w:rsidRPr="00D81C28">
              <w:t>These terms are classes that appear in the glossary and the defining researcher does not agree with the definition in the glossary</w:t>
            </w:r>
          </w:p>
        </w:tc>
      </w:tr>
      <w:tr w:rsidR="00D46549" w:rsidRPr="00D81C28" w14:paraId="6F1ED354" w14:textId="77777777" w:rsidTr="009B7DF3">
        <w:tc>
          <w:tcPr>
            <w:tcW w:w="0" w:type="auto"/>
          </w:tcPr>
          <w:p w14:paraId="45A9C31A" w14:textId="77777777" w:rsidR="00D46549" w:rsidRPr="00D81C28" w:rsidRDefault="00D46549" w:rsidP="009B7DF3">
            <w:pPr>
              <w:pStyle w:val="Code"/>
            </w:pPr>
            <w:r w:rsidRPr="00D81C28">
              <w:t>SuggestedClass</w:t>
            </w:r>
          </w:p>
        </w:tc>
        <w:tc>
          <w:tcPr>
            <w:tcW w:w="0" w:type="auto"/>
          </w:tcPr>
          <w:p w14:paraId="1CAE8B33" w14:textId="77777777" w:rsidR="00D46549" w:rsidRPr="00D81C28" w:rsidRDefault="00D46549" w:rsidP="009B7DF3">
            <w:r w:rsidRPr="00D81C28">
              <w:t>These are classes that have not been explicitly defined as such, but are implied by the definition of another ontological entity to be so.</w:t>
            </w:r>
          </w:p>
        </w:tc>
      </w:tr>
      <w:tr w:rsidR="00D46549" w:rsidRPr="00D81C28" w14:paraId="39FABC8E" w14:textId="77777777" w:rsidTr="009B7DF3">
        <w:tc>
          <w:tcPr>
            <w:tcW w:w="0" w:type="auto"/>
          </w:tcPr>
          <w:p w14:paraId="0C9E3960" w14:textId="77777777" w:rsidR="00D46549" w:rsidRPr="00D81C28" w:rsidRDefault="00D46549" w:rsidP="009B7DF3">
            <w:pPr>
              <w:pStyle w:val="Code"/>
            </w:pPr>
            <w:r w:rsidRPr="00D81C28">
              <w:t>Process</w:t>
            </w:r>
          </w:p>
        </w:tc>
        <w:tc>
          <w:tcPr>
            <w:tcW w:w="0" w:type="auto"/>
          </w:tcPr>
          <w:p w14:paraId="2D0BD518" w14:textId="77777777" w:rsidR="00D46549" w:rsidRPr="00D81C28" w:rsidRDefault="00D46549" w:rsidP="009B7DF3">
            <w:r w:rsidRPr="00D81C28">
              <w:t>These are terms defined as processes</w:t>
            </w:r>
          </w:p>
        </w:tc>
      </w:tr>
      <w:tr w:rsidR="00D46549" w:rsidRPr="00D81C28" w14:paraId="0BB3E726" w14:textId="77777777" w:rsidTr="009B7DF3">
        <w:tc>
          <w:tcPr>
            <w:tcW w:w="0" w:type="auto"/>
          </w:tcPr>
          <w:p w14:paraId="63206E53" w14:textId="77777777" w:rsidR="00D46549" w:rsidRPr="00D81C28" w:rsidRDefault="00D46549" w:rsidP="009B7DF3">
            <w:pPr>
              <w:pStyle w:val="Code"/>
            </w:pPr>
            <w:r w:rsidRPr="00D81C28">
              <w:t>SuggestedProcess</w:t>
            </w:r>
          </w:p>
        </w:tc>
        <w:tc>
          <w:tcPr>
            <w:tcW w:w="0" w:type="auto"/>
          </w:tcPr>
          <w:p w14:paraId="6E353EB7" w14:textId="77777777" w:rsidR="00D46549" w:rsidRPr="00D81C28" w:rsidRDefault="00D46549" w:rsidP="009B7DF3">
            <w:r w:rsidRPr="00D81C28">
              <w:t>These are processes that have not been explicitly defined as such, but are implied by the definition of another ontological entity to be so.</w:t>
            </w:r>
          </w:p>
        </w:tc>
      </w:tr>
      <w:tr w:rsidR="00D46549" w:rsidRPr="00D81C28" w14:paraId="52E4DBAF" w14:textId="77777777" w:rsidTr="009B7DF3">
        <w:tc>
          <w:tcPr>
            <w:tcW w:w="0" w:type="auto"/>
          </w:tcPr>
          <w:p w14:paraId="0FB7493E" w14:textId="77777777" w:rsidR="00D46549" w:rsidRPr="00D81C28" w:rsidRDefault="00D46549" w:rsidP="009B7DF3">
            <w:pPr>
              <w:pStyle w:val="Code"/>
            </w:pPr>
            <w:r w:rsidRPr="00D81C28">
              <w:t>Term</w:t>
            </w:r>
          </w:p>
        </w:tc>
        <w:tc>
          <w:tcPr>
            <w:tcW w:w="0" w:type="auto"/>
          </w:tcPr>
          <w:p w14:paraId="058177FD" w14:textId="77777777" w:rsidR="00D46549" w:rsidRPr="00D81C28" w:rsidRDefault="00D46549" w:rsidP="009B7DF3">
            <w:r w:rsidRPr="00D81C28">
              <w:t>This is the class containing all terms defined as individual. This is generally the first step in developing a top-down component ontology</w:t>
            </w:r>
          </w:p>
        </w:tc>
      </w:tr>
      <w:tr w:rsidR="00D46549" w:rsidRPr="00D81C28" w14:paraId="4C699674" w14:textId="77777777" w:rsidTr="009B7DF3">
        <w:tc>
          <w:tcPr>
            <w:tcW w:w="0" w:type="auto"/>
          </w:tcPr>
          <w:p w14:paraId="30CC99F3" w14:textId="77777777" w:rsidR="00D46549" w:rsidRPr="00D81C28" w:rsidRDefault="00D46549" w:rsidP="009B7DF3">
            <w:pPr>
              <w:pStyle w:val="Code"/>
            </w:pPr>
            <w:r w:rsidRPr="00D81C28">
              <w:t>MissingDefinition</w:t>
            </w:r>
          </w:p>
        </w:tc>
        <w:tc>
          <w:tcPr>
            <w:tcW w:w="0" w:type="auto"/>
          </w:tcPr>
          <w:p w14:paraId="343ABCCB" w14:textId="77777777" w:rsidR="00D46549" w:rsidRPr="00D81C28" w:rsidRDefault="00D46549" w:rsidP="009B7DF3">
            <w:r w:rsidRPr="00D81C28">
              <w:t>No definition has been defined for the class corresponding to the term provided.</w:t>
            </w:r>
          </w:p>
        </w:tc>
      </w:tr>
      <w:tr w:rsidR="00D46549" w:rsidRPr="00D81C28" w14:paraId="2AFCA0B6" w14:textId="77777777" w:rsidTr="009B7DF3">
        <w:tc>
          <w:tcPr>
            <w:tcW w:w="0" w:type="auto"/>
          </w:tcPr>
          <w:p w14:paraId="09BDD0C3" w14:textId="77777777" w:rsidR="00D46549" w:rsidRPr="00D81C28" w:rsidRDefault="00D46549" w:rsidP="009B7DF3">
            <w:pPr>
              <w:pStyle w:val="Code"/>
            </w:pPr>
            <w:r w:rsidRPr="00D81C28">
              <w:t>TerminateQuestionnaire</w:t>
            </w:r>
          </w:p>
        </w:tc>
        <w:tc>
          <w:tcPr>
            <w:tcW w:w="0" w:type="auto"/>
          </w:tcPr>
          <w:p w14:paraId="51FE7C8A" w14:textId="77777777" w:rsidR="00D46549" w:rsidRPr="00D81C28" w:rsidRDefault="00D46549" w:rsidP="009B7DF3">
            <w:r w:rsidRPr="00D81C28">
              <w:t>The term in question was defined but only up to the point by which the kind of entity was to be defined.</w:t>
            </w:r>
          </w:p>
        </w:tc>
      </w:tr>
      <w:tr w:rsidR="00D46549" w:rsidRPr="00D81C28" w14:paraId="539EE9EF" w14:textId="77777777" w:rsidTr="009B7DF3">
        <w:tc>
          <w:tcPr>
            <w:tcW w:w="0" w:type="auto"/>
          </w:tcPr>
          <w:p w14:paraId="38AE3325" w14:textId="77777777" w:rsidR="00D46549" w:rsidRPr="00D81C28" w:rsidRDefault="00D46549" w:rsidP="009B7DF3">
            <w:pPr>
              <w:pStyle w:val="Code"/>
            </w:pPr>
            <w:r w:rsidRPr="00D81C28">
              <w:t>UndefinedEntityType</w:t>
            </w:r>
          </w:p>
        </w:tc>
        <w:tc>
          <w:tcPr>
            <w:tcW w:w="0" w:type="auto"/>
          </w:tcPr>
          <w:p w14:paraId="0DECE1CB" w14:textId="77777777" w:rsidR="00D46549" w:rsidRPr="00D81C28" w:rsidRDefault="00D46549" w:rsidP="009B7DF3">
            <w:pPr>
              <w:keepNext/>
            </w:pPr>
            <w:r w:rsidRPr="00D81C28">
              <w:t>No definition data exists for term, only that it has been entered for definition in the online questionnaire.</w:t>
            </w:r>
          </w:p>
        </w:tc>
      </w:tr>
    </w:tbl>
    <w:p w14:paraId="128150B7" w14:textId="77777777" w:rsidR="00D46549" w:rsidRPr="00D81C28" w:rsidRDefault="00D46549" w:rsidP="00D46549"/>
    <w:p w14:paraId="06023C9F" w14:textId="6355907D" w:rsidR="00D46549" w:rsidRPr="00D81C28" w:rsidRDefault="00D46549" w:rsidP="00D46549">
      <w:r w:rsidRPr="00D81C28">
        <w:t>The full listing for the top-down common ontology can be</w:t>
      </w:r>
      <w:r w:rsidR="00665252" w:rsidRPr="00D81C28">
        <w:t xml:space="preserve"> on</w:t>
      </w:r>
      <w:r w:rsidRPr="00D81C28">
        <w:t xml:space="preserve"> found </w:t>
      </w:r>
      <w:r w:rsidR="00665252" w:rsidRPr="00D81C28">
        <w:t>on GitHub</w:t>
      </w:r>
      <w:r w:rsidR="008F1AF4">
        <w:t xml:space="preserve"> at</w:t>
      </w:r>
      <w:r w:rsidR="00665252" w:rsidRPr="00D81C28">
        <w:t xml:space="preserve"> </w:t>
      </w:r>
      <w:hyperlink r:id="rId16" w:history="1">
        <w:r w:rsidR="008F1AF4">
          <w:rPr>
            <w:rStyle w:val="Hyperlink"/>
          </w:rPr>
          <w:t>https://github.com/DougSalt/GLAMURS/blob/master/ontologies/top-down%20ontologies/integration.owl</w:t>
        </w:r>
      </w:hyperlink>
      <w:r w:rsidR="00665252" w:rsidRPr="00D81C28">
        <w:t xml:space="preserve">. </w:t>
      </w:r>
    </w:p>
    <w:p w14:paraId="1EDC65D2" w14:textId="77777777" w:rsidR="00515B42" w:rsidRPr="00D81C28" w:rsidRDefault="00515B42" w:rsidP="00515B42">
      <w:pPr>
        <w:pStyle w:val="Heading2"/>
      </w:pPr>
      <w:bookmarkStart w:id="21" w:name="_Ref469903507"/>
      <w:bookmarkStart w:id="22" w:name="_Ref469903517"/>
      <w:bookmarkStart w:id="23" w:name="_Ref469903580"/>
      <w:bookmarkStart w:id="24" w:name="_Ref469906025"/>
      <w:bookmarkStart w:id="25" w:name="_Ref469906052"/>
      <w:bookmarkStart w:id="26" w:name="_Ref469927420"/>
      <w:bookmarkStart w:id="27" w:name="_Ref469927443"/>
      <w:bookmarkStart w:id="28" w:name="_Ref469927646"/>
      <w:bookmarkStart w:id="29" w:name="_Ref469929330"/>
      <w:bookmarkStart w:id="30" w:name="_Toc470076434"/>
      <w:r w:rsidRPr="00D81C28">
        <w:t>The integration vocabulary for the top-down ontologies</w:t>
      </w:r>
      <w:bookmarkEnd w:id="18"/>
      <w:bookmarkEnd w:id="21"/>
      <w:bookmarkEnd w:id="22"/>
      <w:bookmarkEnd w:id="23"/>
      <w:bookmarkEnd w:id="24"/>
      <w:bookmarkEnd w:id="25"/>
      <w:bookmarkEnd w:id="26"/>
      <w:bookmarkEnd w:id="27"/>
      <w:bookmarkEnd w:id="28"/>
      <w:bookmarkEnd w:id="29"/>
      <w:bookmarkEnd w:id="30"/>
    </w:p>
    <w:p w14:paraId="083AFCC3" w14:textId="695837F7" w:rsidR="00515B42" w:rsidRPr="00D81C28" w:rsidRDefault="00515B42" w:rsidP="00515B42">
      <w:r w:rsidRPr="00D81C28">
        <w:t xml:space="preserve">This has been denoted the </w:t>
      </w:r>
      <w:r w:rsidRPr="00D81C28">
        <w:rPr>
          <w:b/>
          <w:i/>
        </w:rPr>
        <w:t>integration</w:t>
      </w:r>
      <w:r w:rsidRPr="00D81C28">
        <w:t xml:space="preserve"> ontology and not only forms the basis for the integration vocabulary in the top-down ontologies, but is also used throughout</w:t>
      </w:r>
      <w:r w:rsidR="00665252" w:rsidRPr="00D81C28">
        <w:t xml:space="preserve"> and within</w:t>
      </w:r>
      <w:r w:rsidR="00BC7DB5">
        <w:t xml:space="preserve"> the top-</w:t>
      </w:r>
      <w:r w:rsidRPr="00D81C28">
        <w:t>down component ontologies to more generally link classes.</w:t>
      </w:r>
      <w:r w:rsidR="00D67B19" w:rsidRPr="00D81C28">
        <w:t xml:space="preserve"> </w:t>
      </w:r>
      <w:r w:rsidR="00665252" w:rsidRPr="00D81C28">
        <w:t xml:space="preserve">This works because of the </w:t>
      </w:r>
      <w:r w:rsidR="00BC7DB5">
        <w:t>subproperty</w:t>
      </w:r>
      <w:r w:rsidR="00665252" w:rsidRPr="00D81C28">
        <w:t xml:space="preserve"> s</w:t>
      </w:r>
      <w:r w:rsidR="00BC7DB5">
        <w:t>emantics of object properties. In OWL 2, a</w:t>
      </w:r>
      <w:r w:rsidRPr="00D81C28">
        <w:t xml:space="preserve">ny </w:t>
      </w:r>
      <w:r w:rsidR="00BC7DB5">
        <w:t>subproperty</w:t>
      </w:r>
      <w:r w:rsidRPr="00D81C28">
        <w:t xml:space="preserve"> of an object property must have at least the properties of the parent property, including the domain and </w:t>
      </w:r>
      <w:r w:rsidR="00BC7DB5">
        <w:t>range</w:t>
      </w:r>
      <w:r w:rsidR="00D67B19" w:rsidRPr="00D81C28">
        <w:t xml:space="preserve">. </w:t>
      </w:r>
      <w:r w:rsidR="00665252" w:rsidRPr="00D81C28">
        <w:t>F</w:t>
      </w:r>
      <w:r w:rsidR="00D67B19" w:rsidRPr="00D81C28">
        <w:t xml:space="preserve">or instance in the </w:t>
      </w:r>
      <w:r w:rsidRPr="00D81C28">
        <w:t>metadata</w:t>
      </w:r>
      <w:r w:rsidR="00D67B19" w:rsidRPr="00D81C28">
        <w:t xml:space="preserve"> </w:t>
      </w:r>
      <w:r w:rsidRPr="00D81C28">
        <w:t>ontology</w:t>
      </w:r>
      <w:r w:rsidR="00D67B19" w:rsidRPr="00D81C28">
        <w:t xml:space="preserve"> </w:t>
      </w:r>
      <w:r w:rsidR="00665252" w:rsidRPr="00D81C28">
        <w:t>from section</w:t>
      </w:r>
      <w:r w:rsidR="00207ADD" w:rsidRPr="00D81C28">
        <w:t xml:space="preserve"> </w:t>
      </w:r>
      <w:r w:rsidR="00207ADD" w:rsidRPr="00D81C28">
        <w:fldChar w:fldCharType="begin"/>
      </w:r>
      <w:r w:rsidR="00207ADD" w:rsidRPr="00D81C28">
        <w:instrText xml:space="preserve"> REF _Ref469840654 \r \h </w:instrText>
      </w:r>
      <w:r w:rsidR="00207ADD" w:rsidRPr="00D81C28">
        <w:fldChar w:fldCharType="separate"/>
      </w:r>
      <w:r w:rsidR="000F2DB1" w:rsidRPr="00D81C28">
        <w:t>2.1</w:t>
      </w:r>
      <w:r w:rsidR="00207ADD" w:rsidRPr="00D81C28">
        <w:fldChar w:fldCharType="end"/>
      </w:r>
      <w:r w:rsidR="00665252" w:rsidRPr="00D81C28">
        <w:t xml:space="preserve"> </w:t>
      </w:r>
      <w:r w:rsidR="00D67B19" w:rsidRPr="00D81C28">
        <w:t>above</w:t>
      </w:r>
      <w:r w:rsidRPr="00D81C28">
        <w:t xml:space="preserve"> we have the following property and </w:t>
      </w:r>
      <w:r w:rsidR="00BC7DB5">
        <w:t>subproperty</w:t>
      </w:r>
      <w:r w:rsidRPr="00D81C28">
        <w:t xml:space="preserve"> relationships:</w:t>
      </w:r>
    </w:p>
    <w:p w14:paraId="59FF85A7" w14:textId="77777777" w:rsidR="00515B42" w:rsidRPr="00D81C28" w:rsidRDefault="00515B42" w:rsidP="00515B42">
      <w:r w:rsidRPr="00D81C28">
        <w:rPr>
          <w:noProof/>
          <w:lang w:eastAsia="en-GB"/>
        </w:rPr>
        <w:drawing>
          <wp:inline distT="0" distB="0" distL="0" distR="0" wp14:anchorId="752753B0" wp14:editId="00C2722A">
            <wp:extent cx="5760720" cy="13709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property.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1370965"/>
                    </a:xfrm>
                    <a:prstGeom prst="rect">
                      <a:avLst/>
                    </a:prstGeom>
                  </pic:spPr>
                </pic:pic>
              </a:graphicData>
            </a:graphic>
          </wp:inline>
        </w:drawing>
      </w:r>
    </w:p>
    <w:p w14:paraId="3AB73614" w14:textId="44703941" w:rsidR="00515B42" w:rsidRPr="00D81C28" w:rsidRDefault="00515B42" w:rsidP="00515B42">
      <w:r w:rsidRPr="005D0C36">
        <w:rPr>
          <w:rStyle w:val="CodeChar"/>
        </w:rPr>
        <w:t>isPartOfArtificialIntelligence</w:t>
      </w:r>
      <w:r w:rsidRPr="005D0C36">
        <w:t xml:space="preserve"> is a </w:t>
      </w:r>
      <w:r w:rsidR="00BC7DB5" w:rsidRPr="005D0C36">
        <w:t>subproperty</w:t>
      </w:r>
      <w:r w:rsidRPr="005D0C36">
        <w:t xml:space="preserve"> of </w:t>
      </w:r>
      <w:r w:rsidRPr="005D0C36">
        <w:rPr>
          <w:rStyle w:val="CodeChar"/>
        </w:rPr>
        <w:t>isPartOf</w:t>
      </w:r>
      <w:r w:rsidRPr="005D0C36">
        <w:t xml:space="preserve"> and any domain of the former must be in the domain of the latter, and this is also true of the range </w:t>
      </w:r>
      <w:r w:rsidR="00BC7DB5" w:rsidRPr="005D0C36">
        <w:t>(</w:t>
      </w:r>
      <w:r w:rsidRPr="005D0C36">
        <w:t xml:space="preserve">or </w:t>
      </w:r>
      <w:r w:rsidRPr="005D0C36">
        <w:rPr>
          <w:i/>
        </w:rPr>
        <w:t>codomain</w:t>
      </w:r>
      <w:r w:rsidR="00BC7DB5" w:rsidRPr="005D0C36">
        <w:t>)</w:t>
      </w:r>
      <w:r w:rsidRPr="005D0C36">
        <w:t>. Thus sometimes very specialised relationships such as in the above example</w:t>
      </w:r>
      <w:r w:rsidRPr="00D81C28">
        <w:t xml:space="preserve"> make as much sense semantically whichever relation is used. For instance,</w:t>
      </w:r>
    </w:p>
    <w:p w14:paraId="21A27203" w14:textId="77777777" w:rsidR="00515B42" w:rsidRPr="00D81C28" w:rsidRDefault="00515B42" w:rsidP="00515B42">
      <w:r w:rsidRPr="00BC7DB5">
        <w:rPr>
          <w:rStyle w:val="CodeChar"/>
        </w:rPr>
        <w:t>“Machine Learning” isPartOfArtificialIntelligence</w:t>
      </w:r>
      <w:r w:rsidRPr="00D81C28">
        <w:t xml:space="preserve"> </w:t>
      </w:r>
      <w:r w:rsidRPr="00BC7DB5">
        <w:rPr>
          <w:rStyle w:val="CodeChar"/>
        </w:rPr>
        <w:t>“Artificial Intelligence”</w:t>
      </w:r>
    </w:p>
    <w:p w14:paraId="6FFCA146" w14:textId="77777777" w:rsidR="00515B42" w:rsidRPr="00D81C28" w:rsidRDefault="00515B42" w:rsidP="00515B42">
      <w:r w:rsidRPr="00D81C28">
        <w:t xml:space="preserve">is in some ways semantically similar to: </w:t>
      </w:r>
    </w:p>
    <w:p w14:paraId="49C3DF82" w14:textId="77777777" w:rsidR="00515B42" w:rsidRPr="00BC7DB5" w:rsidRDefault="00515B42" w:rsidP="00515B42">
      <w:pPr>
        <w:rPr>
          <w:rStyle w:val="CodeChar"/>
        </w:rPr>
      </w:pPr>
      <w:r w:rsidRPr="00BC7DB5">
        <w:rPr>
          <w:rStyle w:val="CodeChar"/>
        </w:rPr>
        <w:t>“Machine Learning”</w:t>
      </w:r>
      <w:r w:rsidRPr="00D81C28">
        <w:t xml:space="preserve"> </w:t>
      </w:r>
      <w:r w:rsidRPr="00BC7DB5">
        <w:rPr>
          <w:rStyle w:val="CodeChar"/>
        </w:rPr>
        <w:t>isPartOf</w:t>
      </w:r>
      <w:r w:rsidRPr="00BC7DB5">
        <w:rPr>
          <w:sz w:val="20"/>
        </w:rPr>
        <w:t xml:space="preserve"> </w:t>
      </w:r>
      <w:r w:rsidRPr="00BC7DB5">
        <w:rPr>
          <w:rStyle w:val="CodeChar"/>
        </w:rPr>
        <w:t>“Artificial Intelligence”</w:t>
      </w:r>
    </w:p>
    <w:p w14:paraId="7A625969" w14:textId="01405866" w:rsidR="00515B42" w:rsidRPr="00D81C28" w:rsidRDefault="00515B42" w:rsidP="00515B42">
      <w:r w:rsidRPr="00D81C28">
        <w:t xml:space="preserve">where </w:t>
      </w:r>
      <w:r w:rsidRPr="00BC7DB5">
        <w:rPr>
          <w:rStyle w:val="CodeChar"/>
        </w:rPr>
        <w:t>“Machine Learning”</w:t>
      </w:r>
      <w:r w:rsidRPr="00D81C28">
        <w:t xml:space="preserve"> and </w:t>
      </w:r>
      <w:r w:rsidRPr="00BC7DB5">
        <w:rPr>
          <w:rStyle w:val="CodeChar"/>
        </w:rPr>
        <w:t>“Artificial Intelligence”</w:t>
      </w:r>
      <w:r w:rsidRPr="00D81C28">
        <w:t xml:space="preserve"> are ontological individuals. That is it is reasonable to assume some close semantic correspondence between these two sentences, and indeed to humans reading such constructs the similarity is apparent. Thus it should not be entirely surprising that most relationships can grouped into just a few groups, using this </w:t>
      </w:r>
      <w:r w:rsidR="00BC7DB5">
        <w:t>subproperty</w:t>
      </w:r>
      <w:r w:rsidRPr="00D81C28">
        <w:t xml:space="preserve"> ontological facility. This explains the somewhat small size of the vocabulary required to integrate the given ontologies.</w:t>
      </w:r>
    </w:p>
    <w:p w14:paraId="52B2B141" w14:textId="77777777" w:rsidR="00515B42" w:rsidRPr="00D81C28" w:rsidRDefault="00515B42" w:rsidP="00515B42">
      <w:pPr>
        <w:keepNext/>
      </w:pPr>
      <w:r w:rsidRPr="00D81C28">
        <w:rPr>
          <w:noProof/>
          <w:lang w:eastAsia="en-GB"/>
        </w:rPr>
        <w:drawing>
          <wp:inline distT="0" distB="0" distL="0" distR="0" wp14:anchorId="3908BBE2" wp14:editId="1F1CAC56">
            <wp:extent cx="5636895" cy="5636895"/>
            <wp:effectExtent l="57150" t="38100" r="59055" b="781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6895" cy="5636895"/>
                    </a:xfrm>
                    <a:prstGeom prst="rect">
                      <a:avLst/>
                    </a:prstGeom>
                    <a:noFill/>
                    <a:ln>
                      <a:noFill/>
                    </a:ln>
                    <a:effectLst>
                      <a:outerShdw blurRad="50800" dist="12700" dir="5400000" algn="ctr" rotWithShape="0">
                        <a:srgbClr val="000000">
                          <a:alpha val="43137"/>
                        </a:srgbClr>
                      </a:outerShdw>
                    </a:effectLst>
                  </pic:spPr>
                </pic:pic>
              </a:graphicData>
            </a:graphic>
          </wp:inline>
        </w:drawing>
      </w:r>
    </w:p>
    <w:p w14:paraId="2C46DF95" w14:textId="77777777" w:rsidR="00515B42" w:rsidRPr="00D81C28" w:rsidRDefault="00515B42" w:rsidP="00515B42">
      <w:pPr>
        <w:pStyle w:val="Caption"/>
      </w:pPr>
      <w:bookmarkStart w:id="31" w:name="_Ref469403797"/>
      <w:r w:rsidRPr="00D81C28">
        <w:t xml:space="preserve">Figure </w:t>
      </w:r>
      <w:r w:rsidRPr="00D81C28">
        <w:fldChar w:fldCharType="begin"/>
      </w:r>
      <w:r w:rsidRPr="00D81C28">
        <w:instrText xml:space="preserve"> SEQ Figure \* ARABIC </w:instrText>
      </w:r>
      <w:r w:rsidRPr="00D81C28">
        <w:fldChar w:fldCharType="separate"/>
      </w:r>
      <w:r w:rsidR="000F2DB1" w:rsidRPr="00D81C28">
        <w:t>4</w:t>
      </w:r>
      <w:r w:rsidRPr="00D81C28">
        <w:fldChar w:fldCharType="end"/>
      </w:r>
      <w:bookmarkEnd w:id="31"/>
      <w:r w:rsidRPr="00D81C28">
        <w:t xml:space="preserve"> Ontology linking vocabulary worksheet</w:t>
      </w:r>
    </w:p>
    <w:p w14:paraId="35FC3038" w14:textId="54EF434C" w:rsidR="00515B42" w:rsidRPr="00D81C28" w:rsidRDefault="005D0C36" w:rsidP="005D0C36">
      <w:r w:rsidRPr="00D81C28">
        <w:t xml:space="preserve">To a certain extent this has been verified, although informally, by a workshop undertaken on 28 September 2016 at the Leipzig Consortium meeting. We asked researchers on the project what vocabulary they would use link concepts </w:t>
      </w:r>
      <w:r>
        <w:t>in</w:t>
      </w:r>
      <w:r w:rsidRPr="00D81C28">
        <w:t xml:space="preserve"> bottom-up ontologies </w:t>
      </w:r>
      <w:r>
        <w:t>with those in</w:t>
      </w:r>
      <w:r w:rsidRPr="00D81C28">
        <w:t xml:space="preserve"> top-down ontologies. This was done in order to help us find connectives </w:t>
      </w:r>
      <w:r>
        <w:t>that</w:t>
      </w:r>
      <w:r w:rsidRPr="00D81C28">
        <w:t xml:space="preserve"> we may not have considered when </w:t>
      </w:r>
      <w:r>
        <w:t>developing vocabulary to link</w:t>
      </w:r>
      <w:r w:rsidRPr="00D81C28">
        <w:t xml:space="preserve"> different ontologies together. In order to do this we collected all the class names from the top-down component ontologies into one group, and collected all the class and individual names into groups corresponding to each of the bottom-up ontologies. A Perl script was then written to take 20 classes randomly from the top-down group of classes and 20 classes or individuals from one of the sets from the bottom-up ontologies. The Perl program then produced a LaTeX script, which in turn produced PDF worksheets. Two hundred of these sheets were created, and researchers were asked to select a sheet that reflected their specific area of research. Some examples of these are included in appendix</w:t>
      </w:r>
      <w:r>
        <w:t xml:space="preserve"> </w:t>
      </w:r>
      <w:r>
        <w:fldChar w:fldCharType="begin"/>
      </w:r>
      <w:r>
        <w:instrText xml:space="preserve"> REF _Ref470087467 \r \h </w:instrText>
      </w:r>
      <w:r>
        <w:fldChar w:fldCharType="separate"/>
      </w:r>
      <w:r>
        <w:t>2</w:t>
      </w:r>
      <w:r>
        <w:fldChar w:fldCharType="end"/>
      </w:r>
      <w:r>
        <w:t xml:space="preserve">. </w:t>
      </w:r>
      <w:r w:rsidRPr="00D81C28">
        <w:t xml:space="preserve">Researchers were then asked to fill these out as in the manner shown in </w:t>
      </w:r>
      <w:r w:rsidRPr="00D81C28">
        <w:fldChar w:fldCharType="begin"/>
      </w:r>
      <w:r w:rsidRPr="00D81C28">
        <w:instrText xml:space="preserve"> REF _Ref469403797 \h </w:instrText>
      </w:r>
      <w:r w:rsidRPr="00D81C28">
        <w:fldChar w:fldCharType="separate"/>
      </w:r>
      <w:r w:rsidRPr="00D81C28">
        <w:t>Figure 4</w:t>
      </w:r>
      <w:r w:rsidRPr="00D81C28">
        <w:fldChar w:fldCharType="end"/>
      </w:r>
      <w:r w:rsidRPr="00D81C28">
        <w:t>. We received 26 responses</w:t>
      </w:r>
      <w:r>
        <w:t xml:space="preserve"> from which w</w:t>
      </w:r>
      <w:r w:rsidR="00515B42" w:rsidRPr="00D81C28">
        <w:t xml:space="preserve">e gathered 67 completely unique linking terms, even given that we actually specified the connectives that we suggested that the researchers use. As can be seen from the list of responses in </w:t>
      </w:r>
      <w:r w:rsidR="00515B42" w:rsidRPr="00D81C28">
        <w:fldChar w:fldCharType="begin"/>
      </w:r>
      <w:r w:rsidR="00515B42" w:rsidRPr="00D81C28">
        <w:instrText xml:space="preserve"> REF _Ref469405910 \h </w:instrText>
      </w:r>
      <w:r w:rsidR="00515B42" w:rsidRPr="00D81C28">
        <w:fldChar w:fldCharType="separate"/>
      </w:r>
      <w:r w:rsidR="000F2DB1" w:rsidRPr="00D81C28">
        <w:t>Table 3</w:t>
      </w:r>
      <w:r w:rsidR="00515B42" w:rsidRPr="00D81C28">
        <w:fldChar w:fldCharType="end"/>
      </w:r>
      <w:r w:rsidR="00515B42" w:rsidRPr="00D81C28">
        <w:t>, each of the suggested linkage terms could be classified into one of the seven super-properties shown.</w:t>
      </w:r>
    </w:p>
    <w:p w14:paraId="26D2AD10" w14:textId="77777777" w:rsidR="00515B42" w:rsidRPr="00D81C28" w:rsidRDefault="00515B42" w:rsidP="00515B42">
      <w:pPr>
        <w:pStyle w:val="Caption"/>
        <w:keepNext/>
      </w:pPr>
      <w:bookmarkStart w:id="32" w:name="_Ref469405910"/>
      <w:bookmarkStart w:id="33" w:name="_Ref469405900"/>
      <w:r w:rsidRPr="00D81C28">
        <w:t xml:space="preserve">Table </w:t>
      </w:r>
      <w:r w:rsidRPr="00D81C28">
        <w:fldChar w:fldCharType="begin"/>
      </w:r>
      <w:r w:rsidRPr="00D81C28">
        <w:instrText xml:space="preserve"> SEQ Table \* ARABIC </w:instrText>
      </w:r>
      <w:r w:rsidRPr="00D81C28">
        <w:fldChar w:fldCharType="separate"/>
      </w:r>
      <w:r w:rsidR="000F2DB1" w:rsidRPr="00D81C28">
        <w:t>3</w:t>
      </w:r>
      <w:r w:rsidRPr="00D81C28">
        <w:fldChar w:fldCharType="end"/>
      </w:r>
      <w:bookmarkEnd w:id="32"/>
      <w:r w:rsidRPr="00D81C28">
        <w:t xml:space="preserve"> Suggested linking vocabulary</w:t>
      </w:r>
      <w:bookmarkEnd w:id="33"/>
    </w:p>
    <w:tbl>
      <w:tblPr>
        <w:tblStyle w:val="TableGrid"/>
        <w:tblW w:w="0" w:type="auto"/>
        <w:tblLook w:val="04A0" w:firstRow="1" w:lastRow="0" w:firstColumn="1" w:lastColumn="0" w:noHBand="0" w:noVBand="1"/>
      </w:tblPr>
      <w:tblGrid>
        <w:gridCol w:w="1705"/>
        <w:gridCol w:w="7583"/>
      </w:tblGrid>
      <w:tr w:rsidR="00515B42" w:rsidRPr="00D81C28" w14:paraId="78628D46" w14:textId="77777777" w:rsidTr="00997F0E">
        <w:tc>
          <w:tcPr>
            <w:tcW w:w="0" w:type="auto"/>
          </w:tcPr>
          <w:p w14:paraId="7B45F4AF" w14:textId="77777777" w:rsidR="00515B42" w:rsidRPr="00D81C28" w:rsidRDefault="00515B42" w:rsidP="00997F0E">
            <w:pPr>
              <w:rPr>
                <w:b/>
              </w:rPr>
            </w:pPr>
            <w:r w:rsidRPr="00D81C28">
              <w:rPr>
                <w:b/>
              </w:rPr>
              <w:t>Standard</w:t>
            </w:r>
          </w:p>
          <w:p w14:paraId="45C8CE6B" w14:textId="77777777" w:rsidR="00515B42" w:rsidRPr="00D81C28" w:rsidRDefault="00515B42" w:rsidP="00997F0E">
            <w:pPr>
              <w:rPr>
                <w:b/>
              </w:rPr>
            </w:pPr>
            <w:r w:rsidRPr="00D81C28">
              <w:rPr>
                <w:b/>
              </w:rPr>
              <w:t>Connective</w:t>
            </w:r>
          </w:p>
        </w:tc>
        <w:tc>
          <w:tcPr>
            <w:tcW w:w="0" w:type="auto"/>
          </w:tcPr>
          <w:p w14:paraId="43A3A7A0" w14:textId="77777777" w:rsidR="00515B42" w:rsidRPr="00D81C28" w:rsidRDefault="00515B42" w:rsidP="00997F0E">
            <w:pPr>
              <w:rPr>
                <w:b/>
              </w:rPr>
            </w:pPr>
            <w:r w:rsidRPr="00D81C28">
              <w:rPr>
                <w:b/>
              </w:rPr>
              <w:t>Specialisation</w:t>
            </w:r>
          </w:p>
        </w:tc>
      </w:tr>
      <w:tr w:rsidR="00515B42" w:rsidRPr="00D81C28" w14:paraId="52D26519" w14:textId="77777777" w:rsidTr="00997F0E">
        <w:tc>
          <w:tcPr>
            <w:tcW w:w="0" w:type="auto"/>
            <w:vAlign w:val="bottom"/>
          </w:tcPr>
          <w:p w14:paraId="77D2A2B3" w14:textId="2A24885C" w:rsidR="00515B42" w:rsidRPr="00D81C28" w:rsidRDefault="005D0C36" w:rsidP="00997F0E">
            <w:pPr>
              <w:rPr>
                <w:rFonts w:ascii="Calibri" w:hAnsi="Calibri"/>
                <w:i/>
                <w:iCs/>
                <w:color w:val="000000"/>
              </w:rPr>
            </w:pPr>
            <w:r>
              <w:rPr>
                <w:rFonts w:ascii="Calibri" w:hAnsi="Calibri"/>
                <w:i/>
                <w:iCs/>
                <w:color w:val="000000"/>
              </w:rPr>
              <w:t>equivalent-</w:t>
            </w:r>
            <w:r w:rsidR="00515B42" w:rsidRPr="00D81C28">
              <w:rPr>
                <w:rFonts w:ascii="Calibri" w:hAnsi="Calibri"/>
                <w:i/>
                <w:iCs/>
                <w:color w:val="000000"/>
              </w:rPr>
              <w:t>to</w:t>
            </w:r>
          </w:p>
        </w:tc>
        <w:tc>
          <w:tcPr>
            <w:tcW w:w="0" w:type="auto"/>
          </w:tcPr>
          <w:p w14:paraId="66B898FF" w14:textId="77777777" w:rsidR="00515B42" w:rsidRPr="00D81C28" w:rsidRDefault="00515B42" w:rsidP="00997F0E">
            <w:pPr>
              <w:rPr>
                <w:rFonts w:cs="Arial"/>
                <w:color w:val="000000"/>
              </w:rPr>
            </w:pPr>
            <w:r w:rsidRPr="00D81C28">
              <w:rPr>
                <w:rFonts w:cs="Arial"/>
                <w:color w:val="000000"/>
              </w:rPr>
              <w:t>equivalent</w:t>
            </w:r>
          </w:p>
        </w:tc>
      </w:tr>
      <w:tr w:rsidR="00515B42" w:rsidRPr="00D81C28" w14:paraId="1D55A384" w14:textId="77777777" w:rsidTr="00997F0E">
        <w:tc>
          <w:tcPr>
            <w:tcW w:w="0" w:type="auto"/>
            <w:vAlign w:val="bottom"/>
          </w:tcPr>
          <w:p w14:paraId="6C7D5096" w14:textId="77777777" w:rsidR="00515B42" w:rsidRPr="00D81C28" w:rsidRDefault="00515B42" w:rsidP="00997F0E">
            <w:pPr>
              <w:rPr>
                <w:rFonts w:ascii="Calibri" w:hAnsi="Calibri"/>
                <w:i/>
                <w:iCs/>
                <w:color w:val="000000"/>
              </w:rPr>
            </w:pPr>
            <w:r w:rsidRPr="00D81C28">
              <w:rPr>
                <w:rFonts w:ascii="Calibri" w:hAnsi="Calibri"/>
                <w:i/>
                <w:iCs/>
                <w:color w:val="000000"/>
              </w:rPr>
              <w:t>is-a</w:t>
            </w:r>
          </w:p>
        </w:tc>
        <w:tc>
          <w:tcPr>
            <w:tcW w:w="0" w:type="auto"/>
          </w:tcPr>
          <w:p w14:paraId="1E8988E6" w14:textId="5396D2CE" w:rsidR="00515B42" w:rsidRPr="00D81C28" w:rsidRDefault="00515B42" w:rsidP="00997F0E">
            <w:r w:rsidRPr="00D81C28">
              <w:t>subclass of/</w:t>
            </w:r>
            <w:r w:rsidR="00AA7086">
              <w:t>superclass</w:t>
            </w:r>
            <w:r w:rsidRPr="00D81C28">
              <w:t xml:space="preserve"> of</w:t>
            </w:r>
          </w:p>
        </w:tc>
      </w:tr>
      <w:tr w:rsidR="00515B42" w:rsidRPr="00D81C28" w14:paraId="28E44771" w14:textId="77777777" w:rsidTr="00997F0E">
        <w:tc>
          <w:tcPr>
            <w:tcW w:w="0" w:type="auto"/>
            <w:vAlign w:val="bottom"/>
          </w:tcPr>
          <w:p w14:paraId="796ECF20" w14:textId="6C8982EE" w:rsidR="00515B42" w:rsidRPr="00D81C28" w:rsidRDefault="005D0C36" w:rsidP="00997F0E">
            <w:pPr>
              <w:rPr>
                <w:rFonts w:ascii="Calibri" w:hAnsi="Calibri"/>
                <w:i/>
                <w:iCs/>
                <w:color w:val="000000"/>
              </w:rPr>
            </w:pPr>
            <w:r>
              <w:rPr>
                <w:rFonts w:ascii="Calibri" w:hAnsi="Calibri"/>
                <w:i/>
                <w:iCs/>
                <w:color w:val="000000"/>
              </w:rPr>
              <w:t>part-of/has-</w:t>
            </w:r>
            <w:r w:rsidR="00515B42" w:rsidRPr="00D81C28">
              <w:rPr>
                <w:rFonts w:ascii="Calibri" w:hAnsi="Calibri"/>
                <w:i/>
                <w:iCs/>
                <w:color w:val="000000"/>
              </w:rPr>
              <w:t>part</w:t>
            </w:r>
          </w:p>
        </w:tc>
        <w:tc>
          <w:tcPr>
            <w:tcW w:w="0" w:type="auto"/>
          </w:tcPr>
          <w:p w14:paraId="2B0CE61A" w14:textId="77777777" w:rsidR="00515B42" w:rsidRPr="00D81C28" w:rsidRDefault="00515B42" w:rsidP="00997F0E">
            <w:r w:rsidRPr="00D81C28">
              <w:t>constitutes, contains, is the aggregation of, is mostly present in, of a</w:t>
            </w:r>
          </w:p>
        </w:tc>
      </w:tr>
      <w:tr w:rsidR="00515B42" w:rsidRPr="00D81C28" w14:paraId="1CEE5636" w14:textId="77777777" w:rsidTr="00997F0E">
        <w:tc>
          <w:tcPr>
            <w:tcW w:w="0" w:type="auto"/>
            <w:vAlign w:val="bottom"/>
          </w:tcPr>
          <w:p w14:paraId="58958547" w14:textId="6F1849E7" w:rsidR="00515B42" w:rsidRPr="00D81C28" w:rsidRDefault="00515B42" w:rsidP="005D0C36">
            <w:pPr>
              <w:rPr>
                <w:rFonts w:ascii="Calibri" w:hAnsi="Calibri"/>
                <w:iCs/>
                <w:color w:val="000000"/>
              </w:rPr>
            </w:pPr>
            <w:r w:rsidRPr="00D81C28">
              <w:rPr>
                <w:rFonts w:ascii="Calibri" w:hAnsi="Calibri"/>
                <w:iCs/>
                <w:color w:val="000000"/>
              </w:rPr>
              <w:t>has</w:t>
            </w:r>
            <w:r w:rsidR="005D0C36">
              <w:rPr>
                <w:rFonts w:ascii="Calibri" w:hAnsi="Calibri"/>
                <w:iCs/>
                <w:color w:val="000000"/>
              </w:rPr>
              <w:t>-</w:t>
            </w:r>
            <w:r w:rsidRPr="00D81C28">
              <w:rPr>
                <w:rFonts w:ascii="Calibri" w:hAnsi="Calibri"/>
                <w:iCs/>
                <w:color w:val="000000"/>
              </w:rPr>
              <w:t xml:space="preserve">value </w:t>
            </w:r>
          </w:p>
        </w:tc>
        <w:tc>
          <w:tcPr>
            <w:tcW w:w="0" w:type="auto"/>
          </w:tcPr>
          <w:p w14:paraId="7B26DCB7" w14:textId="67C7B088" w:rsidR="00515B42" w:rsidRPr="00D81C28" w:rsidRDefault="00515B42" w:rsidP="00997F0E">
            <w:r w:rsidRPr="00D81C28">
              <w:t>attribute of, is</w:t>
            </w:r>
            <w:r w:rsidR="00AA7086">
              <w:t xml:space="preserve"> </w:t>
            </w:r>
            <w:r w:rsidRPr="00D81C28">
              <w:t>an attribute of, data value, expressed by, have a non-orthodox, is a preference common in the, has emission</w:t>
            </w:r>
          </w:p>
        </w:tc>
      </w:tr>
      <w:tr w:rsidR="00515B42" w:rsidRPr="00D81C28" w14:paraId="58112C42" w14:textId="77777777" w:rsidTr="00997F0E">
        <w:tc>
          <w:tcPr>
            <w:tcW w:w="0" w:type="auto"/>
            <w:vAlign w:val="bottom"/>
          </w:tcPr>
          <w:p w14:paraId="7E6E27A9" w14:textId="0552E819" w:rsidR="00515B42" w:rsidRPr="00D81C28" w:rsidRDefault="00515B42" w:rsidP="00997F0E">
            <w:pPr>
              <w:rPr>
                <w:rFonts w:ascii="Calibri" w:hAnsi="Calibri"/>
                <w:color w:val="000000"/>
              </w:rPr>
            </w:pPr>
            <w:r w:rsidRPr="00D81C28">
              <w:rPr>
                <w:rFonts w:ascii="Calibri" w:hAnsi="Calibri"/>
                <w:color w:val="000000"/>
              </w:rPr>
              <w:t>modifies</w:t>
            </w:r>
            <w:r w:rsidR="005D0C36">
              <w:rPr>
                <w:rFonts w:ascii="Calibri" w:hAnsi="Calibri"/>
                <w:color w:val="000000"/>
              </w:rPr>
              <w:t xml:space="preserve"> </w:t>
            </w:r>
            <w:r w:rsidRPr="00D81C28">
              <w:rPr>
                <w:rFonts w:ascii="Calibri" w:hAnsi="Calibri"/>
                <w:color w:val="000000"/>
              </w:rPr>
              <w:t>/</w:t>
            </w:r>
            <w:r w:rsidR="005D0C36">
              <w:rPr>
                <w:rFonts w:ascii="Calibri" w:hAnsi="Calibri"/>
                <w:color w:val="000000"/>
              </w:rPr>
              <w:t xml:space="preserve"> </w:t>
            </w:r>
            <w:r w:rsidRPr="00D81C28">
              <w:rPr>
                <w:rFonts w:ascii="Calibri" w:hAnsi="Calibri"/>
                <w:color w:val="000000"/>
              </w:rPr>
              <w:t>is</w:t>
            </w:r>
            <w:r w:rsidR="005D0C36">
              <w:rPr>
                <w:rFonts w:ascii="Calibri" w:hAnsi="Calibri"/>
                <w:color w:val="000000"/>
              </w:rPr>
              <w:t>- modified-</w:t>
            </w:r>
            <w:r w:rsidRPr="00D81C28">
              <w:rPr>
                <w:rFonts w:ascii="Calibri" w:hAnsi="Calibri"/>
                <w:color w:val="000000"/>
              </w:rPr>
              <w:t>by</w:t>
            </w:r>
          </w:p>
        </w:tc>
        <w:tc>
          <w:tcPr>
            <w:tcW w:w="0" w:type="auto"/>
          </w:tcPr>
          <w:p w14:paraId="62F47AA0" w14:textId="77777777" w:rsidR="00515B42" w:rsidRPr="00D81C28" w:rsidRDefault="00515B42" w:rsidP="00997F0E">
            <w:r w:rsidRPr="00D81C28">
              <w:t>alters, amends, changes, determines, determines rules for, is caused by, output to, results from, mathematically instantiates, emerges from/to, causes, is to a greater degree generated in, leads to, impedes, counters, counteracts, mediates, moderates, fosters reduction of, are established by, is fostered within</w:t>
            </w:r>
          </w:p>
        </w:tc>
      </w:tr>
      <w:tr w:rsidR="00515B42" w:rsidRPr="00D81C28" w14:paraId="67CB4274" w14:textId="77777777" w:rsidTr="00997F0E">
        <w:tc>
          <w:tcPr>
            <w:tcW w:w="0" w:type="auto"/>
            <w:vAlign w:val="bottom"/>
          </w:tcPr>
          <w:p w14:paraId="25DBBB8A" w14:textId="53D3D46D" w:rsidR="00515B42" w:rsidRPr="00D81C28" w:rsidRDefault="005D0C36" w:rsidP="00997F0E">
            <w:pPr>
              <w:rPr>
                <w:rFonts w:ascii="Calibri" w:hAnsi="Calibri"/>
                <w:color w:val="000000"/>
              </w:rPr>
            </w:pPr>
            <w:r>
              <w:rPr>
                <w:rFonts w:ascii="Calibri" w:hAnsi="Calibri"/>
                <w:color w:val="000000"/>
              </w:rPr>
              <w:t>uses / is-used-</w:t>
            </w:r>
            <w:r w:rsidR="00515B42" w:rsidRPr="00D81C28">
              <w:rPr>
                <w:rFonts w:ascii="Calibri" w:hAnsi="Calibri"/>
                <w:color w:val="000000"/>
              </w:rPr>
              <w:t>by</w:t>
            </w:r>
          </w:p>
        </w:tc>
        <w:tc>
          <w:tcPr>
            <w:tcW w:w="0" w:type="auto"/>
          </w:tcPr>
          <w:p w14:paraId="79B6759F" w14:textId="77777777" w:rsidR="00515B42" w:rsidRPr="00D81C28" w:rsidRDefault="00515B42" w:rsidP="00997F0E">
            <w:r w:rsidRPr="00D81C28">
              <w:t>contribute to, input to, construct of, input to, influences, is necessary for, enabled by, is enabled by, enables, context to/for, satisfies, satisfies demand, of the consumption of a, of the use of, promotes, working for, is linked with, transfers to, transfers, is a preference common in the, are promoted by, by an, can be taxed, is regulated by, search for</w:t>
            </w:r>
          </w:p>
        </w:tc>
      </w:tr>
      <w:tr w:rsidR="00515B42" w:rsidRPr="00D81C28" w14:paraId="247A7A7E" w14:textId="77777777" w:rsidTr="00997F0E">
        <w:tc>
          <w:tcPr>
            <w:tcW w:w="0" w:type="auto"/>
            <w:vAlign w:val="bottom"/>
          </w:tcPr>
          <w:p w14:paraId="7BC15958" w14:textId="5C689D95" w:rsidR="00515B42" w:rsidRPr="00D81C28" w:rsidRDefault="00515B42" w:rsidP="005D0C36">
            <w:pPr>
              <w:rPr>
                <w:rFonts w:ascii="Calibri" w:hAnsi="Calibri"/>
                <w:color w:val="000000"/>
              </w:rPr>
            </w:pPr>
            <w:r w:rsidRPr="00D81C28">
              <w:rPr>
                <w:rFonts w:ascii="Calibri" w:hAnsi="Calibri"/>
                <w:color w:val="000000"/>
              </w:rPr>
              <w:t>represents</w:t>
            </w:r>
            <w:r w:rsidR="005D0C36">
              <w:rPr>
                <w:rFonts w:ascii="Calibri" w:hAnsi="Calibri"/>
                <w:color w:val="000000"/>
              </w:rPr>
              <w:t xml:space="preserve"> </w:t>
            </w:r>
            <w:r w:rsidRPr="00D81C28">
              <w:rPr>
                <w:rFonts w:ascii="Calibri" w:hAnsi="Calibri"/>
                <w:color w:val="000000"/>
              </w:rPr>
              <w:t>/</w:t>
            </w:r>
            <w:r w:rsidR="005D0C36">
              <w:rPr>
                <w:rFonts w:ascii="Calibri" w:hAnsi="Calibri"/>
                <w:color w:val="000000"/>
              </w:rPr>
              <w:t xml:space="preserve"> </w:t>
            </w:r>
            <w:r w:rsidRPr="00D81C28">
              <w:rPr>
                <w:rFonts w:ascii="Calibri" w:hAnsi="Calibri"/>
                <w:color w:val="000000"/>
              </w:rPr>
              <w:t>is</w:t>
            </w:r>
            <w:r w:rsidR="005D0C36">
              <w:rPr>
                <w:rFonts w:ascii="Calibri" w:hAnsi="Calibri"/>
                <w:color w:val="000000"/>
              </w:rPr>
              <w:t>-represented-</w:t>
            </w:r>
            <w:r w:rsidRPr="00D81C28">
              <w:rPr>
                <w:rFonts w:ascii="Calibri" w:hAnsi="Calibri"/>
                <w:color w:val="000000"/>
              </w:rPr>
              <w:t>by</w:t>
            </w:r>
          </w:p>
        </w:tc>
        <w:tc>
          <w:tcPr>
            <w:tcW w:w="0" w:type="auto"/>
          </w:tcPr>
          <w:p w14:paraId="438D72D0" w14:textId="77777777" w:rsidR="00515B42" w:rsidRPr="00D81C28" w:rsidRDefault="00515B42" w:rsidP="00997F0E">
            <w:r w:rsidRPr="00D81C28">
              <w:t>described by, describes, defines, proxies, communicates, explains, is related to, measured in</w:t>
            </w:r>
          </w:p>
        </w:tc>
      </w:tr>
    </w:tbl>
    <w:p w14:paraId="09BA00F4" w14:textId="77777777" w:rsidR="00515B42" w:rsidRPr="00D81C28" w:rsidRDefault="00515B42" w:rsidP="00515B42"/>
    <w:p w14:paraId="1F07A0D7" w14:textId="5507D82E" w:rsidR="00064A36" w:rsidRPr="00712B82" w:rsidRDefault="00515B42" w:rsidP="00515B42">
      <w:r w:rsidRPr="00712B82">
        <w:t>The first two rows,</w:t>
      </w:r>
      <w:r w:rsidR="00AA7086" w:rsidRPr="00712B82">
        <w:t xml:space="preserve"> </w:t>
      </w:r>
      <w:r w:rsidR="005D0C36" w:rsidRPr="00712B82">
        <w:rPr>
          <w:rStyle w:val="CodeChar"/>
        </w:rPr>
        <w:t>equivalent-</w:t>
      </w:r>
      <w:r w:rsidR="00064A36" w:rsidRPr="00712B82">
        <w:rPr>
          <w:rStyle w:val="CodeChar"/>
        </w:rPr>
        <w:t>to</w:t>
      </w:r>
      <w:r w:rsidR="00064A36" w:rsidRPr="00712B82">
        <w:t xml:space="preserve"> and</w:t>
      </w:r>
      <w:r w:rsidR="005D0C36" w:rsidRPr="00712B82">
        <w:t xml:space="preserve"> </w:t>
      </w:r>
      <w:r w:rsidR="005D0C36" w:rsidRPr="00712B82">
        <w:rPr>
          <w:rStyle w:val="CodeChar"/>
        </w:rPr>
        <w:t>is-</w:t>
      </w:r>
      <w:r w:rsidR="00712B82" w:rsidRPr="00712B82">
        <w:rPr>
          <w:rStyle w:val="CodeChar"/>
        </w:rPr>
        <w:t>a</w:t>
      </w:r>
      <w:r w:rsidRPr="00712B82">
        <w:t xml:space="preserve"> represent ontological primitives that are already present in the </w:t>
      </w:r>
      <w:r w:rsidR="00436297" w:rsidRPr="00712B82">
        <w:t>OWL 2</w:t>
      </w:r>
      <w:r w:rsidRPr="00712B82">
        <w:t xml:space="preserve"> specification, and have very strict semantics to the point where some are not actually usable in less formal circumstances of problem domain description. For instance to say that the class of </w:t>
      </w:r>
      <w:r w:rsidRPr="00712B82">
        <w:rPr>
          <w:rStyle w:val="CodeChar"/>
        </w:rPr>
        <w:t>Adult</w:t>
      </w:r>
      <w:r w:rsidRPr="00712B82">
        <w:t xml:space="preserve"> is equivalent to the class of </w:t>
      </w:r>
      <w:r w:rsidRPr="00712B82">
        <w:rPr>
          <w:rStyle w:val="CodeChar"/>
        </w:rPr>
        <w:t>Person</w:t>
      </w:r>
      <w:r w:rsidRPr="00712B82">
        <w:t xml:space="preserve">, would mean that any member of the class </w:t>
      </w:r>
      <w:r w:rsidRPr="00712B82">
        <w:rPr>
          <w:rStyle w:val="CodeChar"/>
        </w:rPr>
        <w:t>Adult</w:t>
      </w:r>
      <w:r w:rsidRPr="00712B82">
        <w:t xml:space="preserve"> will have precisely the same properties of the class </w:t>
      </w:r>
      <w:r w:rsidRPr="00712B82">
        <w:rPr>
          <w:rStyle w:val="CodeChar"/>
        </w:rPr>
        <w:t>Person</w:t>
      </w:r>
      <w:r w:rsidRPr="00712B82">
        <w:t xml:space="preserve">. This seems reasonable until it is noted that a </w:t>
      </w:r>
      <w:r w:rsidRPr="00712B82">
        <w:rPr>
          <w:rStyle w:val="CodeChar"/>
        </w:rPr>
        <w:t>Child</w:t>
      </w:r>
      <w:r w:rsidRPr="00712B82">
        <w:t xml:space="preserve"> is also a </w:t>
      </w:r>
      <w:r w:rsidRPr="00712B82">
        <w:rPr>
          <w:rStyle w:val="CodeChar"/>
        </w:rPr>
        <w:t>Person</w:t>
      </w:r>
      <w:r w:rsidRPr="00712B82">
        <w:t xml:space="preserve"> but completely disjoint with </w:t>
      </w:r>
      <w:r w:rsidRPr="00712B82">
        <w:rPr>
          <w:rStyle w:val="CodeChar"/>
        </w:rPr>
        <w:t>Adult</w:t>
      </w:r>
      <w:r w:rsidRPr="00712B82">
        <w:t xml:space="preserve">, so the equivalence is not necessarily true (although it might be with respect to the how the ontologies were initially defined). It might be better to say that </w:t>
      </w:r>
      <w:r w:rsidRPr="00712B82">
        <w:rPr>
          <w:rStyle w:val="CodeChar"/>
        </w:rPr>
        <w:t>Adult</w:t>
      </w:r>
      <w:r w:rsidRPr="00712B82">
        <w:t xml:space="preserve"> </w:t>
      </w:r>
      <w:r w:rsidRPr="00712B82">
        <w:rPr>
          <w:rStyle w:val="CodeChar"/>
          <w:i/>
        </w:rPr>
        <w:t>represents</w:t>
      </w:r>
      <w:r w:rsidRPr="00712B82">
        <w:t xml:space="preserve"> </w:t>
      </w:r>
      <w:r w:rsidRPr="00712B82">
        <w:rPr>
          <w:rStyle w:val="CodeChar"/>
        </w:rPr>
        <w:t>Person</w:t>
      </w:r>
      <w:r w:rsidRPr="00712B82">
        <w:t xml:space="preserve"> (or vice versa), with respect to their ontologies. However given that each of the ontologies analysed in this </w:t>
      </w:r>
      <w:r w:rsidR="00BC7DB5" w:rsidRPr="00712B82">
        <w:t>subsection</w:t>
      </w:r>
      <w:r w:rsidRPr="00712B82">
        <w:t xml:space="preserve"> are components of the top-down ontology and are therefore are contained in the </w:t>
      </w:r>
      <w:r w:rsidRPr="00712B82">
        <w:rPr>
          <w:i/>
        </w:rPr>
        <w:t>same</w:t>
      </w:r>
      <w:r w:rsidRPr="00712B82">
        <w:t xml:space="preserve"> ontology, i.e. the top-down description of the GLAMURS project, then it might be apposite to make use of the </w:t>
      </w:r>
      <w:r w:rsidR="00436297" w:rsidRPr="00712B82">
        <w:t>OWL 2</w:t>
      </w:r>
      <w:r w:rsidRPr="00712B82">
        <w:t xml:space="preserve"> primitive </w:t>
      </w:r>
      <w:r w:rsidRPr="00712B82">
        <w:rPr>
          <w:rStyle w:val="CodeChar"/>
        </w:rPr>
        <w:t>is-a</w:t>
      </w:r>
      <w:r w:rsidRPr="00712B82">
        <w:t xml:space="preserve">. That is, in the example under discussion </w:t>
      </w:r>
      <w:r w:rsidRPr="00712B82">
        <w:rPr>
          <w:rStyle w:val="CodeChar"/>
        </w:rPr>
        <w:t>Adult</w:t>
      </w:r>
      <w:r w:rsidRPr="00712B82">
        <w:t xml:space="preserve"> becomes a subclass of </w:t>
      </w:r>
      <w:r w:rsidRPr="00712B82">
        <w:rPr>
          <w:rStyle w:val="CodeChar"/>
        </w:rPr>
        <w:t>Person</w:t>
      </w:r>
      <w:r w:rsidRPr="00712B82">
        <w:t xml:space="preserve">. This does not necessarily have to be the approach: </w:t>
      </w:r>
      <w:r w:rsidRPr="00712B82">
        <w:rPr>
          <w:rStyle w:val="CodeChar"/>
          <w:i/>
        </w:rPr>
        <w:t>represents</w:t>
      </w:r>
      <w:r w:rsidRPr="00712B82">
        <w:t xml:space="preserve"> </w:t>
      </w:r>
      <w:r w:rsidR="00712B82">
        <w:t>can</w:t>
      </w:r>
      <w:r w:rsidRPr="00712B82">
        <w:t>not be a part of the generalized vocabulary at this point, but this is not the model we chose. For a further discussion of which model that was chosen, and what this implies for the vocabulary then please see section</w:t>
      </w:r>
      <w:r w:rsidR="00037B5B" w:rsidRPr="00712B82">
        <w:t xml:space="preserve"> </w:t>
      </w:r>
      <w:r w:rsidR="00037B5B" w:rsidRPr="00712B82">
        <w:fldChar w:fldCharType="begin"/>
      </w:r>
      <w:r w:rsidR="00037B5B" w:rsidRPr="00712B82">
        <w:instrText xml:space="preserve"> REF _Ref469565878 \r \h </w:instrText>
      </w:r>
      <w:r w:rsidR="005D0C36" w:rsidRPr="00712B82">
        <w:instrText xml:space="preserve"> \* MERGEFORMAT </w:instrText>
      </w:r>
      <w:r w:rsidR="00037B5B" w:rsidRPr="00712B82">
        <w:fldChar w:fldCharType="separate"/>
      </w:r>
      <w:r w:rsidR="00037B5B" w:rsidRPr="00712B82">
        <w:t>2.3</w:t>
      </w:r>
      <w:r w:rsidR="00037B5B" w:rsidRPr="00712B82">
        <w:fldChar w:fldCharType="end"/>
      </w:r>
      <w:r w:rsidRPr="00712B82">
        <w:t>, the overall integration vocabul</w:t>
      </w:r>
      <w:r w:rsidR="00064A36" w:rsidRPr="00712B82">
        <w:t>ary ontology.</w:t>
      </w:r>
    </w:p>
    <w:p w14:paraId="419D3E9F" w14:textId="1D729FC6" w:rsidR="00515B42" w:rsidRPr="00712B82" w:rsidRDefault="00712B82" w:rsidP="00515B42">
      <w:r w:rsidRPr="00712B82">
        <w:t xml:space="preserve">The third connective, is the </w:t>
      </w:r>
      <w:r w:rsidR="00515B42" w:rsidRPr="00712B82">
        <w:rPr>
          <w:rStyle w:val="CodeChar"/>
        </w:rPr>
        <w:t>part</w:t>
      </w:r>
      <w:r w:rsidR="00064A36" w:rsidRPr="00712B82">
        <w:rPr>
          <w:rStyle w:val="CodeChar"/>
        </w:rPr>
        <w:t>-</w:t>
      </w:r>
      <w:r w:rsidRPr="00712B82">
        <w:rPr>
          <w:rStyle w:val="CodeChar"/>
        </w:rPr>
        <w:t>of</w:t>
      </w:r>
      <w:r w:rsidR="00515B42" w:rsidRPr="00712B82">
        <w:t xml:space="preserve"> mereological operator and, although not defined as a primitive in the </w:t>
      </w:r>
      <w:r w:rsidR="00436297" w:rsidRPr="00712B82">
        <w:t>OWL 2</w:t>
      </w:r>
      <w:r w:rsidR="00515B42" w:rsidRPr="00712B82">
        <w:t xml:space="preserve"> specification is well understood </w:t>
      </w:r>
      <w:r w:rsidR="00515B42" w:rsidRPr="00712B82">
        <w:fldChar w:fldCharType="begin"/>
      </w:r>
      <w:r w:rsidR="001833CF">
        <w:instrText xml:space="preserve"> ADDIN ZOTERO_ITEM CSL_CITATION {"citationID":"1fmiobqorb","properties":{"formattedCitation":"(Borst 1997)","plainCitation":"(Borst 1997)"},"citationItems":[{"id":313,"uris":["http://zotero.org/users/3373081/items/4I59SVVG"],"uri":["http://zotero.org/users/3373081/items/4I59SVVG"],"itemData":{"id":313,"type":"thesis","title":"Construction of engineering ontologies for knowledge sharing and reuse","publisher":"Centre for Telematics and Information Technology","publisher-place":"Enschede","source":"Open WorldCat","event-place":"Enschede","note":"OCLC: 68151508","language":"English","author":[{"family":"Borst","given":"Pim"}],"issued":{"date-parts":[["1997"]]}}}],"schema":"https://github.com/citation-style-language/schema/raw/master/csl-citation.json"} </w:instrText>
      </w:r>
      <w:r w:rsidR="00515B42" w:rsidRPr="00712B82">
        <w:fldChar w:fldCharType="separate"/>
      </w:r>
      <w:r w:rsidR="001833CF" w:rsidRPr="001833CF">
        <w:rPr>
          <w:rFonts w:cs="Arial"/>
        </w:rPr>
        <w:t>(Borst 1997)</w:t>
      </w:r>
      <w:r w:rsidR="00515B42" w:rsidRPr="00712B82">
        <w:fldChar w:fldCharType="end"/>
      </w:r>
      <w:r w:rsidR="00515B42" w:rsidRPr="00712B82">
        <w:t xml:space="preserve">, and can be easily constructed </w:t>
      </w:r>
      <w:r w:rsidR="00515B42" w:rsidRPr="00712B82">
        <w:fldChar w:fldCharType="begin"/>
      </w:r>
      <w:r w:rsidR="001833CF">
        <w:instrText xml:space="preserve"> ADDIN ZOTERO_ITEM CSL_CITATION {"citationID":"10kh9ep533","properties":{"formattedCitation":"(Golbreich 2009)","plainCitation":"(Golbreich 2009)"},"citationItems":[{"id":315,"uris":["http://zotero.org/users/3373081/items/8XRNJJQK"],"uri":["http://zotero.org/users/3373081/items/8XRNJJQK"],"itemData":{"id":315,"type":"article-journal","title":"OWL 2 Web Ontology Language New Features and Rationale","source":"Google Scholar","abstract":"The OWL 2 Web Ontology Language, informally OWL 2, is an ontology language\nfor the Semantic Web with formally defined meaning. OWL 2 ontologies provide\nclasses, properties, individuals, and data values and are stored as Semantic Web\ndocuments. OWL 2 ontologies can be used along with information written in RDF,\nand OWL 2 ontologies themselves are primarily exchanged as RDF documents.\nThe OWL 2\nDocument Overview\ndescribes the overall state of OWL 2, and should\nbe read before other OWL 2 documents","URL":"http://www.w3.org/2009/pdf/NOTE-owl2-manchester-syntax-20091027.pdf","editor":[{"family":"Golbreich","given":"Christine"}],"issued":{"date-parts":[["2009",10]]},"accessed":{"date-parts":[["2016",12,13]]}}}],"schema":"https://github.com/citation-style-language/schema/raw/master/csl-citation.json"} </w:instrText>
      </w:r>
      <w:r w:rsidR="00515B42" w:rsidRPr="00712B82">
        <w:fldChar w:fldCharType="separate"/>
      </w:r>
      <w:r w:rsidR="001833CF" w:rsidRPr="001833CF">
        <w:rPr>
          <w:rFonts w:cs="Arial"/>
        </w:rPr>
        <w:t>(Golbreich 2009)</w:t>
      </w:r>
      <w:r w:rsidR="00515B42" w:rsidRPr="00712B82">
        <w:fldChar w:fldCharType="end"/>
      </w:r>
      <w:r w:rsidR="00515B42" w:rsidRPr="00712B82">
        <w:t>.</w:t>
      </w:r>
    </w:p>
    <w:p w14:paraId="48783566" w14:textId="6C85FB6D" w:rsidR="00515B42" w:rsidRPr="00712B82" w:rsidRDefault="00515B42" w:rsidP="00515B42">
      <w:r w:rsidRPr="00712B82">
        <w:t xml:space="preserve">Using the results above, then initially we started integrating the </w:t>
      </w:r>
      <w:r w:rsidR="009B7DF3" w:rsidRPr="00712B82">
        <w:t>“</w:t>
      </w:r>
      <w:r w:rsidRPr="00712B82">
        <w:t xml:space="preserve">expert” ontology, the “questionnaire” ontology and the “core” ontology </w:t>
      </w:r>
      <w:r w:rsidR="00064A36" w:rsidRPr="00712B82">
        <w:t xml:space="preserve">with the three connectives: </w:t>
      </w:r>
      <w:r w:rsidR="00064A36" w:rsidRPr="00712B82">
        <w:rPr>
          <w:rStyle w:val="CodeChar"/>
        </w:rPr>
        <w:t>has-</w:t>
      </w:r>
      <w:r w:rsidRPr="00712B82">
        <w:rPr>
          <w:rStyle w:val="CodeChar"/>
        </w:rPr>
        <w:t>value</w:t>
      </w:r>
      <w:r w:rsidRPr="00712B82">
        <w:t xml:space="preserve">, </w:t>
      </w:r>
      <w:r w:rsidRPr="00712B82">
        <w:rPr>
          <w:rStyle w:val="CodeChar"/>
        </w:rPr>
        <w:t>modifies</w:t>
      </w:r>
      <w:r w:rsidRPr="00712B82">
        <w:t xml:space="preserve"> and </w:t>
      </w:r>
      <w:r w:rsidRPr="00712B82">
        <w:rPr>
          <w:rStyle w:val="CodeChar"/>
        </w:rPr>
        <w:t>use</w:t>
      </w:r>
      <w:r w:rsidRPr="00712B82">
        <w:t>; and along with t</w:t>
      </w:r>
      <w:r w:rsidR="00712B82" w:rsidRPr="00712B82">
        <w:t xml:space="preserve">he mereological connective, </w:t>
      </w:r>
      <w:r w:rsidR="00712B82" w:rsidRPr="00712B82">
        <w:rPr>
          <w:rStyle w:val="CodeChar"/>
        </w:rPr>
        <w:t>has-</w:t>
      </w:r>
      <w:r w:rsidRPr="00712B82">
        <w:rPr>
          <w:rStyle w:val="CodeChar"/>
        </w:rPr>
        <w:t>part</w:t>
      </w:r>
      <w:r w:rsidRPr="00712B82">
        <w:t xml:space="preserve">; the standard </w:t>
      </w:r>
      <w:r w:rsidR="00436297" w:rsidRPr="00712B82">
        <w:t>OWL 2</w:t>
      </w:r>
      <w:r w:rsidRPr="00712B82">
        <w:t xml:space="preserve"> connective, </w:t>
      </w:r>
      <w:r w:rsidR="00712B82" w:rsidRPr="00712B82">
        <w:rPr>
          <w:rStyle w:val="CodeChar"/>
        </w:rPr>
        <w:t>subclass-</w:t>
      </w:r>
      <w:r w:rsidRPr="00712B82">
        <w:rPr>
          <w:rStyle w:val="CodeChar"/>
        </w:rPr>
        <w:t>of</w:t>
      </w:r>
      <w:r w:rsidRPr="00712B82">
        <w:t>, and the rare use of</w:t>
      </w:r>
      <w:r w:rsidR="00712B82" w:rsidRPr="00712B82">
        <w:t xml:space="preserve"> </w:t>
      </w:r>
      <w:r w:rsidR="00712B82" w:rsidRPr="00712B82">
        <w:rPr>
          <w:rStyle w:val="CodeChar"/>
        </w:rPr>
        <w:t>equivalent-to</w:t>
      </w:r>
      <w:r w:rsidRPr="00712B82">
        <w:t xml:space="preserve">, and were reasonably successful. We did add two further specialisations of these connectives. Firstly we added </w:t>
      </w:r>
      <w:r w:rsidRPr="00712B82">
        <w:rPr>
          <w:rStyle w:val="CodeChar"/>
        </w:rPr>
        <w:t>creates</w:t>
      </w:r>
      <w:r w:rsidRPr="00712B82">
        <w:t xml:space="preserve"> as a specialisation of </w:t>
      </w:r>
      <w:r w:rsidRPr="00712B82">
        <w:rPr>
          <w:rStyle w:val="CodeChar"/>
        </w:rPr>
        <w:t>modifies</w:t>
      </w:r>
      <w:r w:rsidR="00712B82" w:rsidRPr="00712B82">
        <w:t xml:space="preserve">. We also added </w:t>
      </w:r>
      <w:r w:rsidRPr="00712B82">
        <w:rPr>
          <w:rStyle w:val="CodeChar"/>
        </w:rPr>
        <w:t>requires</w:t>
      </w:r>
      <w:r w:rsidRPr="00712B82">
        <w:t xml:space="preserve"> as </w:t>
      </w:r>
      <w:r w:rsidR="00712B82" w:rsidRPr="00712B82">
        <w:t xml:space="preserve">a slightly stronger flavour of </w:t>
      </w:r>
      <w:r w:rsidRPr="00712B82">
        <w:rPr>
          <w:rStyle w:val="CodeChar"/>
        </w:rPr>
        <w:t>uses</w:t>
      </w:r>
      <w:r w:rsidRPr="00712B82">
        <w:t>. However these changes were largely aesthetic, rather than logical in nature, making it considerably easier to think about linking certain classes with these ontology components.</w:t>
      </w:r>
    </w:p>
    <w:p w14:paraId="46A56983" w14:textId="77777777" w:rsidR="00515B42" w:rsidRPr="00D81C28" w:rsidRDefault="00515B42" w:rsidP="00515B42">
      <w:r w:rsidRPr="00D81C28">
        <w:t>Thus our final top-down integration vocabulary consisted of the following primitives:</w:t>
      </w:r>
    </w:p>
    <w:p w14:paraId="52CDB02A" w14:textId="77777777" w:rsidR="00515B42" w:rsidRPr="00D81C28" w:rsidRDefault="00515B42" w:rsidP="00515B42">
      <w:pPr>
        <w:pStyle w:val="Caption"/>
        <w:keepNext/>
      </w:pPr>
      <w:bookmarkStart w:id="34" w:name="_Ref469652372"/>
      <w:bookmarkStart w:id="35" w:name="_Ref469652371"/>
      <w:r w:rsidRPr="00D81C28">
        <w:t xml:space="preserve">Table </w:t>
      </w:r>
      <w:r w:rsidRPr="00D81C28">
        <w:fldChar w:fldCharType="begin"/>
      </w:r>
      <w:r w:rsidRPr="00D81C28">
        <w:instrText xml:space="preserve"> SEQ Table \* ARABIC </w:instrText>
      </w:r>
      <w:r w:rsidRPr="00D81C28">
        <w:fldChar w:fldCharType="separate"/>
      </w:r>
      <w:r w:rsidR="000F2DB1" w:rsidRPr="00D81C28">
        <w:t>4</w:t>
      </w:r>
      <w:r w:rsidRPr="00D81C28">
        <w:fldChar w:fldCharType="end"/>
      </w:r>
      <w:bookmarkEnd w:id="34"/>
      <w:r w:rsidRPr="00D81C28">
        <w:t xml:space="preserve"> Summary of the integration vocabulary primitives</w:t>
      </w:r>
      <w:bookmarkEnd w:id="35"/>
    </w:p>
    <w:tbl>
      <w:tblPr>
        <w:tblStyle w:val="TableGrid"/>
        <w:tblW w:w="0" w:type="auto"/>
        <w:tblLook w:val="04A0" w:firstRow="1" w:lastRow="0" w:firstColumn="1" w:lastColumn="0" w:noHBand="0" w:noVBand="1"/>
      </w:tblPr>
      <w:tblGrid>
        <w:gridCol w:w="2189"/>
        <w:gridCol w:w="1696"/>
        <w:gridCol w:w="1146"/>
        <w:gridCol w:w="1627"/>
        <w:gridCol w:w="2630"/>
      </w:tblGrid>
      <w:tr w:rsidR="00515B42" w:rsidRPr="00D81C28" w14:paraId="07CA826E" w14:textId="77777777" w:rsidTr="00997F0E">
        <w:tc>
          <w:tcPr>
            <w:tcW w:w="0" w:type="auto"/>
          </w:tcPr>
          <w:p w14:paraId="37EC127A" w14:textId="77777777" w:rsidR="00515B42" w:rsidRPr="00D81C28" w:rsidRDefault="00515B42" w:rsidP="00997F0E">
            <w:pPr>
              <w:rPr>
                <w:b/>
              </w:rPr>
            </w:pPr>
            <w:r w:rsidRPr="00D81C28">
              <w:rPr>
                <w:b/>
              </w:rPr>
              <w:t>Integration Primitive</w:t>
            </w:r>
          </w:p>
        </w:tc>
        <w:tc>
          <w:tcPr>
            <w:tcW w:w="0" w:type="auto"/>
          </w:tcPr>
          <w:p w14:paraId="768D9647" w14:textId="77777777" w:rsidR="00515B42" w:rsidRPr="00D81C28" w:rsidRDefault="00515B42" w:rsidP="00997F0E">
            <w:pPr>
              <w:rPr>
                <w:b/>
              </w:rPr>
            </w:pPr>
            <w:r w:rsidRPr="00D81C28">
              <w:rPr>
                <w:b/>
              </w:rPr>
              <w:t>Specialisation</w:t>
            </w:r>
          </w:p>
        </w:tc>
        <w:tc>
          <w:tcPr>
            <w:tcW w:w="0" w:type="auto"/>
          </w:tcPr>
          <w:p w14:paraId="30CB1855" w14:textId="013F0B8F" w:rsidR="00515B42" w:rsidRPr="00D81C28" w:rsidRDefault="00436297" w:rsidP="00997F0E">
            <w:pPr>
              <w:rPr>
                <w:b/>
              </w:rPr>
            </w:pPr>
            <w:r>
              <w:rPr>
                <w:b/>
              </w:rPr>
              <w:t>OWL 2</w:t>
            </w:r>
            <w:r w:rsidR="00515B42" w:rsidRPr="00D81C28">
              <w:rPr>
                <w:b/>
              </w:rPr>
              <w:t xml:space="preserve"> </w:t>
            </w:r>
          </w:p>
          <w:p w14:paraId="7A713623" w14:textId="77777777" w:rsidR="00515B42" w:rsidRPr="00D81C28" w:rsidRDefault="00515B42" w:rsidP="00997F0E">
            <w:pPr>
              <w:rPr>
                <w:b/>
              </w:rPr>
            </w:pPr>
            <w:r w:rsidRPr="00D81C28">
              <w:rPr>
                <w:b/>
              </w:rPr>
              <w:t>Primitive</w:t>
            </w:r>
          </w:p>
        </w:tc>
        <w:tc>
          <w:tcPr>
            <w:tcW w:w="0" w:type="auto"/>
          </w:tcPr>
          <w:p w14:paraId="6436E4EF" w14:textId="77777777" w:rsidR="00515B42" w:rsidRPr="00D81C28" w:rsidRDefault="00515B42" w:rsidP="00997F0E">
            <w:pPr>
              <w:rPr>
                <w:b/>
              </w:rPr>
            </w:pPr>
            <w:r w:rsidRPr="00D81C28">
              <w:rPr>
                <w:b/>
              </w:rPr>
              <w:t>Antonym</w:t>
            </w:r>
          </w:p>
        </w:tc>
        <w:tc>
          <w:tcPr>
            <w:tcW w:w="0" w:type="auto"/>
          </w:tcPr>
          <w:p w14:paraId="28F9875B" w14:textId="77777777" w:rsidR="00515B42" w:rsidRPr="00D81C28" w:rsidRDefault="00515B42" w:rsidP="00997F0E">
            <w:pPr>
              <w:rPr>
                <w:b/>
              </w:rPr>
            </w:pPr>
            <w:r w:rsidRPr="00D81C28">
              <w:rPr>
                <w:b/>
              </w:rPr>
              <w:t>Purpose</w:t>
            </w:r>
          </w:p>
        </w:tc>
      </w:tr>
      <w:tr w:rsidR="00515B42" w:rsidRPr="00D81C28" w14:paraId="4698626E" w14:textId="77777777" w:rsidTr="00997F0E">
        <w:tc>
          <w:tcPr>
            <w:tcW w:w="0" w:type="auto"/>
          </w:tcPr>
          <w:p w14:paraId="7EFA7DAA" w14:textId="77777777" w:rsidR="00515B42" w:rsidRPr="00D81C28" w:rsidRDefault="00515B42" w:rsidP="00997F0E">
            <w:r w:rsidRPr="00D81C28">
              <w:t>hasProperty</w:t>
            </w:r>
          </w:p>
        </w:tc>
        <w:tc>
          <w:tcPr>
            <w:tcW w:w="0" w:type="auto"/>
          </w:tcPr>
          <w:p w14:paraId="6AB3DC70" w14:textId="77777777" w:rsidR="00515B42" w:rsidRPr="00D81C28" w:rsidRDefault="00515B42" w:rsidP="00997F0E"/>
        </w:tc>
        <w:tc>
          <w:tcPr>
            <w:tcW w:w="0" w:type="auto"/>
          </w:tcPr>
          <w:p w14:paraId="111CB44B" w14:textId="77777777" w:rsidR="00515B42" w:rsidRPr="00D81C28" w:rsidRDefault="00515B42" w:rsidP="00997F0E">
            <w:r w:rsidRPr="00D81C28">
              <w:t>No</w:t>
            </w:r>
          </w:p>
        </w:tc>
        <w:tc>
          <w:tcPr>
            <w:tcW w:w="0" w:type="auto"/>
          </w:tcPr>
          <w:p w14:paraId="153D618A" w14:textId="77777777" w:rsidR="00515B42" w:rsidRPr="00D81C28" w:rsidRDefault="00515B42" w:rsidP="00997F0E">
            <w:r w:rsidRPr="00D81C28">
              <w:t>isPropertyOf</w:t>
            </w:r>
          </w:p>
        </w:tc>
        <w:tc>
          <w:tcPr>
            <w:tcW w:w="0" w:type="auto"/>
          </w:tcPr>
          <w:p w14:paraId="6ED398C3" w14:textId="77777777" w:rsidR="00515B42" w:rsidRPr="00D81C28" w:rsidRDefault="00515B42" w:rsidP="00997F0E">
            <w:r w:rsidRPr="00D81C28">
              <w:t>some object property of</w:t>
            </w:r>
          </w:p>
        </w:tc>
      </w:tr>
      <w:tr w:rsidR="00515B42" w:rsidRPr="00D81C28" w14:paraId="2A77A434" w14:textId="77777777" w:rsidTr="00997F0E">
        <w:tc>
          <w:tcPr>
            <w:tcW w:w="0" w:type="auto"/>
          </w:tcPr>
          <w:p w14:paraId="5F04FDE3" w14:textId="77777777" w:rsidR="00515B42" w:rsidRPr="00D81C28" w:rsidRDefault="00515B42" w:rsidP="00997F0E">
            <w:r w:rsidRPr="00D81C28">
              <w:t>modifies</w:t>
            </w:r>
          </w:p>
        </w:tc>
        <w:tc>
          <w:tcPr>
            <w:tcW w:w="0" w:type="auto"/>
          </w:tcPr>
          <w:p w14:paraId="5D8CC4D4" w14:textId="77777777" w:rsidR="00515B42" w:rsidRPr="00D81C28" w:rsidRDefault="00515B42" w:rsidP="00997F0E"/>
        </w:tc>
        <w:tc>
          <w:tcPr>
            <w:tcW w:w="0" w:type="auto"/>
          </w:tcPr>
          <w:p w14:paraId="7C67F146" w14:textId="77777777" w:rsidR="00515B42" w:rsidRPr="00D81C28" w:rsidRDefault="00515B42" w:rsidP="00997F0E">
            <w:r w:rsidRPr="00D81C28">
              <w:t>No</w:t>
            </w:r>
          </w:p>
        </w:tc>
        <w:tc>
          <w:tcPr>
            <w:tcW w:w="0" w:type="auto"/>
          </w:tcPr>
          <w:p w14:paraId="3A9FF8BA" w14:textId="77777777" w:rsidR="00515B42" w:rsidRPr="00D81C28" w:rsidRDefault="00515B42" w:rsidP="00997F0E">
            <w:r w:rsidRPr="00D81C28">
              <w:t>isModifiedBy</w:t>
            </w:r>
          </w:p>
        </w:tc>
        <w:tc>
          <w:tcPr>
            <w:tcW w:w="0" w:type="auto"/>
          </w:tcPr>
          <w:p w14:paraId="2615B96F" w14:textId="77777777" w:rsidR="00515B42" w:rsidRPr="00D81C28" w:rsidRDefault="00515B42" w:rsidP="00997F0E">
            <w:r w:rsidRPr="00D81C28">
              <w:t>modifies the referent</w:t>
            </w:r>
          </w:p>
        </w:tc>
      </w:tr>
      <w:tr w:rsidR="00515B42" w:rsidRPr="00D81C28" w14:paraId="67475A5E" w14:textId="77777777" w:rsidTr="00997F0E">
        <w:tc>
          <w:tcPr>
            <w:tcW w:w="0" w:type="auto"/>
          </w:tcPr>
          <w:p w14:paraId="4AE3204D" w14:textId="77777777" w:rsidR="00515B42" w:rsidRPr="00D81C28" w:rsidRDefault="00515B42" w:rsidP="00997F0E"/>
        </w:tc>
        <w:tc>
          <w:tcPr>
            <w:tcW w:w="0" w:type="auto"/>
          </w:tcPr>
          <w:p w14:paraId="065B19C5" w14:textId="77777777" w:rsidR="00515B42" w:rsidRPr="00D81C28" w:rsidRDefault="00515B42" w:rsidP="00997F0E">
            <w:r w:rsidRPr="00D81C28">
              <w:t>creates</w:t>
            </w:r>
          </w:p>
        </w:tc>
        <w:tc>
          <w:tcPr>
            <w:tcW w:w="0" w:type="auto"/>
          </w:tcPr>
          <w:p w14:paraId="6FF84E57" w14:textId="77777777" w:rsidR="00515B42" w:rsidRPr="00D81C28" w:rsidRDefault="00515B42" w:rsidP="00997F0E">
            <w:r w:rsidRPr="00D81C28">
              <w:t>No</w:t>
            </w:r>
          </w:p>
        </w:tc>
        <w:tc>
          <w:tcPr>
            <w:tcW w:w="0" w:type="auto"/>
          </w:tcPr>
          <w:p w14:paraId="23E24D27" w14:textId="77777777" w:rsidR="00515B42" w:rsidRPr="00D81C28" w:rsidRDefault="00515B42" w:rsidP="00997F0E">
            <w:r w:rsidRPr="00D81C28">
              <w:t>isCreatedBy</w:t>
            </w:r>
          </w:p>
        </w:tc>
        <w:tc>
          <w:tcPr>
            <w:tcW w:w="0" w:type="auto"/>
          </w:tcPr>
          <w:p w14:paraId="3BB69A39" w14:textId="77777777" w:rsidR="00515B42" w:rsidRPr="00D81C28" w:rsidRDefault="00515B42" w:rsidP="00997F0E">
            <w:r w:rsidRPr="00D81C28">
              <w:t>creates the referent</w:t>
            </w:r>
          </w:p>
        </w:tc>
      </w:tr>
      <w:tr w:rsidR="00515B42" w:rsidRPr="00D81C28" w14:paraId="43FA83CB" w14:textId="77777777" w:rsidTr="00997F0E">
        <w:tc>
          <w:tcPr>
            <w:tcW w:w="0" w:type="auto"/>
          </w:tcPr>
          <w:p w14:paraId="3762A3F0" w14:textId="77777777" w:rsidR="00515B42" w:rsidRPr="00D81C28" w:rsidRDefault="00515B42" w:rsidP="00997F0E">
            <w:r w:rsidRPr="00D81C28">
              <w:t>uses</w:t>
            </w:r>
          </w:p>
        </w:tc>
        <w:tc>
          <w:tcPr>
            <w:tcW w:w="0" w:type="auto"/>
          </w:tcPr>
          <w:p w14:paraId="5E37F538" w14:textId="77777777" w:rsidR="00515B42" w:rsidRPr="00D81C28" w:rsidRDefault="00515B42" w:rsidP="00997F0E"/>
        </w:tc>
        <w:tc>
          <w:tcPr>
            <w:tcW w:w="0" w:type="auto"/>
          </w:tcPr>
          <w:p w14:paraId="23C746AD" w14:textId="77777777" w:rsidR="00515B42" w:rsidRPr="00D81C28" w:rsidRDefault="00515B42" w:rsidP="00997F0E">
            <w:r w:rsidRPr="00D81C28">
              <w:t>No</w:t>
            </w:r>
          </w:p>
        </w:tc>
        <w:tc>
          <w:tcPr>
            <w:tcW w:w="0" w:type="auto"/>
          </w:tcPr>
          <w:p w14:paraId="2EEF32D1" w14:textId="77777777" w:rsidR="00515B42" w:rsidRPr="00D81C28" w:rsidRDefault="00515B42" w:rsidP="00997F0E">
            <w:r w:rsidRPr="00D81C28">
              <w:t>isUsedBy</w:t>
            </w:r>
          </w:p>
        </w:tc>
        <w:tc>
          <w:tcPr>
            <w:tcW w:w="0" w:type="auto"/>
          </w:tcPr>
          <w:p w14:paraId="297D38D8" w14:textId="77777777" w:rsidR="00515B42" w:rsidRPr="00D81C28" w:rsidRDefault="00515B42" w:rsidP="00997F0E">
            <w:r w:rsidRPr="00D81C28">
              <w:t>uses the referent</w:t>
            </w:r>
          </w:p>
        </w:tc>
      </w:tr>
      <w:tr w:rsidR="00515B42" w:rsidRPr="00D81C28" w14:paraId="7BEC0075" w14:textId="77777777" w:rsidTr="00997F0E">
        <w:tc>
          <w:tcPr>
            <w:tcW w:w="0" w:type="auto"/>
          </w:tcPr>
          <w:p w14:paraId="7C9EEDF7" w14:textId="77777777" w:rsidR="00515B42" w:rsidRPr="00D81C28" w:rsidRDefault="00515B42" w:rsidP="00997F0E"/>
        </w:tc>
        <w:tc>
          <w:tcPr>
            <w:tcW w:w="0" w:type="auto"/>
          </w:tcPr>
          <w:p w14:paraId="781C1A28" w14:textId="77777777" w:rsidR="00515B42" w:rsidRPr="00D81C28" w:rsidRDefault="00515B42" w:rsidP="00997F0E">
            <w:r w:rsidRPr="00D81C28">
              <w:t>requires</w:t>
            </w:r>
          </w:p>
        </w:tc>
        <w:tc>
          <w:tcPr>
            <w:tcW w:w="0" w:type="auto"/>
          </w:tcPr>
          <w:p w14:paraId="6924736E" w14:textId="77777777" w:rsidR="00515B42" w:rsidRPr="00D81C28" w:rsidRDefault="00515B42" w:rsidP="00997F0E">
            <w:r w:rsidRPr="00D81C28">
              <w:t>No</w:t>
            </w:r>
          </w:p>
        </w:tc>
        <w:tc>
          <w:tcPr>
            <w:tcW w:w="0" w:type="auto"/>
          </w:tcPr>
          <w:p w14:paraId="366D2964" w14:textId="77777777" w:rsidR="00515B42" w:rsidRPr="00D81C28" w:rsidRDefault="00515B42" w:rsidP="00997F0E">
            <w:r w:rsidRPr="00D81C28">
              <w:t>isRequiredBy</w:t>
            </w:r>
          </w:p>
        </w:tc>
        <w:tc>
          <w:tcPr>
            <w:tcW w:w="0" w:type="auto"/>
          </w:tcPr>
          <w:p w14:paraId="14D9A06C" w14:textId="77777777" w:rsidR="00515B42" w:rsidRPr="00D81C28" w:rsidRDefault="00515B42" w:rsidP="00997F0E">
            <w:r w:rsidRPr="00D81C28">
              <w:t>is required by the referent</w:t>
            </w:r>
          </w:p>
        </w:tc>
      </w:tr>
      <w:tr w:rsidR="00515B42" w:rsidRPr="00D81C28" w14:paraId="0C32A764" w14:textId="77777777" w:rsidTr="00997F0E">
        <w:tc>
          <w:tcPr>
            <w:tcW w:w="0" w:type="auto"/>
          </w:tcPr>
          <w:p w14:paraId="27DA95AC" w14:textId="77777777" w:rsidR="00515B42" w:rsidRPr="00D81C28" w:rsidRDefault="00515B42" w:rsidP="00997F0E">
            <w:r w:rsidRPr="00D81C28">
              <w:t>partOf</w:t>
            </w:r>
          </w:p>
        </w:tc>
        <w:tc>
          <w:tcPr>
            <w:tcW w:w="0" w:type="auto"/>
          </w:tcPr>
          <w:p w14:paraId="07ACA30E" w14:textId="77777777" w:rsidR="00515B42" w:rsidRPr="00D81C28" w:rsidRDefault="00515B42" w:rsidP="00997F0E"/>
        </w:tc>
        <w:tc>
          <w:tcPr>
            <w:tcW w:w="0" w:type="auto"/>
          </w:tcPr>
          <w:p w14:paraId="04F81313" w14:textId="77777777" w:rsidR="00515B42" w:rsidRPr="00D81C28" w:rsidRDefault="00515B42" w:rsidP="00997F0E">
            <w:r w:rsidRPr="00D81C28">
              <w:t>No</w:t>
            </w:r>
          </w:p>
        </w:tc>
        <w:tc>
          <w:tcPr>
            <w:tcW w:w="0" w:type="auto"/>
          </w:tcPr>
          <w:p w14:paraId="3C008237" w14:textId="77777777" w:rsidR="00515B42" w:rsidRPr="00D81C28" w:rsidRDefault="00515B42" w:rsidP="00997F0E">
            <w:r w:rsidRPr="00D81C28">
              <w:t>hasPart</w:t>
            </w:r>
          </w:p>
        </w:tc>
        <w:tc>
          <w:tcPr>
            <w:tcW w:w="0" w:type="auto"/>
          </w:tcPr>
          <w:p w14:paraId="7A90484D" w14:textId="77777777" w:rsidR="00515B42" w:rsidRPr="00D81C28" w:rsidRDefault="00515B42" w:rsidP="00997F0E">
            <w:r w:rsidRPr="00D81C28">
              <w:t>is part of the referent</w:t>
            </w:r>
          </w:p>
        </w:tc>
      </w:tr>
      <w:tr w:rsidR="00515B42" w:rsidRPr="00D81C28" w14:paraId="07A62B4F" w14:textId="77777777" w:rsidTr="00997F0E">
        <w:tc>
          <w:tcPr>
            <w:tcW w:w="0" w:type="auto"/>
          </w:tcPr>
          <w:p w14:paraId="0E4C4CB9" w14:textId="77777777" w:rsidR="00515B42" w:rsidRPr="00D81C28" w:rsidRDefault="00515B42" w:rsidP="00997F0E">
            <w:r w:rsidRPr="00D81C28">
              <w:t>Equivalent To</w:t>
            </w:r>
          </w:p>
        </w:tc>
        <w:tc>
          <w:tcPr>
            <w:tcW w:w="0" w:type="auto"/>
          </w:tcPr>
          <w:p w14:paraId="2027FAD3" w14:textId="77777777" w:rsidR="00515B42" w:rsidRPr="00D81C28" w:rsidRDefault="00515B42" w:rsidP="00997F0E"/>
        </w:tc>
        <w:tc>
          <w:tcPr>
            <w:tcW w:w="0" w:type="auto"/>
          </w:tcPr>
          <w:p w14:paraId="38CE2B2C" w14:textId="77777777" w:rsidR="00515B42" w:rsidRPr="00D81C28" w:rsidRDefault="00515B42" w:rsidP="00997F0E">
            <w:r w:rsidRPr="00D81C28">
              <w:t>Yes</w:t>
            </w:r>
          </w:p>
        </w:tc>
        <w:tc>
          <w:tcPr>
            <w:tcW w:w="0" w:type="auto"/>
          </w:tcPr>
          <w:p w14:paraId="585B0B81" w14:textId="77777777" w:rsidR="00515B42" w:rsidRPr="00D81C28" w:rsidRDefault="00515B42" w:rsidP="00997F0E">
            <w:r w:rsidRPr="00D81C28">
              <w:t>Equivalent To</w:t>
            </w:r>
          </w:p>
        </w:tc>
        <w:tc>
          <w:tcPr>
            <w:tcW w:w="0" w:type="auto"/>
          </w:tcPr>
          <w:p w14:paraId="37D52982" w14:textId="77777777" w:rsidR="00515B42" w:rsidRPr="00D81C28" w:rsidRDefault="00515B42" w:rsidP="00997F0E">
            <w:r w:rsidRPr="00D81C28">
              <w:t>is equivalent to the referent</w:t>
            </w:r>
          </w:p>
        </w:tc>
      </w:tr>
      <w:tr w:rsidR="00515B42" w:rsidRPr="00D81C28" w14:paraId="7A1F6537" w14:textId="77777777" w:rsidTr="00997F0E">
        <w:tc>
          <w:tcPr>
            <w:tcW w:w="0" w:type="auto"/>
          </w:tcPr>
          <w:p w14:paraId="0CD82954" w14:textId="77777777" w:rsidR="00515B42" w:rsidRPr="00D81C28" w:rsidRDefault="00515B42" w:rsidP="00997F0E">
            <w:r w:rsidRPr="00D81C28">
              <w:t>SubClass Of</w:t>
            </w:r>
          </w:p>
        </w:tc>
        <w:tc>
          <w:tcPr>
            <w:tcW w:w="0" w:type="auto"/>
          </w:tcPr>
          <w:p w14:paraId="5BB634C2" w14:textId="77777777" w:rsidR="00515B42" w:rsidRPr="00D81C28" w:rsidRDefault="00515B42" w:rsidP="00997F0E"/>
        </w:tc>
        <w:tc>
          <w:tcPr>
            <w:tcW w:w="0" w:type="auto"/>
          </w:tcPr>
          <w:p w14:paraId="7812EDFC" w14:textId="77777777" w:rsidR="00515B42" w:rsidRPr="00D81C28" w:rsidRDefault="00515B42" w:rsidP="00997F0E">
            <w:r w:rsidRPr="00D81C28">
              <w:t>Yes</w:t>
            </w:r>
          </w:p>
        </w:tc>
        <w:tc>
          <w:tcPr>
            <w:tcW w:w="0" w:type="auto"/>
          </w:tcPr>
          <w:p w14:paraId="0940D1E3" w14:textId="77777777" w:rsidR="00515B42" w:rsidRPr="00D81C28" w:rsidRDefault="00515B42" w:rsidP="00997F0E">
            <w:r w:rsidRPr="00D81C28">
              <w:t>SuperClass Of</w:t>
            </w:r>
          </w:p>
        </w:tc>
        <w:tc>
          <w:tcPr>
            <w:tcW w:w="0" w:type="auto"/>
          </w:tcPr>
          <w:p w14:paraId="16C0B654" w14:textId="77777777" w:rsidR="00515B42" w:rsidRPr="00D81C28" w:rsidRDefault="00515B42" w:rsidP="00997F0E">
            <w:r w:rsidRPr="00D81C28">
              <w:t>is a subclass of the referent</w:t>
            </w:r>
          </w:p>
        </w:tc>
      </w:tr>
    </w:tbl>
    <w:p w14:paraId="578AC938" w14:textId="77777777" w:rsidR="00F8746A" w:rsidRDefault="00F8746A" w:rsidP="00515B42"/>
    <w:p w14:paraId="217AF1BC" w14:textId="60FA755C" w:rsidR="00515B42" w:rsidRPr="00D81C28" w:rsidRDefault="00712B82" w:rsidP="00515B42">
      <w:r>
        <w:t>T</w:t>
      </w:r>
      <w:r w:rsidR="00F8746A">
        <w:t>he</w:t>
      </w:r>
      <w:r>
        <w:t xml:space="preserve"> exclusion of the</w:t>
      </w:r>
      <w:r w:rsidR="00F8746A">
        <w:t xml:space="preserve"> primitive</w:t>
      </w:r>
      <w:r>
        <w:t xml:space="preserve"> </w:t>
      </w:r>
      <w:r w:rsidRPr="00712B82">
        <w:rPr>
          <w:rStyle w:val="CodeChar"/>
        </w:rPr>
        <w:t>represents</w:t>
      </w:r>
      <w:r w:rsidR="00515B42" w:rsidRPr="00D81C28">
        <w:t xml:space="preserve"> </w:t>
      </w:r>
      <w:r>
        <w:t>f</w:t>
      </w:r>
      <w:r w:rsidR="00515B42" w:rsidRPr="00D81C28">
        <w:t xml:space="preserve">rom </w:t>
      </w:r>
      <w:r w:rsidR="009B7DF3" w:rsidRPr="00D81C28">
        <w:fldChar w:fldCharType="begin"/>
      </w:r>
      <w:r w:rsidR="009B7DF3" w:rsidRPr="00D81C28">
        <w:instrText xml:space="preserve"> REF _Ref469652372 \h </w:instrText>
      </w:r>
      <w:r w:rsidR="009B7DF3" w:rsidRPr="00D81C28">
        <w:fldChar w:fldCharType="separate"/>
      </w:r>
      <w:r w:rsidR="000F2DB1" w:rsidRPr="00D81C28">
        <w:t>Table 4</w:t>
      </w:r>
      <w:r w:rsidR="009B7DF3" w:rsidRPr="00D81C28">
        <w:fldChar w:fldCharType="end"/>
      </w:r>
      <w:r>
        <w:t xml:space="preserve"> </w:t>
      </w:r>
      <w:r w:rsidR="00515B42" w:rsidRPr="00D81C28">
        <w:t xml:space="preserve">is deliberate and relates directly to the manner in which this project has been organised. The </w:t>
      </w:r>
      <w:r w:rsidRPr="00712B82">
        <w:rPr>
          <w:rStyle w:val="CodeChar"/>
        </w:rPr>
        <w:t>represents</w:t>
      </w:r>
      <w:r w:rsidR="00515B42" w:rsidRPr="00D81C28">
        <w:t xml:space="preserve"> primitive is seen as a means of integrating the between the top-down components of this project and the ontologies that are formed as a result of the bottom-up activities in this project. Thus </w:t>
      </w:r>
      <w:r w:rsidR="00515B42" w:rsidRPr="00712B82">
        <w:rPr>
          <w:rStyle w:val="CodeChar"/>
        </w:rPr>
        <w:t>represents</w:t>
      </w:r>
      <w:r w:rsidR="00515B42" w:rsidRPr="00D81C28">
        <w:t xml:space="preserve"> is reserved for the vocabulary ontology </w:t>
      </w:r>
      <w:r>
        <w:t>that</w:t>
      </w:r>
      <w:r w:rsidR="00515B42" w:rsidRPr="00D81C28">
        <w:t xml:space="preserve"> links the top-down ontologies of this project with the bottom-up ontologies. For a more detailed explanation of this, please see section</w:t>
      </w:r>
      <w:r w:rsidR="00665252" w:rsidRPr="00D81C28">
        <w:t xml:space="preserve"> </w:t>
      </w:r>
      <w:r w:rsidR="00207ADD" w:rsidRPr="00D81C28">
        <w:fldChar w:fldCharType="begin"/>
      </w:r>
      <w:r w:rsidR="00207ADD" w:rsidRPr="00D81C28">
        <w:instrText xml:space="preserve"> REF _Ref469565878 \r \h </w:instrText>
      </w:r>
      <w:r w:rsidR="00207ADD" w:rsidRPr="00D81C28">
        <w:fldChar w:fldCharType="separate"/>
      </w:r>
      <w:r w:rsidR="000F2DB1" w:rsidRPr="00D81C28">
        <w:t>2.3</w:t>
      </w:r>
      <w:r w:rsidR="00207ADD" w:rsidRPr="00D81C28">
        <w:fldChar w:fldCharType="end"/>
      </w:r>
      <w:r w:rsidR="00515B42" w:rsidRPr="00D81C28">
        <w:t>.</w:t>
      </w:r>
    </w:p>
    <w:p w14:paraId="04986B6E" w14:textId="1E884E73" w:rsidR="00515B42" w:rsidRPr="00D81C28" w:rsidRDefault="00515B42" w:rsidP="00515B42">
      <w:r w:rsidRPr="00D81C28">
        <w:t xml:space="preserve">This list was found to be entirely sufficient to link all components of the top-down ontology. The full listing of this generalised integration vocabulary, referred to as the </w:t>
      </w:r>
      <w:r w:rsidRPr="00D81C28">
        <w:rPr>
          <w:b/>
          <w:i/>
        </w:rPr>
        <w:t>integration</w:t>
      </w:r>
      <w:r w:rsidRPr="00D81C28">
        <w:t xml:space="preserve"> ontology can be found </w:t>
      </w:r>
      <w:r w:rsidR="00207ADD" w:rsidRPr="00D81C28">
        <w:t>on GitHub</w:t>
      </w:r>
      <w:r w:rsidR="008F1AF4">
        <w:t xml:space="preserve"> at</w:t>
      </w:r>
      <w:r w:rsidR="00207ADD" w:rsidRPr="00D81C28">
        <w:t xml:space="preserve"> </w:t>
      </w:r>
      <w:hyperlink r:id="rId19" w:history="1">
        <w:r w:rsidR="008F1AF4">
          <w:rPr>
            <w:rStyle w:val="Hyperlink"/>
          </w:rPr>
          <w:t>https://github.com/DougSalt/GLAMURS/blob/master/ontologies/top-down%20ontologies/integration.owl</w:t>
        </w:r>
      </w:hyperlink>
      <w:r w:rsidR="00207ADD" w:rsidRPr="00D81C28">
        <w:t>.</w:t>
      </w:r>
    </w:p>
    <w:p w14:paraId="665DFBED" w14:textId="77777777" w:rsidR="00515B42" w:rsidRPr="00D81C28" w:rsidRDefault="00665252" w:rsidP="00515B42">
      <w:r w:rsidRPr="00D81C28">
        <w:t>Thus it can be used to link classes between separate ontologies and classes within those ontologies.</w:t>
      </w:r>
    </w:p>
    <w:p w14:paraId="3E96B04E" w14:textId="77777777" w:rsidR="000E4AA2" w:rsidRPr="00D81C28" w:rsidRDefault="000E4AA2" w:rsidP="000E4AA2">
      <w:pPr>
        <w:pStyle w:val="Heading2"/>
      </w:pPr>
      <w:bookmarkStart w:id="36" w:name="_Ref469565878"/>
      <w:bookmarkStart w:id="37" w:name="_Toc470076435"/>
      <w:bookmarkStart w:id="38" w:name="_Ref469497984"/>
      <w:r w:rsidRPr="00D81C28">
        <w:t>Integrating the bottom-up ontologies with the top-down ontology</w:t>
      </w:r>
      <w:bookmarkEnd w:id="36"/>
      <w:bookmarkEnd w:id="37"/>
    </w:p>
    <w:p w14:paraId="35F667D2" w14:textId="77777777" w:rsidR="00066882" w:rsidRPr="00D81C28" w:rsidRDefault="009B7DF3" w:rsidP="000E4AA2">
      <w:pPr>
        <w:pStyle w:val="BodyText"/>
      </w:pPr>
      <w:r w:rsidRPr="00D81C28">
        <w:t xml:space="preserve">Having developed an integration vocabulary in section </w:t>
      </w:r>
      <w:r w:rsidR="00207ADD" w:rsidRPr="00D81C28">
        <w:fldChar w:fldCharType="begin"/>
      </w:r>
      <w:r w:rsidR="00207ADD" w:rsidRPr="00D81C28">
        <w:instrText xml:space="preserve"> REF _Ref469927420 \r \h </w:instrText>
      </w:r>
      <w:r w:rsidR="00207ADD" w:rsidRPr="00D81C28">
        <w:fldChar w:fldCharType="separate"/>
      </w:r>
      <w:r w:rsidR="000F2DB1" w:rsidRPr="00D81C28">
        <w:t>2.2</w:t>
      </w:r>
      <w:r w:rsidR="00207ADD" w:rsidRPr="00D81C28">
        <w:fldChar w:fldCharType="end"/>
      </w:r>
      <w:r w:rsidRPr="00D81C28">
        <w:t xml:space="preserve"> for integrating the various parts of the top-down ontology, then what remains is some vocabulary to integrate the result aggregation of top-down core common-sense ontologies and the other specialist vocabulary ontologies of top-down view of the GLAMURS project with the bottom-up </w:t>
      </w:r>
      <w:r w:rsidR="00066882" w:rsidRPr="00D81C28">
        <w:t>ontologies representing the individual practical and empirical components of the project.</w:t>
      </w:r>
    </w:p>
    <w:p w14:paraId="48F9A1B4" w14:textId="7F9BB660" w:rsidR="00FF02B6" w:rsidRPr="00D81C28" w:rsidRDefault="00FF02B6" w:rsidP="00066882">
      <w:r w:rsidRPr="00D81C28">
        <w:t>From the workshop</w:t>
      </w:r>
      <w:r w:rsidR="00066882" w:rsidRPr="00D81C28">
        <w:t xml:space="preserve"> the approach in section </w:t>
      </w:r>
      <w:r w:rsidR="00207ADD" w:rsidRPr="00D81C28">
        <w:fldChar w:fldCharType="begin"/>
      </w:r>
      <w:r w:rsidR="00207ADD" w:rsidRPr="00D81C28">
        <w:instrText xml:space="preserve"> REF _Ref469927443 \r \h </w:instrText>
      </w:r>
      <w:r w:rsidR="00207ADD" w:rsidRPr="00D81C28">
        <w:fldChar w:fldCharType="separate"/>
      </w:r>
      <w:r w:rsidR="000F2DB1" w:rsidRPr="00D81C28">
        <w:t>2.2</w:t>
      </w:r>
      <w:r w:rsidR="00207ADD" w:rsidRPr="00D81C28">
        <w:fldChar w:fldCharType="end"/>
      </w:r>
      <w:r w:rsidR="00066882" w:rsidRPr="00D81C28">
        <w:t xml:space="preserve"> the one primitive we omitted from the integration ontology was </w:t>
      </w:r>
      <w:r w:rsidR="00066882" w:rsidRPr="00712B82">
        <w:rPr>
          <w:rStyle w:val="CodeChar"/>
        </w:rPr>
        <w:t>represents</w:t>
      </w:r>
      <w:r w:rsidR="00066882" w:rsidRPr="00D81C28">
        <w:t>. This was deliberate omission for the reasons that follow. In the GLAMURS project we have a global view of the project in which it was determined</w:t>
      </w:r>
      <w:r w:rsidR="00712B82">
        <w:t xml:space="preserve"> in advance</w:t>
      </w:r>
      <w:r w:rsidR="00066882" w:rsidRPr="00D81C28">
        <w:t xml:space="preserve"> that </w:t>
      </w:r>
      <w:r w:rsidRPr="00D81C28">
        <w:t xml:space="preserve">individual tasks </w:t>
      </w:r>
      <w:r w:rsidR="003C1E19" w:rsidRPr="00D81C28">
        <w:t xml:space="preserve">were needed </w:t>
      </w:r>
      <w:r w:rsidRPr="00D81C28">
        <w:t xml:space="preserve">that </w:t>
      </w:r>
      <w:r w:rsidR="003C1E19" w:rsidRPr="00D81C28">
        <w:t>fulfilled the individual</w:t>
      </w:r>
      <w:r w:rsidRPr="00D81C28">
        <w:t xml:space="preserve"> objective</w:t>
      </w:r>
      <w:r w:rsidR="003C1E19" w:rsidRPr="00D81C28">
        <w:t>s</w:t>
      </w:r>
      <w:r w:rsidRPr="00D81C28">
        <w:t xml:space="preserve"> </w:t>
      </w:r>
      <w:r w:rsidR="003C1E19" w:rsidRPr="00D81C28">
        <w:t>of the</w:t>
      </w:r>
      <w:r w:rsidRPr="00D81C28">
        <w:t xml:space="preserve"> project. For instance as part of transition to a more sustainable lifestyle we might </w:t>
      </w:r>
      <w:r w:rsidR="003C1E19" w:rsidRPr="00D81C28">
        <w:t xml:space="preserve">have </w:t>
      </w:r>
      <w:r w:rsidRPr="00D81C28">
        <w:t>want</w:t>
      </w:r>
      <w:r w:rsidR="003C1E19" w:rsidRPr="00D81C28">
        <w:t>ed</w:t>
      </w:r>
      <w:r w:rsidRPr="00D81C28">
        <w:t xml:space="preserve"> to know what the effect of introducing flexible working might be. In order to consider this we might, as indeed was the case</w:t>
      </w:r>
      <w:r w:rsidR="00896CFF">
        <w:t>,</w:t>
      </w:r>
      <w:r w:rsidRPr="00D81C28">
        <w:t xml:space="preserve"> set up a case-study for a particular region and also build a computerised traffic model in order to try and predict what might happen in such a situation. An ontology can be constructed for both of these, but how do these relate to the original concept of flexible working which originated in the top-down view of the project? One role </w:t>
      </w:r>
      <w:r w:rsidR="00712B82">
        <w:t xml:space="preserve">or relation might be </w:t>
      </w:r>
      <w:r w:rsidR="00712B82" w:rsidRPr="00712B82">
        <w:rPr>
          <w:rStyle w:val="CodeChar"/>
        </w:rPr>
        <w:t>equivalent-</w:t>
      </w:r>
      <w:r w:rsidRPr="00712B82">
        <w:rPr>
          <w:rStyle w:val="CodeChar"/>
        </w:rPr>
        <w:t>to</w:t>
      </w:r>
      <w:r w:rsidRPr="00D81C28">
        <w:t xml:space="preserve">, but this in </w:t>
      </w:r>
      <w:r w:rsidR="00436297">
        <w:t>OWL 2</w:t>
      </w:r>
      <w:r w:rsidRPr="00D81C28">
        <w:t xml:space="preserve"> terms is an extremely precise and stringent condition placed on a class. This means that for every property of one class there is potentially precisely the same property in the equivalent class. So if a class</w:t>
      </w:r>
      <w:r w:rsidR="003A5039" w:rsidRPr="00D81C28">
        <w:t xml:space="preserve">, say </w:t>
      </w:r>
      <w:r w:rsidR="003A5039" w:rsidRPr="00712B82">
        <w:rPr>
          <w:rStyle w:val="CodeChar"/>
        </w:rPr>
        <w:t>vehicle</w:t>
      </w:r>
      <w:r w:rsidRPr="00D81C28">
        <w:t xml:space="preserve"> in the comp</w:t>
      </w:r>
      <w:r w:rsidR="00896CFF">
        <w:t>uterised model has a data value</w:t>
      </w:r>
      <w:r w:rsidRPr="00D81C28">
        <w:t xml:space="preserve"> in which </w:t>
      </w:r>
      <w:r w:rsidR="003A5039" w:rsidRPr="00D81C28">
        <w:t>sets its type as a car or a bike</w:t>
      </w:r>
      <w:r w:rsidRPr="00D81C28">
        <w:t xml:space="preserve"> then there must be a precise equivalent in the top-down concept of </w:t>
      </w:r>
      <w:r w:rsidRPr="00712B82">
        <w:rPr>
          <w:rStyle w:val="CodeChar"/>
        </w:rPr>
        <w:t>flexible working</w:t>
      </w:r>
      <w:r w:rsidRPr="00D81C28">
        <w:t>. This is clearly</w:t>
      </w:r>
      <w:r w:rsidR="003A5039" w:rsidRPr="00D81C28">
        <w:t xml:space="preserve"> nonsensical as in the real wor</w:t>
      </w:r>
      <w:r w:rsidR="00712B82">
        <w:t>l</w:t>
      </w:r>
      <w:r w:rsidR="003A5039" w:rsidRPr="00D81C28">
        <w:t>d there is either a bike or car, and a vehicle cannot normally switch between a car and a bicycle at the flick of a switch, or setting of some control.</w:t>
      </w:r>
    </w:p>
    <w:p w14:paraId="2BBD5BFF" w14:textId="62E81AAB" w:rsidR="003A5039" w:rsidRPr="00D81C28" w:rsidRDefault="003A5039" w:rsidP="00066882">
      <w:r w:rsidRPr="00D81C28">
        <w:t xml:space="preserve">Additionally </w:t>
      </w:r>
      <w:r w:rsidR="005F402E">
        <w:t>‘</w:t>
      </w:r>
      <w:r w:rsidRPr="00D81C28">
        <w:t>simulates</w:t>
      </w:r>
      <w:r w:rsidR="005F402E">
        <w:t>’</w:t>
      </w:r>
      <w:r w:rsidRPr="00D81C28">
        <w:t xml:space="preserve"> is already in use by the computer modelling community and has precise meaning </w:t>
      </w:r>
      <w:r w:rsidR="00275C48" w:rsidRPr="00D81C28">
        <w:fldChar w:fldCharType="begin"/>
      </w:r>
      <w:r w:rsidR="001833CF">
        <w:instrText xml:space="preserve"> ADDIN ZOTERO_ITEM CSL_CITATION {"citationID":"2lvnq5op9o","properties":{"formattedCitation":"(Bossel 2013, 5)","plainCitation":"(Bossel 2013, 5)"},"citationItems":[{"id":368,"uris":["http://zotero.org/users/3373081/items/DHN7WW9B"],"uri":["http://zotero.org/users/3373081/items/DHN7WW9B"],"itemData":{"id":368,"type":"book","title":"Modeling and Simulation","publisher":"Springer-Verlag","number-of-pages":"497","source":"Google Books","abstract":"This book is the the English Language Version of the very successful German textbook, \"Modellbildung und Simulation\". It provides a self-contained and complete guide to the methods and mathematical background of modeling and simulation software of dynamic systems. Furthermore, an appropriate simulation software and a collection of dynamic system models (on the accompanying disk) are highlights of the book/software-Package.Dies ist die englischsprachige Ausgabe des sehr erfolgreichen Lehrbuches \"Modellbildung und Simulation\". Geboten wird eine vollständige Einführung in die Methoden der Simulation dynamischer Systeme, wobei auch der notwendige mathematische Hintergrund vermittelt wird. Außerdem ist eine Simulationssoftware Bestandteil des Werkes; auf der beiliegenden Diskette befinden sich ferner 50 Beispielsysteme (\"Systemzoo\"), die zur spielerischen Einübung der verwendeten Verfahren hilfreich sind.","ISBN":"978-3-663-10822-1","note":"Google-Books-ID: _iu1BgAAQBAJ","language":"en","author":[{"family":"Bossel","given":"Hartmut"}],"issued":{"date-parts":[["2013",11,11]]}},"locator":"5","label":"page"}],"schema":"https://github.com/citation-style-language/schema/raw/master/csl-citation.json"} </w:instrText>
      </w:r>
      <w:r w:rsidR="00275C48" w:rsidRPr="00D81C28">
        <w:fldChar w:fldCharType="separate"/>
      </w:r>
      <w:r w:rsidR="001833CF" w:rsidRPr="001833CF">
        <w:rPr>
          <w:rFonts w:cs="Arial"/>
        </w:rPr>
        <w:t>(Bossel 2013, 5)</w:t>
      </w:r>
      <w:r w:rsidR="00275C48" w:rsidRPr="00D81C28">
        <w:fldChar w:fldCharType="end"/>
      </w:r>
      <w:r w:rsidRPr="00D81C28">
        <w:t>, as does modelling to t</w:t>
      </w:r>
      <w:r w:rsidR="00317EF7" w:rsidRPr="00D81C28">
        <w:t xml:space="preserve">he mathematical community </w:t>
      </w:r>
      <w:r w:rsidR="00ED06E4" w:rsidRPr="00D81C28">
        <w:fldChar w:fldCharType="begin"/>
      </w:r>
      <w:r w:rsidR="001833CF">
        <w:instrText xml:space="preserve"> ADDIN ZOTERO_ITEM CSL_CITATION {"citationID":"ds0ulf8jn","properties":{"formattedCitation":"(Salt and Feng 2012)","plainCitation":"(Salt and Feng 2012)"},"citationItems":[{"id":366,"uris":["http://zotero.org/users/3373081/items/7MJ7C773"],"uri":["http://zotero.org/users/3373081/items/7MJ7C773"],"itemData":{"id":366,"type":"article-journal","title":"Using Logic Programming to Represent Information Content Inclusion Relations","container-title":"International Journal of Information Technology and Computer Science","page":"50-63","volume":"4","issue":"1","source":"CrossRef","DOI":"10.5815/ijitcs.2012.01.07","ISSN":"20749007, 20749015","author":[{"family":"Salt","given":"Doug"},{"family":"Feng","given":"Junkang"}],"issued":{"date-parts":[["2012",2,3]]}}}],"schema":"https://github.com/citation-style-language/schema/raw/master/csl-citation.json"} </w:instrText>
      </w:r>
      <w:r w:rsidR="00ED06E4" w:rsidRPr="00D81C28">
        <w:fldChar w:fldCharType="separate"/>
      </w:r>
      <w:r w:rsidR="001833CF" w:rsidRPr="001833CF">
        <w:rPr>
          <w:rFonts w:cs="Arial"/>
        </w:rPr>
        <w:t>(Salt and Feng 2012)</w:t>
      </w:r>
      <w:r w:rsidR="00ED06E4" w:rsidRPr="00D81C28">
        <w:fldChar w:fldCharType="end"/>
      </w:r>
      <w:r w:rsidR="00317EF7" w:rsidRPr="00D81C28">
        <w:t xml:space="preserve">, so we decided on </w:t>
      </w:r>
      <w:r w:rsidR="00317EF7" w:rsidRPr="00712B82">
        <w:rPr>
          <w:rStyle w:val="CodeChar"/>
        </w:rPr>
        <w:t>represents</w:t>
      </w:r>
      <w:r w:rsidR="00317EF7" w:rsidRPr="00D81C28">
        <w:t xml:space="preserve">. </w:t>
      </w:r>
      <w:r w:rsidR="00712B82">
        <w:t>(The term has some resonance in the AI community.)</w:t>
      </w:r>
    </w:p>
    <w:p w14:paraId="1A7F04CE" w14:textId="347BD438" w:rsidR="00317EF7" w:rsidRPr="00D81C28" w:rsidRDefault="00317EF7" w:rsidP="00066882">
      <w:r w:rsidRPr="00D81C28">
        <w:t xml:space="preserve">Thus in the example above the traffic model </w:t>
      </w:r>
      <w:r w:rsidRPr="00712B82">
        <w:rPr>
          <w:rStyle w:val="CodeChar"/>
        </w:rPr>
        <w:t>represents</w:t>
      </w:r>
      <w:r w:rsidR="00AA7086">
        <w:rPr>
          <w:i/>
        </w:rPr>
        <w:t xml:space="preserve"> </w:t>
      </w:r>
      <w:r w:rsidRPr="00D81C28">
        <w:t xml:space="preserve">the concept of flexible working in the top-down view in some manner. As does the case-study, in that it again </w:t>
      </w:r>
      <w:r w:rsidRPr="00712B82">
        <w:rPr>
          <w:rStyle w:val="CodeChar"/>
        </w:rPr>
        <w:t>represents</w:t>
      </w:r>
      <w:r w:rsidRPr="00D81C28">
        <w:t xml:space="preserve"> the concept of flexi</w:t>
      </w:r>
      <w:r w:rsidR="00C72B38" w:rsidRPr="00D81C28">
        <w:t>ble working, but in a different</w:t>
      </w:r>
      <w:r w:rsidR="00712B82">
        <w:t xml:space="preserve"> </w:t>
      </w:r>
      <w:r w:rsidR="00C72B38" w:rsidRPr="00D81C28">
        <w:t xml:space="preserve">manner. Such a role, i.e. a predicate with two parameters, has almost certainly some contextual logical consequences to its use, for instance if </w:t>
      </w:r>
      <w:r w:rsidR="00C72B38" w:rsidRPr="00D81C28">
        <w:rPr>
          <w:i/>
        </w:rPr>
        <w:t>X</w:t>
      </w:r>
      <w:r w:rsidR="00C72B38" w:rsidRPr="00D81C28">
        <w:t xml:space="preserve"> </w:t>
      </w:r>
      <w:r w:rsidR="00C72B38" w:rsidRPr="00712B82">
        <w:rPr>
          <w:rStyle w:val="CodeChar"/>
        </w:rPr>
        <w:t>represents</w:t>
      </w:r>
      <w:r w:rsidR="00C72B38" w:rsidRPr="00D81C28">
        <w:t xml:space="preserve"> </w:t>
      </w:r>
      <w:r w:rsidR="00C72B38" w:rsidRPr="00D81C28">
        <w:rPr>
          <w:i/>
        </w:rPr>
        <w:t>Y</w:t>
      </w:r>
      <w:r w:rsidR="00C72B38" w:rsidRPr="00D81C28">
        <w:t xml:space="preserve"> and </w:t>
      </w:r>
      <w:r w:rsidR="00C72B38" w:rsidRPr="00D81C28">
        <w:rPr>
          <w:i/>
        </w:rPr>
        <w:t>X</w:t>
      </w:r>
      <w:r w:rsidR="00C72B38" w:rsidRPr="00D81C28">
        <w:t xml:space="preserve"> </w:t>
      </w:r>
      <w:r w:rsidR="00C72B38" w:rsidRPr="00712B82">
        <w:rPr>
          <w:rStyle w:val="CodeChar"/>
        </w:rPr>
        <w:t>represents</w:t>
      </w:r>
      <w:r w:rsidR="00C72B38" w:rsidRPr="00D81C28">
        <w:t xml:space="preserve"> </w:t>
      </w:r>
      <w:r w:rsidR="00C72B38" w:rsidRPr="00D81C28">
        <w:rPr>
          <w:i/>
        </w:rPr>
        <w:t>Z</w:t>
      </w:r>
      <w:r w:rsidR="00C72B38" w:rsidRPr="00D81C28">
        <w:t xml:space="preserve">, then </w:t>
      </w:r>
      <w:r w:rsidR="00C72B38" w:rsidRPr="00D81C28">
        <w:rPr>
          <w:i/>
        </w:rPr>
        <w:t>Y</w:t>
      </w:r>
      <w:r w:rsidR="00C72B38" w:rsidRPr="00D81C28">
        <w:t xml:space="preserve"> and </w:t>
      </w:r>
      <w:r w:rsidR="00C72B38" w:rsidRPr="00D81C28">
        <w:rPr>
          <w:i/>
        </w:rPr>
        <w:t>Z</w:t>
      </w:r>
      <w:r w:rsidR="00C72B38" w:rsidRPr="00D81C28">
        <w:t xml:space="preserve"> must be related in some manner. There is some investigation of this in the discussion section, section </w:t>
      </w:r>
      <w:r w:rsidR="00207ADD" w:rsidRPr="00D81C28">
        <w:fldChar w:fldCharType="begin"/>
      </w:r>
      <w:r w:rsidR="00207ADD" w:rsidRPr="00D81C28">
        <w:instrText xml:space="preserve"> REF _Ref469843081 \r \h </w:instrText>
      </w:r>
      <w:r w:rsidR="00207ADD" w:rsidRPr="00D81C28">
        <w:fldChar w:fldCharType="separate"/>
      </w:r>
      <w:r w:rsidR="000F2DB1" w:rsidRPr="00D81C28">
        <w:t>6.1</w:t>
      </w:r>
      <w:r w:rsidR="00207ADD" w:rsidRPr="00D81C28">
        <w:fldChar w:fldCharType="end"/>
      </w:r>
      <w:r w:rsidR="00C72B38" w:rsidRPr="00D81C28">
        <w:t>.</w:t>
      </w:r>
    </w:p>
    <w:p w14:paraId="0BB7B14F" w14:textId="1BC157BF" w:rsidR="00712B82" w:rsidRDefault="00C72B38" w:rsidP="00712B82">
      <w:r w:rsidRPr="00D81C28">
        <w:t>In effect what we are doing by separating out this</w:t>
      </w:r>
      <w:r w:rsidR="00AA7086">
        <w:t xml:space="preserve"> </w:t>
      </w:r>
      <w:r w:rsidRPr="00D81C28">
        <w:t>primitive</w:t>
      </w:r>
      <w:r w:rsidR="00AA7086">
        <w:t xml:space="preserve"> </w:t>
      </w:r>
      <w:r w:rsidRPr="00D81C28">
        <w:t xml:space="preserve">is saying that any class in the top down view of the project, can only be connected to a bottom-down ontology or class within that bottom down ontology with this primitive. The immediate effect of this is that it enforces a “star” pattern on the distribution of ontologies as shown in </w:t>
      </w:r>
      <w:r w:rsidR="00207ADD" w:rsidRPr="00D81C28">
        <w:fldChar w:fldCharType="begin"/>
      </w:r>
      <w:r w:rsidR="00207ADD" w:rsidRPr="00D81C28">
        <w:instrText xml:space="preserve"> REF _Ref469927512 \h </w:instrText>
      </w:r>
      <w:r w:rsidR="00207ADD" w:rsidRPr="00D81C28">
        <w:fldChar w:fldCharType="separate"/>
      </w:r>
      <w:r w:rsidR="000F2DB1" w:rsidRPr="00D81C28">
        <w:t>Figure 5</w:t>
      </w:r>
      <w:r w:rsidR="00207ADD" w:rsidRPr="00D81C28">
        <w:fldChar w:fldCharType="end"/>
      </w:r>
      <w:r w:rsidR="00712B82">
        <w:t xml:space="preserve">. </w:t>
      </w:r>
      <w:r w:rsidR="00712B82" w:rsidRPr="00D81C28">
        <w:t>This need not necessarily be the case</w:t>
      </w:r>
      <w:r w:rsidR="00712B82">
        <w:t>;</w:t>
      </w:r>
      <w:r w:rsidR="00712B82" w:rsidRPr="00D81C28">
        <w:t xml:space="preserve"> there are several other options </w:t>
      </w:r>
      <w:r w:rsidR="00712B82">
        <w:t xml:space="preserve">that could have been </w:t>
      </w:r>
      <w:r w:rsidR="00712B82" w:rsidRPr="00D81C28">
        <w:t xml:space="preserve">available as illustrated in </w:t>
      </w:r>
      <w:r w:rsidR="00712B82" w:rsidRPr="00D81C28">
        <w:fldChar w:fldCharType="begin"/>
      </w:r>
      <w:r w:rsidR="00712B82" w:rsidRPr="00D81C28">
        <w:instrText xml:space="preserve"> REF _Ref469927554 \h </w:instrText>
      </w:r>
      <w:r w:rsidR="00712B82" w:rsidRPr="00D81C28">
        <w:fldChar w:fldCharType="separate"/>
      </w:r>
      <w:r w:rsidR="00712B82" w:rsidRPr="00D81C28">
        <w:t>Figure 6</w:t>
      </w:r>
      <w:r w:rsidR="00712B82" w:rsidRPr="00D81C28">
        <w:fldChar w:fldCharType="end"/>
      </w:r>
      <w:r w:rsidR="00712B82" w:rsidRPr="00D81C28">
        <w:t xml:space="preserve">. Moreover these diagrams only look at the linking primitive </w:t>
      </w:r>
      <w:r w:rsidR="00712B82" w:rsidRPr="00712B82">
        <w:rPr>
          <w:rStyle w:val="CodeChar"/>
        </w:rPr>
        <w:t>represents</w:t>
      </w:r>
      <w:r w:rsidR="00712B82" w:rsidRPr="00D81C28">
        <w:t xml:space="preserve">. The set of integration vocabulary contains quite a few terms, there are a huge number of combinations if this set were partitioned into top-down integration vocabularies and bottom-down vocabularies and applied to the patterns in </w:t>
      </w:r>
      <w:r w:rsidR="00712B82" w:rsidRPr="00D81C28">
        <w:fldChar w:fldCharType="begin"/>
      </w:r>
      <w:r w:rsidR="00712B82" w:rsidRPr="00D81C28">
        <w:instrText xml:space="preserve"> REF _Ref469927554 \h </w:instrText>
      </w:r>
      <w:r w:rsidR="00712B82" w:rsidRPr="00D81C28">
        <w:fldChar w:fldCharType="separate"/>
      </w:r>
      <w:r w:rsidR="00712B82" w:rsidRPr="00D81C28">
        <w:t>Figure 6</w:t>
      </w:r>
      <w:r w:rsidR="00712B82" w:rsidRPr="00D81C28">
        <w:fldChar w:fldCharType="end"/>
      </w:r>
      <w:r w:rsidR="00712B82" w:rsidRPr="00D81C28">
        <w:t xml:space="preserve"> However the star pattern in </w:t>
      </w:r>
      <w:r w:rsidR="00712B82" w:rsidRPr="00D81C28">
        <w:fldChar w:fldCharType="begin"/>
      </w:r>
      <w:r w:rsidR="00712B82" w:rsidRPr="00D81C28">
        <w:instrText xml:space="preserve"> REF _Ref469927512 \h </w:instrText>
      </w:r>
      <w:r w:rsidR="00712B82" w:rsidRPr="00D81C28">
        <w:fldChar w:fldCharType="separate"/>
      </w:r>
      <w:r w:rsidR="00712B82" w:rsidRPr="00D81C28">
        <w:t>Figure 5</w:t>
      </w:r>
      <w:r w:rsidR="00712B82" w:rsidRPr="00D81C28">
        <w:fldChar w:fldCharType="end"/>
      </w:r>
      <w:r w:rsidR="00712B82" w:rsidRPr="00D81C28">
        <w:t xml:space="preserve"> pattern was chosen as best reflecting our interpretation of how the project was organised.</w:t>
      </w:r>
    </w:p>
    <w:p w14:paraId="74702613" w14:textId="77777777" w:rsidR="00712B82" w:rsidRPr="00D81C28" w:rsidRDefault="00712B82" w:rsidP="00712B82">
      <w:pPr>
        <w:rPr>
          <w:i/>
        </w:rPr>
      </w:pPr>
      <w:r w:rsidRPr="00D81C28">
        <w:t xml:space="preserve">We added a further two refinements to the project model above. The first was fairly straight forward in that we provided specialisations of represents. This is shown in </w:t>
      </w:r>
      <w:r w:rsidRPr="00D81C28">
        <w:fldChar w:fldCharType="begin"/>
      </w:r>
      <w:r w:rsidRPr="00D81C28">
        <w:instrText xml:space="preserve"> REF _Ref469927607 \h </w:instrText>
      </w:r>
      <w:r w:rsidRPr="00D81C28">
        <w:fldChar w:fldCharType="separate"/>
      </w:r>
      <w:r w:rsidRPr="00D81C28">
        <w:t>Figure 7</w:t>
      </w:r>
      <w:r w:rsidRPr="00D81C28">
        <w:fldChar w:fldCharType="end"/>
      </w:r>
      <w:r w:rsidRPr="00D81C28">
        <w:t xml:space="preserve">. These specialisation are represented as branches </w:t>
      </w:r>
      <w:r>
        <w:t>subproperty</w:t>
      </w:r>
      <w:r w:rsidRPr="00D81C28">
        <w:t xml:space="preserve"> tree with the conditions for use become increasingly or decreasingly stringent (and we suspect have differing logical consequences on their combination and conditions of use). </w:t>
      </w:r>
    </w:p>
    <w:p w14:paraId="585BD410" w14:textId="4B34723A" w:rsidR="00712B82" w:rsidRPr="00D81C28" w:rsidRDefault="00712B82" w:rsidP="00712B82">
      <w:pPr>
        <w:pStyle w:val="BodyText"/>
      </w:pPr>
      <w:r w:rsidRPr="00D81C28">
        <w:t xml:space="preserve">The second refinement is interesting in that it allows the linking of top-down and bottom-up ontologies, whilst considering and using the </w:t>
      </w:r>
      <w:r w:rsidRPr="00712B82">
        <w:rPr>
          <w:rStyle w:val="CodeChar"/>
        </w:rPr>
        <w:t>represents</w:t>
      </w:r>
      <w:r w:rsidRPr="00D81C28">
        <w:t xml:space="preserve"> primitive omitted from the first integration vocabulary found in </w:t>
      </w:r>
      <w:r w:rsidRPr="00D81C28">
        <w:fldChar w:fldCharType="begin"/>
      </w:r>
      <w:r w:rsidRPr="00D81C28">
        <w:instrText xml:space="preserve"> REF _Ref469927646 \r \h </w:instrText>
      </w:r>
      <w:r w:rsidRPr="00D81C28">
        <w:fldChar w:fldCharType="separate"/>
      </w:r>
      <w:r w:rsidRPr="00D81C28">
        <w:t>2.2</w:t>
      </w:r>
      <w:r w:rsidRPr="00D81C28">
        <w:fldChar w:fldCharType="end"/>
      </w:r>
      <w:r w:rsidRPr="00D81C28">
        <w:t xml:space="preserve">. In effect, what the previous discussion indicates is that each of, or parts of the bottom-up ontologies </w:t>
      </w:r>
      <w:r w:rsidRPr="00712B82">
        <w:rPr>
          <w:rStyle w:val="CodeChar"/>
        </w:rPr>
        <w:t>represent</w:t>
      </w:r>
      <w:r w:rsidRPr="00D81C28">
        <w:t xml:space="preserve"> experiments or data collection that of some part of the project direction, i.e. a concept that must be present in one of the top-down directories. Thus the only link that needs to be made between components of the top-down ontologies and the bottom-up ontologies is this </w:t>
      </w:r>
      <w:r w:rsidRPr="00712B82">
        <w:rPr>
          <w:rStyle w:val="CodeChar"/>
        </w:rPr>
        <w:t>represents</w:t>
      </w:r>
      <w:r w:rsidRPr="00D81C28">
        <w:t xml:space="preserve">. Hence all the classes in the ontology </w:t>
      </w:r>
      <w:r w:rsidRPr="00D81C28">
        <w:rPr>
          <w:b/>
          <w:i/>
        </w:rPr>
        <w:t>initiative</w:t>
      </w:r>
      <w:r w:rsidRPr="00D81C28">
        <w:t xml:space="preserve"> described in section </w:t>
      </w:r>
      <w:r w:rsidRPr="00D81C28">
        <w:fldChar w:fldCharType="begin"/>
      </w:r>
      <w:r w:rsidRPr="00D81C28">
        <w:instrText xml:space="preserve"> REF _Ref469928027 \r \h </w:instrText>
      </w:r>
      <w:r w:rsidRPr="00D81C28">
        <w:fldChar w:fldCharType="separate"/>
      </w:r>
      <w:r w:rsidRPr="00D81C28">
        <w:t>4.3</w:t>
      </w:r>
      <w:r w:rsidRPr="00D81C28">
        <w:fldChar w:fldCharType="end"/>
      </w:r>
      <w:r w:rsidRPr="00D81C28">
        <w:t xml:space="preserve">; the coding from the interviews of key stake holders for the regional case study initiative </w:t>
      </w:r>
      <w:r w:rsidRPr="00712B82">
        <w:rPr>
          <w:rStyle w:val="CodeChar"/>
        </w:rPr>
        <w:t>represents</w:t>
      </w:r>
      <w:r w:rsidRPr="00D81C28">
        <w:rPr>
          <w:i/>
        </w:rPr>
        <w:t xml:space="preserve"> </w:t>
      </w:r>
      <w:r w:rsidRPr="00D81C28">
        <w:t xml:space="preserve">in some manner an instance of the </w:t>
      </w:r>
      <w:r w:rsidRPr="00D81C28">
        <w:rPr>
          <w:rStyle w:val="CodeChar"/>
        </w:rPr>
        <w:t>InitiativeOrganizer</w:t>
      </w:r>
      <w:r w:rsidRPr="00D81C28">
        <w:t>; a class from t</w:t>
      </w:r>
      <w:r>
        <w:t xml:space="preserve">he top-down ontologies. So </w:t>
      </w:r>
      <w:r w:rsidRPr="00712B82">
        <w:rPr>
          <w:rStyle w:val="CodeChar"/>
        </w:rPr>
        <w:t>represents</w:t>
      </w:r>
      <w:r w:rsidRPr="00D81C28">
        <w:t xml:space="preserve"> may be used to link each of the classes in the top-down ontology to an ontology or set of classes in one of the bottom-up ontologies.</w:t>
      </w:r>
    </w:p>
    <w:p w14:paraId="15E80B09" w14:textId="235EED05" w:rsidR="00C72B38" w:rsidRPr="00D81C28" w:rsidRDefault="00C72B38" w:rsidP="00066882"/>
    <w:p w14:paraId="01FC1497" w14:textId="77777777" w:rsidR="00C72B38" w:rsidRPr="00D81C28" w:rsidRDefault="00C72B38" w:rsidP="00C72B38">
      <w:pPr>
        <w:keepNext/>
      </w:pPr>
      <w:r w:rsidRPr="00D81C28">
        <w:rPr>
          <w:noProof/>
          <w:lang w:eastAsia="en-GB"/>
        </w:rPr>
        <w:drawing>
          <wp:inline distT="0" distB="0" distL="0" distR="0" wp14:anchorId="2A0C33EA" wp14:editId="3130553A">
            <wp:extent cx="3961905" cy="396190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png"/>
                    <pic:cNvPicPr/>
                  </pic:nvPicPr>
                  <pic:blipFill>
                    <a:blip r:embed="rId20">
                      <a:extLst>
                        <a:ext uri="{28A0092B-C50C-407E-A947-70E740481C1C}">
                          <a14:useLocalDpi xmlns:a14="http://schemas.microsoft.com/office/drawing/2010/main" val="0"/>
                        </a:ext>
                      </a:extLst>
                    </a:blip>
                    <a:stretch>
                      <a:fillRect/>
                    </a:stretch>
                  </pic:blipFill>
                  <pic:spPr>
                    <a:xfrm>
                      <a:off x="0" y="0"/>
                      <a:ext cx="3961905" cy="3961905"/>
                    </a:xfrm>
                    <a:prstGeom prst="rect">
                      <a:avLst/>
                    </a:prstGeom>
                  </pic:spPr>
                </pic:pic>
              </a:graphicData>
            </a:graphic>
          </wp:inline>
        </w:drawing>
      </w:r>
    </w:p>
    <w:p w14:paraId="3EAEA0CC" w14:textId="77777777" w:rsidR="00C72B38" w:rsidRPr="00D81C28" w:rsidRDefault="00C72B38" w:rsidP="00C72B38">
      <w:pPr>
        <w:pStyle w:val="Caption"/>
      </w:pPr>
      <w:bookmarkStart w:id="39" w:name="_Ref469927512"/>
      <w:r w:rsidRPr="00D81C28">
        <w:t xml:space="preserve">Figure </w:t>
      </w:r>
      <w:r w:rsidRPr="00D81C28">
        <w:fldChar w:fldCharType="begin"/>
      </w:r>
      <w:r w:rsidRPr="00D81C28">
        <w:instrText xml:space="preserve"> SEQ Figure \* ARABIC </w:instrText>
      </w:r>
      <w:r w:rsidRPr="00D81C28">
        <w:fldChar w:fldCharType="separate"/>
      </w:r>
      <w:r w:rsidR="000F2DB1" w:rsidRPr="00D81C28">
        <w:t>5</w:t>
      </w:r>
      <w:r w:rsidRPr="00D81C28">
        <w:fldChar w:fldCharType="end"/>
      </w:r>
      <w:bookmarkEnd w:id="39"/>
      <w:r w:rsidRPr="00D81C28">
        <w:t xml:space="preserve"> Star </w:t>
      </w:r>
      <w:r w:rsidR="00FA7160" w:rsidRPr="00D81C28">
        <w:t>Organisation</w:t>
      </w:r>
      <w:r w:rsidRPr="00D81C28">
        <w:t xml:space="preserve"> of a Project</w:t>
      </w:r>
    </w:p>
    <w:p w14:paraId="70E0BD42" w14:textId="77777777" w:rsidR="00030CF5" w:rsidRPr="00D81C28" w:rsidRDefault="00030CF5" w:rsidP="00030CF5">
      <w:pPr>
        <w:keepNext/>
      </w:pPr>
      <w:r w:rsidRPr="00D81C28">
        <w:rPr>
          <w:noProof/>
          <w:lang w:eastAsia="en-GB"/>
        </w:rPr>
        <w:drawing>
          <wp:inline distT="0" distB="0" distL="0" distR="0" wp14:anchorId="264254E9" wp14:editId="59C02305">
            <wp:extent cx="5760720" cy="27425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organisations.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2742565"/>
                    </a:xfrm>
                    <a:prstGeom prst="rect">
                      <a:avLst/>
                    </a:prstGeom>
                  </pic:spPr>
                </pic:pic>
              </a:graphicData>
            </a:graphic>
          </wp:inline>
        </w:drawing>
      </w:r>
    </w:p>
    <w:p w14:paraId="78C97C77" w14:textId="77777777" w:rsidR="00030CF5" w:rsidRPr="00D81C28" w:rsidRDefault="00030CF5" w:rsidP="00030CF5">
      <w:pPr>
        <w:pStyle w:val="Caption"/>
      </w:pPr>
      <w:bookmarkStart w:id="40" w:name="_Ref469927554"/>
      <w:r w:rsidRPr="00D81C28">
        <w:t xml:space="preserve">Figure </w:t>
      </w:r>
      <w:r w:rsidRPr="00D81C28">
        <w:fldChar w:fldCharType="begin"/>
      </w:r>
      <w:r w:rsidRPr="00D81C28">
        <w:instrText xml:space="preserve"> SEQ Figure \* ARABIC </w:instrText>
      </w:r>
      <w:r w:rsidRPr="00D81C28">
        <w:fldChar w:fldCharType="separate"/>
      </w:r>
      <w:r w:rsidR="000F2DB1" w:rsidRPr="00D81C28">
        <w:t>6</w:t>
      </w:r>
      <w:r w:rsidRPr="00D81C28">
        <w:fldChar w:fldCharType="end"/>
      </w:r>
      <w:bookmarkEnd w:id="40"/>
      <w:r w:rsidRPr="00D81C28">
        <w:t xml:space="preserve"> Project organisations</w:t>
      </w:r>
    </w:p>
    <w:p w14:paraId="254B1E73" w14:textId="77777777" w:rsidR="00030CF5" w:rsidRPr="00D81C28" w:rsidRDefault="00414D91" w:rsidP="00030CF5">
      <w:pPr>
        <w:pStyle w:val="BodyText"/>
        <w:keepNext/>
      </w:pPr>
      <w:r w:rsidRPr="00D81C28">
        <w:rPr>
          <w:noProof/>
          <w:lang w:eastAsia="en-GB"/>
        </w:rPr>
        <w:drawing>
          <wp:inline distT="0" distB="0" distL="0" distR="0" wp14:anchorId="3B0C4F62" wp14:editId="624E30E6">
            <wp:extent cx="3600000" cy="360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s.png"/>
                    <pic:cNvPicPr/>
                  </pic:nvPicPr>
                  <pic:blipFill>
                    <a:blip r:embed="rId2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DDBF027" w14:textId="77777777" w:rsidR="00030CF5" w:rsidRPr="00D81C28" w:rsidRDefault="00030CF5" w:rsidP="00030CF5">
      <w:pPr>
        <w:pStyle w:val="Caption"/>
      </w:pPr>
      <w:bookmarkStart w:id="41" w:name="_Ref469927607"/>
      <w:r w:rsidRPr="00D81C28">
        <w:t xml:space="preserve">Figure </w:t>
      </w:r>
      <w:r w:rsidRPr="00D81C28">
        <w:fldChar w:fldCharType="begin"/>
      </w:r>
      <w:r w:rsidRPr="00D81C28">
        <w:instrText xml:space="preserve"> SEQ Figure \* ARABIC </w:instrText>
      </w:r>
      <w:r w:rsidRPr="00D81C28">
        <w:fldChar w:fldCharType="separate"/>
      </w:r>
      <w:r w:rsidR="000F2DB1" w:rsidRPr="00D81C28">
        <w:t>7</w:t>
      </w:r>
      <w:r w:rsidRPr="00D81C28">
        <w:fldChar w:fldCharType="end"/>
      </w:r>
      <w:bookmarkEnd w:id="41"/>
      <w:r w:rsidRPr="00D81C28">
        <w:t xml:space="preserve"> Represents hierarchy</w:t>
      </w:r>
    </w:p>
    <w:p w14:paraId="491D78A8" w14:textId="3C6C0721" w:rsidR="00D7331F" w:rsidRPr="00D81C28" w:rsidRDefault="00EA6B6F" w:rsidP="000E4AA2">
      <w:pPr>
        <w:pStyle w:val="BodyText"/>
      </w:pPr>
      <w:r w:rsidRPr="00D81C28">
        <w:t>This is one final</w:t>
      </w:r>
      <w:r w:rsidR="00632FA3" w:rsidRPr="00D81C28">
        <w:t>,</w:t>
      </w:r>
      <w:r w:rsidRPr="00D81C28">
        <w:t xml:space="preserve"> little</w:t>
      </w:r>
      <w:r w:rsidR="00632FA3" w:rsidRPr="00D81C28">
        <w:t xml:space="preserve"> complication and</w:t>
      </w:r>
      <w:r w:rsidR="00D63313">
        <w:t xml:space="preserve"> addition to the above. </w:t>
      </w:r>
      <w:r w:rsidR="00FB1A60" w:rsidRPr="00D81C28">
        <w:t xml:space="preserve">If we have as above, </w:t>
      </w:r>
      <w:r w:rsidR="00D7331F" w:rsidRPr="00D81C28">
        <w:t>that</w:t>
      </w:r>
      <w:r w:rsidR="00AA7086">
        <w:t xml:space="preserve"> </w:t>
      </w:r>
      <w:r w:rsidR="00FB1A60" w:rsidRPr="00D81C28">
        <w:t xml:space="preserve">the initiative stakeholder interview ontology, </w:t>
      </w:r>
      <w:r w:rsidR="00FB1A60" w:rsidRPr="00D81C28">
        <w:rPr>
          <w:b/>
          <w:i/>
        </w:rPr>
        <w:t>initiative</w:t>
      </w:r>
      <w:r w:rsidR="00FB1A60" w:rsidRPr="00D81C28">
        <w:t xml:space="preserve"> represents some </w:t>
      </w:r>
      <w:r w:rsidR="00FB1A60" w:rsidRPr="00D81C28">
        <w:rPr>
          <w:rStyle w:val="CodeChar"/>
        </w:rPr>
        <w:t>InitiativeOrganizer</w:t>
      </w:r>
      <w:r w:rsidR="00FB1A60" w:rsidRPr="00D81C28">
        <w:rPr>
          <w:i/>
        </w:rPr>
        <w:t xml:space="preserve"> </w:t>
      </w:r>
      <w:r w:rsidR="00D7331F" w:rsidRPr="00D81C28">
        <w:t>in the top-down ontology, t</w:t>
      </w:r>
      <w:r w:rsidR="00FB1A60" w:rsidRPr="00D81C28">
        <w:t xml:space="preserve">hen </w:t>
      </w:r>
      <w:r w:rsidR="00D7331F" w:rsidRPr="00D81C28">
        <w:t>to represent this, all classes in the “</w:t>
      </w:r>
      <w:r w:rsidR="00FA7160" w:rsidRPr="00D81C28">
        <w:t>initiative</w:t>
      </w:r>
      <w:r w:rsidR="00D7331F" w:rsidRPr="00D81C28">
        <w:t xml:space="preserve">” ontology are </w:t>
      </w:r>
      <w:r w:rsidR="00AA7086">
        <w:t>subclass</w:t>
      </w:r>
      <w:r w:rsidR="00FA7160" w:rsidRPr="00D81C28">
        <w:t>ed</w:t>
      </w:r>
      <w:r w:rsidR="00D7331F" w:rsidRPr="00D81C28">
        <w:t xml:space="preserve"> to a class denoted </w:t>
      </w:r>
      <w:r w:rsidR="00D7331F" w:rsidRPr="00D81C28">
        <w:rPr>
          <w:rStyle w:val="CodeChar"/>
        </w:rPr>
        <w:t>InitiativeOntologyClass</w:t>
      </w:r>
      <w:r w:rsidR="00D7331F" w:rsidRPr="00D81C28">
        <w:t>, and this class is said to represent</w:t>
      </w:r>
      <w:r w:rsidR="00AA7086">
        <w:t xml:space="preserve"> </w:t>
      </w:r>
      <w:r w:rsidR="00D7331F" w:rsidRPr="00D81C28">
        <w:rPr>
          <w:rStyle w:val="CodeChar"/>
        </w:rPr>
        <w:t>InitiativeOrganizer</w:t>
      </w:r>
      <w:r w:rsidR="00D7331F" w:rsidRPr="00D81C28">
        <w:t xml:space="preserve">. </w:t>
      </w:r>
    </w:p>
    <w:p w14:paraId="0AAAA6AB" w14:textId="2E8737C0" w:rsidR="00F32EEF" w:rsidRPr="00D81C28" w:rsidRDefault="00D7331F" w:rsidP="000E4AA2">
      <w:pPr>
        <w:pStyle w:val="BodyText"/>
      </w:pPr>
      <w:r w:rsidRPr="00D81C28">
        <w:t xml:space="preserve">This seems eminently reasonable, but does </w:t>
      </w:r>
      <w:r w:rsidRPr="00D81C28">
        <w:rPr>
          <w:rStyle w:val="CodeChar"/>
        </w:rPr>
        <w:t>LackOfKnowledge</w:t>
      </w:r>
      <w:r w:rsidRPr="00D81C28">
        <w:t xml:space="preserve"> which is also a </w:t>
      </w:r>
      <w:r w:rsidR="00FA7160" w:rsidRPr="00D81C28">
        <w:t>subclass</w:t>
      </w:r>
      <w:r w:rsidRPr="00D81C28">
        <w:t xml:space="preserve"> of </w:t>
      </w:r>
      <w:r w:rsidRPr="00D81C28">
        <w:rPr>
          <w:rStyle w:val="CodeChar"/>
        </w:rPr>
        <w:t>InitiativeOntologyClass</w:t>
      </w:r>
      <w:r w:rsidRPr="00D81C28">
        <w:t xml:space="preserve">, a representation of </w:t>
      </w:r>
      <w:r w:rsidRPr="00D81C28">
        <w:rPr>
          <w:rStyle w:val="CodeChar"/>
        </w:rPr>
        <w:t>InitiativeOrganizer</w:t>
      </w:r>
      <w:r w:rsidRPr="00D81C28">
        <w:t xml:space="preserve">? It is part, or a component of the total representation of </w:t>
      </w:r>
      <w:r w:rsidRPr="00D81C28">
        <w:rPr>
          <w:rStyle w:val="CodeChar"/>
        </w:rPr>
        <w:t>InitiativeOrganizer</w:t>
      </w:r>
      <w:r w:rsidRPr="00D81C28">
        <w:t xml:space="preserve">, but not an obvious representation, say, as for example </w:t>
      </w:r>
      <w:r w:rsidR="000917A9" w:rsidRPr="00D81C28">
        <w:rPr>
          <w:rStyle w:val="CodeChar"/>
        </w:rPr>
        <w:t>Person</w:t>
      </w:r>
      <w:r w:rsidR="000917A9" w:rsidRPr="00D81C28">
        <w:t xml:space="preserve"> </w:t>
      </w:r>
      <w:r w:rsidRPr="00D81C28">
        <w:t xml:space="preserve">which is also a subclass of </w:t>
      </w:r>
      <w:r w:rsidRPr="00D81C28">
        <w:rPr>
          <w:rStyle w:val="CodeChar"/>
        </w:rPr>
        <w:t>InitiativeOntologyClass</w:t>
      </w:r>
      <w:r w:rsidRPr="00D81C28">
        <w:t xml:space="preserve"> would be considered a more relevant </w:t>
      </w:r>
      <w:r w:rsidR="00FA7160" w:rsidRPr="00D81C28">
        <w:t>representation</w:t>
      </w:r>
      <w:r w:rsidRPr="00D81C28">
        <w:t xml:space="preserve"> of </w:t>
      </w:r>
      <w:r w:rsidRPr="00D81C28">
        <w:rPr>
          <w:rStyle w:val="CodeChar"/>
        </w:rPr>
        <w:t>InitiativeOrganizer</w:t>
      </w:r>
      <w:r w:rsidRPr="00D81C28">
        <w:t xml:space="preserve">. In order to distinguish between these two cases, then another refinement to </w:t>
      </w:r>
      <w:r w:rsidRPr="00712B82">
        <w:rPr>
          <w:rStyle w:val="CodeChar"/>
        </w:rPr>
        <w:t>represents</w:t>
      </w:r>
      <w:r w:rsidRPr="00D81C28">
        <w:t xml:space="preserve"> </w:t>
      </w:r>
      <w:r w:rsidR="000917A9" w:rsidRPr="00D81C28">
        <w:t xml:space="preserve">is made: a global </w:t>
      </w:r>
      <w:r w:rsidR="000917A9" w:rsidRPr="00712B82">
        <w:rPr>
          <w:rStyle w:val="CodeChar"/>
        </w:rPr>
        <w:t>represents</w:t>
      </w:r>
      <w:r w:rsidR="000917A9" w:rsidRPr="00D81C28">
        <w:t xml:space="preserve">, </w:t>
      </w:r>
      <w:r w:rsidR="000917A9" w:rsidRPr="00712B82">
        <w:rPr>
          <w:rStyle w:val="CodeChar"/>
        </w:rPr>
        <w:t>γ-represents</w:t>
      </w:r>
      <w:r w:rsidR="000917A9" w:rsidRPr="00D81C28">
        <w:t xml:space="preserve"> is introduced to indicate that a group of classes </w:t>
      </w:r>
      <w:r w:rsidR="000917A9" w:rsidRPr="00712B82">
        <w:rPr>
          <w:rStyle w:val="CodeChar"/>
        </w:rPr>
        <w:t>represents</w:t>
      </w:r>
      <w:r w:rsidR="000917A9" w:rsidRPr="00D81C28">
        <w:t xml:space="preserve"> some concept in the top-down ontology, where </w:t>
      </w:r>
      <w:r w:rsidR="000917A9" w:rsidRPr="00712B82">
        <w:rPr>
          <w:rStyle w:val="CodeChar"/>
        </w:rPr>
        <w:t>σ–represents</w:t>
      </w:r>
      <w:r w:rsidR="000917A9" w:rsidRPr="00D81C28">
        <w:t xml:space="preserve"> denoted a </w:t>
      </w:r>
      <w:r w:rsidR="000917A9" w:rsidRPr="00D81C28">
        <w:rPr>
          <w:i/>
        </w:rPr>
        <w:t>specific</w:t>
      </w:r>
      <w:r w:rsidR="000917A9" w:rsidRPr="00D81C28">
        <w:t>, one-to-one representation of something. So in the above cases we would have:</w:t>
      </w:r>
    </w:p>
    <w:p w14:paraId="4FC8953C" w14:textId="77777777" w:rsidR="000917A9" w:rsidRPr="00DE3C81" w:rsidRDefault="000917A9" w:rsidP="000917A9">
      <w:pPr>
        <w:pStyle w:val="Bullet"/>
        <w:rPr>
          <w:rStyle w:val="CodeChar"/>
          <w:color w:val="auto"/>
        </w:rPr>
      </w:pPr>
      <w:r w:rsidRPr="00D81C28">
        <w:rPr>
          <w:rStyle w:val="CodeChar"/>
        </w:rPr>
        <w:t xml:space="preserve">InitiativeOntologyClass </w:t>
      </w:r>
      <w:r w:rsidRPr="00712B82">
        <w:rPr>
          <w:rStyle w:val="CodeChar"/>
        </w:rPr>
        <w:t>γ-represents</w:t>
      </w:r>
      <w:r w:rsidRPr="00D81C28">
        <w:rPr>
          <w:rStyle w:val="CodeChar"/>
        </w:rPr>
        <w:t xml:space="preserve"> InitiativeOrganizer</w:t>
      </w:r>
      <w:r w:rsidRPr="00D81C28">
        <w:t>, and</w:t>
      </w:r>
    </w:p>
    <w:p w14:paraId="5D11F197" w14:textId="77777777" w:rsidR="000917A9" w:rsidRPr="00D81C28" w:rsidRDefault="000917A9" w:rsidP="000917A9">
      <w:pPr>
        <w:pStyle w:val="Bullet"/>
      </w:pPr>
      <w:r w:rsidRPr="00D81C28">
        <w:rPr>
          <w:rStyle w:val="CodeChar"/>
        </w:rPr>
        <w:t xml:space="preserve">LackOfKnowledge </w:t>
      </w:r>
      <w:r w:rsidRPr="00712B82">
        <w:rPr>
          <w:rStyle w:val="CodeChar"/>
        </w:rPr>
        <w:t>γ-represents</w:t>
      </w:r>
      <w:r w:rsidRPr="00D81C28">
        <w:rPr>
          <w:rStyle w:val="CodeChar"/>
        </w:rPr>
        <w:t xml:space="preserve"> InitiativeOrganizer</w:t>
      </w:r>
    </w:p>
    <w:p w14:paraId="146E230C" w14:textId="77777777" w:rsidR="000917A9" w:rsidRPr="00D81C28" w:rsidRDefault="000917A9" w:rsidP="0076503B">
      <w:pPr>
        <w:pStyle w:val="BodyText"/>
      </w:pPr>
      <w:r w:rsidRPr="00D81C28">
        <w:t>but:</w:t>
      </w:r>
    </w:p>
    <w:p w14:paraId="60433A21" w14:textId="77777777" w:rsidR="000917A9" w:rsidRPr="00D81C28" w:rsidRDefault="000917A9" w:rsidP="000917A9">
      <w:pPr>
        <w:pStyle w:val="Bullet"/>
        <w:spacing w:after="120"/>
      </w:pPr>
      <w:r w:rsidRPr="00D81C28">
        <w:rPr>
          <w:rStyle w:val="CodeChar"/>
        </w:rPr>
        <w:t>Person σ–represents InitiativeOrganizer</w:t>
      </w:r>
      <w:r w:rsidRPr="00D81C28">
        <w:t>.</w:t>
      </w:r>
    </w:p>
    <w:p w14:paraId="0E19FBBA" w14:textId="5AB7F00F" w:rsidR="000917A9" w:rsidRPr="00D81C28" w:rsidRDefault="000917A9" w:rsidP="0076503B">
      <w:pPr>
        <w:pStyle w:val="BodyText"/>
      </w:pPr>
      <w:r w:rsidRPr="00D81C28">
        <w:t xml:space="preserve">Essential there is a global-represents </w:t>
      </w:r>
      <w:r w:rsidRPr="00712B82">
        <w:t>in</w:t>
      </w:r>
      <w:r w:rsidRPr="00D81C28">
        <w:rPr>
          <w:rStyle w:val="representsChar"/>
        </w:rPr>
        <w:t xml:space="preserve"> </w:t>
      </w:r>
      <w:r w:rsidRPr="00712B82">
        <w:rPr>
          <w:rStyle w:val="CodeChar"/>
        </w:rPr>
        <w:t>γ-represents</w:t>
      </w:r>
      <w:r w:rsidR="00D46B2D">
        <w:t xml:space="preserve"> and a specifically-</w:t>
      </w:r>
      <w:r w:rsidRPr="00D81C28">
        <w:t xml:space="preserve">represents using </w:t>
      </w:r>
      <w:r w:rsidRPr="00712B82">
        <w:rPr>
          <w:rStyle w:val="CodeChar"/>
        </w:rPr>
        <w:t>σ–represents</w:t>
      </w:r>
      <w:r w:rsidRPr="00D81C28">
        <w:t xml:space="preserve">. Needless to say all the specialisations of </w:t>
      </w:r>
      <w:r w:rsidRPr="00712B82">
        <w:rPr>
          <w:rStyle w:val="CodeChar"/>
        </w:rPr>
        <w:t>represents</w:t>
      </w:r>
      <w:r w:rsidRPr="00D81C28">
        <w:t xml:space="preserve"> shown in </w:t>
      </w:r>
      <w:r w:rsidR="00207ADD" w:rsidRPr="00D81C28">
        <w:fldChar w:fldCharType="begin"/>
      </w:r>
      <w:r w:rsidR="00207ADD" w:rsidRPr="00D81C28">
        <w:instrText xml:space="preserve"> REF _Ref469927607 \h </w:instrText>
      </w:r>
      <w:r w:rsidR="00207ADD" w:rsidRPr="00D81C28">
        <w:fldChar w:fldCharType="separate"/>
      </w:r>
      <w:r w:rsidR="000F2DB1" w:rsidRPr="00D81C28">
        <w:t>Figure 7</w:t>
      </w:r>
      <w:r w:rsidR="00207ADD" w:rsidRPr="00D81C28">
        <w:fldChar w:fldCharType="end"/>
      </w:r>
      <w:r w:rsidRPr="00D81C28">
        <w:t xml:space="preserve"> are duplicated for both these new primitives.</w:t>
      </w:r>
    </w:p>
    <w:p w14:paraId="15DACC17" w14:textId="78216FDD" w:rsidR="0076503B" w:rsidRPr="00D81C28" w:rsidRDefault="0076503B" w:rsidP="0076503B">
      <w:pPr>
        <w:pStyle w:val="BodyText"/>
      </w:pPr>
      <w:r w:rsidRPr="00D81C28">
        <w:t xml:space="preserve">All the above is to be found in the ontology which was denoted </w:t>
      </w:r>
      <w:r w:rsidRPr="00D81C28">
        <w:rPr>
          <w:b/>
          <w:i/>
        </w:rPr>
        <w:t>star</w:t>
      </w:r>
      <w:r w:rsidRPr="00D81C28">
        <w:t xml:space="preserve"> and a complete listing of which may be found on GitHub</w:t>
      </w:r>
      <w:r w:rsidR="008F1AF4">
        <w:t xml:space="preserve"> at</w:t>
      </w:r>
      <w:r w:rsidRPr="00D81C28">
        <w:t xml:space="preserve"> </w:t>
      </w:r>
      <w:hyperlink r:id="rId23" w:history="1">
        <w:r w:rsidR="008F1AF4">
          <w:rPr>
            <w:rStyle w:val="Hyperlink"/>
          </w:rPr>
          <w:t>https://github.com/DougSalt/GLAMURS/blob/master/ontologies/integration%20ontologies/star.owl</w:t>
        </w:r>
      </w:hyperlink>
      <w:r w:rsidRPr="00D81C28">
        <w:t>.</w:t>
      </w:r>
    </w:p>
    <w:p w14:paraId="05D446B5" w14:textId="03A2FE9E" w:rsidR="00F32EEF" w:rsidRPr="00D81C28" w:rsidRDefault="00F32EEF" w:rsidP="000E4AA2">
      <w:pPr>
        <w:pStyle w:val="BodyText"/>
      </w:pPr>
      <w:r w:rsidRPr="00D81C28">
        <w:t xml:space="preserve">The last thing provided </w:t>
      </w:r>
      <w:r w:rsidR="0076503B" w:rsidRPr="00D81C28">
        <w:t xml:space="preserve">in the star ontology </w:t>
      </w:r>
      <w:r w:rsidRPr="00D81C28">
        <w:t xml:space="preserve">was similar to the metadata ontology as described in section </w:t>
      </w:r>
      <w:r w:rsidR="00207ADD" w:rsidRPr="00D81C28">
        <w:fldChar w:fldCharType="begin"/>
      </w:r>
      <w:r w:rsidR="00207ADD" w:rsidRPr="00D81C28">
        <w:instrText xml:space="preserve"> REF _Ref469840654 \r \h </w:instrText>
      </w:r>
      <w:r w:rsidR="00207ADD" w:rsidRPr="00D81C28">
        <w:fldChar w:fldCharType="separate"/>
      </w:r>
      <w:r w:rsidR="000F2DB1" w:rsidRPr="00D81C28">
        <w:t>2.1</w:t>
      </w:r>
      <w:r w:rsidR="00207ADD" w:rsidRPr="00D81C28">
        <w:fldChar w:fldCharType="end"/>
      </w:r>
      <w:r w:rsidRPr="00D81C28">
        <w:t>, inasmuch as this ontology provided</w:t>
      </w:r>
      <w:r w:rsidR="008D0973" w:rsidRPr="00D81C28">
        <w:t xml:space="preserve"> metadata</w:t>
      </w:r>
      <w:r w:rsidRPr="00D81C28">
        <w:t xml:space="preserve"> scaffolding by which to construct the global ontology. For this purpose two additional classes and some addition object properties by way of organisational metadata were provided. The two additional classes provided a means of categorising a given class into a bottom-up or top-down category. By assigning any class in the eventual ontology into one of these classes</w:t>
      </w:r>
      <w:r w:rsidR="00712B82">
        <w:t>,</w:t>
      </w:r>
      <w:r w:rsidRPr="00D81C28">
        <w:t xml:space="preserve"> we could enforce the direction of the </w:t>
      </w:r>
      <w:r w:rsidRPr="00D81C28">
        <w:rPr>
          <w:rStyle w:val="CodeChar"/>
        </w:rPr>
        <w:t>σ–represents</w:t>
      </w:r>
      <w:r w:rsidRPr="00D81C28">
        <w:t xml:space="preserve"> and </w:t>
      </w:r>
      <w:r w:rsidRPr="00D81C28">
        <w:rPr>
          <w:rStyle w:val="CodeChar"/>
        </w:rPr>
        <w:t>γ–represents</w:t>
      </w:r>
      <w:r w:rsidRPr="00D81C28">
        <w:t xml:space="preserve"> primitives. That is, they </w:t>
      </w:r>
      <w:r w:rsidR="008D0973" w:rsidRPr="00D81C28">
        <w:t xml:space="preserve">necessarily </w:t>
      </w:r>
      <w:r w:rsidRPr="00D81C28">
        <w:t xml:space="preserve">always had domain in a bottom-up ontology and range in the top-down ontology. Moreover it meant that all classes in a given ontology could be </w:t>
      </w:r>
      <w:r w:rsidR="00AA7086">
        <w:t>subclass</w:t>
      </w:r>
      <w:r w:rsidRPr="00D81C28">
        <w:t xml:space="preserve">ed to some structure ontological class, meaning that the </w:t>
      </w:r>
      <w:r w:rsidRPr="00D81C28">
        <w:rPr>
          <w:rStyle w:val="CodeChar"/>
        </w:rPr>
        <w:t>γ–represents</w:t>
      </w:r>
      <w:r w:rsidRPr="00D81C28">
        <w:t xml:space="preserve"> could then be applied to all classes in that ontology. For instance all members of the agent-based model TiPaC ontology were </w:t>
      </w:r>
      <w:r w:rsidR="00AA7086">
        <w:t>subclass</w:t>
      </w:r>
      <w:r w:rsidRPr="00D81C28">
        <w:t xml:space="preserve">ed to </w:t>
      </w:r>
      <w:r w:rsidRPr="00D81C28">
        <w:rPr>
          <w:rStyle w:val="CodeChar"/>
        </w:rPr>
        <w:t>TipacOntologyClass</w:t>
      </w:r>
      <w:r w:rsidRPr="00D81C28">
        <w:t xml:space="preserve">, which itself was a </w:t>
      </w:r>
      <w:r w:rsidR="00AA7086">
        <w:t>subclass</w:t>
      </w:r>
      <w:r w:rsidRPr="00D81C28">
        <w:t xml:space="preserve"> of </w:t>
      </w:r>
      <w:r w:rsidRPr="00D81C28">
        <w:rPr>
          <w:rStyle w:val="CodeChar"/>
        </w:rPr>
        <w:t>BottomUpOntologyClass</w:t>
      </w:r>
      <w:r w:rsidRPr="00D81C28">
        <w:t xml:space="preserve">. Thus could be </w:t>
      </w:r>
      <w:r w:rsidR="005A15A7" w:rsidRPr="00D81C28">
        <w:t>was part of the valid d</w:t>
      </w:r>
      <w:r w:rsidRPr="00D81C28">
        <w:t xml:space="preserve">omain for the </w:t>
      </w:r>
      <w:r w:rsidRPr="00D81C28">
        <w:rPr>
          <w:rStyle w:val="CodeChar"/>
        </w:rPr>
        <w:t>γ–represents</w:t>
      </w:r>
      <w:r w:rsidRPr="00D81C28">
        <w:t>.</w:t>
      </w:r>
    </w:p>
    <w:p w14:paraId="3BA931A5" w14:textId="4FFB3B94" w:rsidR="0076503B" w:rsidRPr="00D81C28" w:rsidRDefault="0076503B" w:rsidP="0076503B">
      <w:pPr>
        <w:pStyle w:val="BodyText"/>
      </w:pPr>
      <w:r w:rsidRPr="00D81C28">
        <w:t xml:space="preserve">Additionally provision was made for the categorization of object properties, with domains originating in either </w:t>
      </w:r>
      <w:r w:rsidRPr="00D81C28">
        <w:rPr>
          <w:rStyle w:val="CodeChar"/>
        </w:rPr>
        <w:t>TopDownOntologyClass</w:t>
      </w:r>
      <w:r w:rsidRPr="00D81C28">
        <w:t xml:space="preserve"> or </w:t>
      </w:r>
      <w:r w:rsidRPr="00D81C28">
        <w:rPr>
          <w:rStyle w:val="CodeChar"/>
        </w:rPr>
        <w:t>BottomUpOntologyClass</w:t>
      </w:r>
      <w:r w:rsidRPr="00D81C28">
        <w:t xml:space="preserve"> subclass correspondingly belonging to either a top-down or bottom-up object property and made </w:t>
      </w:r>
      <w:r w:rsidR="00712B82">
        <w:t>subproperties</w:t>
      </w:r>
      <w:r w:rsidRPr="00D81C28">
        <w:t xml:space="preserve"> in the star ontology of either </w:t>
      </w:r>
      <w:r w:rsidRPr="00D81C28">
        <w:rPr>
          <w:rStyle w:val="CodeChar"/>
        </w:rPr>
        <w:t>hasTopDownOntologicalProperty</w:t>
      </w:r>
      <w:r w:rsidRPr="00D81C28">
        <w:t xml:space="preserve"> or </w:t>
      </w:r>
      <w:r w:rsidRPr="00D81C28">
        <w:rPr>
          <w:rStyle w:val="CodeChar"/>
        </w:rPr>
        <w:t>hasBottomUpOntologicalProperty</w:t>
      </w:r>
      <w:r w:rsidRPr="00D81C28">
        <w:t>.</w:t>
      </w:r>
    </w:p>
    <w:p w14:paraId="64E26101" w14:textId="770B1AB8" w:rsidR="0076503B" w:rsidRPr="00D81C28" w:rsidRDefault="00D46B2D" w:rsidP="0076503B">
      <w:pPr>
        <w:pStyle w:val="BodyText"/>
      </w:pPr>
      <w:r>
        <w:t>Corresponding</w:t>
      </w:r>
      <w:r w:rsidR="0076503B" w:rsidRPr="00D81C28">
        <w:t xml:space="preserve"> provision was made for the categorization of </w:t>
      </w:r>
      <w:r w:rsidR="00480119" w:rsidRPr="00D81C28">
        <w:t>data value</w:t>
      </w:r>
      <w:r w:rsidR="0076503B" w:rsidRPr="00D81C28">
        <w:t xml:space="preserve"> properties, with domains originating in either </w:t>
      </w:r>
      <w:r w:rsidR="0076503B" w:rsidRPr="00D81C28">
        <w:rPr>
          <w:rStyle w:val="CodeChar"/>
        </w:rPr>
        <w:t>TopDownOntologyClass</w:t>
      </w:r>
      <w:r w:rsidR="0076503B" w:rsidRPr="00D81C28">
        <w:t xml:space="preserve"> or </w:t>
      </w:r>
      <w:r w:rsidR="0076503B" w:rsidRPr="00D81C28">
        <w:rPr>
          <w:rStyle w:val="CodeChar"/>
        </w:rPr>
        <w:t>BottomUpOntologyClass</w:t>
      </w:r>
      <w:r w:rsidR="0076503B" w:rsidRPr="00D81C28">
        <w:t xml:space="preserve"> subclass correspondingly belonging to eithe</w:t>
      </w:r>
      <w:r w:rsidR="00480119" w:rsidRPr="00D81C28">
        <w:t>r a top-down or bottom-up data value</w:t>
      </w:r>
      <w:r w:rsidR="0076503B" w:rsidRPr="00D81C28">
        <w:t xml:space="preserve"> property and made </w:t>
      </w:r>
      <w:r w:rsidR="00712B82">
        <w:t>subproperties</w:t>
      </w:r>
      <w:r w:rsidR="0076503B" w:rsidRPr="00D81C28">
        <w:t xml:space="preserve"> in the star ontology of either </w:t>
      </w:r>
      <w:r w:rsidR="0076503B" w:rsidRPr="00D81C28">
        <w:rPr>
          <w:rStyle w:val="CodeChar"/>
        </w:rPr>
        <w:t>hasTopDownOntologyDataProperty</w:t>
      </w:r>
      <w:r w:rsidR="0076503B" w:rsidRPr="00D81C28">
        <w:t xml:space="preserve"> or </w:t>
      </w:r>
      <w:r w:rsidR="0076503B" w:rsidRPr="00D81C28">
        <w:rPr>
          <w:rStyle w:val="CodeChar"/>
        </w:rPr>
        <w:t>hasBottomUpOntologyDataProperty</w:t>
      </w:r>
      <w:r w:rsidR="0076503B" w:rsidRPr="00D81C28">
        <w:t>.</w:t>
      </w:r>
    </w:p>
    <w:p w14:paraId="5BB049F0" w14:textId="77777777" w:rsidR="00EA6B6F" w:rsidRPr="00D81C28" w:rsidRDefault="00EA6B6F" w:rsidP="00EA6B6F">
      <w:pPr>
        <w:pStyle w:val="BodyText"/>
        <w:keepNext/>
      </w:pPr>
      <w:r w:rsidRPr="00D81C28">
        <w:rPr>
          <w:noProof/>
          <w:lang w:eastAsia="en-GB"/>
        </w:rPr>
        <w:drawing>
          <wp:inline distT="0" distB="0" distL="0" distR="0" wp14:anchorId="6CB6E0A3" wp14:editId="3ED4BB6F">
            <wp:extent cx="3780953" cy="378095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 metadata.png"/>
                    <pic:cNvPicPr/>
                  </pic:nvPicPr>
                  <pic:blipFill>
                    <a:blip r:embed="rId24">
                      <a:extLst>
                        <a:ext uri="{28A0092B-C50C-407E-A947-70E740481C1C}">
                          <a14:useLocalDpi xmlns:a14="http://schemas.microsoft.com/office/drawing/2010/main" val="0"/>
                        </a:ext>
                      </a:extLst>
                    </a:blip>
                    <a:stretch>
                      <a:fillRect/>
                    </a:stretch>
                  </pic:blipFill>
                  <pic:spPr>
                    <a:xfrm>
                      <a:off x="0" y="0"/>
                      <a:ext cx="3780953" cy="3780953"/>
                    </a:xfrm>
                    <a:prstGeom prst="rect">
                      <a:avLst/>
                    </a:prstGeom>
                  </pic:spPr>
                </pic:pic>
              </a:graphicData>
            </a:graphic>
          </wp:inline>
        </w:drawing>
      </w:r>
    </w:p>
    <w:p w14:paraId="15116F94" w14:textId="77777777" w:rsidR="00EA6B6F" w:rsidRPr="00D81C28" w:rsidRDefault="00EA6B6F" w:rsidP="00EA6B6F">
      <w:pPr>
        <w:pStyle w:val="Caption"/>
      </w:pPr>
      <w:bookmarkStart w:id="42" w:name="_Ref469928367"/>
      <w:r w:rsidRPr="00D81C28">
        <w:t xml:space="preserve">Figure </w:t>
      </w:r>
      <w:r w:rsidRPr="00D81C28">
        <w:fldChar w:fldCharType="begin"/>
      </w:r>
      <w:r w:rsidRPr="00D81C28">
        <w:instrText xml:space="preserve"> SEQ Figure \* ARABIC </w:instrText>
      </w:r>
      <w:r w:rsidRPr="00D81C28">
        <w:fldChar w:fldCharType="separate"/>
      </w:r>
      <w:r w:rsidR="000F2DB1" w:rsidRPr="00D81C28">
        <w:t>8</w:t>
      </w:r>
      <w:r w:rsidRPr="00D81C28">
        <w:fldChar w:fldCharType="end"/>
      </w:r>
      <w:bookmarkEnd w:id="42"/>
      <w:r w:rsidRPr="00D81C28">
        <w:t xml:space="preserve"> Extra integration metadata</w:t>
      </w:r>
    </w:p>
    <w:p w14:paraId="58F2501D" w14:textId="77777777" w:rsidR="005A15A7" w:rsidRPr="00D81C28" w:rsidRDefault="005A15A7" w:rsidP="000E4AA2">
      <w:pPr>
        <w:pStyle w:val="BodyText"/>
      </w:pPr>
      <w:r w:rsidRPr="00D81C28">
        <w:t xml:space="preserve">Lastly for reasoning </w:t>
      </w:r>
      <w:r w:rsidR="00480119" w:rsidRPr="00D81C28">
        <w:t xml:space="preserve">over </w:t>
      </w:r>
      <w:r w:rsidRPr="00D81C28">
        <w:t>the mirrored ontology, a last piece of metadata</w:t>
      </w:r>
      <w:r w:rsidR="00480119" w:rsidRPr="00D81C28">
        <w:t xml:space="preserve"> framework</w:t>
      </w:r>
      <w:r w:rsidRPr="00D81C28">
        <w:t xml:space="preserve"> was provided. </w:t>
      </w:r>
      <w:r w:rsidR="00480119" w:rsidRPr="00D81C28">
        <w:t>Allowance was made for</w:t>
      </w:r>
      <w:r w:rsidR="0076503B" w:rsidRPr="00D81C28">
        <w:t xml:space="preserve"> the </w:t>
      </w:r>
      <w:r w:rsidR="00480119" w:rsidRPr="00D81C28">
        <w:t xml:space="preserve">new </w:t>
      </w:r>
      <w:r w:rsidR="0076503B" w:rsidRPr="00D81C28">
        <w:t>metadata</w:t>
      </w:r>
      <w:r w:rsidR="00480119" w:rsidRPr="00D81C28">
        <w:t xml:space="preserve"> structures</w:t>
      </w:r>
      <w:r w:rsidR="0076503B" w:rsidRPr="00D81C28">
        <w:t xml:space="preserve"> described above to</w:t>
      </w:r>
      <w:r w:rsidR="00480119" w:rsidRPr="00D81C28">
        <w:t xml:space="preserve"> be</w:t>
      </w:r>
      <w:r w:rsidR="0076503B" w:rsidRPr="00D81C28">
        <w:t xml:space="preserve"> mirrored and </w:t>
      </w:r>
      <w:r w:rsidR="00480119" w:rsidRPr="00D81C28">
        <w:t>consequently</w:t>
      </w:r>
      <w:r w:rsidR="0076503B" w:rsidRPr="00D81C28">
        <w:t xml:space="preserve"> additional fields </w:t>
      </w:r>
      <w:r w:rsidR="00480119" w:rsidRPr="00D81C28">
        <w:t>were added as metadata to provide</w:t>
      </w:r>
      <w:r w:rsidR="0076503B" w:rsidRPr="00D81C28">
        <w:t xml:space="preserve"> this. </w:t>
      </w:r>
      <w:r w:rsidR="00FA7160" w:rsidRPr="00D81C28">
        <w:t xml:space="preserve">Specifically the ontological orientation was added as individuals, i.e. whether a given class is part of a top-down or bottom-up ontology was included. This metadata has been added for the purposes and to the mirror ontology described in the next section, section </w:t>
      </w:r>
      <w:r w:rsidR="00FA7160" w:rsidRPr="00D81C28">
        <w:fldChar w:fldCharType="begin"/>
      </w:r>
      <w:r w:rsidR="00FA7160" w:rsidRPr="00D81C28">
        <w:instrText xml:space="preserve"> REF _Ref469829491 \r \h </w:instrText>
      </w:r>
      <w:r w:rsidR="00FA7160" w:rsidRPr="00D81C28">
        <w:fldChar w:fldCharType="separate"/>
      </w:r>
      <w:r w:rsidR="000F2DB1" w:rsidRPr="00D81C28">
        <w:t>2.4</w:t>
      </w:r>
      <w:r w:rsidR="00FA7160" w:rsidRPr="00D81C28">
        <w:fldChar w:fldCharType="end"/>
      </w:r>
      <w:r w:rsidR="00FA7160" w:rsidRPr="00D81C28">
        <w:t xml:space="preserve">. </w:t>
      </w:r>
      <w:r w:rsidR="008D0973" w:rsidRPr="00D81C28">
        <w:t>A summary of these new metadata classes, metadata obje</w:t>
      </w:r>
      <w:r w:rsidR="00207ADD" w:rsidRPr="00D81C28">
        <w:t>c</w:t>
      </w:r>
      <w:r w:rsidR="008D0973" w:rsidRPr="00D81C28">
        <w:t xml:space="preserve">t properties and metadata data value properties can be found in </w:t>
      </w:r>
      <w:r w:rsidR="00207ADD" w:rsidRPr="00D81C28">
        <w:fldChar w:fldCharType="begin"/>
      </w:r>
      <w:r w:rsidR="00207ADD" w:rsidRPr="00D81C28">
        <w:instrText xml:space="preserve"> REF _Ref469928367 \h </w:instrText>
      </w:r>
      <w:r w:rsidR="00207ADD" w:rsidRPr="00D81C28">
        <w:fldChar w:fldCharType="separate"/>
      </w:r>
      <w:r w:rsidR="000F2DB1" w:rsidRPr="00D81C28">
        <w:t>Figure 8</w:t>
      </w:r>
      <w:r w:rsidR="00207ADD" w:rsidRPr="00D81C28">
        <w:fldChar w:fldCharType="end"/>
      </w:r>
      <w:r w:rsidR="008D0973" w:rsidRPr="00D81C28">
        <w:t>.</w:t>
      </w:r>
    </w:p>
    <w:p w14:paraId="62F85016" w14:textId="21D34F4E" w:rsidR="005A15A7" w:rsidRPr="00D81C28" w:rsidRDefault="00712B82" w:rsidP="000E4AA2">
      <w:pPr>
        <w:pStyle w:val="BodyText"/>
      </w:pPr>
      <w:r>
        <w:t>W</w:t>
      </w:r>
      <w:r w:rsidR="005A15A7" w:rsidRPr="00D81C28">
        <w:t>hether the class in question was bottom-up or top-down</w:t>
      </w:r>
      <w:r>
        <w:t>,</w:t>
      </w:r>
      <w:r w:rsidR="005A15A7" w:rsidRPr="00D81C28">
        <w:t xml:space="preserve"> and the consequent orientation of the instantiated individual</w:t>
      </w:r>
      <w:r>
        <w:t>,</w:t>
      </w:r>
      <w:r w:rsidR="005A15A7" w:rsidRPr="00D81C28">
        <w:t xml:space="preserve"> are all determined by the choice of project pattern</w:t>
      </w:r>
      <w:r>
        <w:t>.</w:t>
      </w:r>
      <w:r w:rsidR="005A15A7" w:rsidRPr="00D81C28">
        <w:t xml:space="preserve"> </w:t>
      </w:r>
      <w:r>
        <w:t>T</w:t>
      </w:r>
      <w:r w:rsidR="00480119" w:rsidRPr="00D81C28">
        <w:t xml:space="preserve">his is </w:t>
      </w:r>
      <w:r w:rsidR="005A15A7" w:rsidRPr="00D81C28">
        <w:t>why they have been included in the ontology</w:t>
      </w:r>
      <w:r w:rsidR="00480119" w:rsidRPr="00D81C28">
        <w:t>, which describes the “shape” of the project, as</w:t>
      </w:r>
      <w:r w:rsidR="005A15A7" w:rsidRPr="00D81C28">
        <w:t xml:space="preserve"> described in this section.</w:t>
      </w:r>
    </w:p>
    <w:p w14:paraId="6B2536E1" w14:textId="77777777" w:rsidR="000E4AA2" w:rsidRPr="00D81C28" w:rsidRDefault="000E4AA2" w:rsidP="000E4AA2">
      <w:pPr>
        <w:pStyle w:val="BodyText"/>
      </w:pPr>
    </w:p>
    <w:p w14:paraId="0DB73C3E" w14:textId="77777777" w:rsidR="00515B42" w:rsidRPr="00D81C28" w:rsidRDefault="00515B42" w:rsidP="00515B42">
      <w:pPr>
        <w:pStyle w:val="Heading2"/>
      </w:pPr>
      <w:bookmarkStart w:id="43" w:name="_Ref469829491"/>
      <w:bookmarkStart w:id="44" w:name="_Ref469841528"/>
      <w:bookmarkStart w:id="45" w:name="_Ref469841931"/>
      <w:bookmarkStart w:id="46" w:name="_Ref469842526"/>
      <w:bookmarkStart w:id="47" w:name="_Ref469843696"/>
      <w:bookmarkStart w:id="48" w:name="_Toc470076436"/>
      <w:r w:rsidRPr="00D81C28">
        <w:t>Mirroring the ontology</w:t>
      </w:r>
      <w:bookmarkEnd w:id="38"/>
      <w:bookmarkEnd w:id="43"/>
      <w:bookmarkEnd w:id="44"/>
      <w:bookmarkEnd w:id="45"/>
      <w:bookmarkEnd w:id="46"/>
      <w:bookmarkEnd w:id="47"/>
      <w:bookmarkEnd w:id="48"/>
    </w:p>
    <w:p w14:paraId="498EDC95" w14:textId="25FFA652" w:rsidR="00ED1D69" w:rsidRPr="00D81C28" w:rsidRDefault="00ED1D69" w:rsidP="00C40647">
      <w:r w:rsidRPr="00D81C28">
        <w:t xml:space="preserve">The last part of the GLAMURS ontology supporting metadata framework is the mirroring of the whole ontology as individuals. The overall aim of the ontology has to be to extract new information about the project from modelling it as an ontology, and the primary facility of any ontology by which this is achieved is the ability to reason over that ontology. This is the one of the reasons that </w:t>
      </w:r>
      <w:r w:rsidR="00436297">
        <w:t>OWL 2</w:t>
      </w:r>
      <w:r w:rsidRPr="00D81C28">
        <w:t xml:space="preserve"> was selected as the means of specifying the project ontology. Not only is </w:t>
      </w:r>
      <w:r w:rsidR="00436297">
        <w:t>OWL 2</w:t>
      </w:r>
      <w:r w:rsidRPr="00D81C28">
        <w:t xml:space="preserve"> a W3C standard </w:t>
      </w:r>
      <w:r w:rsidR="00190503" w:rsidRPr="00D81C28">
        <w:fldChar w:fldCharType="begin"/>
      </w:r>
      <w:r w:rsidR="001833CF">
        <w:instrText xml:space="preserve"> ADDIN ZOTERO_ITEM CSL_CITATION {"citationID":"nMyJutGd","properties":{"formattedCitation":"(Bock et al. 2008)","plainCitation":"(Bock et al. 2008)"},"citationItems":[{"id":297,"uris":["http://zotero.org/users/3373081/items/5GHNBWZH"],"uri":["http://zotero.org/users/3373081/items/5GHNBWZH"],"itemData":{"id":297,"type":"webpage","title":"OWL 2 Web Ontology Language:Structural Specification and Functional-Style Syntax","abstract":"OWL 2 extends the W3C OWL Web Ontology Language with a small but useful set of features that have been requested by users, for which effective reasoning algorithms are now available, and that OWL tool developers are willing to support. The new features include extra syntactic sugar, additional property and qualified cardinality constructors, extended datatype support, simple metamodeling, and extended annotations.\nThis document defines OWL 2 ontologies in terms of their structure, and it also defines a functional-style syntax in which ontologies can be written. Furthermore, this document provides an informal description of each of the constructs provided by the language.","URL":"https://www.w3.org/TR/2008/WD-owl2-syntax-20081202/","author":[{"family":"Bock","given":"Conrad"},{"family":"Fokoue","given":"Achille"},{"family":"Haase","given":"Peter"},{"family":"Hoekstra","given":"Rinke"},{"family":"Horrocks","given":"Ian"},{"family":"Ruttenberg","given":"Alan"},{"family":"Sattler","given":"Uli"},{"family":"Smith","given":"Mike"}],"issued":{"date-parts":[["2008",12]]},"accessed":{"date-parts":[["2016",12,7]]}}}],"schema":"https://github.com/citation-style-language/schema/raw/master/csl-citation.json"} </w:instrText>
      </w:r>
      <w:r w:rsidR="00190503" w:rsidRPr="00D81C28">
        <w:fldChar w:fldCharType="separate"/>
      </w:r>
      <w:r w:rsidR="001833CF" w:rsidRPr="001833CF">
        <w:rPr>
          <w:rFonts w:cs="Arial"/>
        </w:rPr>
        <w:t>(Bock et al. 2008)</w:t>
      </w:r>
      <w:r w:rsidR="00190503" w:rsidRPr="00D81C28">
        <w:fldChar w:fldCharType="end"/>
      </w:r>
      <w:r w:rsidRPr="00D81C28">
        <w:t xml:space="preserve">, and effectively the standard means of constructing ontologies for publishing to the Web, but </w:t>
      </w:r>
      <w:r w:rsidR="00436297">
        <w:t>OWL 2</w:t>
      </w:r>
      <w:r w:rsidRPr="00D81C28">
        <w:t xml:space="preserve"> has been implemented in order to reason. In particular </w:t>
      </w:r>
      <w:r w:rsidR="00436297">
        <w:t>OWL 2</w:t>
      </w:r>
      <w:r w:rsidRPr="00D81C28">
        <w:t xml:space="preserve"> implements description logic SROIQ(D)</w:t>
      </w:r>
      <w:r w:rsidR="00712B82">
        <w:t xml:space="preserve"> </w:t>
      </w:r>
      <w:r w:rsidR="00C40647" w:rsidRPr="00D81C28">
        <w:fldChar w:fldCharType="begin"/>
      </w:r>
      <w:r w:rsidR="001833CF">
        <w:instrText xml:space="preserve"> ADDIN ZOTERO_ITEM CSL_CITATION {"citationID":"6baklq8qo","properties":{"formattedCitation":"(Gruber and others 1993)","plainCitation":"(Gruber and others 1993)"},"citationItems":[{"id":165,"uris":["http://zotero.org/users/3373081/items/X2C7E96F"],"uri":["http://zotero.org/users/3373081/items/X2C7E96F"],"itemData":{"id":165,"type":"article-journal","title":"A translation approach to portable ontology specifications","container-title":"Knowledge acquisition","page":"199–220","volume":"5","issue":"2","source":"Google Scholar","author":[{"family":"Gruber","given":"Thomas R."},{"literal":"others"}],"issued":{"date-parts":[["1993"]]}}}],"schema":"https://github.com/citation-style-language/schema/raw/master/csl-citation.json"} </w:instrText>
      </w:r>
      <w:r w:rsidR="00C40647" w:rsidRPr="00D81C28">
        <w:fldChar w:fldCharType="separate"/>
      </w:r>
      <w:r w:rsidR="001833CF" w:rsidRPr="001833CF">
        <w:rPr>
          <w:rFonts w:cs="Arial"/>
        </w:rPr>
        <w:t>(Gruber and others 1993)</w:t>
      </w:r>
      <w:r w:rsidR="00C40647" w:rsidRPr="00D81C28">
        <w:fldChar w:fldCharType="end"/>
      </w:r>
      <w:r w:rsidR="005D3571">
        <w:t xml:space="preserve"> </w:t>
      </w:r>
      <w:r w:rsidRPr="00D81C28">
        <w:t xml:space="preserve">(dependent upon which reasoning profile is adopted for </w:t>
      </w:r>
      <w:r w:rsidR="00436297">
        <w:t>OWL 2</w:t>
      </w:r>
      <w:r w:rsidR="005D3571">
        <w:t xml:space="preserve"> </w:t>
      </w:r>
      <w:r w:rsidR="00190503" w:rsidRPr="00D81C28">
        <w:fldChar w:fldCharType="begin"/>
      </w:r>
      <w:r w:rsidR="001833CF">
        <w:instrText xml:space="preserve"> ADDIN ZOTERO_ITEM CSL_CITATION {"citationID":"55ai18bpt","properties":{"formattedCitation":"(Golbreich 2009)","plainCitation":"(Golbreich 2009)"},"citationItems":[{"id":315,"uris":["http://zotero.org/users/3373081/items/8XRNJJQK"],"uri":["http://zotero.org/users/3373081/items/8XRNJJQK"],"itemData":{"id":315,"type":"article-journal","title":"OWL 2 Web Ontology Language New Features and Rationale","source":"Google Scholar","abstract":"The OWL 2 Web Ontology Language, informally OWL 2, is an ontology language\nfor the Semantic Web with formally defined meaning. OWL 2 ontologies provide\nclasses, properties, individuals, and data values and are stored as Semantic Web\ndocuments. OWL 2 ontologies can be used along with information written in RDF,\nand OWL 2 ontologies themselves are primarily exchanged as RDF documents.\nThe OWL 2\nDocument Overview\ndescribes the overall state of OWL 2, and should\nbe read before other OWL 2 documents","URL":"http://www.w3.org/2009/pdf/NOTE-owl2-manchester-syntax-20091027.pdf","editor":[{"family":"Golbreich","given":"Christine"}],"issued":{"date-parts":[["2009",10]]},"accessed":{"date-parts":[["2016",12,13]]}}}],"schema":"https://github.com/citation-style-language/schema/raw/master/csl-citation.json"} </w:instrText>
      </w:r>
      <w:r w:rsidR="00190503" w:rsidRPr="00D81C28">
        <w:fldChar w:fldCharType="separate"/>
      </w:r>
      <w:r w:rsidR="001833CF" w:rsidRPr="001833CF">
        <w:rPr>
          <w:rFonts w:cs="Arial"/>
        </w:rPr>
        <w:t>(Golbreich 2009)</w:t>
      </w:r>
      <w:r w:rsidR="00190503" w:rsidRPr="00D81C28">
        <w:fldChar w:fldCharType="end"/>
      </w:r>
      <w:r w:rsidR="00190503" w:rsidRPr="00D81C28">
        <w:t>)</w:t>
      </w:r>
      <w:r w:rsidRPr="00D81C28">
        <w:t>. This means that providing the ontology meets certain rest</w:t>
      </w:r>
      <w:r w:rsidR="005D3571">
        <w:t>rictions then new inferences may</w:t>
      </w:r>
      <w:r w:rsidRPr="00D81C28">
        <w:t xml:space="preserve"> be drawn using some form of a description log</w:t>
      </w:r>
      <w:r w:rsidR="00190503" w:rsidRPr="00D81C28">
        <w:t>ic (DL) reasoner, such as Pellet</w:t>
      </w:r>
      <w:r w:rsidRPr="00D81C28">
        <w:t xml:space="preserve"> </w:t>
      </w:r>
      <w:r w:rsidR="00190503" w:rsidRPr="00D81C28">
        <w:fldChar w:fldCharType="begin"/>
      </w:r>
      <w:r w:rsidR="001833CF">
        <w:instrText xml:space="preserve"> ADDIN ZOTERO_ITEM CSL_CITATION {"citationID":"2m5cqtlb1c","properties":{"formattedCitation":"(Sirin et al. 2007)","plainCitation":"(Sirin et al. 2007)"},"citationItems":[{"id":358,"uris":["http://zotero.org/users/3373081/items/P6ID2UVU"],"uri":["http://zotero.org/users/3373081/items/P6ID2UVU"],"itemData":{"id":358,"type":"article-journal","title":"Pellet: A practical OWL-DL reasoner","container-title":"Web Semantics: Science, Services and Agents on the World Wide Web","page":"51-53","volume":"5","issue":"2","source":"CrossRef","DOI":"10.1016/j.websem.2007.03.004","ISSN":"15708268","shortTitle":"Pellet","language":"en","author":[{"family":"Sirin","given":"Evren"},{"family":"Parsia","given":"Bijan"},{"family":"Grau","given":"Bernardo Cuenca"},{"family":"Kalyanpur","given":"Aditya"},{"family":"Katz","given":"Yarden"}],"issued":{"date-parts":[["2007",6]]}}}],"schema":"https://github.com/citation-style-language/schema/raw/master/csl-citation.json"} </w:instrText>
      </w:r>
      <w:r w:rsidR="00190503" w:rsidRPr="00D81C28">
        <w:fldChar w:fldCharType="separate"/>
      </w:r>
      <w:r w:rsidR="001833CF" w:rsidRPr="001833CF">
        <w:rPr>
          <w:rFonts w:cs="Arial"/>
        </w:rPr>
        <w:t>(Sirin et al. 2007)</w:t>
      </w:r>
      <w:r w:rsidR="00190503" w:rsidRPr="00D81C28">
        <w:fldChar w:fldCharType="end"/>
      </w:r>
      <w:r w:rsidRPr="00D81C28">
        <w:t>, FACT+</w:t>
      </w:r>
      <w:r w:rsidR="00190503" w:rsidRPr="00D81C28">
        <w:t>+</w:t>
      </w:r>
      <w:r w:rsidR="00AA7086">
        <w:t xml:space="preserve"> </w:t>
      </w:r>
      <w:r w:rsidR="00C40647" w:rsidRPr="00D81C28">
        <w:fldChar w:fldCharType="begin"/>
      </w:r>
      <w:r w:rsidR="001833CF">
        <w:instrText xml:space="preserve"> ADDIN ZOTERO_ITEM CSL_CITATION {"citationID":"28tiqemst5","properties":{"formattedCitation":"(Tsarkov and Horrocks 2006)","plainCitation":"(Tsarkov and Horrocks 2006)"},"citationItems":[{"id":378,"uris":["http://zotero.org/users/3373081/items/U729BA3X"],"uri":["http://zotero.org/users/3373081/items/U729BA3X"],"itemData":{"id":378,"type":"paper-conference","title":"FaCT++ Description Logic Reasoner: System Description","container-title":"Automated Reasoning","collection-title":"Lecture Notes in Computer Science","publisher":"Springer Berlin Heidelberg","page":"292-297","source":"link.springer.com","event":"International Joint Conference on Automated Reasoning","abstract":"This is a system description of the Description Logic reasoner FaCT++. The reasoner implements a tableaux decision procedure for the well known SHOIQSHOIQ\\mathcal{SHOIQ} description logic, with additional support for datatypes, including strings and integers. The system employs a wide range of performance enhancing optimisations, including both standard techniques (such as absorption and model merging) and newly developed ones (such as ordering heuristics and taxonomic classification). FaCT++ can, via the standard DIG interface, be used to provide reasoning services for ontology engineering tools supporting the OWL DL ontology language.","URL":"http://link.springer.com/chapter/10.1007/11814771_26","ISBN":"978-3-540-37187-8","note":"DOI: 10.1007/11814771_26","shortTitle":"FaCT++ Description Logic Reasoner","language":"en","author":[{"family":"Tsarkov","given":"Dmitry"},{"family":"Horrocks","given":"Ian"}],"editor":[{"family":"Furbach","given":"Ulrich"},{"family":"Shankar","given":"Natarajan"}],"issued":{"date-parts":[["2006",8,17]]},"accessed":{"date-parts":[["2016",12,20]]}}}],"schema":"https://github.com/citation-style-language/schema/raw/master/csl-citation.json"} </w:instrText>
      </w:r>
      <w:r w:rsidR="00C40647" w:rsidRPr="00D81C28">
        <w:fldChar w:fldCharType="separate"/>
      </w:r>
      <w:r w:rsidR="001833CF" w:rsidRPr="001833CF">
        <w:rPr>
          <w:rFonts w:cs="Arial"/>
        </w:rPr>
        <w:t>(Tsarkov and Horrocks 2006)</w:t>
      </w:r>
      <w:r w:rsidR="00C40647" w:rsidRPr="00D81C28">
        <w:fldChar w:fldCharType="end"/>
      </w:r>
      <w:r w:rsidRPr="00D81C28">
        <w:t>,</w:t>
      </w:r>
      <w:r w:rsidR="00C40647" w:rsidRPr="00D81C28">
        <w:t xml:space="preserve"> ELK </w:t>
      </w:r>
      <w:r w:rsidR="00C40647" w:rsidRPr="00D81C28">
        <w:fldChar w:fldCharType="begin"/>
      </w:r>
      <w:r w:rsidR="001833CF">
        <w:instrText xml:space="preserve"> ADDIN ZOTERO_ITEM CSL_CITATION {"citationID":"199sa8dlg2","properties":{"formattedCitation":"{\\rtf (Kazakov, Kr\\uc0\\u246{}tzsch, and Simancik 2012)}","plainCitation":"(Kazakov, Krötzsch, and Simancik 2012)"},"citationItems":[{"id":361,"uris":["http://zotero.org/users/3373081/items/26NVUIIU"],"uri":["http://zotero.org/users/3373081/items/26NVUIIU"],"itemData":{"id":361,"type":"paper-conference","title":"ELK Reasoner: Architecture and Evaluation.","container-title":"ORE","source":"Google Scholar","URL":"https://www.uni-ulm.de/fileadmin/website_uni_ulm/iui.inst.090/Publikationen/2012/KazKroSim12ELK_ORE.pdf","shortTitle":"ELK Reasoner","author":[{"family":"Kazakov","given":"Yevgeny"},{"family":"Krötzsch","given":"Markus"},{"family":"Simancik","given":"Frantisek"}],"issued":{"date-parts":[["2012"]]},"accessed":{"date-parts":[["2016",12,20]]}}}],"schema":"https://github.com/citation-style-language/schema/raw/master/csl-citation.json"} </w:instrText>
      </w:r>
      <w:r w:rsidR="00C40647" w:rsidRPr="00D81C28">
        <w:fldChar w:fldCharType="separate"/>
      </w:r>
      <w:r w:rsidR="001833CF" w:rsidRPr="001833CF">
        <w:rPr>
          <w:rFonts w:cs="Arial"/>
          <w:szCs w:val="24"/>
        </w:rPr>
        <w:t>(Kazakov, Krötzsch, and Simancik 2012)</w:t>
      </w:r>
      <w:r w:rsidR="00C40647" w:rsidRPr="00D81C28">
        <w:fldChar w:fldCharType="end"/>
      </w:r>
      <w:r w:rsidR="00C40647" w:rsidRPr="00D81C28">
        <w:t xml:space="preserve">, Hermit </w:t>
      </w:r>
      <w:r w:rsidR="00C40647" w:rsidRPr="00D81C28">
        <w:fldChar w:fldCharType="begin"/>
      </w:r>
      <w:r w:rsidR="001833CF">
        <w:instrText xml:space="preserve"> ADDIN ZOTERO_ITEM CSL_CITATION {"citationID":"1drvqnlhpg","properties":{"formattedCitation":"(Shearer, Motik, and Horrocks 2008)","plainCitation":"(Shearer, Motik, and Horrocks 2008)"},"citationItems":[{"id":376,"uris":["http://zotero.org/users/3373081/items/P8K2AJWS"],"uri":["http://zotero.org/users/3373081/items/P8K2AJWS"],"itemData":{"id":376,"type":"paper-conference","title":"HermiT: A Highly-Efficient OWL Reasoner.","container-title":"OWLED","page":"91","volume":"432","source":"Google Scholar","URL":"http://www.cs.ox.ac.uk/boris.motik/pubs/smh08HermiT.pdf","shortTitle":"HermiT","author":[{"family":"Shearer","given":"Rob"},{"family":"Motik","given":"Boris"},{"family":"Horrocks","given":"Ian"}],"issued":{"date-parts":[["2008"]]},"accessed":{"date-parts":[["2016",12,20]]}}}],"schema":"https://github.com/citation-style-language/schema/raw/master/csl-citation.json"} </w:instrText>
      </w:r>
      <w:r w:rsidR="00C40647" w:rsidRPr="00D81C28">
        <w:fldChar w:fldCharType="separate"/>
      </w:r>
      <w:r w:rsidR="001833CF" w:rsidRPr="001833CF">
        <w:rPr>
          <w:rFonts w:cs="Arial"/>
        </w:rPr>
        <w:t>(Shearer, Motik, and Horrocks 2008)</w:t>
      </w:r>
      <w:r w:rsidR="00C40647" w:rsidRPr="00D81C28">
        <w:fldChar w:fldCharType="end"/>
      </w:r>
      <w:r w:rsidR="00C40647" w:rsidRPr="00D81C28">
        <w:t xml:space="preserve">, Ontop </w:t>
      </w:r>
      <w:r w:rsidR="00C40647" w:rsidRPr="00D81C28">
        <w:fldChar w:fldCharType="begin"/>
      </w:r>
      <w:r w:rsidR="001833CF">
        <w:instrText xml:space="preserve"> ADDIN ZOTERO_ITEM CSL_CITATION {"citationID":"pgg9k65bi","properties":{"formattedCitation":"(Bagosi et al. 2014)","plainCitation":"(Bagosi et al. 2014)"},"citationItems":[{"id":364,"uris":["http://zotero.org/users/3373081/items/57UWBB8G"],"uri":["http://zotero.org/users/3373081/items/57UWBB8G"],"itemData":{"id":364,"type":"paper-conference","title":"The Ontop Framework for Ontology Based Data Access","container-title":"The Semantic Web and Web Science","collection-title":"Communications in Computer and Information Science","publisher":"Springer Berlin Heidelberg","page":"67-77","source":"link.springer.com","event":"Chinese Semantic Web and Web Science Conference","abstract":"Ontology Based Data Access (OBDA) [4] is a paradigm of accessing data trough a conceptual layer. Usually, the conceptual layer is expressed in the form of an RDF(S) [10] or OWL [15] ontology, and the data is stored in relational databases.","URL":"http://link.springer.com/chapter/10.1007/978-3-662-45495-4_6","ISBN":"978-3-662-45494-7","note":"DOI: 10.1007/978-3-662-45495-4_6","language":"en","author":[{"family":"Bagosi","given":"Timea"},{"family":"Calvanese","given":"Diego"},{"family":"Hardi","given":"Josef"},{"family":"Komla-Ebri","given":"Sarah"},{"family":"Lanti","given":"Davide"},{"family":"Rezk","given":"Martin"},{"family":"Rodríguez-Muro","given":"Mariano"},{"family":"Slusnys","given":"Mindaugas"},{"family":"Xiao","given":"Guohui"}],"editor":[{"family":"Zhao","given":"Dongyan"},{"family":"Du","given":"Jianfeng"},{"family":"Wang","given":"Haofen"},{"family":"Wang","given":"Peng"},{"family":"Ji","given":"Donghong"},{"family":"Pan","given":"Jeff Z."}],"issued":{"date-parts":[["2014",8,8]]},"accessed":{"date-parts":[["2016",12,20]]}}}],"schema":"https://github.com/citation-style-language/schema/raw/master/csl-citation.json"} </w:instrText>
      </w:r>
      <w:r w:rsidR="00C40647" w:rsidRPr="00D81C28">
        <w:fldChar w:fldCharType="separate"/>
      </w:r>
      <w:r w:rsidR="001833CF" w:rsidRPr="001833CF">
        <w:rPr>
          <w:rFonts w:cs="Arial"/>
        </w:rPr>
        <w:t>(Bagosi et al. 2014)</w:t>
      </w:r>
      <w:r w:rsidR="00C40647" w:rsidRPr="00D81C28">
        <w:fldChar w:fldCharType="end"/>
      </w:r>
      <w:r w:rsidR="00C40647" w:rsidRPr="00D81C28">
        <w:t xml:space="preserve"> , jcel</w:t>
      </w:r>
      <w:r w:rsidR="00AA7086">
        <w:t xml:space="preserve"> </w:t>
      </w:r>
      <w:r w:rsidR="00D44A89" w:rsidRPr="00D81C28">
        <w:fldChar w:fldCharType="begin"/>
      </w:r>
      <w:r w:rsidR="001833CF">
        <w:instrText xml:space="preserve"> ADDIN ZOTERO_ITEM CSL_CITATION {"citationID":"1f0j2bf9b3","properties":{"formattedCitation":"(Mendez 2012)","plainCitation":"(Mendez 2012)"},"citationItems":[{"id":367,"uris":["http://zotero.org/users/3373081/items/9EW4XAKU"],"uri":["http://zotero.org/users/3373081/items/9EW4XAKU"],"itemData":{"id":367,"type":"paper-conference","title":"jcel: A Modular Rule-based Reasoner.","container-title":"ORE","source":"Google Scholar","URL":"http://ceur-ws.org/Vol-858/ore2012_proceedings.pdf#page=130","shortTitle":"jcel","author":[{"family":"Mendez","given":"Julian"}],"issued":{"date-parts":[["2012"]]},"accessed":{"date-parts":[["2016",12,20]]}}}],"schema":"https://github.com/citation-style-language/schema/raw/master/csl-citation.json"} </w:instrText>
      </w:r>
      <w:r w:rsidR="00D44A89" w:rsidRPr="00D81C28">
        <w:fldChar w:fldCharType="separate"/>
      </w:r>
      <w:r w:rsidR="001833CF" w:rsidRPr="001833CF">
        <w:rPr>
          <w:rFonts w:cs="Arial"/>
        </w:rPr>
        <w:t>(Mendez 2012)</w:t>
      </w:r>
      <w:r w:rsidR="00D44A89" w:rsidRPr="00D81C28">
        <w:fldChar w:fldCharType="end"/>
      </w:r>
      <w:r w:rsidR="00C40647" w:rsidRPr="00D81C28">
        <w:t xml:space="preserve"> and Drools</w:t>
      </w:r>
      <w:r w:rsidR="00356A47" w:rsidRPr="00D81C28">
        <w:t xml:space="preserve"> </w:t>
      </w:r>
      <w:r w:rsidR="00356A47" w:rsidRPr="00D81C28">
        <w:fldChar w:fldCharType="begin"/>
      </w:r>
      <w:r w:rsidR="001833CF">
        <w:instrText xml:space="preserve"> ADDIN ZOTERO_ITEM CSL_CITATION {"citationID":"em1hf0ln4","properties":{"formattedCitation":"(Proctor et al. 2008)","plainCitation":"(Proctor et al. 2008)"},"citationItems":[{"id":369,"uris":["http://zotero.org/users/3373081/items/ESTXSC8B"],"uri":["http://zotero.org/users/3373081/items/ESTXSC8B"],"itemData":{"id":369,"type":"article-journal","title":"Drools documentation","container-title":"JBoss","page":"2008","volume":"5","issue":"05","source":"Google Scholar","author":[{"family":"Proctor","given":"Mark"},{"family":"Neale","given":"Michael"},{"family":"Lin","given":"Peter"},{"family":"Frandsen","given":"Michael"}],"issued":{"date-parts":[["2008"]]}}}],"schema":"https://github.com/citation-style-language/schema/raw/master/csl-citation.json"} </w:instrText>
      </w:r>
      <w:r w:rsidR="00356A47" w:rsidRPr="00D81C28">
        <w:fldChar w:fldCharType="separate"/>
      </w:r>
      <w:r w:rsidR="001833CF" w:rsidRPr="001833CF">
        <w:rPr>
          <w:rFonts w:cs="Arial"/>
        </w:rPr>
        <w:t>(Proctor et al. 2008)</w:t>
      </w:r>
      <w:r w:rsidR="00356A47" w:rsidRPr="00D81C28">
        <w:fldChar w:fldCharType="end"/>
      </w:r>
      <w:r w:rsidR="00356A47" w:rsidRPr="00D81C28">
        <w:t>.</w:t>
      </w:r>
      <w:r w:rsidRPr="00D81C28">
        <w:t xml:space="preserve"> Such inference, if novel would represent new information about the GLAMURS project.</w:t>
      </w:r>
    </w:p>
    <w:p w14:paraId="08B1139A" w14:textId="3E75B4E2" w:rsidR="00056D63" w:rsidRPr="00D81C28" w:rsidRDefault="00ED1D69" w:rsidP="00ED1D69">
      <w:pPr>
        <w:pStyle w:val="BodyText"/>
      </w:pPr>
      <w:r w:rsidRPr="00D81C28">
        <w:t xml:space="preserve">DL </w:t>
      </w:r>
      <w:r w:rsidR="00356A47" w:rsidRPr="00D81C28">
        <w:t>was developed bas</w:t>
      </w:r>
      <w:r w:rsidR="005D3571">
        <w:t>ed originally on Minski’s frame</w:t>
      </w:r>
      <w:r w:rsidRPr="00D81C28">
        <w:t xml:space="preserve"> logic </w:t>
      </w:r>
      <w:r w:rsidR="00D44A89" w:rsidRPr="00D81C28">
        <w:fldChar w:fldCharType="begin"/>
      </w:r>
      <w:r w:rsidR="001833CF">
        <w:instrText xml:space="preserve"> ADDIN ZOTERO_ITEM CSL_CITATION {"citationID":"rKWaUc9Z","properties":{"formattedCitation":"(Nardi, Brachman, and others 2003, 9)","plainCitation":"(Nardi, Brachman, and others 2003, 9)"},"citationItems":[{"id":363,"uris":["http://zotero.org/users/3373081/items/4ZUCDIJH"],"uri":["http://zotero.org/users/3373081/items/4ZUCDIJH"],"itemData":{"id":363,"type":"paper-conference","title":"An Introduction to Description Logics.","container-title":"Description logic handbook","page":"1–40","source":"Google Scholar","URL":"http://vision.unipv.it/IA2/aa2004-2005/IntroductionToDescriptionLogics-01.pdf","author":[{"family":"Nardi","given":"Daniele"},{"family":"Brachman","given":"Ronald J."},{"literal":"others"}],"issued":{"date-parts":[["2003"]]},"accessed":{"date-parts":[["2016",12,20]]}},"locator":"9","label":"page"}],"schema":"https://github.com/citation-style-language/schema/raw/master/csl-citation.json"} </w:instrText>
      </w:r>
      <w:r w:rsidR="00D44A89" w:rsidRPr="00D81C28">
        <w:fldChar w:fldCharType="separate"/>
      </w:r>
      <w:r w:rsidR="001833CF" w:rsidRPr="001833CF">
        <w:rPr>
          <w:rFonts w:cs="Arial"/>
        </w:rPr>
        <w:t>(Nardi, Brachman, and others 2003, 9)</w:t>
      </w:r>
      <w:r w:rsidR="00D44A89" w:rsidRPr="00D81C28">
        <w:fldChar w:fldCharType="end"/>
      </w:r>
      <w:r w:rsidR="00712B82">
        <w:t>, which</w:t>
      </w:r>
      <w:r w:rsidRPr="00D81C28">
        <w:t xml:space="preserve"> is constructed from </w:t>
      </w:r>
      <w:r w:rsidRPr="00712B82">
        <w:rPr>
          <w:i/>
        </w:rPr>
        <w:t>concepts</w:t>
      </w:r>
      <w:r w:rsidRPr="00D81C28">
        <w:t xml:space="preserve"> and </w:t>
      </w:r>
      <w:r w:rsidRPr="00712B82">
        <w:rPr>
          <w:i/>
        </w:rPr>
        <w:t>roles</w:t>
      </w:r>
      <w:r w:rsidRPr="00D81C28">
        <w:t xml:space="preserve">. Roles tie concepts together, and concepts type individuals. Although some inferences can be drawn about roles and concepts, such inference is necessarily limited to such things as hierarchies, domain and codomain restrictions </w:t>
      </w:r>
      <w:r w:rsidR="00190503" w:rsidRPr="00D81C28">
        <w:fldChar w:fldCharType="begin"/>
      </w:r>
      <w:r w:rsidR="001833CF">
        <w:instrText xml:space="preserve"> ADDIN ZOTERO_ITEM CSL_CITATION {"citationID":"1edch5v3as","properties":{"formattedCitation":"(Sirin et al. 2007)","plainCitation":"(Sirin et al. 2007)"},"citationItems":[{"id":358,"uris":["http://zotero.org/users/3373081/items/P6ID2UVU"],"uri":["http://zotero.org/users/3373081/items/P6ID2UVU"],"itemData":{"id":358,"type":"article-journal","title":"Pellet: A practical OWL-DL reasoner","container-title":"Web Semantics: Science, Services and Agents on the World Wide Web","page":"51-53","volume":"5","issue":"2","source":"CrossRef","DOI":"10.1016/j.websem.2007.03.004","ISSN":"15708268","shortTitle":"Pellet","language":"en","author":[{"family":"Sirin","given":"Evren"},{"family":"Parsia","given":"Bijan"},{"family":"Grau","given":"Bernardo Cuenca"},{"family":"Kalyanpur","given":"Aditya"},{"family":"Katz","given":"Yarden"}],"issued":{"date-parts":[["2007",6]]}}}],"schema":"https://github.com/citation-style-language/schema/raw/master/csl-citation.json"} </w:instrText>
      </w:r>
      <w:r w:rsidR="00190503" w:rsidRPr="00D81C28">
        <w:fldChar w:fldCharType="separate"/>
      </w:r>
      <w:r w:rsidR="001833CF" w:rsidRPr="001833CF">
        <w:rPr>
          <w:rFonts w:cs="Arial"/>
        </w:rPr>
        <w:t>(Sirin et al. 2007)</w:t>
      </w:r>
      <w:r w:rsidR="00190503" w:rsidRPr="00D81C28">
        <w:fldChar w:fldCharType="end"/>
      </w:r>
      <w:r w:rsidRPr="00D81C28">
        <w:t>. It is these roles and concepts act on individuals that are of the most interest. From these roles, we then we can draw inferences about that individual if it of a certain type.</w:t>
      </w:r>
    </w:p>
    <w:p w14:paraId="0C49BBC3" w14:textId="6C261665" w:rsidR="00056D63" w:rsidRPr="00D81C28" w:rsidRDefault="00056D63" w:rsidP="00056D63">
      <w:pPr>
        <w:pStyle w:val="BodyText"/>
      </w:pPr>
      <w:r w:rsidRPr="00D81C28">
        <w:t>For us to make new inferences about the GLAMURS project</w:t>
      </w:r>
      <w:r w:rsidR="00712B82">
        <w:t>,</w:t>
      </w:r>
      <w:r w:rsidRPr="00D81C28">
        <w:t xml:space="preserve"> the ontology has to be constructed as a set of individuals, with roles or properties asserted against those </w:t>
      </w:r>
      <w:r w:rsidR="00FA7160" w:rsidRPr="00D81C28">
        <w:t>individual</w:t>
      </w:r>
      <w:r w:rsidRPr="00D81C28">
        <w:t xml:space="preserve"> and then reasoning may take place over the result and see what new inferences are drawn and how these might be useful. To briefly illustrate by paraphrasing a much used syllogism:</w:t>
      </w:r>
    </w:p>
    <w:p w14:paraId="03B4DFE4" w14:textId="0AC569A5" w:rsidR="00056D63" w:rsidRPr="00D81C28" w:rsidRDefault="00056D63" w:rsidP="00056D63">
      <w:pPr>
        <w:pStyle w:val="BodyText"/>
        <w:rPr>
          <w:i/>
        </w:rPr>
      </w:pPr>
      <w:r w:rsidRPr="00D81C28">
        <w:rPr>
          <w:i/>
        </w:rPr>
        <w:t xml:space="preserve">All </w:t>
      </w:r>
      <w:r w:rsidR="00712B82">
        <w:rPr>
          <w:i/>
        </w:rPr>
        <w:t>Humans</w:t>
      </w:r>
      <w:r w:rsidRPr="00D81C28">
        <w:rPr>
          <w:i/>
        </w:rPr>
        <w:t xml:space="preserve"> are Mortal</w:t>
      </w:r>
    </w:p>
    <w:p w14:paraId="4CFDDC35" w14:textId="77777777" w:rsidR="00056D63" w:rsidRPr="00D81C28" w:rsidRDefault="00056D63" w:rsidP="00056D63">
      <w:pPr>
        <w:pStyle w:val="BodyText"/>
      </w:pPr>
      <w:r w:rsidRPr="00D81C28">
        <w:t>In ontological terms this might be represented by the TBox axiom:</w:t>
      </w:r>
    </w:p>
    <w:p w14:paraId="41F5C7CD" w14:textId="3CD2AB88" w:rsidR="00056D63" w:rsidRPr="00D81C28" w:rsidRDefault="00056D63" w:rsidP="00056D63">
      <w:pPr>
        <w:pStyle w:val="Code"/>
        <w:rPr>
          <w:rFonts w:ascii="Cambria Math" w:hAnsi="Cambria Math"/>
          <w:oMath/>
        </w:rPr>
      </w:pPr>
      <m:oMathPara>
        <m:oMath>
          <m:r>
            <m:rPr>
              <m:sty m:val="bi"/>
            </m:rPr>
            <w:rPr>
              <w:rFonts w:ascii="Cambria Math" w:hAnsi="Cambria Math" w:cs="Times New Roman"/>
            </w:rPr>
            <m:t>∀</m:t>
          </m:r>
          <m:r>
            <m:rPr>
              <m:sty m:val="bi"/>
            </m:rPr>
            <w:rPr>
              <w:rFonts w:ascii="Cambria Math" w:hAnsi="Cambria Math"/>
            </w:rPr>
            <m:t>m ϵ Human → ∃ n ∈ Dies: haveProperty(m,n)</m:t>
          </m:r>
        </m:oMath>
      </m:oMathPara>
    </w:p>
    <w:p w14:paraId="0CFEE88E" w14:textId="7B427263" w:rsidR="00056D63" w:rsidRPr="00D81C28" w:rsidRDefault="00056D63" w:rsidP="00056D63">
      <w:pPr>
        <w:pStyle w:val="BodyText"/>
      </w:pPr>
      <w:r w:rsidRPr="00D81C28">
        <w:t xml:space="preserve">representing the fact all instances of the type </w:t>
      </w:r>
      <w:r w:rsidR="00712B82">
        <w:rPr>
          <w:rStyle w:val="CodeChar"/>
        </w:rPr>
        <w:t>Human</w:t>
      </w:r>
      <w:r w:rsidRPr="00D81C28">
        <w:t xml:space="preserve"> will have an object property an instance of the type </w:t>
      </w:r>
      <w:r w:rsidR="00712B82">
        <w:rPr>
          <w:rStyle w:val="CodeChar"/>
        </w:rPr>
        <w:t>Dies</w:t>
      </w:r>
      <w:r w:rsidRPr="00D81C28">
        <w:t>,</w:t>
      </w:r>
      <w:r w:rsidR="00AA7086">
        <w:t xml:space="preserve"> </w:t>
      </w:r>
      <w:r w:rsidRPr="00D81C28">
        <w:t xml:space="preserve">which may, for instance have some data value property, such as date of death, or some such, linked by the axiom. So what about the individual Socrates, who is an instance of a </w:t>
      </w:r>
      <w:r w:rsidR="00712B82">
        <w:rPr>
          <w:rStyle w:val="CodeChar"/>
        </w:rPr>
        <w:t>Human</w:t>
      </w:r>
      <w:r w:rsidRPr="00D81C28">
        <w:t xml:space="preserve">? We know that the individual Socrates with have some instance of the class </w:t>
      </w:r>
      <w:r w:rsidR="00712B82">
        <w:rPr>
          <w:rStyle w:val="CodeChar"/>
        </w:rPr>
        <w:t>Dies</w:t>
      </w:r>
      <w:r w:rsidRPr="00D81C28">
        <w:t>, i.e. Socrates is indeed mortal: a new inference. Thus to make use of the axiomatic power of ontologies, then individuals are required.</w:t>
      </w:r>
    </w:p>
    <w:p w14:paraId="2A2C4456" w14:textId="2398214D" w:rsidR="00056D63" w:rsidRPr="00D81C28" w:rsidRDefault="00056D63" w:rsidP="00056D63">
      <w:pPr>
        <w:pStyle w:val="BodyText"/>
      </w:pPr>
      <w:r w:rsidRPr="00D81C28">
        <w:t xml:space="preserve">In order to obtain the required individuals then it is necessary to firstly construct the axiomatic ontology of the project. This will primarily be a TBox ontology, in that we will try and construct an ontology that links high level concepts by relations. The concepts will be the ontological classes mentioned in section </w:t>
      </w:r>
      <w:r w:rsidR="00207ADD" w:rsidRPr="00D81C28">
        <w:fldChar w:fldCharType="begin"/>
      </w:r>
      <w:r w:rsidR="00207ADD" w:rsidRPr="00D81C28">
        <w:instrText xml:space="preserve"> REF _Ref469928832 \r \h </w:instrText>
      </w:r>
      <w:r w:rsidR="00207ADD" w:rsidRPr="00D81C28">
        <w:fldChar w:fldCharType="separate"/>
      </w:r>
      <w:r w:rsidR="000F2DB1" w:rsidRPr="00D81C28">
        <w:t>1</w:t>
      </w:r>
      <w:r w:rsidR="00207ADD" w:rsidRPr="00D81C28">
        <w:fldChar w:fldCharType="end"/>
      </w:r>
      <w:r w:rsidRPr="00D81C28">
        <w:t>, the introduction, and the links will correspond to object properties, and lastly if these classes or concepts have any concrete measurable properties then these will become the data value properties both of which were introduced in the same section.</w:t>
      </w:r>
    </w:p>
    <w:p w14:paraId="7F466C48" w14:textId="47515CB5" w:rsidR="00056D63" w:rsidRPr="00D81C28" w:rsidRDefault="00056D63" w:rsidP="00056D63">
      <w:pPr>
        <w:pStyle w:val="BodyText"/>
      </w:pPr>
      <w:r w:rsidRPr="00D81C28">
        <w:t>To achieve this mirroring of the entire GLAMURS ontology, then a new framework is required. This framework has been created</w:t>
      </w:r>
      <w:r w:rsidR="00AA7086">
        <w:t xml:space="preserve"> </w:t>
      </w:r>
      <w:r w:rsidRPr="00D81C28">
        <w:t xml:space="preserve">as the additional ontology denoted the </w:t>
      </w:r>
      <w:r w:rsidRPr="00D81C28">
        <w:rPr>
          <w:b/>
          <w:i/>
        </w:rPr>
        <w:t>mirror</w:t>
      </w:r>
      <w:r w:rsidRPr="00D81C28">
        <w:t xml:space="preserve"> ontology. This ontology is illustrated in </w:t>
      </w:r>
      <w:r w:rsidR="00207ADD" w:rsidRPr="00D81C28">
        <w:fldChar w:fldCharType="begin"/>
      </w:r>
      <w:r w:rsidR="00207ADD" w:rsidRPr="00D81C28">
        <w:instrText xml:space="preserve"> REF _Ref469904216 \h </w:instrText>
      </w:r>
      <w:r w:rsidR="00207ADD" w:rsidRPr="00D81C28">
        <w:fldChar w:fldCharType="separate"/>
      </w:r>
      <w:r w:rsidR="000F2DB1" w:rsidRPr="00D81C28">
        <w:t>Figure 9</w:t>
      </w:r>
      <w:r w:rsidR="00207ADD" w:rsidRPr="00D81C28">
        <w:fldChar w:fldCharType="end"/>
      </w:r>
      <w:r w:rsidRPr="00D81C28">
        <w:t xml:space="preserve"> and may be found on GitHub</w:t>
      </w:r>
      <w:r w:rsidR="00DE3C81">
        <w:t xml:space="preserve"> at</w:t>
      </w:r>
      <w:r w:rsidRPr="00D81C28">
        <w:t xml:space="preserve"> </w:t>
      </w:r>
      <w:hyperlink r:id="rId25" w:history="1">
        <w:r w:rsidR="00DE3C81">
          <w:rPr>
            <w:rStyle w:val="Hyperlink"/>
          </w:rPr>
          <w:t>https://github.com/DougSalt/GLAMURS/blob/master/ontologies/mirror.owl</w:t>
        </w:r>
      </w:hyperlink>
      <w:r w:rsidRPr="00D81C28">
        <w:t>.</w:t>
      </w:r>
    </w:p>
    <w:p w14:paraId="4BB50C94" w14:textId="77777777" w:rsidR="00515B42" w:rsidRPr="00D81C28" w:rsidRDefault="00515B42" w:rsidP="00515B42">
      <w:pPr>
        <w:pStyle w:val="BodyText"/>
        <w:keepNext/>
      </w:pPr>
      <w:r w:rsidRPr="00D81C28">
        <w:rPr>
          <w:noProof/>
          <w:lang w:eastAsia="en-GB"/>
        </w:rPr>
        <w:drawing>
          <wp:inline distT="0" distB="0" distL="0" distR="0" wp14:anchorId="022772A9" wp14:editId="3E666EFF">
            <wp:extent cx="5760720" cy="403098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data class structur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030980"/>
                    </a:xfrm>
                    <a:prstGeom prst="rect">
                      <a:avLst/>
                    </a:prstGeom>
                  </pic:spPr>
                </pic:pic>
              </a:graphicData>
            </a:graphic>
          </wp:inline>
        </w:drawing>
      </w:r>
    </w:p>
    <w:p w14:paraId="7BB05E82" w14:textId="77777777" w:rsidR="00515B42" w:rsidRPr="00D81C28" w:rsidRDefault="00515B42" w:rsidP="00515B42">
      <w:pPr>
        <w:pStyle w:val="Caption"/>
      </w:pPr>
      <w:bookmarkStart w:id="49" w:name="_Ref469904216"/>
      <w:r w:rsidRPr="00D81C28">
        <w:t xml:space="preserve">Figure </w:t>
      </w:r>
      <w:r w:rsidRPr="00D81C28">
        <w:fldChar w:fldCharType="begin"/>
      </w:r>
      <w:r w:rsidRPr="00D81C28">
        <w:instrText xml:space="preserve"> SEQ Figure \* ARABIC </w:instrText>
      </w:r>
      <w:r w:rsidRPr="00D81C28">
        <w:fldChar w:fldCharType="separate"/>
      </w:r>
      <w:r w:rsidR="000F2DB1" w:rsidRPr="00D81C28">
        <w:t>9</w:t>
      </w:r>
      <w:r w:rsidRPr="00D81C28">
        <w:fldChar w:fldCharType="end"/>
      </w:r>
      <w:bookmarkEnd w:id="49"/>
      <w:r w:rsidRPr="00D81C28">
        <w:t xml:space="preserve"> Metadata for a class</w:t>
      </w:r>
    </w:p>
    <w:p w14:paraId="38268BC7" w14:textId="77777777" w:rsidR="00056D63" w:rsidRPr="00D81C28" w:rsidRDefault="00207ADD" w:rsidP="00056D63">
      <w:r w:rsidRPr="00D81C28">
        <w:fldChar w:fldCharType="begin"/>
      </w:r>
      <w:r w:rsidRPr="00D81C28">
        <w:instrText xml:space="preserve"> REF _Ref469904216 \h </w:instrText>
      </w:r>
      <w:r w:rsidRPr="00D81C28">
        <w:fldChar w:fldCharType="separate"/>
      </w:r>
      <w:r w:rsidR="000F2DB1" w:rsidRPr="00D81C28">
        <w:t>Figure 9</w:t>
      </w:r>
      <w:r w:rsidRPr="00D81C28">
        <w:fldChar w:fldCharType="end"/>
      </w:r>
      <w:r w:rsidR="00056D63" w:rsidRPr="00D81C28">
        <w:t xml:space="preserve"> show</w:t>
      </w:r>
      <w:r w:rsidRPr="00D81C28">
        <w:t>s</w:t>
      </w:r>
      <w:r w:rsidR="00056D63" w:rsidRPr="00D81C28">
        <w:t xml:space="preserve"> how a notional new class is created as a instance</w:t>
      </w:r>
      <w:r w:rsidR="00671EC1" w:rsidRPr="00D81C28">
        <w:t xml:space="preserve">, </w:t>
      </w:r>
      <w:r w:rsidR="00671EC1" w:rsidRPr="00D81C28">
        <w:rPr>
          <w:rStyle w:val="CodeChar"/>
        </w:rPr>
        <w:t>individual:NotionalNewClass</w:t>
      </w:r>
      <w:r w:rsidR="00056D63" w:rsidRPr="00D81C28">
        <w:t xml:space="preserve"> in the class </w:t>
      </w:r>
      <w:r w:rsidR="00056D63" w:rsidRPr="00D81C28">
        <w:rPr>
          <w:rStyle w:val="CodeChar"/>
        </w:rPr>
        <w:t>Term</w:t>
      </w:r>
      <w:r w:rsidR="00056D63" w:rsidRPr="00D81C28">
        <w:t xml:space="preserve"> and then the following role is asserted on that individual (using functional notation):</w:t>
      </w:r>
    </w:p>
    <w:p w14:paraId="39CD1029" w14:textId="77777777" w:rsidR="00056D63" w:rsidRPr="00D81C28" w:rsidRDefault="00056D63" w:rsidP="00056D63">
      <w:pPr>
        <w:pStyle w:val="Code"/>
      </w:pPr>
      <w:r w:rsidRPr="00D81C28">
        <w:t>isOntologicalEntity(</w:t>
      </w:r>
      <w:r w:rsidR="00B57C45" w:rsidRPr="00D81C28">
        <w:t>individual:NotionalNewClass</w:t>
      </w:r>
      <w:r w:rsidRPr="00D81C28">
        <w:t xml:space="preserve"> ontology</w:t>
      </w:r>
      <w:r w:rsidR="00B57C45" w:rsidRPr="00D81C28">
        <w:t>:</w:t>
      </w:r>
      <w:r w:rsidRPr="00D81C28">
        <w:t>class)</w:t>
      </w:r>
    </w:p>
    <w:p w14:paraId="0AF1B796" w14:textId="1CD7F7DB" w:rsidR="00B57C45" w:rsidRPr="00D81C28" w:rsidRDefault="00B57C45" w:rsidP="00056D63">
      <w:r w:rsidRPr="00D81C28">
        <w:t xml:space="preserve">where </w:t>
      </w:r>
      <w:r w:rsidRPr="00D81C28">
        <w:rPr>
          <w:rStyle w:val="CodeChar"/>
        </w:rPr>
        <w:t>individual:NotionalNewClass</w:t>
      </w:r>
      <w:r w:rsidRPr="00D81C28">
        <w:t xml:space="preserve"> is the instantiation as an individual of the class </w:t>
      </w:r>
      <w:r w:rsidRPr="00D81C28">
        <w:rPr>
          <w:rStyle w:val="CodeChar"/>
        </w:rPr>
        <w:t>NotionalNewClass</w:t>
      </w:r>
      <w:r w:rsidRPr="00D81C28">
        <w:t xml:space="preserve">, </w:t>
      </w:r>
      <w:r w:rsidRPr="00D81C28">
        <w:rPr>
          <w:rStyle w:val="CodeChar"/>
        </w:rPr>
        <w:t>ontology:class</w:t>
      </w:r>
      <w:r w:rsidRPr="00D81C28">
        <w:t xml:space="preserve"> is any kind of </w:t>
      </w:r>
      <w:r w:rsidR="00436297">
        <w:t>OWL 2</w:t>
      </w:r>
      <w:r w:rsidRPr="00D81C28">
        <w:t xml:space="preserve"> class represented as an individual and </w:t>
      </w:r>
      <w:r w:rsidRPr="00D81C28">
        <w:rPr>
          <w:rStyle w:val="CodeChar"/>
        </w:rPr>
        <w:t>isOntologyEntity</w:t>
      </w:r>
      <w:r w:rsidRPr="00D81C28">
        <w:t xml:space="preserve"> asserts that the first predicate argument is in a relationship with the second predicate argument.</w:t>
      </w:r>
      <w:r w:rsidR="006E7204" w:rsidRPr="00D81C28">
        <w:t xml:space="preserve"> This asserts that </w:t>
      </w:r>
      <w:r w:rsidR="006E7204" w:rsidRPr="00D81C28">
        <w:rPr>
          <w:rStyle w:val="CodeChar"/>
        </w:rPr>
        <w:t>NotionalNewClass</w:t>
      </w:r>
      <w:r w:rsidR="006E7204" w:rsidRPr="00D81C28">
        <w:t xml:space="preserve"> is a class.</w:t>
      </w:r>
    </w:p>
    <w:p w14:paraId="761C9BED" w14:textId="77777777" w:rsidR="00671EC1" w:rsidRPr="00D81C28" w:rsidRDefault="00671EC1" w:rsidP="00056D63">
      <w:r w:rsidRPr="00D81C28">
        <w:t xml:space="preserve">A couple of notes here. Firstly this is very similar to the instantiation of terminology that takes place in the metadata ontology in section </w:t>
      </w:r>
      <w:r w:rsidR="00207ADD" w:rsidRPr="00D81C28">
        <w:fldChar w:fldCharType="begin"/>
      </w:r>
      <w:r w:rsidR="00207ADD" w:rsidRPr="00D81C28">
        <w:instrText xml:space="preserve"> REF _Ref469840654 \r \h </w:instrText>
      </w:r>
      <w:r w:rsidR="00207ADD" w:rsidRPr="00D81C28">
        <w:fldChar w:fldCharType="separate"/>
      </w:r>
      <w:r w:rsidR="000F2DB1" w:rsidRPr="00D81C28">
        <w:t>2.1</w:t>
      </w:r>
      <w:r w:rsidR="00207ADD" w:rsidRPr="00D81C28">
        <w:fldChar w:fldCharType="end"/>
      </w:r>
      <w:r w:rsidRPr="00D81C28">
        <w:t>, but opposite in direction. Indeed this is where the idea for the process originated in some degree, and moreover explains the slight difference in processing (in the code discussed below) between elements of the ontologies that make use of the metadata ontology and those that don’t.</w:t>
      </w:r>
    </w:p>
    <w:p w14:paraId="4296DA45" w14:textId="19CB0E2F" w:rsidR="00056D63" w:rsidRPr="00D81C28" w:rsidRDefault="00671EC1" w:rsidP="00056D63">
      <w:r w:rsidRPr="00D81C28">
        <w:t>Secondly is should be noted</w:t>
      </w:r>
      <w:r w:rsidR="00056D63" w:rsidRPr="00D81C28">
        <w:t xml:space="preserve"> that assertions can likewise be made about object properties and data value properties, instantiated as instances of </w:t>
      </w:r>
      <w:r w:rsidR="00056D63" w:rsidRPr="00D81C28">
        <w:rPr>
          <w:rStyle w:val="CodeChar"/>
        </w:rPr>
        <w:t>Term</w:t>
      </w:r>
      <w:r w:rsidR="00056D63" w:rsidRPr="00D81C28">
        <w:t xml:space="preserve">. This, in addition with the metadata determined by the </w:t>
      </w:r>
      <w:r w:rsidR="00056D63" w:rsidRPr="00D81C28">
        <w:rPr>
          <w:b/>
          <w:i/>
        </w:rPr>
        <w:t>star</w:t>
      </w:r>
      <w:r w:rsidR="00056D63" w:rsidRPr="00D81C28">
        <w:t xml:space="preserve"> ontology described in </w:t>
      </w:r>
      <w:r w:rsidR="00207ADD" w:rsidRPr="00D81C28">
        <w:fldChar w:fldCharType="begin"/>
      </w:r>
      <w:r w:rsidR="00207ADD" w:rsidRPr="00D81C28">
        <w:instrText xml:space="preserve"> REF _Ref469565878 \r \h </w:instrText>
      </w:r>
      <w:r w:rsidR="00207ADD" w:rsidRPr="00D81C28">
        <w:fldChar w:fldCharType="separate"/>
      </w:r>
      <w:r w:rsidR="000F2DB1" w:rsidRPr="00D81C28">
        <w:t>2.3</w:t>
      </w:r>
      <w:r w:rsidR="00207ADD" w:rsidRPr="00D81C28">
        <w:fldChar w:fldCharType="end"/>
      </w:r>
      <w:r w:rsidR="00056D63" w:rsidRPr="00D81C28">
        <w:t xml:space="preserve">, for example, the class </w:t>
      </w:r>
      <w:r w:rsidR="00056D63" w:rsidRPr="00D81C28">
        <w:rPr>
          <w:rStyle w:val="CodeChar"/>
        </w:rPr>
        <w:t>Person</w:t>
      </w:r>
      <w:r w:rsidR="00056D63" w:rsidRPr="00D81C28">
        <w:t xml:space="preserve"> from the </w:t>
      </w:r>
      <w:r w:rsidR="00056D63" w:rsidRPr="00D81C28">
        <w:rPr>
          <w:b/>
          <w:i/>
        </w:rPr>
        <w:t>in</w:t>
      </w:r>
      <w:r w:rsidR="00207ADD" w:rsidRPr="00D81C28">
        <w:rPr>
          <w:b/>
          <w:i/>
        </w:rPr>
        <w:t>itiative</w:t>
      </w:r>
      <w:r w:rsidR="00207ADD" w:rsidRPr="00D81C28">
        <w:t>,</w:t>
      </w:r>
      <w:r w:rsidR="00056D63" w:rsidRPr="00D81C28">
        <w:t xml:space="preserve"> might have the following </w:t>
      </w:r>
      <w:r w:rsidR="00FA7160" w:rsidRPr="00D81C28">
        <w:t>additional</w:t>
      </w:r>
      <w:r w:rsidR="00056D63" w:rsidRPr="00D81C28">
        <w:t xml:space="preserve"> metadata asserted against it.</w:t>
      </w:r>
    </w:p>
    <w:p w14:paraId="3040569E" w14:textId="77777777" w:rsidR="00056D63" w:rsidRPr="00D81C28" w:rsidRDefault="006E7204" w:rsidP="00056D63">
      <w:r w:rsidRPr="00D81C28">
        <w:rPr>
          <w:rStyle w:val="CodeChar"/>
        </w:rPr>
        <w:t>h</w:t>
      </w:r>
      <w:r w:rsidR="00B57C45" w:rsidRPr="00D81C28">
        <w:rPr>
          <w:rStyle w:val="CodeChar"/>
        </w:rPr>
        <w:t>asOntological</w:t>
      </w:r>
      <w:r w:rsidRPr="00D81C28">
        <w:rPr>
          <w:rStyle w:val="CodeChar"/>
        </w:rPr>
        <w:t>Property</w:t>
      </w:r>
      <w:r w:rsidR="00B57C45" w:rsidRPr="00D81C28">
        <w:rPr>
          <w:rStyle w:val="CodeChar"/>
        </w:rPr>
        <w:t xml:space="preserve">(initiative:Person </w:t>
      </w:r>
      <w:r w:rsidRPr="00D81C28">
        <w:rPr>
          <w:rStyle w:val="CodeChar"/>
        </w:rPr>
        <w:t>topDown:</w:t>
      </w:r>
      <w:r w:rsidR="00B57C45" w:rsidRPr="00D81C28">
        <w:rPr>
          <w:rStyle w:val="CodeChar"/>
        </w:rPr>
        <w:t>ontol</w:t>
      </w:r>
      <w:r w:rsidRPr="00D81C28">
        <w:rPr>
          <w:rStyle w:val="CodeChar"/>
        </w:rPr>
        <w:t>o</w:t>
      </w:r>
      <w:r w:rsidR="00B57C45" w:rsidRPr="00D81C28">
        <w:rPr>
          <w:rStyle w:val="CodeChar"/>
        </w:rPr>
        <w:t>gy)</w:t>
      </w:r>
      <w:r w:rsidR="00B57C45" w:rsidRPr="00D81C28">
        <w:t>,</w:t>
      </w:r>
    </w:p>
    <w:p w14:paraId="2F47C52A" w14:textId="77777777" w:rsidR="00B57C45" w:rsidRPr="00D81C28" w:rsidRDefault="00B57C45" w:rsidP="00056D63">
      <w:r w:rsidRPr="00D81C28">
        <w:rPr>
          <w:rStyle w:val="CodeChar"/>
        </w:rPr>
        <w:t>initative:Person</w:t>
      </w:r>
      <w:r w:rsidRPr="00D81C28">
        <w:t xml:space="preserve"> being the corresponding entity in the ontology </w:t>
      </w:r>
      <w:r w:rsidR="00207ADD" w:rsidRPr="00D81C28">
        <w:rPr>
          <w:b/>
          <w:i/>
        </w:rPr>
        <w:t>initiative</w:t>
      </w:r>
      <w:r w:rsidR="006E7204" w:rsidRPr="00D81C28">
        <w:t xml:space="preserve">, and this asserts that the entity </w:t>
      </w:r>
      <w:r w:rsidR="006E7204" w:rsidRPr="00D81C28">
        <w:rPr>
          <w:rStyle w:val="CodeChar"/>
        </w:rPr>
        <w:t>Person</w:t>
      </w:r>
      <w:r w:rsidR="006E7204" w:rsidRPr="00D81C28">
        <w:t xml:space="preserve">, in this case a class is from a top-down ontology, represented by </w:t>
      </w:r>
      <w:r w:rsidR="006E7204" w:rsidRPr="00D81C28">
        <w:rPr>
          <w:rStyle w:val="CodeChar"/>
        </w:rPr>
        <w:t>topDown:ontology</w:t>
      </w:r>
      <w:r w:rsidR="006E7204" w:rsidRPr="00D81C28">
        <w:t>.</w:t>
      </w:r>
      <w:r w:rsidRPr="00D81C28">
        <w:t xml:space="preserve"> </w:t>
      </w:r>
    </w:p>
    <w:p w14:paraId="6F63A6F5" w14:textId="3F2B3D3F" w:rsidR="006E7204" w:rsidRPr="00D81C28" w:rsidRDefault="006E7204" w:rsidP="00056D63">
      <w:r w:rsidRPr="00D81C28">
        <w:t xml:space="preserve">To create the mirror, a Perl script </w:t>
      </w:r>
      <w:hyperlink r:id="rId27" w:history="1">
        <w:r w:rsidRPr="00D81C28">
          <w:rPr>
            <w:rStyle w:val="Hyperlink"/>
            <w:rFonts w:ascii="Courier New" w:hAnsi="Courier New" w:cs="Courier New"/>
          </w:rPr>
          <w:t>create_terminology_ontology_wrapper.pl</w:t>
        </w:r>
      </w:hyperlink>
      <w:r w:rsidRPr="00D81C28">
        <w:t xml:space="preserve"> was created. This processes the original ontology, creates an individual corresponding to each ontological entity of class, object or data value property and then links in both directions to the original ontological entity (making it easier to check, track and organise in subsequent ontology integration</w:t>
      </w:r>
      <w:r w:rsidR="00712B82">
        <w:t>)</w:t>
      </w:r>
      <w:r w:rsidRPr="00D81C28">
        <w:t xml:space="preserve"> and then indicates what kind of entity the class, object or data property is by asserting the role </w:t>
      </w:r>
      <w:r w:rsidRPr="00DE3C81">
        <w:rPr>
          <w:rStyle w:val="CodeChar"/>
        </w:rPr>
        <w:t>isOntologicalEntity</w:t>
      </w:r>
      <w:r w:rsidRPr="00D81C28">
        <w:t xml:space="preserve"> on one of the three individual representing the types of ontological entities:</w:t>
      </w:r>
    </w:p>
    <w:p w14:paraId="5D0908E0" w14:textId="1C164CE2" w:rsidR="006E7204" w:rsidRPr="00D81C28" w:rsidRDefault="005C298C" w:rsidP="005C298C">
      <w:pPr>
        <w:pStyle w:val="Bullet"/>
      </w:pPr>
      <w:r w:rsidRPr="00D81C28">
        <w:rPr>
          <w:rStyle w:val="CodeChar"/>
        </w:rPr>
        <w:t>ontology:class</w:t>
      </w:r>
      <w:r w:rsidRPr="00D81C28">
        <w:t xml:space="preserve"> – representing </w:t>
      </w:r>
      <w:r w:rsidR="00436297">
        <w:t>OWL 2</w:t>
      </w:r>
      <w:r w:rsidRPr="00D81C28">
        <w:t xml:space="preserve"> classes;</w:t>
      </w:r>
    </w:p>
    <w:p w14:paraId="3EA66D97" w14:textId="1FA3D0BD" w:rsidR="005C298C" w:rsidRPr="00D81C28" w:rsidRDefault="005C298C" w:rsidP="005C298C">
      <w:pPr>
        <w:pStyle w:val="Bullet"/>
      </w:pPr>
      <w:r w:rsidRPr="00D81C28">
        <w:rPr>
          <w:rStyle w:val="CodeChar"/>
        </w:rPr>
        <w:t>ontology:objectproperty</w:t>
      </w:r>
      <w:r w:rsidRPr="00D81C28">
        <w:t xml:space="preserve"> – </w:t>
      </w:r>
      <w:r w:rsidR="00FA7160" w:rsidRPr="00D81C28">
        <w:t>representing</w:t>
      </w:r>
      <w:r w:rsidRPr="00D81C28">
        <w:t xml:space="preserve"> </w:t>
      </w:r>
      <w:r w:rsidR="00436297">
        <w:t>OWL 2</w:t>
      </w:r>
      <w:r w:rsidRPr="00D81C28">
        <w:t xml:space="preserve"> object properties, and</w:t>
      </w:r>
    </w:p>
    <w:p w14:paraId="11C70922" w14:textId="0819EDBE" w:rsidR="005C298C" w:rsidRPr="00D81C28" w:rsidRDefault="005C298C" w:rsidP="00040EB7">
      <w:pPr>
        <w:pStyle w:val="Bullet"/>
        <w:spacing w:after="120"/>
      </w:pPr>
      <w:r w:rsidRPr="00D81C28">
        <w:rPr>
          <w:rStyle w:val="CodeChar"/>
        </w:rPr>
        <w:t>ontology:dataproperty</w:t>
      </w:r>
      <w:r w:rsidRPr="00D81C28">
        <w:t xml:space="preserve"> – representing </w:t>
      </w:r>
      <w:r w:rsidR="00436297">
        <w:t>OWL 2</w:t>
      </w:r>
      <w:r w:rsidRPr="00D81C28">
        <w:t xml:space="preserve"> data value properties.</w:t>
      </w:r>
    </w:p>
    <w:p w14:paraId="1BB61793" w14:textId="77777777" w:rsidR="00040EB7" w:rsidRPr="00D81C28" w:rsidRDefault="005C298C" w:rsidP="00056D63">
      <w:r w:rsidRPr="00D81C28">
        <w:t xml:space="preserve">The new ontology is denoted the mirror ontology and the prefix “mirror-“ is added to the ontology namespace and filename containing the ontology. This process is illustrated in </w:t>
      </w:r>
      <w:r w:rsidR="00207ADD" w:rsidRPr="00D81C28">
        <w:fldChar w:fldCharType="begin"/>
      </w:r>
      <w:r w:rsidR="00207ADD" w:rsidRPr="00D81C28">
        <w:instrText xml:space="preserve"> REF _Ref468958889 \h </w:instrText>
      </w:r>
      <w:r w:rsidR="00207ADD" w:rsidRPr="00D81C28">
        <w:fldChar w:fldCharType="separate"/>
      </w:r>
      <w:r w:rsidR="000F2DB1" w:rsidRPr="00D81C28">
        <w:rPr>
          <w:b/>
        </w:rPr>
        <w:t>Figure 11</w:t>
      </w:r>
      <w:r w:rsidR="00207ADD" w:rsidRPr="00D81C28">
        <w:fldChar w:fldCharType="end"/>
      </w:r>
      <w:r w:rsidRPr="00D81C28">
        <w:t xml:space="preserve">. </w:t>
      </w:r>
      <w:r w:rsidR="00671EC1" w:rsidRPr="00D81C28">
        <w:t xml:space="preserve">Just to reiterate a note above, the processing in the Perl script above differs slightly for those ontologies which include the “metadata” ontologies (the </w:t>
      </w:r>
      <w:r w:rsidR="00671EC1" w:rsidRPr="00D81C28">
        <w:rPr>
          <w:b/>
          <w:i/>
        </w:rPr>
        <w:t>expert</w:t>
      </w:r>
      <w:r w:rsidR="00671EC1" w:rsidRPr="00D81C28">
        <w:t xml:space="preserve"> and </w:t>
      </w:r>
      <w:r w:rsidR="00671EC1" w:rsidRPr="00D81C28">
        <w:rPr>
          <w:b/>
          <w:i/>
        </w:rPr>
        <w:t>questionnaire</w:t>
      </w:r>
      <w:r w:rsidR="00671EC1" w:rsidRPr="00D81C28">
        <w:t xml:space="preserve"> ontologies, as these already have instantiated individuals to represent terminology.</w:t>
      </w:r>
    </w:p>
    <w:p w14:paraId="33B31B0D" w14:textId="77777777" w:rsidR="00040EB7" w:rsidRPr="00D81C28" w:rsidRDefault="00207ADD" w:rsidP="00040EB7">
      <w:pPr>
        <w:keepNext/>
      </w:pPr>
      <w:r w:rsidRPr="00D81C28">
        <w:rPr>
          <w:noProof/>
          <w:lang w:eastAsia="en-GB"/>
        </w:rPr>
        <w:drawing>
          <wp:inline distT="0" distB="0" distL="0" distR="0" wp14:anchorId="7ABD0FEA" wp14:editId="42188EB3">
            <wp:extent cx="4504762" cy="21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rror-process.png"/>
                    <pic:cNvPicPr/>
                  </pic:nvPicPr>
                  <pic:blipFill>
                    <a:blip r:embed="rId28">
                      <a:extLst>
                        <a:ext uri="{28A0092B-C50C-407E-A947-70E740481C1C}">
                          <a14:useLocalDpi xmlns:a14="http://schemas.microsoft.com/office/drawing/2010/main" val="0"/>
                        </a:ext>
                      </a:extLst>
                    </a:blip>
                    <a:stretch>
                      <a:fillRect/>
                    </a:stretch>
                  </pic:blipFill>
                  <pic:spPr>
                    <a:xfrm>
                      <a:off x="0" y="0"/>
                      <a:ext cx="4504762" cy="2161905"/>
                    </a:xfrm>
                    <a:prstGeom prst="rect">
                      <a:avLst/>
                    </a:prstGeom>
                  </pic:spPr>
                </pic:pic>
              </a:graphicData>
            </a:graphic>
          </wp:inline>
        </w:drawing>
      </w:r>
    </w:p>
    <w:p w14:paraId="7921817C" w14:textId="77777777" w:rsidR="00040EB7" w:rsidRPr="00D81C28" w:rsidRDefault="00040EB7" w:rsidP="00040EB7">
      <w:pPr>
        <w:pStyle w:val="Caption"/>
      </w:pPr>
      <w:bookmarkStart w:id="50" w:name="_Ref469904170"/>
      <w:r w:rsidRPr="00D81C28">
        <w:t xml:space="preserve">Figure </w:t>
      </w:r>
      <w:r w:rsidRPr="00D81C28">
        <w:fldChar w:fldCharType="begin"/>
      </w:r>
      <w:r w:rsidRPr="00D81C28">
        <w:instrText xml:space="preserve"> SEQ Figure \* ARABIC </w:instrText>
      </w:r>
      <w:r w:rsidRPr="00D81C28">
        <w:fldChar w:fldCharType="separate"/>
      </w:r>
      <w:r w:rsidR="000F2DB1" w:rsidRPr="00D81C28">
        <w:t>10</w:t>
      </w:r>
      <w:r w:rsidRPr="00D81C28">
        <w:fldChar w:fldCharType="end"/>
      </w:r>
      <w:bookmarkEnd w:id="50"/>
      <w:r w:rsidRPr="00D81C28">
        <w:t xml:space="preserve"> Mirroring an ontology</w:t>
      </w:r>
    </w:p>
    <w:p w14:paraId="157161FE" w14:textId="77777777" w:rsidR="005C298C" w:rsidRPr="00D81C28" w:rsidRDefault="005C298C" w:rsidP="00056D63">
      <w:r w:rsidRPr="00D81C28">
        <w:t xml:space="preserve">Note this process was carried out for every single ontology in the project, except the final GLAMURS ontology, which we have, for obvious reasons denoted the </w:t>
      </w:r>
      <w:r w:rsidRPr="00D81C28">
        <w:rPr>
          <w:b/>
          <w:i/>
        </w:rPr>
        <w:t>glamurs</w:t>
      </w:r>
      <w:r w:rsidRPr="00D81C28">
        <w:t xml:space="preserve"> ontology. Consequently for every component ontology, except for the ntnu (environmental foot printing), there are always two ontologies. The first is the ontology representing that particular part of the project, for example </w:t>
      </w:r>
      <w:r w:rsidR="00207ADD" w:rsidRPr="00D81C28">
        <w:rPr>
          <w:b/>
          <w:i/>
        </w:rPr>
        <w:t>tipac</w:t>
      </w:r>
      <w:r w:rsidRPr="00D81C28">
        <w:t xml:space="preserve">, for the TiPaC agent based model </w:t>
      </w:r>
      <w:r w:rsidR="00FA7160" w:rsidRPr="00D81C28">
        <w:t>ontology</w:t>
      </w:r>
      <w:r w:rsidRPr="00D81C28">
        <w:t xml:space="preserve">; or </w:t>
      </w:r>
      <w:r w:rsidRPr="00D81C28">
        <w:rPr>
          <w:b/>
          <w:i/>
        </w:rPr>
        <w:t>expert</w:t>
      </w:r>
      <w:r w:rsidRPr="00D81C28">
        <w:t>, for</w:t>
      </w:r>
      <w:r w:rsidR="00207ADD" w:rsidRPr="00D81C28">
        <w:t xml:space="preserve"> the expert terms ontology; or </w:t>
      </w:r>
      <w:r w:rsidRPr="00D81C28">
        <w:rPr>
          <w:b/>
          <w:i/>
        </w:rPr>
        <w:t>top-down</w:t>
      </w:r>
      <w:r w:rsidRPr="00D81C28">
        <w:t xml:space="preserve"> for the conglomeration of ontologies that represent the top-down view of the GLAMURS project. The ontologies would produce, in the same directory </w:t>
      </w:r>
      <w:r w:rsidRPr="00D81C28">
        <w:rPr>
          <w:b/>
          <w:i/>
        </w:rPr>
        <w:t>mirror-tipac</w:t>
      </w:r>
      <w:r w:rsidRPr="00D81C28">
        <w:t xml:space="preserve">, </w:t>
      </w:r>
      <w:r w:rsidRPr="00D81C28">
        <w:rPr>
          <w:b/>
          <w:i/>
        </w:rPr>
        <w:t>mirror-expert</w:t>
      </w:r>
      <w:r w:rsidRPr="00D81C28">
        <w:t xml:space="preserve"> and </w:t>
      </w:r>
      <w:r w:rsidRPr="00D81C28">
        <w:rPr>
          <w:b/>
          <w:i/>
        </w:rPr>
        <w:t>mirror-top-down</w:t>
      </w:r>
      <w:r w:rsidRPr="00D81C28">
        <w:t xml:space="preserve"> respectively. The reason for the exception of the ntnu ontology is that the original ontology consists of two ontologies, ntnu and ntnu-abox, but other than this minor difference, the processing is identical for all ontologies.</w:t>
      </w:r>
    </w:p>
    <w:p w14:paraId="39C90F23" w14:textId="77777777" w:rsidR="00116F0F" w:rsidRPr="00D81C28" w:rsidRDefault="00845A4B" w:rsidP="007C1EAD">
      <w:pPr>
        <w:pStyle w:val="Heading1"/>
        <w:rPr>
          <w:lang w:val="en-GB"/>
        </w:rPr>
      </w:pPr>
      <w:bookmarkStart w:id="51" w:name="_Ref469905778"/>
      <w:bookmarkStart w:id="52" w:name="_Toc470076437"/>
      <w:r w:rsidRPr="00D81C28">
        <w:rPr>
          <w:lang w:val="en-GB"/>
        </w:rPr>
        <w:t>Developing the top-down ontolog</w:t>
      </w:r>
      <w:bookmarkEnd w:id="11"/>
      <w:bookmarkEnd w:id="12"/>
      <w:r w:rsidRPr="00D81C28">
        <w:rPr>
          <w:lang w:val="en-GB"/>
        </w:rPr>
        <w:t>ies</w:t>
      </w:r>
      <w:bookmarkEnd w:id="13"/>
      <w:bookmarkEnd w:id="51"/>
      <w:bookmarkEnd w:id="52"/>
    </w:p>
    <w:p w14:paraId="71567E97" w14:textId="77777777" w:rsidR="00223443" w:rsidRPr="00D81C28" w:rsidRDefault="00223443" w:rsidP="00223443">
      <w:pPr>
        <w:pStyle w:val="BodyText"/>
      </w:pPr>
      <w:r w:rsidRPr="00D81C28">
        <w:t>This section details the approach to creating the top-down definition of the GLAMURS project. Essentially the work was reduced to a series of ontologies, or functional units encompassed by a single ontology. These ontologies were then integrated together using an ontological vocabulary of our own devising.</w:t>
      </w:r>
    </w:p>
    <w:p w14:paraId="1E434EA2" w14:textId="77777777" w:rsidR="00116F0F" w:rsidRPr="00D81C28" w:rsidRDefault="00506975">
      <w:pPr>
        <w:pStyle w:val="BodyText"/>
      </w:pPr>
      <w:r w:rsidRPr="00D81C28">
        <w:t>Initially we took the original description of work ontology</w:t>
      </w:r>
      <w:r w:rsidR="00223443" w:rsidRPr="00D81C28">
        <w:t>, and</w:t>
      </w:r>
      <w:r w:rsidR="001D1524" w:rsidRPr="00D81C28">
        <w:t xml:space="preserve"> added the results from an on-line questionnaire, an a</w:t>
      </w:r>
      <w:r w:rsidR="0092238F" w:rsidRPr="00D81C28">
        <w:t xml:space="preserve">nalysis of the documentation for the project, and integrated these ontologies together using another structured ontology </w:t>
      </w:r>
      <w:r w:rsidR="00933E5A" w:rsidRPr="00D81C28">
        <w:t>abstracting</w:t>
      </w:r>
      <w:r w:rsidR="0092238F" w:rsidRPr="00D81C28">
        <w:t xml:space="preserve"> the common parts of </w:t>
      </w:r>
      <w:r w:rsidR="0090004A" w:rsidRPr="00D81C28">
        <w:t>some of these</w:t>
      </w:r>
      <w:r w:rsidR="0092238F" w:rsidRPr="00D81C28">
        <w:t xml:space="preserve"> ontologies</w:t>
      </w:r>
      <w:r w:rsidR="00933E5A" w:rsidRPr="00D81C28">
        <w:t xml:space="preserve">, and simultaneously structuring the </w:t>
      </w:r>
      <w:r w:rsidR="0090004A" w:rsidRPr="00D81C28">
        <w:t>final top-down ontology</w:t>
      </w:r>
      <w:r w:rsidR="0092238F" w:rsidRPr="00D81C28">
        <w:t xml:space="preserve">. We also began development on several other ontologies, which were not factored into the overall top-down ontology, due to </w:t>
      </w:r>
      <w:r w:rsidR="00933E5A" w:rsidRPr="00D81C28">
        <w:t>incompletion</w:t>
      </w:r>
      <w:r w:rsidR="0092238F" w:rsidRPr="00D81C28">
        <w:t>.</w:t>
      </w:r>
    </w:p>
    <w:p w14:paraId="172C665C" w14:textId="03CDEDB8" w:rsidR="0092238F" w:rsidRPr="00D81C28" w:rsidRDefault="0065742D">
      <w:pPr>
        <w:pStyle w:val="BodyText"/>
      </w:pPr>
      <w:r>
        <w:t>The</w:t>
      </w:r>
      <w:r w:rsidR="0092238F" w:rsidRPr="00D81C28">
        <w:t xml:space="preserve"> structure of this section is divided into the description </w:t>
      </w:r>
      <w:r>
        <w:t>of</w:t>
      </w:r>
      <w:r w:rsidR="0092238F" w:rsidRPr="00D81C28">
        <w:t>:</w:t>
      </w:r>
    </w:p>
    <w:p w14:paraId="1D5F922B" w14:textId="50B239BE" w:rsidR="0092238F" w:rsidRPr="00DD6411" w:rsidRDefault="00933E5A"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 xml:space="preserve">the core, common-sense ontology, developed in the first milestone of this part of the project </w:t>
      </w:r>
      <w:r w:rsidRPr="00DD6411">
        <w:rPr>
          <w:rFonts w:ascii="Arial" w:hAnsi="Arial" w:cs="Arial"/>
          <w:i w:val="0"/>
          <w:sz w:val="22"/>
        </w:rPr>
        <w:fldChar w:fldCharType="begin"/>
      </w:r>
      <w:r w:rsidR="001833CF">
        <w:rPr>
          <w:rFonts w:ascii="Arial" w:hAnsi="Arial" w:cs="Arial"/>
          <w:i w:val="0"/>
          <w:sz w:val="22"/>
        </w:rPr>
        <w:instrText xml:space="preserve"> ADDIN ZOTERO_ITEM CSL_CITATION {"citationID":"okrf3p6ie","properties":{"formattedCitation":"(Polhill and Craig 2014)","plainCitation":"(Polhill and Craig 2014)"},"citationItems":[{"id":307,"uris":["http://zotero.org/users/3373081/items/26C5UNPM"],"uri":["http://zotero.org/users/3373081/items/26C5UNPM"],"itemData":{"id":307,"type":"report","title":"'Green Lifestyles, Alternative Models and Upscaling Regional Sustainability' Work Package 2: Integration Milestone 2.1: Initial Ontology Report","URL":"https://documenta.udc.es/share/page/site/glamurs/document-details?nodeRef=workspace://SpacesStore/73ee4515-fa90-4ca2-95d6-00fbd68d2a93","author":[{"family":"Polhill","given":"Gary"},{"family":"Craig","given":"Tony"}],"issued":{"date-parts":[["2014",5]]},"accessed":{"date-parts":[["2016",12,12]]}}}],"schema":"https://github.com/citation-style-language/schema/raw/master/csl-citation.json"} </w:instrText>
      </w:r>
      <w:r w:rsidRPr="00DD6411">
        <w:rPr>
          <w:rFonts w:ascii="Arial" w:hAnsi="Arial" w:cs="Arial"/>
          <w:i w:val="0"/>
          <w:sz w:val="22"/>
        </w:rPr>
        <w:fldChar w:fldCharType="separate"/>
      </w:r>
      <w:r w:rsidR="001833CF" w:rsidRPr="001833CF">
        <w:rPr>
          <w:rFonts w:ascii="Arial" w:hAnsi="Arial" w:cs="Arial"/>
          <w:sz w:val="22"/>
        </w:rPr>
        <w:t>(Polhill and Craig 2014)</w:t>
      </w:r>
      <w:r w:rsidRPr="00DD6411">
        <w:rPr>
          <w:rFonts w:ascii="Arial" w:hAnsi="Arial" w:cs="Arial"/>
          <w:i w:val="0"/>
          <w:sz w:val="22"/>
        </w:rPr>
        <w:fldChar w:fldCharType="end"/>
      </w:r>
      <w:r w:rsidRPr="00DD6411">
        <w:rPr>
          <w:rFonts w:ascii="Arial" w:hAnsi="Arial" w:cs="Arial"/>
          <w:i w:val="0"/>
          <w:sz w:val="22"/>
        </w:rPr>
        <w:t>;</w:t>
      </w:r>
    </w:p>
    <w:p w14:paraId="76773EAE" w14:textId="77777777" w:rsidR="00933E5A" w:rsidRPr="00DD6411" w:rsidRDefault="0092238F"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the on-line questionnaire</w:t>
      </w:r>
      <w:r w:rsidR="00933E5A" w:rsidRPr="00DD6411">
        <w:rPr>
          <w:rFonts w:ascii="Arial" w:hAnsi="Arial" w:cs="Arial"/>
          <w:i w:val="0"/>
          <w:sz w:val="22"/>
        </w:rPr>
        <w:t>, used to elicit any definitions that rese</w:t>
      </w:r>
      <w:r w:rsidR="00070FED" w:rsidRPr="00DD6411">
        <w:rPr>
          <w:rFonts w:ascii="Arial" w:hAnsi="Arial" w:cs="Arial"/>
          <w:i w:val="0"/>
          <w:sz w:val="22"/>
        </w:rPr>
        <w:t>archers felt were important;</w:t>
      </w:r>
    </w:p>
    <w:p w14:paraId="57AC88DA" w14:textId="77777777" w:rsidR="0092238F" w:rsidRPr="00DD6411" w:rsidRDefault="00933E5A"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the expert-terms vocabulary</w:t>
      </w:r>
      <w:r w:rsidR="00070FED" w:rsidRPr="00DD6411">
        <w:rPr>
          <w:rFonts w:ascii="Arial" w:hAnsi="Arial" w:cs="Arial"/>
          <w:i w:val="0"/>
          <w:sz w:val="22"/>
        </w:rPr>
        <w:t xml:space="preserve"> arising from the text-mining of the GLAMURS content management system;</w:t>
      </w:r>
    </w:p>
    <w:p w14:paraId="110B05EA" w14:textId="4E9DDFD0" w:rsidR="00070FED" w:rsidRPr="00DD6411" w:rsidRDefault="0010063A"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the high-usage, low-</w:t>
      </w:r>
      <w:r w:rsidR="00FA7160" w:rsidRPr="00DD6411">
        <w:rPr>
          <w:rFonts w:ascii="Arial" w:hAnsi="Arial" w:cs="Arial"/>
          <w:i w:val="0"/>
          <w:sz w:val="22"/>
        </w:rPr>
        <w:t>familiarity</w:t>
      </w:r>
      <w:r w:rsidR="00070FED" w:rsidRPr="00DD6411">
        <w:rPr>
          <w:rFonts w:ascii="Arial" w:hAnsi="Arial" w:cs="Arial"/>
          <w:i w:val="0"/>
          <w:sz w:val="22"/>
        </w:rPr>
        <w:t xml:space="preserve"> word-group ontology arising from the text-mining of the GLAMURS content management system;</w:t>
      </w:r>
    </w:p>
    <w:p w14:paraId="6EEE9901" w14:textId="77777777" w:rsidR="00070FED" w:rsidRPr="00DD6411" w:rsidRDefault="00070FED"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 xml:space="preserve">the high usage, low </w:t>
      </w:r>
      <w:r w:rsidR="00FA7160" w:rsidRPr="00DD6411">
        <w:rPr>
          <w:rFonts w:ascii="Arial" w:hAnsi="Arial" w:cs="Arial"/>
          <w:i w:val="0"/>
          <w:sz w:val="22"/>
        </w:rPr>
        <w:t>familiarity</w:t>
      </w:r>
      <w:r w:rsidRPr="00DD6411">
        <w:rPr>
          <w:rFonts w:ascii="Arial" w:hAnsi="Arial" w:cs="Arial"/>
          <w:i w:val="0"/>
          <w:sz w:val="22"/>
        </w:rPr>
        <w:t xml:space="preserve"> single words ontology from the tex</w:t>
      </w:r>
      <w:r w:rsidR="00330B48" w:rsidRPr="00DD6411">
        <w:rPr>
          <w:rFonts w:ascii="Arial" w:hAnsi="Arial" w:cs="Arial"/>
          <w:i w:val="0"/>
          <w:sz w:val="22"/>
        </w:rPr>
        <w:t>t</w:t>
      </w:r>
      <w:r w:rsidRPr="00DD6411">
        <w:rPr>
          <w:rFonts w:ascii="Arial" w:hAnsi="Arial" w:cs="Arial"/>
          <w:i w:val="0"/>
          <w:sz w:val="22"/>
        </w:rPr>
        <w:t>-mining of the GLAMURS content management system, and</w:t>
      </w:r>
    </w:p>
    <w:p w14:paraId="5270A1A4" w14:textId="1DEBD141" w:rsidR="00070FED" w:rsidRPr="00DD6411" w:rsidRDefault="00070FED" w:rsidP="00DD6411">
      <w:pPr>
        <w:pStyle w:val="ListParagraph"/>
        <w:numPr>
          <w:ilvl w:val="0"/>
          <w:numId w:val="72"/>
        </w:numPr>
        <w:spacing w:after="0" w:line="240" w:lineRule="auto"/>
        <w:ind w:left="714" w:hanging="357"/>
        <w:rPr>
          <w:rFonts w:ascii="Arial" w:hAnsi="Arial" w:cs="Arial"/>
          <w:i w:val="0"/>
          <w:sz w:val="22"/>
        </w:rPr>
      </w:pPr>
      <w:r w:rsidRPr="00DD6411">
        <w:rPr>
          <w:rFonts w:ascii="Arial" w:hAnsi="Arial" w:cs="Arial"/>
          <w:i w:val="0"/>
          <w:sz w:val="22"/>
        </w:rPr>
        <w:t>the glossary</w:t>
      </w:r>
      <w:r w:rsidR="00330B48" w:rsidRPr="00DD6411">
        <w:rPr>
          <w:rFonts w:ascii="Arial" w:hAnsi="Arial" w:cs="Arial"/>
          <w:i w:val="0"/>
          <w:sz w:val="22"/>
        </w:rPr>
        <w:t xml:space="preserve"> ontology containing the single words and word groups from the actual GLAMURS ontology that did actually show up as high usage and low familiarity from the text-mining of the GLAMURS content management system.</w:t>
      </w:r>
    </w:p>
    <w:p w14:paraId="0A3369B1" w14:textId="77777777" w:rsidR="00DD6411" w:rsidRDefault="00DD6411">
      <w:pPr>
        <w:pStyle w:val="BodyText"/>
      </w:pPr>
    </w:p>
    <w:p w14:paraId="45F5E82B" w14:textId="6146A1EB" w:rsidR="00933E5A" w:rsidRPr="00D81C28" w:rsidRDefault="00DD6411">
      <w:pPr>
        <w:pStyle w:val="BodyText"/>
      </w:pPr>
      <w:r>
        <w:t xml:space="preserve">The descriptions of each of these ontologies is divided into an introduction outlining some of the history and reasoning behind the ontology; a description of the purpose of the ontology and links it has with the other ontologies; data used to develop the ontology; method by which the ontology was constructed; some results (typically in the form of a diagram showing all or part of the ontology); and any discussion points arising from this process. </w:t>
      </w:r>
      <w:r w:rsidR="00933E5A" w:rsidRPr="00D81C28">
        <w:t xml:space="preserve">The </w:t>
      </w:r>
      <w:r w:rsidR="00330B48" w:rsidRPr="00D81C28">
        <w:t xml:space="preserve">final </w:t>
      </w:r>
      <w:r w:rsidR="00064A36">
        <w:t>subsection</w:t>
      </w:r>
      <w:r w:rsidR="00330B48" w:rsidRPr="00D81C28">
        <w:t xml:space="preserve"> details how the first</w:t>
      </w:r>
      <w:r w:rsidR="00933E5A" w:rsidRPr="00D81C28">
        <w:t xml:space="preserve"> three ontologies </w:t>
      </w:r>
      <w:r w:rsidR="00330B48" w:rsidRPr="00D81C28">
        <w:t xml:space="preserve">above </w:t>
      </w:r>
      <w:r w:rsidR="00933E5A" w:rsidRPr="00D81C28">
        <w:t xml:space="preserve">were integrated using a common ontological skeleton, </w:t>
      </w:r>
      <w:r w:rsidR="0090004A" w:rsidRPr="00D81C28">
        <w:t xml:space="preserve">a small integration vocabulary </w:t>
      </w:r>
      <w:r w:rsidR="00933E5A" w:rsidRPr="00D81C28">
        <w:t>and</w:t>
      </w:r>
      <w:r w:rsidR="0090004A" w:rsidRPr="00D81C28">
        <w:t xml:space="preserve"> </w:t>
      </w:r>
      <w:r w:rsidR="00330B48" w:rsidRPr="00D81C28">
        <w:t>a very brief reiteration</w:t>
      </w:r>
      <w:r w:rsidR="00AA7086">
        <w:t xml:space="preserve"> </w:t>
      </w:r>
      <w:r w:rsidR="00330B48" w:rsidRPr="00D81C28">
        <w:t xml:space="preserve">as to why </w:t>
      </w:r>
      <w:r w:rsidR="00933E5A" w:rsidRPr="00D81C28">
        <w:t xml:space="preserve">that </w:t>
      </w:r>
      <w:r w:rsidR="0090004A" w:rsidRPr="00D81C28">
        <w:t>particular structural approach</w:t>
      </w:r>
      <w:r w:rsidR="00933E5A" w:rsidRPr="00D81C28">
        <w:t xml:space="preserve"> was </w:t>
      </w:r>
      <w:r w:rsidR="0090004A" w:rsidRPr="00D81C28">
        <w:t>selected</w:t>
      </w:r>
      <w:r w:rsidR="00330B48" w:rsidRPr="00D81C28">
        <w:t>, as this has already been discussed in the previous section.</w:t>
      </w:r>
    </w:p>
    <w:p w14:paraId="05D8A06D" w14:textId="77777777" w:rsidR="00FA3F32" w:rsidRPr="00D81C28" w:rsidRDefault="00FA3F32">
      <w:pPr>
        <w:pStyle w:val="BodyText"/>
      </w:pPr>
    </w:p>
    <w:p w14:paraId="628F312A" w14:textId="77777777" w:rsidR="00116F0F" w:rsidRPr="00D81C28" w:rsidRDefault="00845A4B" w:rsidP="00933E5A">
      <w:pPr>
        <w:pStyle w:val="Heading2"/>
      </w:pPr>
      <w:bookmarkStart w:id="53" w:name="_Toc460334187"/>
      <w:bookmarkStart w:id="54" w:name="_Ref469047917"/>
      <w:bookmarkStart w:id="55" w:name="_Ref469503745"/>
      <w:bookmarkStart w:id="56" w:name="_Ref469844686"/>
      <w:bookmarkStart w:id="57" w:name="_Ref469903472"/>
      <w:bookmarkStart w:id="58" w:name="_Ref469929263"/>
      <w:bookmarkStart w:id="59" w:name="_Toc470076438"/>
      <w:r w:rsidRPr="00D81C28">
        <w:t>Core common-sense ontology</w:t>
      </w:r>
      <w:bookmarkEnd w:id="53"/>
      <w:bookmarkEnd w:id="54"/>
      <w:bookmarkEnd w:id="55"/>
      <w:bookmarkEnd w:id="56"/>
      <w:bookmarkEnd w:id="57"/>
      <w:bookmarkEnd w:id="58"/>
      <w:bookmarkEnd w:id="59"/>
    </w:p>
    <w:p w14:paraId="3DEAB6DF" w14:textId="77777777" w:rsidR="00722594" w:rsidRPr="00D81C28" w:rsidRDefault="00722594" w:rsidP="0065742D">
      <w:pPr>
        <w:pStyle w:val="Heading3"/>
      </w:pPr>
      <w:bookmarkStart w:id="60" w:name="_Ref469844614"/>
      <w:r w:rsidRPr="00D81C28">
        <w:t>Introduction</w:t>
      </w:r>
      <w:bookmarkEnd w:id="60"/>
    </w:p>
    <w:p w14:paraId="7076580F" w14:textId="66B5EE28" w:rsidR="00815276" w:rsidRPr="00D81C28" w:rsidRDefault="00722594" w:rsidP="00815276">
      <w:pPr>
        <w:pStyle w:val="BodyText"/>
        <w:rPr>
          <w:rFonts w:cs="Arial"/>
          <w:szCs w:val="24"/>
        </w:rPr>
      </w:pPr>
      <w:r w:rsidRPr="00D81C28">
        <w:t xml:space="preserve">This ontology is denoted the </w:t>
      </w:r>
      <w:r w:rsidRPr="00D81C28">
        <w:rPr>
          <w:b/>
          <w:i/>
        </w:rPr>
        <w:t>core</w:t>
      </w:r>
      <w:r w:rsidRPr="00D81C28">
        <w:rPr>
          <w:b/>
        </w:rPr>
        <w:t xml:space="preserve"> </w:t>
      </w:r>
      <w:r w:rsidRPr="00D81C28">
        <w:t xml:space="preserve">ontology </w:t>
      </w:r>
      <w:r w:rsidR="00DD6411">
        <w:t>in</w:t>
      </w:r>
      <w:r w:rsidRPr="00D81C28">
        <w:t xml:space="preserve"> its filename, </w:t>
      </w:r>
      <w:r w:rsidRPr="00D81C28">
        <w:rPr>
          <w:rStyle w:val="CodeChar"/>
        </w:rPr>
        <w:t>core.owl</w:t>
      </w:r>
      <w:r w:rsidRPr="00D81C28">
        <w:t xml:space="preserve"> and namespace.</w:t>
      </w:r>
      <w:r w:rsidR="00815276" w:rsidRPr="00D81C28">
        <w:t xml:space="preserve"> </w:t>
      </w:r>
      <w:r w:rsidR="00815276" w:rsidRPr="00D81C28">
        <w:rPr>
          <w:rFonts w:cs="Arial"/>
          <w:szCs w:val="24"/>
        </w:rPr>
        <w:t xml:space="preserve">In order to explain the ontology structure and in particular the origin of the </w:t>
      </w:r>
      <w:r w:rsidR="00815276" w:rsidRPr="00D81C28">
        <w:rPr>
          <w:rFonts w:cs="Arial"/>
          <w:b/>
          <w:i/>
          <w:szCs w:val="24"/>
        </w:rPr>
        <w:t>core</w:t>
      </w:r>
      <w:r w:rsidR="00815276" w:rsidRPr="00D81C28">
        <w:rPr>
          <w:rFonts w:cs="Arial"/>
          <w:szCs w:val="24"/>
        </w:rPr>
        <w:t xml:space="preserve"> we explain a little history of the ontology development.</w:t>
      </w:r>
    </w:p>
    <w:p w14:paraId="04CD8BF0" w14:textId="28F107C8" w:rsidR="00815276" w:rsidRPr="00D81C28" w:rsidRDefault="00815276" w:rsidP="00815276">
      <w:pPr>
        <w:pStyle w:val="BodyText"/>
        <w:rPr>
          <w:rFonts w:cs="Arial"/>
          <w:szCs w:val="24"/>
        </w:rPr>
      </w:pPr>
      <w:r w:rsidRPr="00D81C28">
        <w:rPr>
          <w:rFonts w:cs="Arial"/>
          <w:szCs w:val="24"/>
        </w:rPr>
        <w:t xml:space="preserve">Initially an ontology was developed and published in the first milestone report </w:t>
      </w:r>
      <w:r w:rsidRPr="00D81C28">
        <w:rPr>
          <w:rFonts w:cs="Arial"/>
          <w:szCs w:val="24"/>
        </w:rPr>
        <w:fldChar w:fldCharType="begin"/>
      </w:r>
      <w:r w:rsidR="001833CF">
        <w:rPr>
          <w:rFonts w:cs="Arial"/>
          <w:szCs w:val="24"/>
        </w:rPr>
        <w:instrText xml:space="preserve"> ADDIN ZOTERO_ITEM CSL_CITATION {"citationID":"13mkkjo5ca","properties":{"formattedCitation":"(Polhill and Craig 2014)","plainCitation":"(Polhill and Craig 2014)"},"citationItems":[{"id":307,"uris":["http://zotero.org/users/3373081/items/26C5UNPM"],"uri":["http://zotero.org/users/3373081/items/26C5UNPM"],"itemData":{"id":307,"type":"report","title":"'Green Lifestyles, Alternative Models and Upscaling Regional Sustainability' Work Package 2: Integration Milestone 2.1: Initial Ontology Report","URL":"https://documenta.udc.es/share/page/site/glamurs/document-details?nodeRef=workspace://SpacesStore/73ee4515-fa90-4ca2-95d6-00fbd68d2a93","author":[{"family":"Polhill","given":"Gary"},{"family":"Craig","given":"Tony"}],"issued":{"date-parts":[["2014",5]]},"accessed":{"date-parts":[["2016",12,12]]}}}],"schema":"https://github.com/citation-style-language/schema/raw/master/csl-citation.json"} </w:instrText>
      </w:r>
      <w:r w:rsidRPr="00D81C28">
        <w:rPr>
          <w:rFonts w:cs="Arial"/>
          <w:szCs w:val="24"/>
        </w:rPr>
        <w:fldChar w:fldCharType="separate"/>
      </w:r>
      <w:r w:rsidR="001833CF" w:rsidRPr="001833CF">
        <w:rPr>
          <w:rFonts w:cs="Arial"/>
        </w:rPr>
        <w:t>(Polhill and Craig 2014)</w:t>
      </w:r>
      <w:r w:rsidRPr="00D81C28">
        <w:rPr>
          <w:rFonts w:cs="Arial"/>
          <w:szCs w:val="24"/>
        </w:rPr>
        <w:fldChar w:fldCharType="end"/>
      </w:r>
      <w:r w:rsidR="0065742D">
        <w:rPr>
          <w:rFonts w:cs="Arial"/>
          <w:szCs w:val="24"/>
        </w:rPr>
        <w:t>, which appears as an appendix to Deliverable 2.1</w:t>
      </w:r>
      <w:r w:rsidRPr="00D81C28">
        <w:rPr>
          <w:rFonts w:cs="Arial"/>
          <w:szCs w:val="24"/>
        </w:rPr>
        <w:t xml:space="preserve">. This was based on a workshop in the first consortium meeting in January 2014. This first ontology was developed base on Shove’s Practice Theory </w:t>
      </w:r>
      <w:r w:rsidRPr="00D81C28">
        <w:rPr>
          <w:rFonts w:cs="Arial"/>
          <w:szCs w:val="24"/>
        </w:rPr>
        <w:fldChar w:fldCharType="begin"/>
      </w:r>
      <w:r w:rsidR="001833CF">
        <w:rPr>
          <w:rFonts w:cs="Arial"/>
          <w:szCs w:val="24"/>
        </w:rPr>
        <w:instrText xml:space="preserve"> ADDIN ZOTERO_ITEM CSL_CITATION {"citationID":"1lqcr3okp8","properties":{"formattedCitation":"(Shove 2012)","plainCitation":"(Shove 2012)"},"citationItems":[{"id":294,"uris":["http://zotero.org/users/3373081/items/MZBKDDBW"],"uri":["http://zotero.org/users/3373081/items/MZBKDDBW"],"itemData":{"id":294,"type":"book","title":"The Dynamics of Social Practice: Everyday Life and How it Changes","publisher":"SAGE Publications Ltd","publisher-place":"Los Angeles","number-of-pages":"208","source":"Amazon","event-place":"Los Angeles","abstract":"Everyday life is defined and characterised by the rise, transformation and fall of social practices. Using terminology that is both accessible and sophisticated, this essential book guides the reader through a multi-level analysis of this dynamic.  In working through core propositions about social practices and how they change the book is clear and accessible; real world examples, including the history of car driving, the emergence of frozen food, and the fate of hula hooping, bring abstract concepts to life and firmly ground them in empirical case-studies and new research.  Demonstrating the relevance of social theory for public policy problems, the authors show that the everyday is the basis of social transformation addressing questions such as:      how do practices emerge, exist and die?     what are the elements from which practices are made?     how do practices recruit practitioners?     how are elements, practices and the links between them generated, renewed and reproduced?  Precise, relevant and persuasive this book will inspire students and researchers from across the social sciences. Elizabeth Shove is Professor of Sociology at Lancaster University. Mika Pantzar is Research Professor at the National Consumer Research Centre, Helsinki. Matt Watson is Lecturer in Social and Cultural Geography at University of Sheffield.","ISBN":"978-0-85702-043-7","shortTitle":"The Dynamics of Social Practice","language":"English","author":[{"family":"Shove","given":"Elizabeth"}],"issued":{"date-parts":[["2012",5,17]]}}}],"schema":"https://github.com/citation-style-language/schema/raw/master/csl-citation.json"} </w:instrText>
      </w:r>
      <w:r w:rsidRPr="00D81C28">
        <w:rPr>
          <w:rFonts w:cs="Arial"/>
          <w:szCs w:val="24"/>
        </w:rPr>
        <w:fldChar w:fldCharType="separate"/>
      </w:r>
      <w:r w:rsidR="001833CF" w:rsidRPr="001833CF">
        <w:rPr>
          <w:rFonts w:cs="Arial"/>
        </w:rPr>
        <w:t>(Shove 2012)</w:t>
      </w:r>
      <w:r w:rsidRPr="00D81C28">
        <w:rPr>
          <w:rFonts w:cs="Arial"/>
          <w:szCs w:val="24"/>
        </w:rPr>
        <w:fldChar w:fldCharType="end"/>
      </w:r>
      <w:r w:rsidRPr="00D81C28">
        <w:rPr>
          <w:rFonts w:cs="Arial"/>
          <w:szCs w:val="24"/>
        </w:rPr>
        <w:t xml:space="preserve"> and Latour’s Actor Network Theory (ANT) </w:t>
      </w:r>
      <w:r w:rsidRPr="00D81C28">
        <w:rPr>
          <w:rFonts w:cs="Arial"/>
          <w:szCs w:val="24"/>
        </w:rPr>
        <w:fldChar w:fldCharType="begin"/>
      </w:r>
      <w:r w:rsidR="001833CF">
        <w:rPr>
          <w:rFonts w:cs="Arial"/>
          <w:szCs w:val="24"/>
        </w:rPr>
        <w:instrText xml:space="preserve"> ADDIN ZOTERO_ITEM CSL_CITATION {"citationID":"u3vnnaubo","properties":{"formattedCitation":"(Latour 2005)","plainCitation":"(Latour 2005)"},"citationItems":[{"id":286,"uris":["http://zotero.org/users/3373081/items/WPB7QNDN"],"uri":["http://zotero.org/users/3373081/items/WPB7QNDN"],"itemData":{"id":286,"type":"book","title":"Reassembling the social: an introduction to actor-network-theory","collection-title":"Clarendon lectures in management studies","publisher":"Oxford University Press","publisher-place":"Oxford ; New York","number-of-pages":"301","source":"Library of Congress ISBN","event-place":"Oxford ; New York","ISBN":"978-0-19-925604-4","call-number":"HM585 .L38 2005","note":"OCLC: ocm58054359","shortTitle":"Reassembling the social","author":[{"family":"Latour","given":"Bruno"}],"issued":{"date-parts":[["2005"]]}}}],"schema":"https://github.com/citation-style-language/schema/raw/master/csl-citation.json"} </w:instrText>
      </w:r>
      <w:r w:rsidRPr="00D81C28">
        <w:rPr>
          <w:rFonts w:cs="Arial"/>
          <w:szCs w:val="24"/>
        </w:rPr>
        <w:fldChar w:fldCharType="separate"/>
      </w:r>
      <w:r w:rsidR="001833CF" w:rsidRPr="001833CF">
        <w:rPr>
          <w:rFonts w:cs="Arial"/>
        </w:rPr>
        <w:t>(Latour 2005)</w:t>
      </w:r>
      <w:r w:rsidRPr="00D81C28">
        <w:rPr>
          <w:rFonts w:cs="Arial"/>
          <w:szCs w:val="24"/>
        </w:rPr>
        <w:fldChar w:fldCharType="end"/>
      </w:r>
      <w:r w:rsidRPr="00D81C28">
        <w:rPr>
          <w:rFonts w:cs="Arial"/>
          <w:szCs w:val="24"/>
        </w:rPr>
        <w:t>.</w:t>
      </w:r>
      <w:r w:rsidR="0065742D">
        <w:rPr>
          <w:rFonts w:cs="Arial"/>
          <w:szCs w:val="24"/>
        </w:rPr>
        <w:t xml:space="preserve"> </w:t>
      </w:r>
      <w:r w:rsidRPr="00D81C28">
        <w:rPr>
          <w:rFonts w:cs="Arial"/>
          <w:szCs w:val="24"/>
        </w:rPr>
        <w:t xml:space="preserve">Feedback was obtained on this ontology in subsequent consortium meetings, particularly the Rome consortium meeting of October 2014 and the Trondheim consortium meeting of May 2015. </w:t>
      </w:r>
    </w:p>
    <w:p w14:paraId="5C7E1C66" w14:textId="6BDC0D4C" w:rsidR="00815276" w:rsidRPr="00D81C28" w:rsidRDefault="00815276" w:rsidP="00815276">
      <w:pPr>
        <w:pStyle w:val="BodyText"/>
      </w:pPr>
      <w:r w:rsidRPr="00D81C28">
        <w:rPr>
          <w:rFonts w:cs="Arial"/>
          <w:szCs w:val="24"/>
        </w:rPr>
        <w:t xml:space="preserve">As a result of the </w:t>
      </w:r>
      <w:r w:rsidR="0065742D">
        <w:rPr>
          <w:rFonts w:cs="Arial"/>
          <w:szCs w:val="24"/>
        </w:rPr>
        <w:t>Trondheim</w:t>
      </w:r>
      <w:r w:rsidRPr="00D81C28">
        <w:rPr>
          <w:rFonts w:cs="Arial"/>
          <w:szCs w:val="24"/>
        </w:rPr>
        <w:t xml:space="preserve"> consortium meeting the ontology was modified by removing the overt structuring based on ANT, as this was proving to be awkward and unwieldy when trying to relate the ontology to concepts that project members could comprehend, especially with regards to massively overloading certain concepts, such as </w:t>
      </w:r>
      <w:r w:rsidR="0065742D">
        <w:rPr>
          <w:rStyle w:val="CodeChar"/>
        </w:rPr>
        <w:t>A</w:t>
      </w:r>
      <w:r w:rsidRPr="0065742D">
        <w:rPr>
          <w:rStyle w:val="CodeChar"/>
        </w:rPr>
        <w:t>ctor</w:t>
      </w:r>
      <w:r w:rsidRPr="00D81C28">
        <w:rPr>
          <w:rFonts w:cs="Arial"/>
          <w:szCs w:val="24"/>
        </w:rPr>
        <w:t xml:space="preserve">. </w:t>
      </w:r>
      <w:r w:rsidR="0065742D">
        <w:rPr>
          <w:rFonts w:cs="Arial"/>
          <w:szCs w:val="24"/>
        </w:rPr>
        <w:t>The led to the approach documented in this Deliverable, in</w:t>
      </w:r>
      <w:r w:rsidRPr="00D81C28">
        <w:rPr>
          <w:rFonts w:cs="Arial"/>
          <w:szCs w:val="24"/>
        </w:rPr>
        <w:t xml:space="preserve"> which</w:t>
      </w:r>
      <w:r w:rsidR="0065742D">
        <w:rPr>
          <w:rFonts w:cs="Arial"/>
          <w:szCs w:val="24"/>
        </w:rPr>
        <w:t xml:space="preserve"> vocabularies are developed around</w:t>
      </w:r>
      <w:r w:rsidRPr="00D81C28">
        <w:rPr>
          <w:rFonts w:cs="Arial"/>
          <w:szCs w:val="24"/>
        </w:rPr>
        <w:t xml:space="preserve"> </w:t>
      </w:r>
      <w:r w:rsidR="0065742D">
        <w:rPr>
          <w:rFonts w:cs="Arial"/>
          <w:szCs w:val="24"/>
        </w:rPr>
        <w:t xml:space="preserve">a core ontology that </w:t>
      </w:r>
      <w:r w:rsidRPr="00D81C28">
        <w:rPr>
          <w:rFonts w:cs="Arial"/>
          <w:szCs w:val="24"/>
        </w:rPr>
        <w:t xml:space="preserve">closely reflected the everyday sense of the research question that GLAMURS was trying to answer: </w:t>
      </w:r>
      <w:r w:rsidRPr="00D81C28">
        <w:t>“How has GLAMURS provided a context in which policymakers, researchers, citizens and stakeholders come to know what it is we have to do to transform our ways of life and ways of thinking such that they are individually, socially, environmentally and economically sustainable?”</w:t>
      </w:r>
    </w:p>
    <w:p w14:paraId="6D146751" w14:textId="2F61C76C" w:rsidR="00815276" w:rsidRPr="00D81C28" w:rsidRDefault="00FA7160" w:rsidP="00815276">
      <w:pPr>
        <w:pStyle w:val="BodyText"/>
      </w:pPr>
      <w:r w:rsidRPr="00D81C28">
        <w:t>Thus it might be said that the construction of this ontology was the result of feedback on the first milestone report</w:t>
      </w:r>
      <w:r w:rsidR="00AA7086">
        <w:t xml:space="preserve"> </w:t>
      </w:r>
      <w:r w:rsidRPr="00D81C28">
        <w:fldChar w:fldCharType="begin"/>
      </w:r>
      <w:r w:rsidR="001833CF">
        <w:instrText xml:space="preserve"> ADDIN ZOTERO_ITEM CSL_CITATION {"citationID":"2op9eao7kf","properties":{"formattedCitation":"(Polhill and Craig 2014)","plainCitation":"(Polhill and Craig 2014)"},"citationItems":[{"id":307,"uris":["http://zotero.org/users/3373081/items/26C5UNPM"],"uri":["http://zotero.org/users/3373081/items/26C5UNPM"],"itemData":{"id":307,"type":"report","title":"'Green Lifestyles, Alternative Models and Upscaling Regional Sustainability' Work Package 2: Integration Milestone 2.1: Initial Ontology Report","URL":"https://documenta.udc.es/share/page/site/glamurs/document-details?nodeRef=workspace://SpacesStore/73ee4515-fa90-4ca2-95d6-00fbd68d2a93","author":[{"family":"Polhill","given":"Gary"},{"family":"Craig","given":"Tony"}],"issued":{"date-parts":[["2014",5]]},"accessed":{"date-parts":[["2016",12,12]]}}}],"schema":"https://github.com/citation-style-language/schema/raw/master/csl-citation.json"} </w:instrText>
      </w:r>
      <w:r w:rsidRPr="00D81C28">
        <w:fldChar w:fldCharType="separate"/>
      </w:r>
      <w:r w:rsidR="001833CF" w:rsidRPr="001833CF">
        <w:rPr>
          <w:rFonts w:cs="Arial"/>
        </w:rPr>
        <w:t>(Polhill and Craig 2014)</w:t>
      </w:r>
      <w:r w:rsidRPr="00D81C28">
        <w:fldChar w:fldCharType="end"/>
      </w:r>
      <w:r w:rsidRPr="00D81C28">
        <w:t>, and feedback from the Trondheim consortium meeting in May 2015, but briefly</w:t>
      </w:r>
      <w:r w:rsidR="0010063A">
        <w:t xml:space="preserve"> this is</w:t>
      </w:r>
      <w:r w:rsidR="0065742D">
        <w:t xml:space="preserve"> an</w:t>
      </w:r>
      <w:r w:rsidR="0010063A">
        <w:t xml:space="preserve"> ontological form of</w:t>
      </w:r>
      <w:r w:rsidRPr="00D81C28">
        <w:t xml:space="preserve"> the description of work documentation, in conjunction with some small input from an early workshop was used create the common-sense core ontology of the project. </w:t>
      </w:r>
    </w:p>
    <w:p w14:paraId="42CC8EB4" w14:textId="77777777" w:rsidR="00722594" w:rsidRPr="00D81C28" w:rsidRDefault="00722594" w:rsidP="00722594">
      <w:pPr>
        <w:pStyle w:val="Heading3"/>
      </w:pPr>
      <w:r w:rsidRPr="00D81C28">
        <w:t>Purpose and relationship with other ontologies</w:t>
      </w:r>
    </w:p>
    <w:p w14:paraId="3C8B6808" w14:textId="77777777" w:rsidR="00815276" w:rsidRPr="00D81C28" w:rsidRDefault="00815276" w:rsidP="00815276">
      <w:r w:rsidRPr="00D81C28">
        <w:t xml:space="preserve">This is a component of the top-down ontology aggregation for the project and represents common-sense description of the GLAMURS project. This ontology, along with the on-line questionnaire ontology, </w:t>
      </w:r>
      <w:r w:rsidRPr="00D81C28">
        <w:rPr>
          <w:b/>
          <w:i/>
        </w:rPr>
        <w:t>questionnaire</w:t>
      </w:r>
      <w:r w:rsidRPr="00D81C28">
        <w:t xml:space="preserve">, and the expert-terms ontology, </w:t>
      </w:r>
      <w:r w:rsidRPr="00D81C28">
        <w:rPr>
          <w:b/>
          <w:i/>
        </w:rPr>
        <w:t>expert</w:t>
      </w:r>
      <w:r w:rsidRPr="00D81C28">
        <w:t xml:space="preserve"> ontology, after having been mirrored using the </w:t>
      </w:r>
      <w:r w:rsidRPr="00D81C28">
        <w:rPr>
          <w:b/>
          <w:i/>
        </w:rPr>
        <w:t>mirror</w:t>
      </w:r>
      <w:r w:rsidRPr="00D81C28">
        <w:t xml:space="preserve"> ontology completes the components that make up the </w:t>
      </w:r>
      <w:r w:rsidRPr="00D81C28">
        <w:rPr>
          <w:b/>
          <w:i/>
        </w:rPr>
        <w:t>top-down</w:t>
      </w:r>
      <w:r w:rsidRPr="00D81C28">
        <w:t xml:space="preserve"> ontology.</w:t>
      </w:r>
    </w:p>
    <w:p w14:paraId="4B22D02D" w14:textId="74635C80" w:rsidR="009D6612" w:rsidRPr="00D81C28" w:rsidRDefault="009D6612" w:rsidP="009D6612">
      <w:r w:rsidRPr="00D81C28">
        <w:t xml:space="preserve">These relationships are illustrated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 xml:space="preserve"> and show the dependency on the </w:t>
      </w:r>
      <w:r w:rsidRPr="00D81C28">
        <w:rPr>
          <w:b/>
          <w:i/>
        </w:rPr>
        <w:t>mirror</w:t>
      </w:r>
      <w:r w:rsidRPr="00D81C28">
        <w:t xml:space="preserve"> ontology and how the three ontologies </w:t>
      </w:r>
      <w:r w:rsidRPr="00D81C28">
        <w:rPr>
          <w:b/>
          <w:i/>
        </w:rPr>
        <w:t>questionnaire</w:t>
      </w:r>
      <w:r w:rsidRPr="00D81C28">
        <w:t xml:space="preserve">, </w:t>
      </w:r>
      <w:r w:rsidRPr="00D81C28">
        <w:rPr>
          <w:b/>
          <w:i/>
        </w:rPr>
        <w:t>expert</w:t>
      </w:r>
      <w:r w:rsidRPr="00D81C28">
        <w:t xml:space="preserve"> and </w:t>
      </w:r>
      <w:r w:rsidRPr="00D81C28">
        <w:rPr>
          <w:b/>
          <w:i/>
        </w:rPr>
        <w:t>core</w:t>
      </w:r>
      <w:r w:rsidR="00AA7086">
        <w:t xml:space="preserve"> </w:t>
      </w:r>
      <w:r w:rsidRPr="00D81C28">
        <w:t xml:space="preserve">use this to create </w:t>
      </w:r>
      <w:r w:rsidRPr="00D81C28">
        <w:rPr>
          <w:b/>
          <w:i/>
        </w:rPr>
        <w:t>mirror-questionnaire</w:t>
      </w:r>
      <w:r w:rsidRPr="00D81C28">
        <w:t xml:space="preserve">, </w:t>
      </w:r>
      <w:r w:rsidRPr="00D81C28">
        <w:rPr>
          <w:b/>
          <w:i/>
        </w:rPr>
        <w:t>mirror-expert</w:t>
      </w:r>
      <w:r w:rsidRPr="00D81C28">
        <w:t xml:space="preserve"> and </w:t>
      </w:r>
      <w:r w:rsidRPr="00D81C28">
        <w:rPr>
          <w:b/>
          <w:i/>
        </w:rPr>
        <w:t>mirror-core</w:t>
      </w:r>
      <w:r w:rsidRPr="00D81C28">
        <w:t xml:space="preserve"> respectively then combine to form the </w:t>
      </w:r>
      <w:r w:rsidRPr="00D81C28">
        <w:rPr>
          <w:b/>
          <w:i/>
        </w:rPr>
        <w:t>top-down</w:t>
      </w:r>
      <w:r w:rsidRPr="00D81C28">
        <w:t xml:space="preserve"> ontology.</w:t>
      </w:r>
    </w:p>
    <w:p w14:paraId="11991CF3" w14:textId="77777777" w:rsidR="00722594" w:rsidRPr="00D81C28" w:rsidRDefault="00722594" w:rsidP="00722594">
      <w:pPr>
        <w:pStyle w:val="Heading3"/>
      </w:pPr>
      <w:r w:rsidRPr="00D81C28">
        <w:t>Data used by the ontology</w:t>
      </w:r>
    </w:p>
    <w:p w14:paraId="39F85E82" w14:textId="77777777" w:rsidR="00722594" w:rsidRPr="00D81C28" w:rsidRDefault="00722594" w:rsidP="00722594">
      <w:r w:rsidRPr="00D81C28">
        <w:t>The ‘core’ ontology was just developed from one sentence in the description of work documents.</w:t>
      </w:r>
    </w:p>
    <w:p w14:paraId="084E7EF7" w14:textId="77777777" w:rsidR="00722594" w:rsidRPr="00D81C28" w:rsidRDefault="00722594" w:rsidP="00722594">
      <w:pPr>
        <w:pStyle w:val="Heading3"/>
      </w:pPr>
      <w:bookmarkStart w:id="61" w:name="_Ref469849344"/>
      <w:r w:rsidRPr="00D81C28">
        <w:t>Method of construction</w:t>
      </w:r>
      <w:bookmarkEnd w:id="61"/>
    </w:p>
    <w:p w14:paraId="4669861F" w14:textId="1D39EFCD" w:rsidR="00722594" w:rsidRPr="00D81C28" w:rsidRDefault="00815276" w:rsidP="00722594">
      <w:pPr>
        <w:pStyle w:val="BodyText"/>
      </w:pPr>
      <w:r w:rsidRPr="00D81C28">
        <w:rPr>
          <w:rFonts w:cs="Arial"/>
          <w:szCs w:val="24"/>
        </w:rPr>
        <w:t xml:space="preserve">Please consult the first milestone report </w:t>
      </w:r>
      <w:r w:rsidRPr="00D81C28">
        <w:rPr>
          <w:rFonts w:cs="Arial"/>
          <w:szCs w:val="24"/>
        </w:rPr>
        <w:fldChar w:fldCharType="begin"/>
      </w:r>
      <w:r w:rsidR="001833CF">
        <w:rPr>
          <w:rFonts w:cs="Arial"/>
          <w:szCs w:val="24"/>
        </w:rPr>
        <w:instrText xml:space="preserve"> ADDIN ZOTERO_ITEM CSL_CITATION {"citationID":"u1TNhcXl","properties":{"formattedCitation":"(Polhill and Craig 2014)","plainCitation":"(Polhill and Craig 2014)"},"citationItems":[{"id":307,"uris":["http://zotero.org/users/3373081/items/26C5UNPM"],"uri":["http://zotero.org/users/3373081/items/26C5UNPM"],"itemData":{"id":307,"type":"report","title":"'Green Lifestyles, Alternative Models and Upscaling Regional Sustainability' Work Package 2: Integration Milestone 2.1: Initial Ontology Report","URL":"https://documenta.udc.es/share/page/site/glamurs/document-details?nodeRef=workspace://SpacesStore/73ee4515-fa90-4ca2-95d6-00fbd68d2a93","author":[{"family":"Polhill","given":"Gary"},{"family":"Craig","given":"Tony"}],"issued":{"date-parts":[["2014",5]]},"accessed":{"date-parts":[["2016",12,12]]}}}],"schema":"https://github.com/citation-style-language/schema/raw/master/csl-citation.json"} </w:instrText>
      </w:r>
      <w:r w:rsidRPr="00D81C28">
        <w:rPr>
          <w:rFonts w:cs="Arial"/>
          <w:szCs w:val="24"/>
        </w:rPr>
        <w:fldChar w:fldCharType="separate"/>
      </w:r>
      <w:r w:rsidR="001833CF" w:rsidRPr="001833CF">
        <w:rPr>
          <w:rFonts w:cs="Arial"/>
        </w:rPr>
        <w:t>(Polhill and Craig 2014)</w:t>
      </w:r>
      <w:r w:rsidRPr="00D81C28">
        <w:rPr>
          <w:rFonts w:cs="Arial"/>
          <w:szCs w:val="24"/>
        </w:rPr>
        <w:fldChar w:fldCharType="end"/>
      </w:r>
      <w:r w:rsidRPr="00D81C28">
        <w:rPr>
          <w:rFonts w:cs="Arial"/>
          <w:szCs w:val="24"/>
        </w:rPr>
        <w:t xml:space="preserve"> and the brief discussion of the history of this ontology in section </w:t>
      </w:r>
      <w:r w:rsidRPr="00D81C28">
        <w:rPr>
          <w:rFonts w:cs="Arial"/>
          <w:szCs w:val="24"/>
        </w:rPr>
        <w:fldChar w:fldCharType="begin"/>
      </w:r>
      <w:r w:rsidRPr="00D81C28">
        <w:rPr>
          <w:rFonts w:cs="Arial"/>
          <w:szCs w:val="24"/>
        </w:rPr>
        <w:instrText xml:space="preserve"> REF _Ref469844614 \r \h </w:instrText>
      </w:r>
      <w:r w:rsidRPr="00D81C28">
        <w:rPr>
          <w:rFonts w:cs="Arial"/>
          <w:szCs w:val="24"/>
        </w:rPr>
      </w:r>
      <w:r w:rsidRPr="00D81C28">
        <w:rPr>
          <w:rFonts w:cs="Arial"/>
          <w:szCs w:val="24"/>
        </w:rPr>
        <w:fldChar w:fldCharType="separate"/>
      </w:r>
      <w:r w:rsidR="000F2DB1" w:rsidRPr="00D81C28">
        <w:rPr>
          <w:rFonts w:cs="Arial"/>
          <w:szCs w:val="24"/>
        </w:rPr>
        <w:t>3.1.1</w:t>
      </w:r>
      <w:r w:rsidRPr="00D81C28">
        <w:rPr>
          <w:rFonts w:cs="Arial"/>
          <w:szCs w:val="24"/>
        </w:rPr>
        <w:fldChar w:fldCharType="end"/>
      </w:r>
      <w:r w:rsidRPr="00D81C28">
        <w:rPr>
          <w:rFonts w:cs="Arial"/>
          <w:szCs w:val="24"/>
        </w:rPr>
        <w:t>.</w:t>
      </w:r>
    </w:p>
    <w:p w14:paraId="594B3C89" w14:textId="77777777" w:rsidR="00722594" w:rsidRPr="00D81C28" w:rsidRDefault="00722594" w:rsidP="00722594">
      <w:pPr>
        <w:pStyle w:val="Heading3"/>
      </w:pPr>
      <w:r w:rsidRPr="00D81C28">
        <w:t>Results</w:t>
      </w:r>
    </w:p>
    <w:p w14:paraId="365E357A" w14:textId="5AED9864" w:rsidR="00506975" w:rsidRPr="00D81C28" w:rsidRDefault="00506975" w:rsidP="00506975">
      <w:pPr>
        <w:pStyle w:val="BodyText"/>
      </w:pPr>
      <w:r w:rsidRPr="00D81C28">
        <w:t xml:space="preserve">This ontology is shown in </w:t>
      </w:r>
      <w:r w:rsidRPr="00D81C28">
        <w:fldChar w:fldCharType="begin"/>
      </w:r>
      <w:r w:rsidRPr="00D81C28">
        <w:instrText xml:space="preserve"> REF _Ref468958889 \h </w:instrText>
      </w:r>
      <w:r w:rsidR="00030397" w:rsidRPr="00D81C28">
        <w:instrText xml:space="preserve"> \* MERGEFORMAT </w:instrText>
      </w:r>
      <w:r w:rsidRPr="00D81C28">
        <w:fldChar w:fldCharType="separate"/>
      </w:r>
      <w:r w:rsidR="000F2DB1" w:rsidRPr="00D81C28">
        <w:t>Figure 11</w:t>
      </w:r>
      <w:r w:rsidRPr="00D81C28">
        <w:fldChar w:fldCharType="end"/>
      </w:r>
      <w:r w:rsidRPr="00D81C28">
        <w:t xml:space="preserve"> and listed in </w:t>
      </w:r>
      <w:r w:rsidR="00FB695B" w:rsidRPr="00D81C28">
        <w:t>on GitHub</w:t>
      </w:r>
      <w:r w:rsidR="00DE3C81">
        <w:t xml:space="preserve"> at</w:t>
      </w:r>
      <w:r w:rsidR="00FB695B" w:rsidRPr="00D81C28">
        <w:t xml:space="preserve"> </w:t>
      </w:r>
      <w:hyperlink r:id="rId29" w:history="1">
        <w:r w:rsidR="00DE3C81">
          <w:rPr>
            <w:rStyle w:val="Hyperlink"/>
          </w:rPr>
          <w:t>https://github.com/DougSalt/GLAMURS/blob/master/ontologies/top-down%20ontologies/original%20description%20of%20work%20ontology/core.owl</w:t>
        </w:r>
      </w:hyperlink>
      <w:r w:rsidR="00722594" w:rsidRPr="00D81C28">
        <w:t>.</w:t>
      </w:r>
    </w:p>
    <w:p w14:paraId="57365DC3" w14:textId="77777777" w:rsidR="002A2BC5" w:rsidRPr="00D81C28" w:rsidRDefault="002A2BC5" w:rsidP="002A2BC5">
      <w:pPr>
        <w:pStyle w:val="BodyText"/>
        <w:keepNext/>
      </w:pPr>
      <w:r w:rsidRPr="00D81C28">
        <w:rPr>
          <w:noProof/>
          <w:lang w:eastAsia="en-GB"/>
        </w:rPr>
        <w:drawing>
          <wp:anchor distT="0" distB="0" distL="114300" distR="114300" simplePos="0" relativeHeight="251685888" behindDoc="0" locked="0" layoutInCell="1" allowOverlap="1" wp14:anchorId="43274B42" wp14:editId="557F01D6">
            <wp:simplePos x="0" y="0"/>
            <wp:positionH relativeFrom="column">
              <wp:posOffset>-4445</wp:posOffset>
            </wp:positionH>
            <wp:positionV relativeFrom="paragraph">
              <wp:posOffset>1270</wp:posOffset>
            </wp:positionV>
            <wp:extent cx="4826635" cy="2190750"/>
            <wp:effectExtent l="0" t="0" r="0" b="0"/>
            <wp:wrapTopAndBottom/>
            <wp:docPr id="16"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826635" cy="2190750"/>
                    </a:xfrm>
                    <a:prstGeom prst="rect">
                      <a:avLst/>
                    </a:prstGeom>
                    <a:noFill/>
                    <a:ln>
                      <a:noFill/>
                      <a:prstDash/>
                    </a:ln>
                  </pic:spPr>
                </pic:pic>
              </a:graphicData>
            </a:graphic>
            <wp14:sizeRelH relativeFrom="page">
              <wp14:pctWidth>0</wp14:pctWidth>
            </wp14:sizeRelH>
            <wp14:sizeRelV relativeFrom="page">
              <wp14:pctHeight>0</wp14:pctHeight>
            </wp14:sizeRelV>
          </wp:anchor>
        </w:drawing>
      </w:r>
    </w:p>
    <w:p w14:paraId="5BB7F6E0" w14:textId="77777777" w:rsidR="002A2BC5" w:rsidRPr="00D81C28" w:rsidRDefault="002A2BC5" w:rsidP="002A2BC5">
      <w:pPr>
        <w:pStyle w:val="Caption"/>
        <w:rPr>
          <w:b w:val="0"/>
        </w:rPr>
      </w:pPr>
      <w:bookmarkStart w:id="62" w:name="_Ref468958889"/>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1</w:t>
      </w:r>
      <w:r w:rsidRPr="00D81C28">
        <w:rPr>
          <w:b w:val="0"/>
        </w:rPr>
        <w:fldChar w:fldCharType="end"/>
      </w:r>
      <w:bookmarkEnd w:id="62"/>
      <w:r w:rsidRPr="00D81C28">
        <w:rPr>
          <w:b w:val="0"/>
        </w:rPr>
        <w:t xml:space="preserve"> The common sense ontology</w:t>
      </w:r>
      <w:r w:rsidR="00B55294" w:rsidRPr="00D81C28">
        <w:rPr>
          <w:b w:val="0"/>
        </w:rPr>
        <w:t xml:space="preserve"> class diagram</w:t>
      </w:r>
    </w:p>
    <w:p w14:paraId="3B86E4F0" w14:textId="77777777" w:rsidR="00722594" w:rsidRPr="00D81C28" w:rsidRDefault="00722594" w:rsidP="00722594">
      <w:pPr>
        <w:pStyle w:val="Heading3"/>
      </w:pPr>
      <w:bookmarkStart w:id="63" w:name="_Ref469047966"/>
      <w:r w:rsidRPr="00D81C28">
        <w:t>Discussion points</w:t>
      </w:r>
    </w:p>
    <w:p w14:paraId="4109A4CD" w14:textId="77777777" w:rsidR="00070FED" w:rsidRPr="00D81C28" w:rsidRDefault="00070FED" w:rsidP="00070FED">
      <w:r w:rsidRPr="00D81C28">
        <w:t>This ontology is complete.</w:t>
      </w:r>
    </w:p>
    <w:p w14:paraId="2A042F9B" w14:textId="19DF14FC" w:rsidR="00815276" w:rsidRPr="00D81C28" w:rsidRDefault="00815276" w:rsidP="00070FED">
      <w:r w:rsidRPr="00D81C28">
        <w:t xml:space="preserve">The aim of the </w:t>
      </w:r>
      <w:r w:rsidRPr="00D81C28">
        <w:rPr>
          <w:b/>
          <w:i/>
        </w:rPr>
        <w:t>core</w:t>
      </w:r>
      <w:r w:rsidRPr="00D81C28">
        <w:t xml:space="preserve"> ontology was to provide a framework in which researchers could classify their research outputs, particularly anything document based. However, in the consortium meeting in Bath, October 2015 workshopping this new ontology to include the terms from the GLAMURS glossary </w:t>
      </w:r>
      <w:r w:rsidRPr="00D81C28">
        <w:fldChar w:fldCharType="begin"/>
      </w:r>
      <w:r w:rsidR="001833CF">
        <w:instrText xml:space="preserve"> ADDIN ZOTERO_ITEM CSL_CITATION {"citationID":"1dbld47njl","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Pr="00D81C28">
        <w:fldChar w:fldCharType="separate"/>
      </w:r>
      <w:r w:rsidR="001833CF" w:rsidRPr="001833CF">
        <w:rPr>
          <w:rFonts w:cs="Arial"/>
          <w:szCs w:val="24"/>
        </w:rPr>
        <w:t>(‘“Green Lifestyles, Alternative Models and Upscaling Regional Sustainability” Glossary’ 2015)</w:t>
      </w:r>
      <w:r w:rsidRPr="00D81C28">
        <w:fldChar w:fldCharType="end"/>
      </w:r>
      <w:r w:rsidRPr="00D81C28">
        <w:t xml:space="preserve"> proved surprising</w:t>
      </w:r>
      <w:r w:rsidR="00693FFB">
        <w:t>ly</w:t>
      </w:r>
      <w:r w:rsidRPr="00D81C28">
        <w:t xml:space="preserve"> intractable. Even with a reduced number of “proof-of-concept” examples, the task of classifying these within the new ontology was not successful. </w:t>
      </w:r>
    </w:p>
    <w:p w14:paraId="1796FB86" w14:textId="476FE7C8" w:rsidR="00DD6411" w:rsidRPr="00D81C28" w:rsidRDefault="00DD6411" w:rsidP="00DD6411">
      <w:pPr>
        <w:pStyle w:val="BodyText"/>
      </w:pPr>
      <w:r>
        <w:t>We</w:t>
      </w:r>
      <w:r w:rsidRPr="00D81C28">
        <w:t xml:space="preserve"> realized</w:t>
      </w:r>
      <w:r>
        <w:t xml:space="preserve"> as a result of the Bath meeting</w:t>
      </w:r>
      <w:r w:rsidRPr="00D81C28">
        <w:t xml:space="preserve"> that a different and more dedicated approach was required. This approach resulted in the acquisition of a full-time researcher, dubbed as per </w:t>
      </w:r>
      <w:r w:rsidRPr="00D81C28">
        <w:fldChar w:fldCharType="begin"/>
      </w:r>
      <w:r w:rsidR="001833CF">
        <w:instrText xml:space="preserve"> ADDIN ZOTERO_ITEM CSL_CITATION {"citationID":"2l53ao8su8","properties":{"formattedCitation":"(Sowa 1999)","plainCitation":"(Sowa 1999)"},"citationItems":[{"id":345,"uris":["http://zotero.org/users/3373081/items/WTV39ETE"],"uri":["http://zotero.org/users/3373081/items/WTV39ETE"],"itemData":{"id":345,"type":"book","title":"Knowledge Representation: Logical, Philosophical, and Computational Foundations","publisher":"Course Technology","source":"CiteULike","abstract":"Sowa integrates logic, philosophy, linguistics, and computer science into this study of knowledge and its various models and implementations. His definitive new book shows how techniques of artificial intelligence, database design, and object-oriented programming help make knowledge explicit in a form that computer systems can use.","URL":"http://www.jfsowa.com/krbook/","ISBN":"978-0-534-94965-5","shortTitle":"Knowledge Representation","author":[{"family":"Sowa","given":"John"}],"issued":{"date-parts":[["1999",8,17]]},"accessed":{"date-parts":[["2016",12,15]]}}}],"schema":"https://github.com/citation-style-language/schema/raw/master/csl-citation.json"} </w:instrText>
      </w:r>
      <w:r w:rsidRPr="00D81C28">
        <w:fldChar w:fldCharType="separate"/>
      </w:r>
      <w:r w:rsidR="001833CF" w:rsidRPr="001833CF">
        <w:rPr>
          <w:rFonts w:cs="Arial"/>
        </w:rPr>
        <w:t>(Sowa 1999)</w:t>
      </w:r>
      <w:r w:rsidRPr="00D81C28">
        <w:fldChar w:fldCharType="end"/>
      </w:r>
      <w:r w:rsidRPr="00D81C28">
        <w:t>, a knowledge engineer, who set about acquiring terminological definitions, using a</w:t>
      </w:r>
      <w:r>
        <w:t>s their starting point the help-sheet form the Bath consortium ontology work</w:t>
      </w:r>
      <w:r w:rsidRPr="00D81C28">
        <w:t>shop. This worksheet formed the basis of the main instrument in acquiring definitions from the other researchers and is discussed in section</w:t>
      </w:r>
      <w:r>
        <w:t xml:space="preserve"> </w:t>
      </w:r>
      <w:r>
        <w:fldChar w:fldCharType="begin"/>
      </w:r>
      <w:r>
        <w:instrText xml:space="preserve"> REF _Ref469847388 \r \h </w:instrText>
      </w:r>
      <w:r>
        <w:fldChar w:fldCharType="separate"/>
      </w:r>
      <w:r>
        <w:t>3.2</w:t>
      </w:r>
      <w:r>
        <w:fldChar w:fldCharType="end"/>
      </w:r>
      <w:r w:rsidRPr="00D81C28">
        <w:t>.</w:t>
      </w:r>
    </w:p>
    <w:p w14:paraId="7DA30CB2" w14:textId="77777777" w:rsidR="00815276" w:rsidRPr="00D81C28" w:rsidRDefault="00815276" w:rsidP="00815276">
      <w:pPr>
        <w:pStyle w:val="BodyText"/>
      </w:pPr>
      <w:r w:rsidRPr="00D81C28">
        <w:t>However despite the above, this ontology is essentially the starting point for all the subsequent ontologies within this document.</w:t>
      </w:r>
    </w:p>
    <w:p w14:paraId="53175461" w14:textId="77777777" w:rsidR="00815276" w:rsidRPr="00D81C28" w:rsidRDefault="009D6612" w:rsidP="00815276">
      <w:pPr>
        <w:pStyle w:val="Heading2"/>
      </w:pPr>
      <w:bookmarkStart w:id="64" w:name="_Ref469847388"/>
      <w:bookmarkStart w:id="65" w:name="_Toc470076439"/>
      <w:bookmarkEnd w:id="63"/>
      <w:r w:rsidRPr="00D81C28">
        <w:t>The on-line questionnaire ontology</w:t>
      </w:r>
      <w:bookmarkEnd w:id="64"/>
      <w:bookmarkEnd w:id="65"/>
    </w:p>
    <w:p w14:paraId="410CF7B6" w14:textId="77777777" w:rsidR="007C1EAD" w:rsidRPr="00D81C28" w:rsidRDefault="007C1EAD" w:rsidP="007C1EAD">
      <w:pPr>
        <w:pStyle w:val="Heading3"/>
      </w:pPr>
      <w:r w:rsidRPr="00D81C28">
        <w:t>Introduction</w:t>
      </w:r>
    </w:p>
    <w:p w14:paraId="2987DF3B" w14:textId="77777777" w:rsidR="00815276" w:rsidRPr="00D81C28" w:rsidRDefault="00815276" w:rsidP="00815276">
      <w:pPr>
        <w:pStyle w:val="BodyText"/>
      </w:pPr>
      <w:r w:rsidRPr="00D81C28">
        <w:t xml:space="preserve">This ontology is denoted the </w:t>
      </w:r>
      <w:r w:rsidRPr="00D81C28">
        <w:rPr>
          <w:b/>
          <w:i/>
        </w:rPr>
        <w:t>questionnaire</w:t>
      </w:r>
      <w:r w:rsidRPr="00D81C28">
        <w:rPr>
          <w:b/>
        </w:rPr>
        <w:t xml:space="preserve"> </w:t>
      </w:r>
      <w:r w:rsidRPr="00D81C28">
        <w:t xml:space="preserve">ontology for both its filename, </w:t>
      </w:r>
      <w:r w:rsidRPr="00D81C28">
        <w:rPr>
          <w:rStyle w:val="CodeChar"/>
        </w:rPr>
        <w:t>questionnaire.owl</w:t>
      </w:r>
      <w:r w:rsidRPr="00D81C28">
        <w:t xml:space="preserve"> and namespace.</w:t>
      </w:r>
    </w:p>
    <w:p w14:paraId="5C8B934E" w14:textId="5F58F2CE" w:rsidR="00022A87" w:rsidRPr="00D81C28" w:rsidRDefault="00022A87" w:rsidP="00022A87">
      <w:pPr>
        <w:pStyle w:val="BodyText"/>
      </w:pPr>
      <w:r w:rsidRPr="00D81C28">
        <w:t xml:space="preserve">The online questionnaire was created as a result of discussing the ontology at the Bath consortium meeting, to allow researchers to specify and refine the ontology of the GLAMURS project in their own time and at their own pace, and without the need to learn specialist ontology language to do with the basic ontological ‘kinds’ (classes, attributes, relationships and processes). </w:t>
      </w:r>
      <w:r w:rsidR="00815276" w:rsidRPr="00D81C28">
        <w:t xml:space="preserve">The </w:t>
      </w:r>
      <w:r w:rsidR="00815276" w:rsidRPr="00D81C28">
        <w:rPr>
          <w:b/>
          <w:i/>
        </w:rPr>
        <w:t>core</w:t>
      </w:r>
      <w:r w:rsidRPr="00D81C28">
        <w:t xml:space="preserve"> </w:t>
      </w:r>
      <w:r w:rsidR="00815276" w:rsidRPr="00D81C28">
        <w:t xml:space="preserve">ontology described in section </w:t>
      </w:r>
      <w:r w:rsidR="00815276" w:rsidRPr="00D81C28">
        <w:fldChar w:fldCharType="begin"/>
      </w:r>
      <w:r w:rsidR="00815276" w:rsidRPr="00D81C28">
        <w:instrText xml:space="preserve"> REF _Ref469844686 \r \h </w:instrText>
      </w:r>
      <w:r w:rsidR="00815276" w:rsidRPr="00D81C28">
        <w:fldChar w:fldCharType="separate"/>
      </w:r>
      <w:r w:rsidR="000F2DB1" w:rsidRPr="00D81C28">
        <w:t>3.1</w:t>
      </w:r>
      <w:r w:rsidR="00815276" w:rsidRPr="00D81C28">
        <w:fldChar w:fldCharType="end"/>
      </w:r>
      <w:r w:rsidRPr="00D81C28">
        <w:t xml:space="preserve"> proved somewhat unwieldy to use as evidenced</w:t>
      </w:r>
      <w:r w:rsidR="00693FFB">
        <w:t xml:space="preserve"> by</w:t>
      </w:r>
      <w:r w:rsidRPr="00D81C28">
        <w:t xml:space="preserve"> the difficulty in classification that occurred at the Bath consortium meeting in </w:t>
      </w:r>
      <w:r w:rsidR="00DD6411">
        <w:t>October</w:t>
      </w:r>
      <w:r w:rsidRPr="00D81C28">
        <w:t xml:space="preserve"> 2015. In order to remedy</w:t>
      </w:r>
      <w:r w:rsidR="00815276" w:rsidRPr="00D81C28">
        <w:t xml:space="preserve"> this</w:t>
      </w:r>
      <w:r w:rsidRPr="00D81C28">
        <w:t xml:space="preserve">, several ontologies were developed. The first of these is detailed in this section and was to directly ask researchers which terminology they considered important, whether it was defined properly or even if it were defined at all. In order to do this we designed an on-line questionnaire by which researchers could voluntarily define such terminology in a manner closely aligned to required ontological concepts. This section examines the design of the questionnaire and the process by which the first set of responses to this questionnaire; denoted </w:t>
      </w:r>
      <w:r w:rsidR="00DD6411">
        <w:t>‘</w:t>
      </w:r>
      <w:r w:rsidRPr="00D81C28">
        <w:t>unsolicited</w:t>
      </w:r>
      <w:r w:rsidR="00DD6411">
        <w:t>’</w:t>
      </w:r>
      <w:r w:rsidRPr="00D81C28">
        <w:t xml:space="preserve"> responses</w:t>
      </w:r>
      <w:r w:rsidR="00DD6411">
        <w:t xml:space="preserve"> (because respondents were not asked to enter specific terms, but to contribute terms they thought important </w:t>
      </w:r>
      <w:r w:rsidR="00DD6411" w:rsidRPr="00DD6411">
        <w:rPr>
          <w:i/>
        </w:rPr>
        <w:t>ad hoc</w:t>
      </w:r>
      <w:r w:rsidR="00DD6411">
        <w:t>)</w:t>
      </w:r>
      <w:r w:rsidRPr="00D81C28">
        <w:t xml:space="preserve"> were processed into an ontology that we have denoted the </w:t>
      </w:r>
      <w:r w:rsidR="00815276" w:rsidRPr="00D81C28">
        <w:rPr>
          <w:b/>
          <w:i/>
        </w:rPr>
        <w:t xml:space="preserve">questionnaire </w:t>
      </w:r>
      <w:r w:rsidRPr="00D81C28">
        <w:t xml:space="preserve">ontology (see </w:t>
      </w:r>
      <w:r w:rsidR="00815276" w:rsidRPr="00D81C28">
        <w:t xml:space="preserve">GitHub </w:t>
      </w:r>
      <w:hyperlink r:id="rId31" w:history="1">
        <w:r w:rsidR="00074884">
          <w:rPr>
            <w:rStyle w:val="Hyperlink"/>
          </w:rPr>
          <w:t>https://github.com/DougSalt/GLAMURS/blob/master/ontologies/top-down%20ontologies/on-line%20questionnaire%20ontology/questionnaire.owl</w:t>
        </w:r>
      </w:hyperlink>
      <w:r w:rsidRPr="00D81C28">
        <w:t xml:space="preserve"> for a full listing of this ontology).</w:t>
      </w:r>
    </w:p>
    <w:p w14:paraId="719EEC01" w14:textId="77777777" w:rsidR="007C1EAD" w:rsidRPr="00D81C28" w:rsidRDefault="007C1EAD" w:rsidP="007C1EAD">
      <w:pPr>
        <w:pStyle w:val="Heading3"/>
      </w:pPr>
      <w:r w:rsidRPr="00D81C28">
        <w:t>Purpose and relationship with other ontologies</w:t>
      </w:r>
    </w:p>
    <w:p w14:paraId="78D0C5F1" w14:textId="77777777" w:rsidR="009D6612" w:rsidRPr="00D81C28" w:rsidRDefault="00FA7160" w:rsidP="009D6612">
      <w:r w:rsidRPr="00D81C28">
        <w:t>This</w:t>
      </w:r>
      <w:r w:rsidR="009D6612" w:rsidRPr="00D81C28">
        <w:t xml:space="preserve"> ontology represents primary specialist vocabulary.</w:t>
      </w:r>
    </w:p>
    <w:p w14:paraId="7C4697D2" w14:textId="77777777" w:rsidR="009D6612" w:rsidRPr="00D81C28" w:rsidRDefault="009D6612" w:rsidP="009D6612">
      <w:r w:rsidRPr="00D81C28">
        <w:t xml:space="preserve">This is a component of the top-down ontology aggregation for the project and represents definitions provided by researchers to an on-line questionnaire, that researchers consider important to define. This ontology, along with the core common-sense ontology, </w:t>
      </w:r>
      <w:r w:rsidRPr="00D81C28">
        <w:rPr>
          <w:b/>
          <w:i/>
        </w:rPr>
        <w:t>core</w:t>
      </w:r>
      <w:r w:rsidRPr="00D81C28">
        <w:t xml:space="preserve"> and the expert-terms ontology, </w:t>
      </w:r>
      <w:r w:rsidRPr="00D81C28">
        <w:rPr>
          <w:b/>
          <w:i/>
        </w:rPr>
        <w:t>expert</w:t>
      </w:r>
      <w:r w:rsidRPr="00D81C28">
        <w:t xml:space="preserve">, after having been mirrored using the </w:t>
      </w:r>
      <w:r w:rsidRPr="00D81C28">
        <w:rPr>
          <w:b/>
          <w:i/>
        </w:rPr>
        <w:t>mirror</w:t>
      </w:r>
      <w:r w:rsidRPr="00D81C28">
        <w:t xml:space="preserve"> ontology completes the components that make up the </w:t>
      </w:r>
      <w:r w:rsidRPr="00D81C28">
        <w:rPr>
          <w:b/>
          <w:i/>
        </w:rPr>
        <w:t>top-down</w:t>
      </w:r>
      <w:r w:rsidRPr="00D81C28">
        <w:t xml:space="preserve"> ontology.</w:t>
      </w:r>
    </w:p>
    <w:p w14:paraId="3B3B5B6F" w14:textId="77777777" w:rsidR="009D6612" w:rsidRPr="00D81C28" w:rsidRDefault="009D6612" w:rsidP="009D6612">
      <w:r w:rsidRPr="00D81C28">
        <w:t xml:space="preserve">This ontology also incorporates the </w:t>
      </w:r>
      <w:r w:rsidRPr="00D81C28">
        <w:rPr>
          <w:b/>
          <w:i/>
        </w:rPr>
        <w:t>metadata</w:t>
      </w:r>
      <w:r w:rsidRPr="00D81C28">
        <w:t xml:space="preserve"> ontology class framework and uses the vocabulary in the </w:t>
      </w:r>
      <w:r w:rsidRPr="00D81C28">
        <w:rPr>
          <w:b/>
          <w:i/>
        </w:rPr>
        <w:t>integration</w:t>
      </w:r>
      <w:r w:rsidRPr="00D81C28">
        <w:t xml:space="preserve"> ontology.</w:t>
      </w:r>
    </w:p>
    <w:p w14:paraId="6F2F8CCF" w14:textId="1B571744" w:rsidR="009D6612" w:rsidRPr="00D81C28" w:rsidRDefault="009D6612" w:rsidP="009D6612">
      <w:r w:rsidRPr="00D81C28">
        <w:t xml:space="preserve">These relationships are illustrated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 xml:space="preserve"> and show the dependency on the </w:t>
      </w:r>
      <w:r w:rsidRPr="00D81C28">
        <w:rPr>
          <w:b/>
          <w:i/>
        </w:rPr>
        <w:t>mirror</w:t>
      </w:r>
      <w:r w:rsidRPr="00D81C28">
        <w:t xml:space="preserve"> ontology and how the three ontologies </w:t>
      </w:r>
      <w:r w:rsidRPr="00D81C28">
        <w:rPr>
          <w:b/>
          <w:i/>
        </w:rPr>
        <w:t>questionnaire</w:t>
      </w:r>
      <w:r w:rsidRPr="00D81C28">
        <w:t xml:space="preserve">, </w:t>
      </w:r>
      <w:r w:rsidRPr="00D81C28">
        <w:rPr>
          <w:b/>
          <w:i/>
        </w:rPr>
        <w:t>expert</w:t>
      </w:r>
      <w:r w:rsidRPr="00D81C28">
        <w:t xml:space="preserve"> and </w:t>
      </w:r>
      <w:r w:rsidRPr="00D81C28">
        <w:rPr>
          <w:b/>
          <w:i/>
        </w:rPr>
        <w:t>core</w:t>
      </w:r>
      <w:r w:rsidR="00AA7086">
        <w:t xml:space="preserve"> </w:t>
      </w:r>
      <w:r w:rsidRPr="00D81C28">
        <w:t xml:space="preserve">use this to create </w:t>
      </w:r>
      <w:r w:rsidRPr="00D81C28">
        <w:rPr>
          <w:b/>
          <w:i/>
        </w:rPr>
        <w:t>mirror-questionnaire</w:t>
      </w:r>
      <w:r w:rsidRPr="00D81C28">
        <w:t xml:space="preserve">, </w:t>
      </w:r>
      <w:r w:rsidRPr="00D81C28">
        <w:rPr>
          <w:b/>
          <w:i/>
        </w:rPr>
        <w:t>mirror-expert</w:t>
      </w:r>
      <w:r w:rsidRPr="00D81C28">
        <w:t xml:space="preserve"> and </w:t>
      </w:r>
      <w:r w:rsidRPr="00D81C28">
        <w:rPr>
          <w:b/>
          <w:i/>
        </w:rPr>
        <w:t>mirror-core</w:t>
      </w:r>
      <w:r w:rsidRPr="00D81C28">
        <w:t xml:space="preserve"> respectively then combine to form the </w:t>
      </w:r>
      <w:r w:rsidRPr="00D81C28">
        <w:rPr>
          <w:b/>
          <w:i/>
        </w:rPr>
        <w:t>top-down</w:t>
      </w:r>
      <w:r w:rsidRPr="00D81C28">
        <w:t xml:space="preserve"> ontology.</w:t>
      </w:r>
    </w:p>
    <w:p w14:paraId="0E39D916" w14:textId="77777777" w:rsidR="007C1EAD" w:rsidRPr="00D81C28" w:rsidRDefault="007C1EAD" w:rsidP="007C1EAD">
      <w:pPr>
        <w:pStyle w:val="Heading3"/>
      </w:pPr>
      <w:r w:rsidRPr="00D81C28">
        <w:t>Data used by the ontology</w:t>
      </w:r>
    </w:p>
    <w:p w14:paraId="5C49EC72" w14:textId="018A06A0" w:rsidR="009D6612" w:rsidRPr="00D81C28" w:rsidRDefault="00DD6411" w:rsidP="009D6612">
      <w:pPr>
        <w:pStyle w:val="BodyText"/>
      </w:pPr>
      <w:r>
        <w:t>Forty</w:t>
      </w:r>
      <w:r w:rsidR="00AA7086">
        <w:t xml:space="preserve"> </w:t>
      </w:r>
      <w:r w:rsidR="009D6612" w:rsidRPr="00D81C28">
        <w:t>responses to an on-line questionnaire</w:t>
      </w:r>
      <w:r w:rsidR="00AA7086">
        <w:t xml:space="preserve"> </w:t>
      </w:r>
      <w:r w:rsidR="009D6612" w:rsidRPr="00D81C28">
        <w:t>obtained in the period 26 April 2016 – 15 July 2016.</w:t>
      </w:r>
    </w:p>
    <w:p w14:paraId="1B00A7E2" w14:textId="77777777" w:rsidR="007C1EAD" w:rsidRPr="00D81C28" w:rsidRDefault="007C1EAD" w:rsidP="007C1EAD">
      <w:pPr>
        <w:pStyle w:val="Heading3"/>
      </w:pPr>
      <w:bookmarkStart w:id="66" w:name="_Ref469848334"/>
      <w:r w:rsidRPr="00D81C28">
        <w:t>Method of construction</w:t>
      </w:r>
      <w:bookmarkEnd w:id="66"/>
    </w:p>
    <w:p w14:paraId="0335541C" w14:textId="4E86ABE4" w:rsidR="00815276" w:rsidRPr="00D81C28" w:rsidRDefault="00815276" w:rsidP="00815276">
      <w:pPr>
        <w:pStyle w:val="BodyText"/>
      </w:pPr>
      <w:r w:rsidRPr="00D81C28">
        <w:t>This approach involved gathering terms via the on-line questionnaire, by invite on</w:t>
      </w:r>
      <w:r w:rsidR="00695316">
        <w:t>ly (although accessible public</w:t>
      </w:r>
      <w:r w:rsidRPr="00D81C28">
        <w:t xml:space="preserve">ly). The questionnaire was designed to elicit specifically </w:t>
      </w:r>
      <w:r w:rsidR="00436297">
        <w:t>OWL 2</w:t>
      </w:r>
      <w:r w:rsidRPr="00D81C28">
        <w:t xml:space="preserve"> ontological specifications </w:t>
      </w:r>
      <w:r w:rsidRPr="00D81C28">
        <w:rPr>
          <w:rFonts w:cs="Arial"/>
        </w:rPr>
        <w:t>[1]</w:t>
      </w:r>
      <w:r w:rsidRPr="00D81C28">
        <w:t>.</w:t>
      </w:r>
      <w:r w:rsidR="00AA7086">
        <w:t xml:space="preserve"> </w:t>
      </w:r>
      <w:r w:rsidRPr="00D81C28">
        <w:t xml:space="preserve">A textual representation of the entire questionnaire can be found in appendix </w:t>
      </w:r>
      <w:r w:rsidRPr="00D81C28">
        <w:fldChar w:fldCharType="begin"/>
      </w:r>
      <w:r w:rsidRPr="00D81C28">
        <w:instrText xml:space="preserve"> REF _Ref469844831 \r \h </w:instrText>
      </w:r>
      <w:r w:rsidRPr="00D81C28">
        <w:fldChar w:fldCharType="separate"/>
      </w:r>
      <w:r w:rsidR="000F2DB1" w:rsidRPr="00D81C28">
        <w:t>1</w:t>
      </w:r>
      <w:r w:rsidRPr="00D81C28">
        <w:fldChar w:fldCharType="end"/>
      </w:r>
      <w:r w:rsidRPr="00D81C28">
        <w:t xml:space="preserve">. A simplified block diagram of the questionnaire is also shown in </w:t>
      </w:r>
      <w:r w:rsidRPr="00D81C28">
        <w:fldChar w:fldCharType="begin"/>
      </w:r>
      <w:r w:rsidRPr="00D81C28">
        <w:instrText xml:space="preserve"> REF _Ref468950599 \h  \* MERGEFORMAT </w:instrText>
      </w:r>
      <w:r w:rsidRPr="00D81C28">
        <w:fldChar w:fldCharType="separate"/>
      </w:r>
      <w:r w:rsidR="000F2DB1" w:rsidRPr="00D81C28">
        <w:t>Figure 12</w:t>
      </w:r>
      <w:r w:rsidRPr="00D81C28">
        <w:fldChar w:fldCharType="end"/>
      </w:r>
      <w:r w:rsidRPr="00D81C28">
        <w:t>. In summary, the respondent is initially confronted by a screen requesting name and email information. This was done in order to identify where the response had originated, and in particular to help identify the institution of the participant, giving some further indication as to their area of interest and expertise. By completing the registration the respondent was emailed a link to the survey along with a uniquely identifying URL cookie. Having followed this link the respondent was asked to specify the term they were interested in defining. They were also asked to specify what their area of expertise or discipline was and if this related to the term under consideration. They were also asked if they agreed with the definition of the term if it was extant in the glossary already. If not, then they were given the opportunity to define that term for themselves.</w:t>
      </w:r>
    </w:p>
    <w:p w14:paraId="2FE862D5" w14:textId="644629F4" w:rsidR="00815276" w:rsidRPr="00D81C28" w:rsidRDefault="00815276" w:rsidP="00815276">
      <w:pPr>
        <w:pStyle w:val="BodyText"/>
      </w:pPr>
      <w:r w:rsidRPr="00D81C28">
        <w:t xml:space="preserve">As explained in the </w:t>
      </w:r>
      <w:r w:rsidRPr="00D81C28">
        <w:fldChar w:fldCharType="begin"/>
      </w:r>
      <w:r w:rsidRPr="00D81C28">
        <w:instrText xml:space="preserve"> REF _Ref468977865 \h  \* MERGEFORMAT </w:instrText>
      </w:r>
      <w:r w:rsidRPr="00D81C28">
        <w:fldChar w:fldCharType="separate"/>
      </w:r>
      <w:r w:rsidR="000F2DB1" w:rsidRPr="00D81C28">
        <w:t>Introduction</w:t>
      </w:r>
      <w:r w:rsidRPr="00D81C28">
        <w:fldChar w:fldCharType="end"/>
      </w:r>
      <w:r w:rsidRPr="00D81C28">
        <w:t xml:space="preserve"> there are 4 primary ontological entities:</w:t>
      </w:r>
    </w:p>
    <w:p w14:paraId="012442C0" w14:textId="77777777" w:rsidR="00815276" w:rsidRPr="00D81C28" w:rsidRDefault="00815276" w:rsidP="00815276">
      <w:pPr>
        <w:pStyle w:val="Bullet"/>
      </w:pPr>
      <w:r w:rsidRPr="00D81C28">
        <w:t>class;</w:t>
      </w:r>
    </w:p>
    <w:p w14:paraId="67218129" w14:textId="77777777" w:rsidR="00815276" w:rsidRPr="00D81C28" w:rsidRDefault="00815276" w:rsidP="00815276">
      <w:pPr>
        <w:pStyle w:val="Bullet"/>
      </w:pPr>
      <w:r w:rsidRPr="00D81C28">
        <w:t>data value;</w:t>
      </w:r>
    </w:p>
    <w:p w14:paraId="0B64F1B1" w14:textId="77777777" w:rsidR="00815276" w:rsidRPr="00D81C28" w:rsidRDefault="00815276" w:rsidP="00815276">
      <w:pPr>
        <w:pStyle w:val="Bullet"/>
      </w:pPr>
      <w:r w:rsidRPr="00D81C28">
        <w:t>object property, and</w:t>
      </w:r>
    </w:p>
    <w:p w14:paraId="3A98D28A" w14:textId="77777777" w:rsidR="00815276" w:rsidRPr="00D81C28" w:rsidRDefault="00815276" w:rsidP="00181F61">
      <w:pPr>
        <w:pStyle w:val="BodyText"/>
        <w:numPr>
          <w:ilvl w:val="0"/>
          <w:numId w:val="8"/>
        </w:numPr>
      </w:pPr>
      <w:r w:rsidRPr="00D81C28">
        <w:t>individual.</w:t>
      </w:r>
    </w:p>
    <w:p w14:paraId="13D1DDAA" w14:textId="77777777" w:rsidR="00815276" w:rsidRPr="00D81C28" w:rsidRDefault="00815276" w:rsidP="00815276">
      <w:pPr>
        <w:pStyle w:val="BodyText"/>
      </w:pPr>
      <w:r w:rsidRPr="00D81C28">
        <w:t xml:space="preserve">This are the ontological entities we are trying to elicit by use of the questionnaire discussed in this section. Along with these four primary ontological entities each can have other attributes associated with it. These attributes are listed in </w:t>
      </w:r>
      <w:r w:rsidRPr="00D81C28">
        <w:fldChar w:fldCharType="begin"/>
      </w:r>
      <w:r w:rsidRPr="00D81C28">
        <w:instrText xml:space="preserve"> REF _Ref468959781 \h  \* MERGEFORMAT </w:instrText>
      </w:r>
      <w:r w:rsidRPr="00D81C28">
        <w:fldChar w:fldCharType="separate"/>
      </w:r>
      <w:r w:rsidR="000F2DB1" w:rsidRPr="00D81C28">
        <w:t>Table 5</w:t>
      </w:r>
      <w:r w:rsidRPr="00D81C28">
        <w:fldChar w:fldCharType="end"/>
      </w:r>
      <w:r w:rsidRPr="00D81C28">
        <w:t>.</w:t>
      </w:r>
    </w:p>
    <w:p w14:paraId="75317AF3" w14:textId="2BD394FD" w:rsidR="00815276" w:rsidRPr="00D81C28" w:rsidRDefault="00815276" w:rsidP="00815276">
      <w:pPr>
        <w:pStyle w:val="BodyText"/>
      </w:pPr>
      <w:r w:rsidRPr="00D81C28">
        <w:t xml:space="preserve">In addition to these primary entities we introduced a fifth entity: the process. As discussed elsewhere, such processes may be defined as composite of the original </w:t>
      </w:r>
      <w:r w:rsidR="00436297">
        <w:t>OWL 2</w:t>
      </w:r>
      <w:r w:rsidRPr="00D81C28">
        <w:t xml:space="preserve"> ontological primitives listed above, but for concepts of environmental sustainability it was argued in </w:t>
      </w:r>
      <w:r w:rsidRPr="00D81C28">
        <w:fldChar w:fldCharType="begin"/>
      </w:r>
      <w:r w:rsidR="001833CF">
        <w:instrText xml:space="preserve"> ADDIN ZOTERO_ITEM CSL_CITATION {"citationID":"2eihc9pgpd","properties":{"formattedCitation":"(Polhill and Craig 2014)","plainCitation":"(Polhill and Craig 2014)"},"citationItems":[{"id":307,"uris":["http://zotero.org/users/3373081/items/26C5UNPM"],"uri":["http://zotero.org/users/3373081/items/26C5UNPM"],"itemData":{"id":307,"type":"report","title":"'Green Lifestyles, Alternative Models and Upscaling Regional Sustainability' Work Package 2: Integration Milestone 2.1: Initial Ontology Report","URL":"https://documenta.udc.es/share/page/site/glamurs/document-details?nodeRef=workspace://SpacesStore/73ee4515-fa90-4ca2-95d6-00fbd68d2a93","author":[{"family":"Polhill","given":"Gary"},{"family":"Craig","given":"Tony"}],"issued":{"date-parts":[["2014",5]]},"accessed":{"date-parts":[["2016",12,12]]}}}],"schema":"https://github.com/citation-style-language/schema/raw/master/csl-citation.json"} </w:instrText>
      </w:r>
      <w:r w:rsidRPr="00D81C28">
        <w:fldChar w:fldCharType="separate"/>
      </w:r>
      <w:r w:rsidR="001833CF" w:rsidRPr="001833CF">
        <w:rPr>
          <w:rFonts w:cs="Arial"/>
        </w:rPr>
        <w:t>(Polhill and Craig 2014)</w:t>
      </w:r>
      <w:r w:rsidRPr="00D81C28">
        <w:fldChar w:fldCharType="end"/>
      </w:r>
      <w:r w:rsidRPr="00D81C28">
        <w:t xml:space="preserve">, that the process should be considered an ontological primitive in any project investigation of sustainability, as transformation to such sustainability, must perforce be time-dependent, and consequently a process. Processes are therefore important in a project covering transitions to sustainable lifestyles and the green economy. </w:t>
      </w:r>
      <w:r w:rsidR="00436297">
        <w:t>OWL 2</w:t>
      </w:r>
      <w:r w:rsidRPr="00D81C28">
        <w:t xml:space="preserve"> ontologies have been used to describe such things as the means by which artefacts come to exist (provenance – see</w:t>
      </w:r>
      <w:r w:rsidRPr="00D81C28">
        <w:rPr>
          <w:rFonts w:cs="Arial"/>
        </w:rPr>
        <w:t xml:space="preserve"> [3] and [4])</w:t>
      </w:r>
      <w:r w:rsidRPr="00D81C28">
        <w:t xml:space="preserve">. Processes are therefore viewed as a special kind of class, which is assumed to be part of the vocabulary for that particular domain of discourse. </w:t>
      </w:r>
    </w:p>
    <w:p w14:paraId="640CBD2B" w14:textId="1B9C2BC8" w:rsidR="00815276" w:rsidRPr="00D81C28" w:rsidRDefault="00815276" w:rsidP="00815276">
      <w:pPr>
        <w:pStyle w:val="BodyText"/>
      </w:pPr>
      <w:r w:rsidRPr="00D81C28">
        <w:t xml:space="preserve">A series of informal questions were then posed to establish the provenance of the term. These established whether the term represented measurement or some property of an item (a data value in </w:t>
      </w:r>
      <w:r w:rsidR="00436297">
        <w:t>OWL 2</w:t>
      </w:r>
      <w:r w:rsidRPr="00D81C28">
        <w:t xml:space="preserve">); if this term represented a specific instance of something (an individual in </w:t>
      </w:r>
      <w:r w:rsidR="00436297">
        <w:t>OWL 2</w:t>
      </w:r>
      <w:r w:rsidRPr="00D81C28">
        <w:t xml:space="preserve">); whether this term could be used to type or classify objects into some form of taxonomy (a class in </w:t>
      </w:r>
      <w:r w:rsidR="00436297">
        <w:t>OWL 2</w:t>
      </w:r>
      <w:r w:rsidRPr="00D81C28">
        <w:t>);</w:t>
      </w:r>
      <w:r w:rsidR="00AA7086">
        <w:t xml:space="preserve"> </w:t>
      </w:r>
      <w:r w:rsidRPr="00D81C28">
        <w:t xml:space="preserve">if this term could be used to link objects (a relationship, or object property in </w:t>
      </w:r>
      <w:r w:rsidR="00436297">
        <w:t>OWL 2</w:t>
      </w:r>
      <w:r w:rsidRPr="00D81C28">
        <w:t xml:space="preserve"> terms), or finally, if the term represented some time-dependent process (as mentioned above, a special kind of class, but not a primitive in </w:t>
      </w:r>
      <w:r w:rsidR="00436297">
        <w:t>OWL 2</w:t>
      </w:r>
      <w:r w:rsidR="00DD6411">
        <w:t xml:space="preserve">). </w:t>
      </w:r>
      <w:r w:rsidRPr="00D81C28">
        <w:t xml:space="preserve">For instance, to try and prompt the user to recognize the term as an </w:t>
      </w:r>
      <w:r w:rsidR="00436297">
        <w:t>OWL 2</w:t>
      </w:r>
      <w:r w:rsidRPr="00D81C28">
        <w:t xml:space="preserve"> data value, then questions were posed as to whether the term could be represented numerically, or if it had units.</w:t>
      </w:r>
    </w:p>
    <w:p w14:paraId="57C2076A" w14:textId="77777777" w:rsidR="00815276" w:rsidRPr="00D81C28" w:rsidRDefault="00815276" w:rsidP="00815276">
      <w:pPr>
        <w:pStyle w:val="BodyText"/>
      </w:pPr>
      <w:r w:rsidRPr="00D81C28">
        <w:t>Upon completion of this informal part of the questionnaire, the respondent was queried more formally as to the nature of the term under examination. The respondent had a choice of more prompted, formal definition or terminating the questionnaire at that point.</w:t>
      </w:r>
    </w:p>
    <w:p w14:paraId="49A363D2" w14:textId="77777777" w:rsidR="00815276" w:rsidRPr="00D81C28" w:rsidRDefault="00815276" w:rsidP="00815276">
      <w:pPr>
        <w:pStyle w:val="BodyText"/>
      </w:pPr>
      <w:r w:rsidRPr="00D81C28">
        <w:fldChar w:fldCharType="begin"/>
      </w:r>
      <w:r w:rsidRPr="00D81C28">
        <w:instrText xml:space="preserve"> REF _Ref468959781 \h  \* MERGEFORMAT </w:instrText>
      </w:r>
      <w:r w:rsidRPr="00D81C28">
        <w:fldChar w:fldCharType="separate"/>
      </w:r>
      <w:r w:rsidR="000F2DB1" w:rsidRPr="00D81C28">
        <w:t>Table 5</w:t>
      </w:r>
      <w:r w:rsidRPr="00D81C28">
        <w:fldChar w:fldCharType="end"/>
      </w:r>
      <w:r w:rsidRPr="00D81C28">
        <w:t xml:space="preserve"> shows the division of definition of the questionnaire at this point and the supporting required specifications used in order to complete the definition of a given term. It should be noted that very few of this values were mandatory for completion of the questionnaire, as it was felt that any definition information would be useful, rather than none.</w:t>
      </w:r>
    </w:p>
    <w:p w14:paraId="1C3941DD" w14:textId="477CCCEE" w:rsidR="00815276" w:rsidRPr="00D81C28" w:rsidRDefault="00815276" w:rsidP="00815276">
      <w:pPr>
        <w:pStyle w:val="Caption"/>
        <w:keepNext/>
        <w:rPr>
          <w:b w:val="0"/>
        </w:rPr>
      </w:pPr>
      <w:bookmarkStart w:id="67" w:name="_Ref468959781"/>
      <w:bookmarkStart w:id="68" w:name="_Ref469310542"/>
      <w:r w:rsidRPr="00D81C28">
        <w:rPr>
          <w:b w:val="0"/>
        </w:rPr>
        <w:t xml:space="preserve">Table </w:t>
      </w:r>
      <w:r w:rsidRPr="00D81C28">
        <w:rPr>
          <w:b w:val="0"/>
        </w:rPr>
        <w:fldChar w:fldCharType="begin"/>
      </w:r>
      <w:r w:rsidRPr="00D81C28">
        <w:rPr>
          <w:b w:val="0"/>
        </w:rPr>
        <w:instrText xml:space="preserve"> SEQ Table \* ARABIC </w:instrText>
      </w:r>
      <w:r w:rsidRPr="00D81C28">
        <w:rPr>
          <w:b w:val="0"/>
        </w:rPr>
        <w:fldChar w:fldCharType="separate"/>
      </w:r>
      <w:r w:rsidR="000F2DB1" w:rsidRPr="00D81C28">
        <w:rPr>
          <w:b w:val="0"/>
        </w:rPr>
        <w:t>5</w:t>
      </w:r>
      <w:r w:rsidRPr="00D81C28">
        <w:rPr>
          <w:b w:val="0"/>
        </w:rPr>
        <w:fldChar w:fldCharType="end"/>
      </w:r>
      <w:bookmarkEnd w:id="67"/>
      <w:r w:rsidRPr="00D81C28">
        <w:rPr>
          <w:b w:val="0"/>
        </w:rPr>
        <w:t xml:space="preserve"> </w:t>
      </w:r>
      <w:r w:rsidR="00436297">
        <w:rPr>
          <w:b w:val="0"/>
        </w:rPr>
        <w:t>OWL 2</w:t>
      </w:r>
      <w:r w:rsidRPr="00D81C28">
        <w:rPr>
          <w:b w:val="0"/>
        </w:rPr>
        <w:t xml:space="preserve"> entity attributes</w:t>
      </w:r>
      <w:bookmarkEnd w:id="68"/>
    </w:p>
    <w:tbl>
      <w:tblPr>
        <w:tblStyle w:val="TableGrid"/>
        <w:tblW w:w="5000" w:type="pct"/>
        <w:tblLook w:val="04A0" w:firstRow="1" w:lastRow="0" w:firstColumn="1" w:lastColumn="0" w:noHBand="0" w:noVBand="1"/>
      </w:tblPr>
      <w:tblGrid>
        <w:gridCol w:w="2235"/>
        <w:gridCol w:w="7053"/>
      </w:tblGrid>
      <w:tr w:rsidR="00815276" w:rsidRPr="00D81C28" w14:paraId="36B60D94" w14:textId="77777777" w:rsidTr="009D6612">
        <w:tc>
          <w:tcPr>
            <w:tcW w:w="1203" w:type="pct"/>
          </w:tcPr>
          <w:p w14:paraId="5BA07534" w14:textId="77777777" w:rsidR="00815276" w:rsidRPr="00D81C28" w:rsidRDefault="00815276" w:rsidP="009D6612">
            <w:pPr>
              <w:pStyle w:val="BodyText"/>
              <w:rPr>
                <w:b/>
              </w:rPr>
            </w:pPr>
            <w:r w:rsidRPr="00D81C28">
              <w:rPr>
                <w:b/>
              </w:rPr>
              <w:t>Entity</w:t>
            </w:r>
          </w:p>
        </w:tc>
        <w:tc>
          <w:tcPr>
            <w:tcW w:w="3797" w:type="pct"/>
          </w:tcPr>
          <w:p w14:paraId="35BD3564" w14:textId="77777777" w:rsidR="00815276" w:rsidRPr="00D81C28" w:rsidRDefault="00815276" w:rsidP="009D6612">
            <w:pPr>
              <w:pStyle w:val="BodyText"/>
              <w:rPr>
                <w:b/>
              </w:rPr>
            </w:pPr>
            <w:r w:rsidRPr="00D81C28">
              <w:rPr>
                <w:b/>
              </w:rPr>
              <w:t xml:space="preserve">Attributes </w:t>
            </w:r>
          </w:p>
        </w:tc>
      </w:tr>
      <w:tr w:rsidR="00815276" w:rsidRPr="00D81C28" w14:paraId="201E2D7D" w14:textId="77777777" w:rsidTr="009D6612">
        <w:tc>
          <w:tcPr>
            <w:tcW w:w="1203" w:type="pct"/>
          </w:tcPr>
          <w:p w14:paraId="0133AEDA" w14:textId="77777777" w:rsidR="00815276" w:rsidRPr="00D81C28" w:rsidRDefault="00815276" w:rsidP="009D6612">
            <w:pPr>
              <w:pStyle w:val="BodyText"/>
            </w:pPr>
            <w:r w:rsidRPr="00D81C28">
              <w:t>Class</w:t>
            </w:r>
          </w:p>
        </w:tc>
        <w:tc>
          <w:tcPr>
            <w:tcW w:w="3797" w:type="pct"/>
          </w:tcPr>
          <w:p w14:paraId="36C78AA2" w14:textId="625882FC" w:rsidR="00815276" w:rsidRPr="00D81C28" w:rsidRDefault="00815276" w:rsidP="009D6612">
            <w:pPr>
              <w:pStyle w:val="BodyText"/>
            </w:pPr>
            <w:r w:rsidRPr="00D81C28">
              <w:t xml:space="preserve">Name, related classes and the relation to the those classes, such as </w:t>
            </w:r>
            <w:r w:rsidR="00AA7086">
              <w:t>superclass</w:t>
            </w:r>
            <w:r w:rsidRPr="00D81C28">
              <w:t xml:space="preserve">, </w:t>
            </w:r>
            <w:r w:rsidR="00AA7086">
              <w:t>subclass</w:t>
            </w:r>
            <w:r w:rsidRPr="00D81C28">
              <w:t>, equivalent to, or something else.</w:t>
            </w:r>
          </w:p>
        </w:tc>
      </w:tr>
      <w:tr w:rsidR="00815276" w:rsidRPr="00D81C28" w14:paraId="217A70F3" w14:textId="77777777" w:rsidTr="009D6612">
        <w:tc>
          <w:tcPr>
            <w:tcW w:w="1203" w:type="pct"/>
          </w:tcPr>
          <w:p w14:paraId="40C3E209" w14:textId="77777777" w:rsidR="00815276" w:rsidRPr="00D81C28" w:rsidRDefault="00815276" w:rsidP="009D6612">
            <w:pPr>
              <w:pStyle w:val="BodyText"/>
            </w:pPr>
            <w:r w:rsidRPr="00D81C28">
              <w:t>Individual</w:t>
            </w:r>
          </w:p>
        </w:tc>
        <w:tc>
          <w:tcPr>
            <w:tcW w:w="3797" w:type="pct"/>
          </w:tcPr>
          <w:p w14:paraId="35C35401" w14:textId="77777777" w:rsidR="00815276" w:rsidRPr="00D81C28" w:rsidRDefault="00815276" w:rsidP="009D6612">
            <w:pPr>
              <w:pStyle w:val="BodyText"/>
            </w:pPr>
            <w:r w:rsidRPr="00D81C28">
              <w:t xml:space="preserve">Name </w:t>
            </w:r>
          </w:p>
        </w:tc>
      </w:tr>
      <w:tr w:rsidR="00815276" w:rsidRPr="00D81C28" w14:paraId="4C19EC81" w14:textId="77777777" w:rsidTr="009D6612">
        <w:tc>
          <w:tcPr>
            <w:tcW w:w="1203" w:type="pct"/>
          </w:tcPr>
          <w:p w14:paraId="714BD1CC" w14:textId="0E9E111A" w:rsidR="00815276" w:rsidRPr="00D81C28" w:rsidRDefault="00815276" w:rsidP="009D6612">
            <w:pPr>
              <w:pStyle w:val="BodyText"/>
            </w:pPr>
            <w:r w:rsidRPr="00D81C28">
              <w:t>Data</w:t>
            </w:r>
            <w:r w:rsidR="00AA7086">
              <w:t xml:space="preserve"> </w:t>
            </w:r>
            <w:r w:rsidRPr="00D81C28">
              <w:t>Value</w:t>
            </w:r>
          </w:p>
        </w:tc>
        <w:tc>
          <w:tcPr>
            <w:tcW w:w="3797" w:type="pct"/>
          </w:tcPr>
          <w:p w14:paraId="04BC6FCE" w14:textId="42F11A96" w:rsidR="00815276" w:rsidRPr="00D81C28" w:rsidRDefault="00815276" w:rsidP="009D6612">
            <w:pPr>
              <w:pStyle w:val="BodyText"/>
            </w:pPr>
            <w:r w:rsidRPr="00D81C28">
              <w:t>Name and</w:t>
            </w:r>
            <w:r w:rsidR="00AA7086">
              <w:t xml:space="preserve"> </w:t>
            </w:r>
            <w:r w:rsidRPr="00D81C28">
              <w:t>kind of property. If numeric then minimum, maximum values and units of measurement. If text then possible values. Also to which class the property applied</w:t>
            </w:r>
          </w:p>
        </w:tc>
      </w:tr>
      <w:tr w:rsidR="00815276" w:rsidRPr="00D81C28" w14:paraId="0B6349A2" w14:textId="77777777" w:rsidTr="009D6612">
        <w:tc>
          <w:tcPr>
            <w:tcW w:w="1203" w:type="pct"/>
          </w:tcPr>
          <w:p w14:paraId="1992F352" w14:textId="77777777" w:rsidR="00815276" w:rsidRPr="00D81C28" w:rsidRDefault="00815276" w:rsidP="009D6612">
            <w:pPr>
              <w:pStyle w:val="BodyText"/>
            </w:pPr>
            <w:r w:rsidRPr="00D81C28">
              <w:t>Object Property</w:t>
            </w:r>
          </w:p>
        </w:tc>
        <w:tc>
          <w:tcPr>
            <w:tcW w:w="3797" w:type="pct"/>
          </w:tcPr>
          <w:p w14:paraId="358D5E31" w14:textId="77777777" w:rsidR="00815276" w:rsidRPr="00D81C28" w:rsidRDefault="00815276" w:rsidP="009D6612">
            <w:pPr>
              <w:pStyle w:val="BodyText"/>
            </w:pPr>
            <w:r w:rsidRPr="00D81C28">
              <w:t>Name, and which classes this relationship linked.</w:t>
            </w:r>
          </w:p>
        </w:tc>
      </w:tr>
      <w:tr w:rsidR="00815276" w:rsidRPr="00D81C28" w14:paraId="2F037C0A" w14:textId="77777777" w:rsidTr="009D6612">
        <w:tc>
          <w:tcPr>
            <w:tcW w:w="1203" w:type="pct"/>
          </w:tcPr>
          <w:p w14:paraId="7B0C786E" w14:textId="77777777" w:rsidR="00815276" w:rsidRPr="00D81C28" w:rsidRDefault="00815276" w:rsidP="009D6612">
            <w:pPr>
              <w:pStyle w:val="BodyText"/>
            </w:pPr>
            <w:r w:rsidRPr="00D81C28">
              <w:t>Process</w:t>
            </w:r>
          </w:p>
        </w:tc>
        <w:tc>
          <w:tcPr>
            <w:tcW w:w="3797" w:type="pct"/>
          </w:tcPr>
          <w:p w14:paraId="28751716" w14:textId="77777777" w:rsidR="00815276" w:rsidRPr="00D81C28" w:rsidRDefault="00815276" w:rsidP="009D6612">
            <w:pPr>
              <w:pStyle w:val="BodyText"/>
            </w:pPr>
            <w:r w:rsidRPr="00D81C28">
              <w:t>Name, previous processes and classes affected by the process (given that a process is always a type of class)</w:t>
            </w:r>
          </w:p>
        </w:tc>
      </w:tr>
    </w:tbl>
    <w:p w14:paraId="33BA4554" w14:textId="77777777" w:rsidR="00815276" w:rsidRPr="00D81C28" w:rsidRDefault="00815276" w:rsidP="00815276">
      <w:pPr>
        <w:pStyle w:val="BodyText"/>
      </w:pPr>
    </w:p>
    <w:p w14:paraId="03DB0C9C" w14:textId="77777777" w:rsidR="00DD6411" w:rsidRPr="00D81C28" w:rsidRDefault="00DD6411" w:rsidP="00DD6411">
      <w:pPr>
        <w:pStyle w:val="BodyText"/>
      </w:pPr>
      <w:r w:rsidRPr="00D81C28">
        <w:rPr>
          <w:noProof/>
          <w:lang w:eastAsia="en-GB"/>
        </w:rPr>
        <mc:AlternateContent>
          <mc:Choice Requires="wps">
            <w:drawing>
              <wp:anchor distT="0" distB="0" distL="114300" distR="114300" simplePos="0" relativeHeight="251687936" behindDoc="0" locked="0" layoutInCell="1" allowOverlap="1" wp14:anchorId="057F6031" wp14:editId="0299EF07">
                <wp:simplePos x="0" y="0"/>
                <wp:positionH relativeFrom="column">
                  <wp:posOffset>386080</wp:posOffset>
                </wp:positionH>
                <wp:positionV relativeFrom="paragraph">
                  <wp:posOffset>7673340</wp:posOffset>
                </wp:positionV>
                <wp:extent cx="5570855" cy="258445"/>
                <wp:effectExtent l="0" t="0" r="0" b="8255"/>
                <wp:wrapNone/>
                <wp:docPr id="1" name="Text Box 1"/>
                <wp:cNvGraphicFramePr/>
                <a:graphic xmlns:a="http://schemas.openxmlformats.org/drawingml/2006/main">
                  <a:graphicData uri="http://schemas.microsoft.com/office/word/2010/wordprocessingShape">
                    <wps:wsp>
                      <wps:cNvSpPr txBox="1"/>
                      <wps:spPr>
                        <a:xfrm>
                          <a:off x="0" y="0"/>
                          <a:ext cx="5570855" cy="258445"/>
                        </a:xfrm>
                        <a:prstGeom prst="rect">
                          <a:avLst/>
                        </a:prstGeom>
                        <a:solidFill>
                          <a:prstClr val="white"/>
                        </a:solidFill>
                        <a:ln>
                          <a:noFill/>
                        </a:ln>
                        <a:effectLst/>
                      </wps:spPr>
                      <wps:txbx>
                        <w:txbxContent>
                          <w:p w14:paraId="3063E87F" w14:textId="77777777" w:rsidR="00DF41F4" w:rsidRPr="009322B3" w:rsidRDefault="00DF41F4" w:rsidP="00DD6411">
                            <w:pPr>
                              <w:pStyle w:val="Caption"/>
                              <w:rPr>
                                <w:sz w:val="24"/>
                              </w:rPr>
                            </w:pPr>
                            <w:bookmarkStart w:id="69" w:name="_Ref469319064"/>
                            <w:r>
                              <w:t xml:space="preserve">Figure </w:t>
                            </w:r>
                            <w:r>
                              <w:fldChar w:fldCharType="begin"/>
                            </w:r>
                            <w:r>
                              <w:instrText xml:space="preserve"> SEQ Figure \* ARABIC </w:instrText>
                            </w:r>
                            <w:r>
                              <w:fldChar w:fldCharType="separate"/>
                            </w:r>
                            <w:r>
                              <w:rPr>
                                <w:noProof/>
                              </w:rPr>
                              <w:t>13</w:t>
                            </w:r>
                            <w:r>
                              <w:fldChar w:fldCharType="end"/>
                            </w:r>
                            <w:r>
                              <w:t xml:space="preserve"> </w:t>
                            </w:r>
                            <w:r w:rsidRPr="0032318C">
                              <w:t>Questionnaire flowchar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0.4pt;margin-top:604.2pt;width:438.65pt;height:20.3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" stroked="f">
                <v:textbox style="mso-fit-shape-to-text:t" inset="0,0,0,0">
                  <w:txbxContent>
                    <w:p w14:paraId="3063E87F" w14:textId="77777777" w:rsidR="00DF41F4" w:rsidRPr="009322B3" w:rsidRDefault="00DF41F4" w:rsidP="00DD6411">
                      <w:pPr>
                        <w:pStyle w:val="Caption"/>
                        <w:rPr>
                          <w:sz w:val="24"/>
                        </w:rPr>
                      </w:pPr>
                      <w:bookmarkStart w:id="70" w:name="_Ref469319064"/>
                      <w:r>
                        <w:t xml:space="preserve">Figure </w:t>
                      </w:r>
                      <w:r>
                        <w:fldChar w:fldCharType="begin"/>
                      </w:r>
                      <w:r>
                        <w:instrText xml:space="preserve"> SEQ Figure \* ARABIC </w:instrText>
                      </w:r>
                      <w:r>
                        <w:fldChar w:fldCharType="separate"/>
                      </w:r>
                      <w:r>
                        <w:rPr>
                          <w:noProof/>
                        </w:rPr>
                        <w:t>13</w:t>
                      </w:r>
                      <w:r>
                        <w:fldChar w:fldCharType="end"/>
                      </w:r>
                      <w:r>
                        <w:t xml:space="preserve"> </w:t>
                      </w:r>
                      <w:r w:rsidRPr="0032318C">
                        <w:t>Questionnaire flowchart</w:t>
                      </w:r>
                      <w:bookmarkEnd w:id="70"/>
                    </w:p>
                  </w:txbxContent>
                </v:textbox>
              </v:shape>
            </w:pict>
          </mc:Fallback>
        </mc:AlternateContent>
      </w:r>
      <w:r w:rsidRPr="00D81C28">
        <w:t xml:space="preserve">Given the relatively low number of unsolicited responses to the questionnaire, and informal requests for feedback to the questionnaire from the project members, it is evident that the design of the questionnaire was not particularly suited to eliciting the required information from the given audience; the nature of the specialist nature of </w:t>
      </w:r>
      <w:r>
        <w:t>OWL 2</w:t>
      </w:r>
      <w:r w:rsidRPr="00D81C28">
        <w:t xml:space="preserve"> terminology tended to confuse respondents, or even deter them from even attempting the questionnaire. Although we tried to mitigate this with the informal section of the questionnaire (see </w:t>
      </w:r>
      <w:r w:rsidRPr="00D81C28">
        <w:fldChar w:fldCharType="begin"/>
      </w:r>
      <w:r w:rsidRPr="00D81C28">
        <w:instrText xml:space="preserve"> REF _Ref468950599 \h  \* MERGEFORMAT </w:instrText>
      </w:r>
      <w:r w:rsidRPr="00D81C28">
        <w:fldChar w:fldCharType="separate"/>
      </w:r>
      <w:r w:rsidRPr="00D81C28">
        <w:t>Figure 12</w:t>
      </w:r>
      <w:r w:rsidRPr="00D81C28">
        <w:fldChar w:fldCharType="end"/>
      </w:r>
      <w:r w:rsidRPr="00D81C28">
        <w:t xml:space="preserve">) by asking questions that tried to get the respondent thinking in the correct manner, this helped, but not as much as we would have wished. Indeed the most complete responses were for specifications of processes, which are not themselves recognized </w:t>
      </w:r>
      <w:r>
        <w:t>OWL 2</w:t>
      </w:r>
      <w:r w:rsidRPr="00D81C28">
        <w:t xml:space="preserve"> primitives. The reason for the easy comprehension of the processes may be because it is part of everyday experience that one process may follow another and processes always have effects on some class of objects.</w:t>
      </w:r>
    </w:p>
    <w:p w14:paraId="56601AC8" w14:textId="77777777" w:rsidR="00815276" w:rsidRPr="00D81C28" w:rsidRDefault="00815276" w:rsidP="00815276">
      <w:pPr>
        <w:pStyle w:val="BodyText"/>
        <w:keepNext/>
      </w:pPr>
      <w:r w:rsidRPr="00D81C28">
        <w:object w:dxaOrig="15" w:dyaOrig="15" w14:anchorId="047646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pt;height:1pt;visibility:visible" o:ole="">
            <v:imagedata r:id="rId32" o:title=""/>
          </v:shape>
          <o:OLEObject Type="Embed" ProgID="LibreOffice.DrawDocument.1" ShapeID="_x0000_i1025" DrawAspect="Content" ObjectID="_1546755674" r:id="rId33"/>
        </w:object>
      </w:r>
      <w:r w:rsidRPr="00D81C28">
        <w:rPr>
          <w:noProof/>
          <w:lang w:eastAsia="en-GB"/>
        </w:rPr>
        <w:drawing>
          <wp:inline distT="0" distB="0" distL="0" distR="0" wp14:anchorId="488C10A5" wp14:editId="40677145">
            <wp:extent cx="5760720" cy="6082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ified_questionnaire_flowchart.png"/>
                    <pic:cNvPicPr/>
                  </pic:nvPicPr>
                  <pic:blipFill>
                    <a:blip r:embed="rId34">
                      <a:extLst>
                        <a:ext uri="{28A0092B-C50C-407E-A947-70E740481C1C}">
                          <a14:useLocalDpi xmlns:a14="http://schemas.microsoft.com/office/drawing/2010/main" val="0"/>
                        </a:ext>
                      </a:extLst>
                    </a:blip>
                    <a:stretch>
                      <a:fillRect/>
                    </a:stretch>
                  </pic:blipFill>
                  <pic:spPr>
                    <a:xfrm>
                      <a:off x="0" y="0"/>
                      <a:ext cx="5760720" cy="6082665"/>
                    </a:xfrm>
                    <a:prstGeom prst="rect">
                      <a:avLst/>
                    </a:prstGeom>
                  </pic:spPr>
                </pic:pic>
              </a:graphicData>
            </a:graphic>
          </wp:inline>
        </w:drawing>
      </w:r>
    </w:p>
    <w:p w14:paraId="3FF057FA" w14:textId="77777777" w:rsidR="00815276" w:rsidRPr="00D81C28" w:rsidRDefault="00815276" w:rsidP="00815276">
      <w:pPr>
        <w:pStyle w:val="Caption"/>
        <w:rPr>
          <w:b w:val="0"/>
        </w:rPr>
      </w:pPr>
      <w:bookmarkStart w:id="71" w:name="_Ref468950599"/>
      <w:bookmarkStart w:id="72" w:name="_Ref468950541"/>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2</w:t>
      </w:r>
      <w:r w:rsidRPr="00D81C28">
        <w:rPr>
          <w:b w:val="0"/>
        </w:rPr>
        <w:fldChar w:fldCharType="end"/>
      </w:r>
      <w:bookmarkEnd w:id="71"/>
      <w:r w:rsidRPr="00D81C28">
        <w:rPr>
          <w:b w:val="0"/>
        </w:rPr>
        <w:t xml:space="preserve"> Simplified questionnaire flowchart</w:t>
      </w:r>
      <w:bookmarkEnd w:id="72"/>
    </w:p>
    <w:p w14:paraId="34974C55" w14:textId="4941EF30" w:rsidR="00DD6411" w:rsidRPr="00D81C28" w:rsidRDefault="00DD6411" w:rsidP="00DD6411">
      <w:pPr>
        <w:pStyle w:val="BodyText"/>
      </w:pPr>
      <w:r w:rsidRPr="00D81C28">
        <w:t xml:space="preserve">The reason for the additional metadata, shown in the flowchart for the construction of all ontological entities in </w:t>
      </w:r>
      <w:r w:rsidRPr="00D81C28">
        <w:fldChar w:fldCharType="begin"/>
      </w:r>
      <w:r w:rsidRPr="00D81C28">
        <w:instrText xml:space="preserve"> REF _Ref469319751 \h  \* MERGEFORMAT </w:instrText>
      </w:r>
      <w:r w:rsidRPr="00D81C28">
        <w:fldChar w:fldCharType="separate"/>
      </w:r>
      <w:r w:rsidRPr="00D81C28">
        <w:t>Figure 14</w:t>
      </w:r>
      <w:r w:rsidRPr="00D81C28">
        <w:fldChar w:fldCharType="end"/>
      </w:r>
      <w:r>
        <w:t xml:space="preserve"> </w:t>
      </w:r>
      <w:r w:rsidRPr="00D81C28">
        <w:t xml:space="preserve">is partially for back-referencing when trying to determine the origin and definition of terminology. The additional metadata also allows the effective categorisation and identification of the ontological classes and properties when trying to link entities in the very complicated combined ontologies such as in the top-down ontology and when combining this ontology with the various bottom-up ontologies. Given that there were eventually 16,000 axioms then effective organisation was absolutely necessary in order to locate and classify links between the various ontological entities, and between the component ontologies. For this purpose, and in particular for linking the various ontological components of the top-down ontology, a top-down ontology with common features, denoted the </w:t>
      </w:r>
      <w:r>
        <w:t>metadata</w:t>
      </w:r>
      <w:r w:rsidRPr="00D81C28">
        <w:t xml:space="preserve"> ontology was developed. For more details on the structure and purpose of this common structure for the creation of the components of the top-down ontology, please consult section </w:t>
      </w:r>
      <w:r w:rsidRPr="00D81C28">
        <w:fldChar w:fldCharType="begin"/>
      </w:r>
      <w:r w:rsidRPr="00D81C28">
        <w:instrText xml:space="preserve"> REF _Ref469846620 \r \h </w:instrText>
      </w:r>
      <w:r w:rsidRPr="00D81C28">
        <w:fldChar w:fldCharType="separate"/>
      </w:r>
      <w:r w:rsidRPr="00D81C28">
        <w:t>2.1</w:t>
      </w:r>
      <w:r w:rsidRPr="00D81C28">
        <w:fldChar w:fldCharType="end"/>
      </w:r>
      <w:r w:rsidRPr="00D81C28">
        <w:t>.</w:t>
      </w:r>
    </w:p>
    <w:p w14:paraId="026BEC30" w14:textId="77777777" w:rsidR="00815276" w:rsidRPr="00D81C28" w:rsidRDefault="00815276" w:rsidP="00815276">
      <w:pPr>
        <w:pStyle w:val="BodyText"/>
      </w:pPr>
    </w:p>
    <w:p w14:paraId="0D903ECE" w14:textId="77777777" w:rsidR="00815276" w:rsidRPr="00D81C28" w:rsidRDefault="00815276" w:rsidP="00815276"/>
    <w:p w14:paraId="71C62651" w14:textId="77777777" w:rsidR="00815276" w:rsidRPr="00D81C28" w:rsidRDefault="00815276" w:rsidP="00815276">
      <w:pPr>
        <w:pStyle w:val="BodyText"/>
        <w:keepNext/>
      </w:pPr>
      <w:r w:rsidRPr="00D81C28">
        <w:rPr>
          <w:noProof/>
          <w:lang w:eastAsia="en-GB"/>
        </w:rPr>
        <w:drawing>
          <wp:inline distT="0" distB="0" distL="0" distR="0" wp14:anchorId="4DA6D301" wp14:editId="13F9AB67">
            <wp:extent cx="5760720" cy="6804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_master_flowchart.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6804025"/>
                    </a:xfrm>
                    <a:prstGeom prst="rect">
                      <a:avLst/>
                    </a:prstGeom>
                  </pic:spPr>
                </pic:pic>
              </a:graphicData>
            </a:graphic>
          </wp:inline>
        </w:drawing>
      </w:r>
    </w:p>
    <w:p w14:paraId="59B8D50F" w14:textId="77777777" w:rsidR="00815276" w:rsidRPr="00D81C28" w:rsidRDefault="00815276" w:rsidP="00815276">
      <w:pPr>
        <w:pStyle w:val="Caption"/>
        <w:rPr>
          <w:b w:val="0"/>
        </w:rPr>
      </w:pPr>
      <w:bookmarkStart w:id="73" w:name="_Ref469319751"/>
      <w:bookmarkStart w:id="74" w:name="_Ref469319717"/>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4</w:t>
      </w:r>
      <w:r w:rsidRPr="00D81C28">
        <w:rPr>
          <w:b w:val="0"/>
        </w:rPr>
        <w:fldChar w:fldCharType="end"/>
      </w:r>
      <w:bookmarkEnd w:id="73"/>
      <w:r w:rsidRPr="00D81C28">
        <w:rPr>
          <w:b w:val="0"/>
        </w:rPr>
        <w:t xml:space="preserve"> Overall Ontology Construction</w:t>
      </w:r>
      <w:bookmarkEnd w:id="74"/>
    </w:p>
    <w:p w14:paraId="04338650" w14:textId="44DCAD5C" w:rsidR="00815276" w:rsidRPr="00D81C28" w:rsidRDefault="00815276" w:rsidP="00815276">
      <w:pPr>
        <w:rPr>
          <w:rStyle w:val="CodeChar"/>
          <w:rFonts w:ascii="Arial" w:hAnsi="Arial" w:cs="Times New Roman"/>
          <w:b w:val="0"/>
          <w:color w:val="auto"/>
        </w:rPr>
      </w:pPr>
      <w:r w:rsidRPr="00D81C28">
        <w:t xml:space="preserve">The actual construction of the ontology based on the responses to the questionnaire was reasonably straightforward in that the each of the terms were created as individuals in a class </w:t>
      </w:r>
      <w:r w:rsidRPr="00D81C28">
        <w:rPr>
          <w:rStyle w:val="CodeChar"/>
        </w:rPr>
        <w:t>Term</w:t>
      </w:r>
      <w:r w:rsidRPr="00D81C28">
        <w:rPr>
          <w:rStyle w:val="CodeChar"/>
          <w:b w:val="0"/>
        </w:rPr>
        <w:t>.</w:t>
      </w:r>
      <w:r w:rsidRPr="00D81C28">
        <w:t xml:space="preserve"> This allowed the establishment of provenance by linking each term instantiated as an individual in the ontology to the ontological entity that was created, corresponding to that term. This also linked the ontological entity with an annotation on that individual such as the textual definition for the term created by questionnaire respondents.</w:t>
      </w:r>
    </w:p>
    <w:p w14:paraId="1171CC30" w14:textId="77777777" w:rsidR="00815276" w:rsidRPr="00D81C28" w:rsidRDefault="00815276" w:rsidP="00815276">
      <w:pPr>
        <w:pStyle w:val="BodyText"/>
        <w:keepNext/>
      </w:pPr>
      <w:r w:rsidRPr="00D81C28">
        <w:rPr>
          <w:noProof/>
          <w:lang w:eastAsia="en-GB"/>
        </w:rPr>
        <w:drawing>
          <wp:inline distT="0" distB="0" distL="0" distR="0" wp14:anchorId="6C314051" wp14:editId="387D6294">
            <wp:extent cx="5760720" cy="704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_class_flowchart.png"/>
                    <pic:cNvPicPr/>
                  </pic:nvPicPr>
                  <pic:blipFill>
                    <a:blip r:embed="rId36">
                      <a:extLst>
                        <a:ext uri="{28A0092B-C50C-407E-A947-70E740481C1C}">
                          <a14:useLocalDpi xmlns:a14="http://schemas.microsoft.com/office/drawing/2010/main" val="0"/>
                        </a:ext>
                      </a:extLst>
                    </a:blip>
                    <a:stretch>
                      <a:fillRect/>
                    </a:stretch>
                  </pic:blipFill>
                  <pic:spPr>
                    <a:xfrm>
                      <a:off x="0" y="0"/>
                      <a:ext cx="5760720" cy="7048500"/>
                    </a:xfrm>
                    <a:prstGeom prst="rect">
                      <a:avLst/>
                    </a:prstGeom>
                  </pic:spPr>
                </pic:pic>
              </a:graphicData>
            </a:graphic>
          </wp:inline>
        </w:drawing>
      </w:r>
    </w:p>
    <w:p w14:paraId="55B319CA" w14:textId="77777777" w:rsidR="00815276" w:rsidRPr="00D81C28" w:rsidRDefault="00815276" w:rsidP="00815276">
      <w:pPr>
        <w:pStyle w:val="Caption"/>
        <w:rPr>
          <w:b w:val="0"/>
        </w:rPr>
      </w:pPr>
      <w:bookmarkStart w:id="75" w:name="_Ref469320121"/>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5</w:t>
      </w:r>
      <w:r w:rsidRPr="00D81C28">
        <w:rPr>
          <w:b w:val="0"/>
        </w:rPr>
        <w:fldChar w:fldCharType="end"/>
      </w:r>
      <w:bookmarkEnd w:id="75"/>
      <w:r w:rsidRPr="00D81C28">
        <w:rPr>
          <w:b w:val="0"/>
        </w:rPr>
        <w:t xml:space="preserve"> The class creation flowchart</w:t>
      </w:r>
    </w:p>
    <w:p w14:paraId="21C661B0" w14:textId="1614A933" w:rsidR="00DD6411" w:rsidRPr="00D81C28" w:rsidRDefault="00DD6411" w:rsidP="00DD6411">
      <w:r w:rsidRPr="00D81C28">
        <w:t xml:space="preserve">Each individual of this class was then examined in terms of the results returned from the on-line questionnaire. This is shown in the flowchart </w:t>
      </w:r>
      <w:r w:rsidRPr="00D81C28">
        <w:fldChar w:fldCharType="begin"/>
      </w:r>
      <w:r w:rsidRPr="00D81C28">
        <w:instrText xml:space="preserve"> REF _Ref469319751 \h  \* MERGEFORMAT </w:instrText>
      </w:r>
      <w:r w:rsidRPr="00D81C28">
        <w:fldChar w:fldCharType="separate"/>
      </w:r>
      <w:r w:rsidRPr="00D81C28">
        <w:t>Figure 14</w:t>
      </w:r>
      <w:r w:rsidRPr="00D81C28">
        <w:fldChar w:fldCharType="end"/>
      </w:r>
      <w:r w:rsidRPr="00D81C28">
        <w:t xml:space="preserve">. If the term is just an individual then the individual is instantiated and the next term is examined. The create data value process is also very straightforward in that it creates a data type in </w:t>
      </w:r>
      <w:r w:rsidRPr="00D81C28">
        <w:rPr>
          <w:rStyle w:val="CodeChar"/>
        </w:rPr>
        <w:t>hasSuggestedAtrribute</w:t>
      </w:r>
      <w:r w:rsidRPr="00D81C28">
        <w:rPr>
          <w:rStyle w:val="CodeChar"/>
          <w:b w:val="0"/>
        </w:rPr>
        <w:t xml:space="preserve"> </w:t>
      </w:r>
      <w:r w:rsidRPr="00D81C28">
        <w:t xml:space="preserve">and sets the domain of the attribute as the associated class if that class is provided. For the present it is assumed that the domain of such data types are sets of strings of basic data types already defined for </w:t>
      </w:r>
      <w:r>
        <w:t>OWL 2</w:t>
      </w:r>
      <w:r w:rsidRPr="00D81C28">
        <w:t xml:space="preserve">. For a list of such datatypes, please consult </w:t>
      </w:r>
      <w:r w:rsidRPr="00D81C28">
        <w:fldChar w:fldCharType="begin"/>
      </w:r>
      <w:r w:rsidR="001833CF">
        <w:instrText xml:space="preserve"> ADDIN ZOTERO_ITEM CSL_CITATION {"citationID":"p440lg8sr","properties":{"formattedCitation":"(Bock et al. 2008)","plainCitation":"(Bock et al. 2008)"},"citationItems":[{"id":297,"uris":["http://zotero.org/users/3373081/items/5GHNBWZH"],"uri":["http://zotero.org/users/3373081/items/5GHNBWZH"],"itemData":{"id":297,"type":"webpage","title":"OWL 2 Web Ontology Language:Structural Specification and Functional-Style Syntax","abstract":"OWL 2 extends the W3C OWL Web Ontology Language with a small but useful set of features that have been requested by users, for which effective reasoning algorithms are now available, and that OWL tool developers are willing to support. The new features include extra syntactic sugar, additional property and qualified cardinality constructors, extended datatype support, simple metamodeling, and extended annotations.\nThis document defines OWL 2 ontologies in terms of their structure, and it also defines a functional-style syntax in which ontologies can be written. Furthermore, this document provides an informal description of each of the constructs provided by the language.","URL":"https://www.w3.org/TR/2008/WD-owl2-syntax-20081202/","author":[{"family":"Bock","given":"Conrad"},{"family":"Fokoue","given":"Achille"},{"family":"Haase","given":"Peter"},{"family":"Hoekstra","given":"Rinke"},{"family":"Horrocks","given":"Ian"},{"family":"Ruttenberg","given":"Alan"},{"family":"Sattler","given":"Uli"},{"family":"Smith","given":"Mike"}],"issued":{"date-parts":[["2008",12]]},"accessed":{"date-parts":[["2016",12,7]]}}}],"schema":"https://github.com/citation-style-language/schema/raw/master/csl-citation.json"} </w:instrText>
      </w:r>
      <w:r w:rsidRPr="00D81C28">
        <w:fldChar w:fldCharType="separate"/>
      </w:r>
      <w:r w:rsidR="001833CF" w:rsidRPr="001833CF">
        <w:rPr>
          <w:rFonts w:cs="Arial"/>
        </w:rPr>
        <w:t>(Bock et al. 2008)</w:t>
      </w:r>
      <w:r w:rsidRPr="00D81C28">
        <w:fldChar w:fldCharType="end"/>
      </w:r>
      <w:r w:rsidRPr="00D81C28">
        <w:t>.</w:t>
      </w:r>
    </w:p>
    <w:p w14:paraId="529E5DC0" w14:textId="77777777" w:rsidR="00DD6411" w:rsidRPr="00D81C28" w:rsidRDefault="00DD6411" w:rsidP="00DD6411">
      <w:pPr>
        <w:pStyle w:val="BodyText"/>
      </w:pPr>
      <w:r w:rsidRPr="00D81C28">
        <w:t>The processes of evaluation for the remaining entities were a little more involved and a brief explanation of each now follows with a corresponding flow-chart.</w:t>
      </w:r>
    </w:p>
    <w:p w14:paraId="52F137BE" w14:textId="538B92A3" w:rsidR="00815276" w:rsidRPr="00D81C28" w:rsidRDefault="00815276" w:rsidP="00815276">
      <w:pPr>
        <w:pStyle w:val="BodyText"/>
      </w:pPr>
      <w:r w:rsidRPr="00D81C28">
        <w:t xml:space="preserve">The class evaluation and creation process is shown in </w:t>
      </w:r>
      <w:r w:rsidRPr="00D81C28">
        <w:fldChar w:fldCharType="begin"/>
      </w:r>
      <w:r w:rsidRPr="00D81C28">
        <w:instrText xml:space="preserve"> REF _Ref469320121 \h  \* MERGEFORMAT </w:instrText>
      </w:r>
      <w:r w:rsidRPr="00D81C28">
        <w:fldChar w:fldCharType="separate"/>
      </w:r>
      <w:r w:rsidR="000F2DB1" w:rsidRPr="00D81C28">
        <w:t>Figure 15</w:t>
      </w:r>
      <w:r w:rsidRPr="00D81C28">
        <w:fldChar w:fldCharType="end"/>
      </w:r>
      <w:r w:rsidRPr="00D81C28">
        <w:t xml:space="preserve">, which will create a class if it does not exist and then link to any new classes specified in the questionnaire as being associated with this class and create these (if they do not already exist) and add these new classes to the </w:t>
      </w:r>
      <w:r w:rsidRPr="00D81C28">
        <w:rPr>
          <w:rStyle w:val="CodeChar"/>
        </w:rPr>
        <w:t>SuggestedClass</w:t>
      </w:r>
      <w:r w:rsidRPr="00D81C28">
        <w:t xml:space="preserve"> class, along with specifying the relationship to the new class derived from the terminology. Such a relationship might be as subclass, a superclass, equivalence or some other relationship, such as disjoint or disjoint union with. This part of the evaluation also classifies the new class as part of the glossary, either agreeing or disagreeing with the glossary, or has been determined to be common-sense (for more on the definition of common-sense</w:t>
      </w:r>
      <w:r w:rsidR="00DD6411">
        <w:t>,</w:t>
      </w:r>
      <w:r w:rsidRPr="00D81C28">
        <w:t xml:space="preserve"> please see section </w:t>
      </w:r>
      <w:r w:rsidRPr="00D81C28">
        <w:fldChar w:fldCharType="begin"/>
      </w:r>
      <w:r w:rsidRPr="00D81C28">
        <w:instrText xml:space="preserve"> REF _Ref468890649 \r \h  \* MERGEFORMAT </w:instrText>
      </w:r>
      <w:r w:rsidRPr="00D81C28">
        <w:fldChar w:fldCharType="separate"/>
      </w:r>
      <w:r w:rsidR="000F2DB1" w:rsidRPr="00D81C28">
        <w:t>3.3</w:t>
      </w:r>
      <w:r w:rsidRPr="00D81C28">
        <w:fldChar w:fldCharType="end"/>
      </w:r>
      <w:r w:rsidRPr="00D81C28">
        <w:t>).</w:t>
      </w:r>
    </w:p>
    <w:p w14:paraId="0AF45A4E" w14:textId="6DAA0037" w:rsidR="00815276" w:rsidRPr="00D81C28" w:rsidRDefault="00815276" w:rsidP="00815276">
      <w:pPr>
        <w:pStyle w:val="BodyText"/>
        <w:keepNext/>
      </w:pPr>
      <w:r w:rsidRPr="00D81C28">
        <w:t xml:space="preserve">For relationships, each relationship specified in the responses to the questionnaire was examined for domains and ranges, these necessarily being classes, and thus requiring definition if not already present. Again these were </w:t>
      </w:r>
      <w:r w:rsidR="00AA7086">
        <w:t>subclass</w:t>
      </w:r>
      <w:r w:rsidRPr="00D81C28">
        <w:t xml:space="preserve">ed to </w:t>
      </w:r>
      <w:r w:rsidRPr="00D81C28">
        <w:rPr>
          <w:rStyle w:val="CodeChar"/>
        </w:rPr>
        <w:t>SuggestedClass</w:t>
      </w:r>
      <w:r w:rsidRPr="00D81C28">
        <w:t xml:space="preserve">. These domains and ranges were then used to set the domains and ranges, in intersection for these relationships, one the relationship had been defined in </w:t>
      </w:r>
      <w:r w:rsidRPr="00D81C28">
        <w:rPr>
          <w:rStyle w:val="CodeChar"/>
        </w:rPr>
        <w:t>hasSuggestedProperty</w:t>
      </w:r>
      <w:r w:rsidRPr="00D81C28">
        <w:t>.</w:t>
      </w:r>
    </w:p>
    <w:p w14:paraId="5B39137D" w14:textId="77777777" w:rsidR="00815276" w:rsidRPr="00D81C28" w:rsidRDefault="00815276" w:rsidP="00815276">
      <w:pPr>
        <w:pStyle w:val="BodyText"/>
        <w:keepNext/>
      </w:pPr>
      <w:r w:rsidRPr="00D81C28">
        <w:rPr>
          <w:noProof/>
          <w:lang w:eastAsia="en-GB"/>
        </w:rPr>
        <w:drawing>
          <wp:inline distT="0" distB="0" distL="0" distR="0" wp14:anchorId="3D3BAB0C" wp14:editId="351DB8B0">
            <wp:extent cx="5760720" cy="4803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_relationship_flowchart.png"/>
                    <pic:cNvPicPr/>
                  </pic:nvPicPr>
                  <pic:blipFill>
                    <a:blip r:embed="rId37">
                      <a:extLst>
                        <a:ext uri="{28A0092B-C50C-407E-A947-70E740481C1C}">
                          <a14:useLocalDpi xmlns:a14="http://schemas.microsoft.com/office/drawing/2010/main" val="0"/>
                        </a:ext>
                      </a:extLst>
                    </a:blip>
                    <a:stretch>
                      <a:fillRect/>
                    </a:stretch>
                  </pic:blipFill>
                  <pic:spPr>
                    <a:xfrm>
                      <a:off x="0" y="0"/>
                      <a:ext cx="5760720" cy="4803140"/>
                    </a:xfrm>
                    <a:prstGeom prst="rect">
                      <a:avLst/>
                    </a:prstGeom>
                  </pic:spPr>
                </pic:pic>
              </a:graphicData>
            </a:graphic>
          </wp:inline>
        </w:drawing>
      </w:r>
    </w:p>
    <w:p w14:paraId="37AD823F" w14:textId="77777777" w:rsidR="00815276" w:rsidRPr="00D81C28" w:rsidRDefault="00815276" w:rsidP="00815276">
      <w:pPr>
        <w:pStyle w:val="Caption"/>
        <w:rPr>
          <w:b w:val="0"/>
        </w:rPr>
      </w:pPr>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6</w:t>
      </w:r>
      <w:r w:rsidRPr="00D81C28">
        <w:rPr>
          <w:b w:val="0"/>
        </w:rPr>
        <w:fldChar w:fldCharType="end"/>
      </w:r>
      <w:r w:rsidRPr="00D81C28">
        <w:rPr>
          <w:b w:val="0"/>
        </w:rPr>
        <w:t xml:space="preserve"> Relationship creation flowchart</w:t>
      </w:r>
    </w:p>
    <w:p w14:paraId="166A6A94" w14:textId="6D344EFB" w:rsidR="00815276" w:rsidRPr="00D81C28" w:rsidRDefault="00815276" w:rsidP="00815276">
      <w:pPr>
        <w:pStyle w:val="BodyText"/>
      </w:pPr>
      <w:r w:rsidRPr="00D81C28">
        <w:t xml:space="preserve">Although </w:t>
      </w:r>
      <w:r w:rsidR="00436297">
        <w:t>OWL 2</w:t>
      </w:r>
      <w:r w:rsidRPr="00D81C28">
        <w:t xml:space="preserve"> does not insist that such ranges and domains are prescriptive, in that they serve no other purpose than acting as an advisory on what should be in the domain or codomain of such a relationship</w:t>
      </w:r>
      <w:r w:rsidRPr="00D81C28">
        <w:rPr>
          <w:rStyle w:val="FootnoteReference"/>
        </w:rPr>
        <w:footnoteReference w:id="1"/>
      </w:r>
      <w:r w:rsidRPr="00D81C28">
        <w:t xml:space="preserve">; this being a reasonable consequence of the notion of the open-world assumption, an ontology may be assumed never to fully specified for every eventuality, they are however used in generating metadata relationships between terms representing such classes in the global GLAMURS </w:t>
      </w:r>
      <w:r w:rsidRPr="00DD6411">
        <w:t>ontology in section</w:t>
      </w:r>
      <w:r w:rsidR="00DD6411" w:rsidRPr="00DD6411">
        <w:t xml:space="preserve"> </w:t>
      </w:r>
      <w:r w:rsidR="00DD6411" w:rsidRPr="00DD6411">
        <w:fldChar w:fldCharType="begin"/>
      </w:r>
      <w:r w:rsidR="00DD6411" w:rsidRPr="00DD6411">
        <w:instrText xml:space="preserve"> REF _Ref469929433 \r \h </w:instrText>
      </w:r>
      <w:r w:rsidR="00DD6411">
        <w:instrText xml:space="preserve"> \* MERGEFORMAT </w:instrText>
      </w:r>
      <w:r w:rsidR="00DD6411" w:rsidRPr="00DD6411">
        <w:fldChar w:fldCharType="separate"/>
      </w:r>
      <w:r w:rsidR="00DD6411" w:rsidRPr="00DD6411">
        <w:t>5</w:t>
      </w:r>
      <w:r w:rsidR="00DD6411" w:rsidRPr="00DD6411">
        <w:fldChar w:fldCharType="end"/>
      </w:r>
      <w:r w:rsidRPr="00D81C28">
        <w:t>.</w:t>
      </w:r>
    </w:p>
    <w:p w14:paraId="0B877261" w14:textId="7DE6005E" w:rsidR="00815276" w:rsidRPr="00D81C28" w:rsidRDefault="00815276" w:rsidP="00815276">
      <w:pPr>
        <w:pStyle w:val="BodyText"/>
      </w:pPr>
      <w:r w:rsidRPr="00D81C28">
        <w:t xml:space="preserve">Lastly we have processes analysis and definition flowchart and this is shown </w:t>
      </w:r>
      <w:r w:rsidRPr="00DD6411">
        <w:t>in</w:t>
      </w:r>
      <w:r w:rsidR="00DD6411" w:rsidRPr="00DD6411">
        <w:t xml:space="preserve"> </w:t>
      </w:r>
      <w:r w:rsidR="00DD6411" w:rsidRPr="00DD6411">
        <w:fldChar w:fldCharType="begin"/>
      </w:r>
      <w:r w:rsidR="00DD6411" w:rsidRPr="00DD6411">
        <w:instrText xml:space="preserve"> REF _Ref469327208 \h  \* MERGEFORMAT </w:instrText>
      </w:r>
      <w:r w:rsidR="00DD6411" w:rsidRPr="00DD6411">
        <w:fldChar w:fldCharType="separate"/>
      </w:r>
      <w:r w:rsidR="00DD6411" w:rsidRPr="00DD6411">
        <w:t>Figure 17</w:t>
      </w:r>
      <w:r w:rsidR="00DD6411" w:rsidRPr="00DD6411">
        <w:fldChar w:fldCharType="end"/>
      </w:r>
      <w:r w:rsidRPr="00D81C28">
        <w:t xml:space="preserve">, which in some ways is very similar to the diagram for the definition of relationships/object properties above. The structure is similar in that the definitions forces the cycling through each of the prerequisite processes and makes sure that these are defined, along with cycling through the affected classes and ensuring, as well that these are defined. The main difference between this and the previous definition flowchart is that the prerequisite processes are defined in the ontology as restrictions on the domain of the process under analysis. That is they must be in the domain of the </w:t>
      </w:r>
      <w:r w:rsidRPr="00D81C28">
        <w:rPr>
          <w:rStyle w:val="CodeChar"/>
        </w:rPr>
        <w:t>requires</w:t>
      </w:r>
      <w:r w:rsidRPr="00D81C28">
        <w:t xml:space="preserve"> primitive (a specialisation of the </w:t>
      </w:r>
      <w:r w:rsidRPr="00D81C28">
        <w:rPr>
          <w:rStyle w:val="CodeChar"/>
        </w:rPr>
        <w:t>uses</w:t>
      </w:r>
      <w:r w:rsidRPr="00D81C28">
        <w:t xml:space="preserve"> primitive)</w:t>
      </w:r>
    </w:p>
    <w:p w14:paraId="663BB912" w14:textId="77777777" w:rsidR="00815276" w:rsidRPr="00D81C28" w:rsidRDefault="00815276" w:rsidP="00815276">
      <w:pPr>
        <w:pStyle w:val="BodyText"/>
        <w:keepNext/>
      </w:pPr>
      <w:r w:rsidRPr="00D81C28">
        <w:rPr>
          <w:noProof/>
          <w:lang w:eastAsia="en-GB"/>
        </w:rPr>
        <w:drawing>
          <wp:inline distT="0" distB="0" distL="0" distR="0" wp14:anchorId="5042FCCC" wp14:editId="34E8F52D">
            <wp:extent cx="5760720" cy="4803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_process_flowchart.png"/>
                    <pic:cNvPicPr/>
                  </pic:nvPicPr>
                  <pic:blipFill>
                    <a:blip r:embed="rId38">
                      <a:extLst>
                        <a:ext uri="{28A0092B-C50C-407E-A947-70E740481C1C}">
                          <a14:useLocalDpi xmlns:a14="http://schemas.microsoft.com/office/drawing/2010/main" val="0"/>
                        </a:ext>
                      </a:extLst>
                    </a:blip>
                    <a:stretch>
                      <a:fillRect/>
                    </a:stretch>
                  </pic:blipFill>
                  <pic:spPr>
                    <a:xfrm>
                      <a:off x="0" y="0"/>
                      <a:ext cx="5760720" cy="4803140"/>
                    </a:xfrm>
                    <a:prstGeom prst="rect">
                      <a:avLst/>
                    </a:prstGeom>
                  </pic:spPr>
                </pic:pic>
              </a:graphicData>
            </a:graphic>
          </wp:inline>
        </w:drawing>
      </w:r>
    </w:p>
    <w:p w14:paraId="1C37CC78" w14:textId="77777777" w:rsidR="00815276" w:rsidRPr="00D81C28" w:rsidRDefault="00815276" w:rsidP="00815276">
      <w:pPr>
        <w:pStyle w:val="Caption"/>
        <w:rPr>
          <w:b w:val="0"/>
        </w:rPr>
      </w:pPr>
      <w:bookmarkStart w:id="76" w:name="_Ref469327208"/>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7</w:t>
      </w:r>
      <w:r w:rsidRPr="00D81C28">
        <w:rPr>
          <w:b w:val="0"/>
        </w:rPr>
        <w:fldChar w:fldCharType="end"/>
      </w:r>
      <w:bookmarkEnd w:id="76"/>
      <w:r w:rsidRPr="00D81C28">
        <w:rPr>
          <w:b w:val="0"/>
        </w:rPr>
        <w:t xml:space="preserve"> Process definition flowchart</w:t>
      </w:r>
    </w:p>
    <w:p w14:paraId="23ABE4C6" w14:textId="77777777" w:rsidR="00815276" w:rsidRPr="00D81C28" w:rsidRDefault="00815276" w:rsidP="00815276">
      <w:pPr>
        <w:pStyle w:val="BodyText"/>
      </w:pPr>
      <w:r w:rsidRPr="00D81C28">
        <w:t xml:space="preserve">Diagrammatically this restriction on the domain of these processes can be represented as shown in the diagram below. </w:t>
      </w:r>
    </w:p>
    <w:p w14:paraId="147436DB" w14:textId="77777777" w:rsidR="00815276" w:rsidRPr="00D81C28" w:rsidRDefault="00815276" w:rsidP="00815276">
      <w:pPr>
        <w:pStyle w:val="BodyText"/>
        <w:keepNext/>
      </w:pPr>
      <w:r w:rsidRPr="00D81C28">
        <w:rPr>
          <w:noProof/>
          <w:lang w:eastAsia="en-GB"/>
        </w:rPr>
        <w:drawing>
          <wp:inline distT="0" distB="0" distL="0" distR="0" wp14:anchorId="68129BBB" wp14:editId="2CED53B7">
            <wp:extent cx="5038096" cy="3419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_prerequistie.png"/>
                    <pic:cNvPicPr/>
                  </pic:nvPicPr>
                  <pic:blipFill>
                    <a:blip r:embed="rId39">
                      <a:extLst>
                        <a:ext uri="{28A0092B-C50C-407E-A947-70E740481C1C}">
                          <a14:useLocalDpi xmlns:a14="http://schemas.microsoft.com/office/drawing/2010/main" val="0"/>
                        </a:ext>
                      </a:extLst>
                    </a:blip>
                    <a:stretch>
                      <a:fillRect/>
                    </a:stretch>
                  </pic:blipFill>
                  <pic:spPr>
                    <a:xfrm>
                      <a:off x="0" y="0"/>
                      <a:ext cx="5038096" cy="3419048"/>
                    </a:xfrm>
                    <a:prstGeom prst="rect">
                      <a:avLst/>
                    </a:prstGeom>
                  </pic:spPr>
                </pic:pic>
              </a:graphicData>
            </a:graphic>
          </wp:inline>
        </w:drawing>
      </w:r>
    </w:p>
    <w:p w14:paraId="49692881" w14:textId="77777777" w:rsidR="00815276" w:rsidRPr="00D81C28" w:rsidRDefault="00815276" w:rsidP="00815276">
      <w:pPr>
        <w:pStyle w:val="Caption"/>
        <w:rPr>
          <w:b w:val="0"/>
        </w:rPr>
      </w:pPr>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18</w:t>
      </w:r>
      <w:r w:rsidRPr="00D81C28">
        <w:rPr>
          <w:b w:val="0"/>
        </w:rPr>
        <w:fldChar w:fldCharType="end"/>
      </w:r>
      <w:r w:rsidRPr="00D81C28">
        <w:rPr>
          <w:b w:val="0"/>
        </w:rPr>
        <w:t xml:space="preserve"> Process domain and range</w:t>
      </w:r>
    </w:p>
    <w:p w14:paraId="6243B880" w14:textId="77777777" w:rsidR="00815276" w:rsidRPr="00D81C28" w:rsidRDefault="00815276" w:rsidP="00815276">
      <w:pPr>
        <w:pStyle w:val="BodyText"/>
      </w:pPr>
      <w:r w:rsidRPr="00D81C28">
        <w:t xml:space="preserve">So for example, if Process A is a prerequisite of Process B, then we make the restriction of exists some member a of Process A and there exists some member b of Process B such that a </w:t>
      </w:r>
      <w:r w:rsidRPr="00D81C28">
        <w:rPr>
          <w:i/>
        </w:rPr>
        <w:t>requires</w:t>
      </w:r>
      <w:r w:rsidRPr="00D81C28">
        <w:t xml:space="preserve"> b; </w:t>
      </w:r>
    </w:p>
    <w:p w14:paraId="5B09E5F5" w14:textId="77777777" w:rsidR="00815276" w:rsidRPr="00D81C28" w:rsidRDefault="00815276" w:rsidP="00815276">
      <w:pPr>
        <w:pStyle w:val="BodyText"/>
      </w:pPr>
      <w:r w:rsidRPr="00D81C28">
        <w:t>or symbolically:</w:t>
      </w:r>
    </w:p>
    <w:p w14:paraId="25C7D194" w14:textId="77777777" w:rsidR="00815276" w:rsidRPr="00D81C28" w:rsidRDefault="00815276" w:rsidP="00815276">
      <w:pPr>
        <w:pStyle w:val="BodyText"/>
      </w:pPr>
      <m:oMathPara>
        <m:oMath>
          <m:r>
            <w:rPr>
              <w:rFonts w:ascii="Cambria Math" w:hAnsi="Cambria Math"/>
            </w:rPr>
            <m:t>∃ a ∈dom(</m:t>
          </m:r>
          <m:sSub>
            <m:sSubPr>
              <m:ctrlPr>
                <w:rPr>
                  <w:rFonts w:ascii="Cambria Math" w:hAnsi="Cambria Math"/>
                  <w:i/>
                </w:rPr>
              </m:ctrlPr>
            </m:sSubPr>
            <m:e>
              <m:r>
                <w:rPr>
                  <w:rFonts w:ascii="Cambria Math" w:hAnsi="Cambria Math"/>
                </w:rPr>
                <m:t>Process</m:t>
              </m:r>
            </m:e>
            <m:sub>
              <m:r>
                <w:rPr>
                  <w:rFonts w:ascii="Cambria Math" w:hAnsi="Cambria Math"/>
                </w:rPr>
                <m:t>A</m:t>
              </m:r>
            </m:sub>
          </m:sSub>
          <m:r>
            <w:rPr>
              <w:rFonts w:ascii="Cambria Math" w:hAnsi="Cambria Math"/>
            </w:rPr>
            <m:t>), b ∈dom(</m:t>
          </m:r>
          <m:sSub>
            <m:sSubPr>
              <m:ctrlPr>
                <w:rPr>
                  <w:rFonts w:ascii="Cambria Math" w:hAnsi="Cambria Math"/>
                  <w:i/>
                </w:rPr>
              </m:ctrlPr>
            </m:sSubPr>
            <m:e>
              <m:r>
                <w:rPr>
                  <w:rFonts w:ascii="Cambria Math" w:hAnsi="Cambria Math"/>
                </w:rPr>
                <m:t>Process</m:t>
              </m:r>
            </m:e>
            <m:sub>
              <m:r>
                <w:rPr>
                  <w:rFonts w:ascii="Cambria Math" w:hAnsi="Cambria Math"/>
                </w:rPr>
                <m:t>B)</m:t>
              </m:r>
            </m:sub>
          </m:sSub>
          <m:r>
            <w:rPr>
              <w:rFonts w:ascii="Cambria Math" w:hAnsi="Cambria Math"/>
            </w:rPr>
            <m:t>:b=requires(a)</m:t>
          </m:r>
        </m:oMath>
      </m:oMathPara>
    </w:p>
    <w:p w14:paraId="7DBFF1FB" w14:textId="62A84347" w:rsidR="00815276" w:rsidRPr="00D81C28" w:rsidRDefault="00815276" w:rsidP="00815276">
      <w:pPr>
        <w:pStyle w:val="BodyText"/>
      </w:pPr>
      <w:r w:rsidRPr="00D81C28">
        <w:t xml:space="preserve">where </w:t>
      </w:r>
      <m:oMath>
        <m:r>
          <w:rPr>
            <w:rFonts w:ascii="Cambria Math" w:hAnsi="Cambria Math"/>
          </w:rPr>
          <m:t>dom</m:t>
        </m:r>
        <m:d>
          <m:dPr>
            <m:ctrlPr>
              <w:rPr>
                <w:rFonts w:ascii="Cambria Math" w:hAnsi="Cambria Math"/>
                <w:i/>
              </w:rPr>
            </m:ctrlPr>
          </m:dPr>
          <m:e>
            <m:sSub>
              <m:sSubPr>
                <m:ctrlPr>
                  <w:rPr>
                    <w:rFonts w:ascii="Cambria Math" w:hAnsi="Cambria Math"/>
                    <w:i/>
                  </w:rPr>
                </m:ctrlPr>
              </m:sSubPr>
              <m:e>
                <m:r>
                  <w:rPr>
                    <w:rFonts w:ascii="Cambria Math" w:hAnsi="Cambria Math"/>
                  </w:rPr>
                  <m:t>Process</m:t>
                </m:r>
              </m:e>
              <m:sub>
                <m:r>
                  <w:rPr>
                    <w:rFonts w:ascii="Cambria Math" w:hAnsi="Cambria Math"/>
                  </w:rPr>
                  <m:t>A</m:t>
                </m:r>
              </m:sub>
            </m:sSub>
          </m:e>
        </m:d>
      </m:oMath>
      <w:r w:rsidRPr="00D81C28">
        <w:t xml:space="preserve"> is the domain for </w:t>
      </w:r>
      <m:oMath>
        <m:sSub>
          <m:sSubPr>
            <m:ctrlPr>
              <w:rPr>
                <w:rFonts w:ascii="Cambria Math" w:hAnsi="Cambria Math"/>
                <w:i/>
              </w:rPr>
            </m:ctrlPr>
          </m:sSubPr>
          <m:e>
            <m:r>
              <w:rPr>
                <w:rFonts w:ascii="Cambria Math" w:hAnsi="Cambria Math"/>
              </w:rPr>
              <m:t>Process</m:t>
            </m:r>
          </m:e>
          <m:sub>
            <m:r>
              <w:rPr>
                <w:rFonts w:ascii="Cambria Math" w:hAnsi="Cambria Math"/>
              </w:rPr>
              <m:t>A</m:t>
            </m:r>
          </m:sub>
        </m:sSub>
      </m:oMath>
      <w:r w:rsidRPr="00D81C28">
        <w:t xml:space="preserve">, as </w:t>
      </w:r>
      <m:oMath>
        <m:r>
          <w:rPr>
            <w:rFonts w:ascii="Cambria Math" w:hAnsi="Cambria Math"/>
          </w:rPr>
          <m:t>dom</m:t>
        </m:r>
        <m:d>
          <m:dPr>
            <m:ctrlPr>
              <w:rPr>
                <w:rFonts w:ascii="Cambria Math" w:hAnsi="Cambria Math"/>
                <w:i/>
              </w:rPr>
            </m:ctrlPr>
          </m:dPr>
          <m:e>
            <m:sSub>
              <m:sSubPr>
                <m:ctrlPr>
                  <w:rPr>
                    <w:rFonts w:ascii="Cambria Math" w:hAnsi="Cambria Math"/>
                    <w:i/>
                  </w:rPr>
                </m:ctrlPr>
              </m:sSubPr>
              <m:e>
                <m:r>
                  <w:rPr>
                    <w:rFonts w:ascii="Cambria Math" w:hAnsi="Cambria Math"/>
                  </w:rPr>
                  <m:t>Process</m:t>
                </m:r>
              </m:e>
              <m:sub>
                <m:r>
                  <w:rPr>
                    <w:rFonts w:ascii="Cambria Math" w:hAnsi="Cambria Math"/>
                  </w:rPr>
                  <m:t>B</m:t>
                </m:r>
              </m:sub>
            </m:sSub>
          </m:e>
        </m:d>
      </m:oMath>
      <w:r w:rsidRPr="00D81C28">
        <w:t xml:space="preserve"> is the domain for </w:t>
      </w:r>
      <m:oMath>
        <m:sSub>
          <m:sSubPr>
            <m:ctrlPr>
              <w:rPr>
                <w:rFonts w:ascii="Cambria Math" w:hAnsi="Cambria Math"/>
                <w:i/>
              </w:rPr>
            </m:ctrlPr>
          </m:sSubPr>
          <m:e>
            <m:r>
              <w:rPr>
                <w:rFonts w:ascii="Cambria Math" w:hAnsi="Cambria Math"/>
              </w:rPr>
              <m:t>Process</m:t>
            </m:r>
          </m:e>
          <m:sub>
            <m:r>
              <w:rPr>
                <w:rFonts w:ascii="Cambria Math" w:hAnsi="Cambria Math"/>
              </w:rPr>
              <m:t>B</m:t>
            </m:r>
          </m:sub>
        </m:sSub>
      </m:oMath>
      <w:r w:rsidRPr="00D81C28">
        <w:t>.</w:t>
      </w:r>
      <w:r w:rsidR="00AA7086">
        <w:t xml:space="preserve"> </w:t>
      </w:r>
    </w:p>
    <w:p w14:paraId="47B31482" w14:textId="77777777" w:rsidR="00815276" w:rsidRPr="00D81C28" w:rsidRDefault="00815276" w:rsidP="00815276">
      <w:pPr>
        <w:pStyle w:val="BodyText"/>
      </w:pPr>
      <w:r w:rsidRPr="00D81C28">
        <w:t xml:space="preserve">The above is only strictly true if </w:t>
      </w:r>
      <w:r w:rsidRPr="00D81C28">
        <w:rPr>
          <w:rStyle w:val="CodeChar"/>
        </w:rPr>
        <w:t>requires</w:t>
      </w:r>
      <w:r w:rsidRPr="00D81C28">
        <w:t xml:space="preserve"> is functional, but the principle still applies in general to a non-functional </w:t>
      </w:r>
      <w:r w:rsidRPr="00D81C28">
        <w:rPr>
          <w:rStyle w:val="CodeChar"/>
        </w:rPr>
        <w:t>requires</w:t>
      </w:r>
      <w:r w:rsidRPr="00D81C28">
        <w:t xml:space="preserve"> primitive. A similar construction can be used to in conjunction with the primitive </w:t>
      </w:r>
      <w:r w:rsidRPr="00D81C28">
        <w:rPr>
          <w:rStyle w:val="CodeChar"/>
        </w:rPr>
        <w:t>modifies</w:t>
      </w:r>
      <w:r w:rsidRPr="00D81C28">
        <w:t xml:space="preserve"> to establish a domain that specifies those class that such a process affects, under </w:t>
      </w:r>
      <w:r w:rsidRPr="00D81C28">
        <w:rPr>
          <w:rStyle w:val="CodeChar"/>
        </w:rPr>
        <w:t>modifies</w:t>
      </w:r>
      <w:r w:rsidRPr="00D81C28">
        <w:t xml:space="preserve">. </w:t>
      </w:r>
    </w:p>
    <w:p w14:paraId="3C268F7A" w14:textId="77777777" w:rsidR="007C1EAD" w:rsidRPr="00D81C28" w:rsidRDefault="007C1EAD" w:rsidP="007C1EAD">
      <w:pPr>
        <w:pStyle w:val="Heading3"/>
      </w:pPr>
      <w:r w:rsidRPr="00D81C28">
        <w:t>Results</w:t>
      </w:r>
    </w:p>
    <w:p w14:paraId="2E5B0367" w14:textId="4D70AEAA" w:rsidR="009D6612" w:rsidRPr="00D81C28" w:rsidRDefault="009D6612" w:rsidP="009D6612">
      <w:pPr>
        <w:pStyle w:val="BodyText"/>
      </w:pPr>
      <w:r w:rsidRPr="00D81C28">
        <w:t>We had some 86 responses to the questionnaire, the responses being split into two groups. These we have denoted as unsolicited responses and solicited responses.</w:t>
      </w:r>
    </w:p>
    <w:p w14:paraId="749E5637" w14:textId="23F20A98" w:rsidR="009D6612" w:rsidRDefault="009D6612" w:rsidP="009D6612">
      <w:pPr>
        <w:pStyle w:val="BodyText"/>
      </w:pPr>
      <w:r w:rsidRPr="00D81C28">
        <w:t xml:space="preserve">The unsolicited responses were those responses we obtained once members of the project group were informed that the questionnaire was ready. These were for definitions for terminology already in extant in the project glossary </w:t>
      </w:r>
      <w:r w:rsidRPr="00D81C28">
        <w:rPr>
          <w:rFonts w:cs="Arial"/>
        </w:rPr>
        <w:t>[2]</w:t>
      </w:r>
      <w:r w:rsidRPr="00D81C28">
        <w:t>, and additionally terms that project members deemed sufficiently important enough for definition.</w:t>
      </w:r>
      <w:r w:rsidR="00AA7086">
        <w:t xml:space="preserve"> </w:t>
      </w:r>
      <w:r w:rsidRPr="00D81C28">
        <w:t xml:space="preserve">The solicited responses were answers to requests to specific requests for definitions of terminology that was uncovered as part of the process to uncover expert terminology detailed </w:t>
      </w:r>
      <w:r w:rsidRPr="00DD6411">
        <w:t>in section</w:t>
      </w:r>
      <w:r w:rsidR="00DD6411" w:rsidRPr="00DD6411">
        <w:t xml:space="preserve"> </w:t>
      </w:r>
      <w:r w:rsidR="00DD6411" w:rsidRPr="00DD6411">
        <w:fldChar w:fldCharType="begin"/>
      </w:r>
      <w:r w:rsidR="00DD6411" w:rsidRPr="00DD6411">
        <w:instrText xml:space="preserve"> REF _Ref468890649 \r \h </w:instrText>
      </w:r>
      <w:r w:rsidR="00DD6411">
        <w:instrText xml:space="preserve"> \* MERGEFORMAT </w:instrText>
      </w:r>
      <w:r w:rsidR="00DD6411" w:rsidRPr="00DD6411">
        <w:fldChar w:fldCharType="separate"/>
      </w:r>
      <w:r w:rsidR="00DD6411" w:rsidRPr="00DD6411">
        <w:t>3.3</w:t>
      </w:r>
      <w:r w:rsidR="00DD6411" w:rsidRPr="00DD6411">
        <w:fldChar w:fldCharType="end"/>
      </w:r>
      <w:r w:rsidRPr="00DD6411">
        <w:t xml:space="preserve">. </w:t>
      </w:r>
    </w:p>
    <w:p w14:paraId="41212E86" w14:textId="77777777" w:rsidR="00DD6411" w:rsidRPr="00D81C28" w:rsidRDefault="00DD6411" w:rsidP="00DD6411">
      <w:pPr>
        <w:pStyle w:val="BodyText"/>
      </w:pPr>
      <w:r w:rsidRPr="00D81C28">
        <w:t xml:space="preserve">The class diagram for this ontology is shown in </w:t>
      </w:r>
      <w:r w:rsidRPr="00D81C28">
        <w:fldChar w:fldCharType="begin"/>
      </w:r>
      <w:r w:rsidRPr="00D81C28">
        <w:instrText xml:space="preserve"> REF _Ref470016090 \h </w:instrText>
      </w:r>
      <w:r w:rsidRPr="00D81C28">
        <w:fldChar w:fldCharType="separate"/>
      </w:r>
      <w:r w:rsidRPr="00D81C28">
        <w:t>Figure 19</w:t>
      </w:r>
      <w:r w:rsidRPr="00D81C28">
        <w:fldChar w:fldCharType="end"/>
      </w:r>
      <w:r w:rsidRPr="00D81C28">
        <w:t>.</w:t>
      </w:r>
    </w:p>
    <w:p w14:paraId="3102A74B" w14:textId="491E1078" w:rsidR="00DD6411" w:rsidRPr="00D81C28" w:rsidRDefault="00DD6411" w:rsidP="00DD6411">
      <w:pPr>
        <w:pStyle w:val="BodyText"/>
      </w:pPr>
      <w:r w:rsidRPr="00D81C28">
        <w:t xml:space="preserve">The online questionnaire ontology, </w:t>
      </w:r>
      <w:r w:rsidRPr="00D81C28">
        <w:rPr>
          <w:b/>
          <w:i/>
        </w:rPr>
        <w:t>questionnaire</w:t>
      </w:r>
      <w:r>
        <w:rPr>
          <w:b/>
          <w:i/>
        </w:rPr>
        <w:t xml:space="preserve"> </w:t>
      </w:r>
      <w:r w:rsidRPr="00D81C28">
        <w:t>listing can be found on GitHub</w:t>
      </w:r>
      <w:r w:rsidR="0082689A">
        <w:t xml:space="preserve"> at</w:t>
      </w:r>
      <w:r w:rsidRPr="00D81C28">
        <w:t xml:space="preserve"> </w:t>
      </w:r>
      <w:hyperlink r:id="rId40" w:history="1">
        <w:r>
          <w:rPr>
            <w:rStyle w:val="Hyperlink"/>
          </w:rPr>
          <w:t>https://github.com/DougSalt/GLAMURS/blob/master/ontologies/top-down%20ontologies/on-line%20questionnaire%20ontology/questionnaire.owl</w:t>
        </w:r>
      </w:hyperlink>
      <w:r w:rsidRPr="00D81C28">
        <w:t>.</w:t>
      </w:r>
    </w:p>
    <w:p w14:paraId="374A86C6" w14:textId="77777777" w:rsidR="00DD6411" w:rsidRPr="00D81C28" w:rsidRDefault="00DD6411" w:rsidP="009D6612">
      <w:pPr>
        <w:pStyle w:val="BodyText"/>
      </w:pPr>
    </w:p>
    <w:p w14:paraId="795E66FA" w14:textId="77777777" w:rsidR="00954A0B" w:rsidRPr="00D81C28" w:rsidRDefault="00954A0B" w:rsidP="00954A0B">
      <w:pPr>
        <w:pStyle w:val="BodyText"/>
        <w:keepNext/>
      </w:pPr>
      <w:r w:rsidRPr="00D81C28">
        <w:rPr>
          <w:noProof/>
          <w:lang w:eastAsia="en-GB"/>
        </w:rPr>
        <w:drawing>
          <wp:inline distT="0" distB="0" distL="0" distR="0" wp14:anchorId="27B153D8" wp14:editId="58EA606E">
            <wp:extent cx="4974300" cy="839152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questionnair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76738" cy="8395638"/>
                    </a:xfrm>
                    <a:prstGeom prst="rect">
                      <a:avLst/>
                    </a:prstGeom>
                  </pic:spPr>
                </pic:pic>
              </a:graphicData>
            </a:graphic>
          </wp:inline>
        </w:drawing>
      </w:r>
    </w:p>
    <w:p w14:paraId="35A16D59" w14:textId="77777777" w:rsidR="00954A0B" w:rsidRPr="00D81C28" w:rsidRDefault="00954A0B" w:rsidP="00954A0B">
      <w:pPr>
        <w:pStyle w:val="Caption"/>
      </w:pPr>
      <w:bookmarkStart w:id="77" w:name="_Ref470016090"/>
      <w:r w:rsidRPr="00D81C28">
        <w:t xml:space="preserve">Figure </w:t>
      </w:r>
      <w:r w:rsidRPr="00D81C28">
        <w:fldChar w:fldCharType="begin"/>
      </w:r>
      <w:r w:rsidRPr="00D81C28">
        <w:instrText xml:space="preserve"> SEQ Figure \* ARABIC </w:instrText>
      </w:r>
      <w:r w:rsidRPr="00D81C28">
        <w:fldChar w:fldCharType="separate"/>
      </w:r>
      <w:r w:rsidR="000F2DB1" w:rsidRPr="00D81C28">
        <w:t>19</w:t>
      </w:r>
      <w:r w:rsidRPr="00D81C28">
        <w:fldChar w:fldCharType="end"/>
      </w:r>
      <w:bookmarkEnd w:id="77"/>
      <w:r w:rsidRPr="00D81C28">
        <w:t xml:space="preserve"> </w:t>
      </w:r>
      <w:r w:rsidR="00B26B7F" w:rsidRPr="00D81C28">
        <w:t xml:space="preserve">The </w:t>
      </w:r>
      <w:r w:rsidR="00B26B7F" w:rsidRPr="00D81C28">
        <w:rPr>
          <w:i/>
        </w:rPr>
        <w:t>q</w:t>
      </w:r>
      <w:r w:rsidRPr="00D81C28">
        <w:rPr>
          <w:i/>
        </w:rPr>
        <w:t>uestionnaire</w:t>
      </w:r>
      <w:r w:rsidRPr="00D81C28">
        <w:t xml:space="preserve"> ontology class diagram</w:t>
      </w:r>
    </w:p>
    <w:p w14:paraId="5A46EE88" w14:textId="77777777" w:rsidR="007C1EAD" w:rsidRPr="00D81C28" w:rsidRDefault="007C1EAD" w:rsidP="007C1EAD">
      <w:pPr>
        <w:pStyle w:val="Heading3"/>
      </w:pPr>
      <w:r w:rsidRPr="00D81C28">
        <w:t>Discussion points</w:t>
      </w:r>
    </w:p>
    <w:p w14:paraId="6E39CA45" w14:textId="77777777" w:rsidR="00070FED" w:rsidRPr="00D81C28" w:rsidRDefault="00070FED" w:rsidP="00070FED">
      <w:r w:rsidRPr="00D81C28">
        <w:t>This ontology is complete.</w:t>
      </w:r>
    </w:p>
    <w:p w14:paraId="3A11A45D" w14:textId="2A1FB8B2" w:rsidR="00F26016" w:rsidRPr="00D81C28" w:rsidRDefault="00F26016" w:rsidP="00F26016">
      <w:pPr>
        <w:pStyle w:val="BodyText"/>
      </w:pPr>
      <w:r w:rsidRPr="00D81C28">
        <w:t xml:space="preserve">In this section we have developed a successful methodology for the gathering and collation of terms in a manner useful to knowledge engineers. Moreover we have also developed a qualitative comprehension methodology for converting the responses to the questionnaire into an </w:t>
      </w:r>
      <w:r w:rsidR="00436297">
        <w:t>OWL 2</w:t>
      </w:r>
      <w:r w:rsidRPr="00D81C28">
        <w:t xml:space="preserve"> ontology. This methodology is useful in that it is used elsewhere in construction of other components of the full top-down ontology. Although the responses were of a lower number than hoped, it was also noted that if the ontological concepts were explained to project members in a one-to-one situation or small group, then with such coaching it was apparent that project members definitely understood and easily grasped the concepts involved. This leads us to believe that in future a questionnaire to elicit ontological definitions must be carefully couched in non-technical language with clear examples and a clear explanation of the aims of the gathering of such definitions. In particular easier to understand concepts which are not strictly ontological primitives, such as “process” definition used above, in order to tease out the required information from project participants. This would also mean existing work such as that already done for provenance ontologies as in </w:t>
      </w:r>
      <w:r w:rsidRPr="00D81C28">
        <w:fldChar w:fldCharType="begin"/>
      </w:r>
      <w:r w:rsidR="001833CF">
        <w:instrText xml:space="preserve"> ADDIN ZOTERO_ITEM CSL_CITATION {"citationID":"2667topd8l","properties":{"formattedCitation":"(Herre 2010)","plainCitation":"(Herre 2010)"},"citationItems":[{"id":303,"uris":["http://zotero.org/users/3373081/items/KE55EQDN"],"uri":["http://zotero.org/users/3373081/items/KE55EQDN"],"itemData":{"id":303,"type":"chapter","title":"General Formal Ontology (GFO): A Foundational Ontology for Conceptual Modelling","container-title":"Theory and Applications of Ontology: Computer Applications","publisher":"Springer Netherlands","page":"297-345","source":"link.springer.com","abstract":"The current chapter presents an overview about the current stage of the foundational ontology GFO. GFO (General Formal Ontology). GFO is a foundational ontology integrating objects and processes. It is being developed by the research group Onto-Med (Ontologies in Medicine) at the University of Leipzig. Unique selling properties of GFO are the following: it includes categories of objects (3D objects) as well as of processes (4D entities) and both are integrated into one coherent framework. GFO presents a multi-categorial approach by admitting universals, concepts, and symbol structures and their interrelations. GFO adopts categories pertaining to levels of reality, and it is designed to support interoperability by principles of ontological mapping and reduction. GFO contains several novel ontological modules, in particular, a module for functions and a module for roles. GFO is designed for applications, firstly in medical, biological, and biomedical areas, but also in the fields of economics and sociology.","URL":"http://link.springer.com/chapter/10.1007/978-90-481-8847-5_14","ISBN":"978-90-481-8846-8","note":"DOI: 10.1007/978-90-481-8847-5_14","shortTitle":"General Formal Ontology (GFO)","language":"en","author":[{"family":"Herre","given":"Heinrich"}],"editor":[{"family":"Poli","given":"Roberto"},{"family":"Healy","given":"Michael"},{"family":"Kameas","given":"Achilles"}],"issued":{"date-parts":[["2010"]]},"accessed":{"date-parts":[["2016",12,12]]}}}],"schema":"https://github.com/citation-style-language/schema/raw/master/csl-citation.json"} </w:instrText>
      </w:r>
      <w:r w:rsidRPr="00D81C28">
        <w:fldChar w:fldCharType="separate"/>
      </w:r>
      <w:r w:rsidR="001833CF" w:rsidRPr="001833CF">
        <w:rPr>
          <w:rFonts w:cs="Arial"/>
        </w:rPr>
        <w:t>(Herre 2010)</w:t>
      </w:r>
      <w:r w:rsidRPr="00D81C28">
        <w:fldChar w:fldCharType="end"/>
      </w:r>
      <w:r w:rsidRPr="00D81C28">
        <w:t xml:space="preserve"> and process conceptualisatio</w:t>
      </w:r>
      <w:r w:rsidR="00F9178E">
        <w:t>n in</w:t>
      </w:r>
      <w:r w:rsidRPr="00D81C28">
        <w:t xml:space="preserve"> </w:t>
      </w:r>
      <w:r w:rsidRPr="00D81C28">
        <w:fldChar w:fldCharType="begin"/>
      </w:r>
      <w:r w:rsidR="001833CF">
        <w:instrText xml:space="preserve"> ADDIN ZOTERO_ITEM CSL_CITATION {"citationID":"uf393c8uh","properties":{"formattedCitation":"(Moreau et al. 2011)","plainCitation":"(Moreau et al. 2011)"},"citationItems":[{"id":288,"uris":["http://zotero.org/users/3373081/items/Q6VWTWB2"],"uri":["http://zotero.org/users/3373081/items/Q6VWTWB2"],"itemData":{"id":288,"type":"article-journal","title":"The Open Provenance Model core specification (v1.1)","container-title":"Future Generation Computer Systems","page":"743-756","volume":"27","issue":"6","source":"CrossRef","abstract":"The Open Provenance Model is a model of provenance that is designed to meet the following requirements: (1) Allow provenance information to be exchanged between systems, by means of a compatibility layer based on a shared provenance model. (2) Allow developers to build and share tools that operate on such a provenance model. (3) Define provenance in a precise, technology-agnostic manner. (4) Support a digital representation of provenance for any “thing”, whether produced by computer systems or not. (5) Allow multiple levels of description to coexist. (6) Define a core set of rules that identify the valid inferences that can be made on provenance representation. This document contains the specification of the Open Provenance Model (v1.1) resulting from a community effort to achieve inter-operability in the Provenance Challenge series.","DOI":"10.1016/j.future.2010.07.005","ISSN":"0167739X","language":"en","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Bussche","given":"Jan Van","non-dropping-particle":"den"}],"issued":{"date-parts":[["2011",6]]}}}],"schema":"https://github.com/citation-style-language/schema/raw/master/csl-citation.json"} </w:instrText>
      </w:r>
      <w:r w:rsidRPr="00D81C28">
        <w:fldChar w:fldCharType="separate"/>
      </w:r>
      <w:r w:rsidR="001833CF" w:rsidRPr="001833CF">
        <w:rPr>
          <w:rFonts w:cs="Arial"/>
        </w:rPr>
        <w:t>(Moreau et al. 2011)</w:t>
      </w:r>
      <w:r w:rsidRPr="00D81C28">
        <w:fldChar w:fldCharType="end"/>
      </w:r>
      <w:r w:rsidRPr="00D81C28">
        <w:t>.</w:t>
      </w:r>
      <w:r w:rsidR="00AA7086">
        <w:t xml:space="preserve"> </w:t>
      </w:r>
      <w:r w:rsidRPr="00D81C28">
        <w:rPr>
          <w:lang w:eastAsia="en-GB"/>
        </w:rPr>
        <w:t xml:space="preserve">Moreover we believe as well, given our personal experience, that not only would it increase the information relevant to project integration if each of the contributing members of the project were individually coached, or </w:t>
      </w:r>
      <w:r w:rsidR="00E87A8E">
        <w:rPr>
          <w:lang w:eastAsia="en-GB"/>
        </w:rPr>
        <w:t>at least helped in small gather</w:t>
      </w:r>
      <w:r w:rsidRPr="00D81C28">
        <w:rPr>
          <w:lang w:eastAsia="en-GB"/>
        </w:rPr>
        <w:t>ings to understand the concepts in building the ontology for the project this would massively increase in enthusiasm and engagement with the whole project integration process.</w:t>
      </w:r>
      <w:r w:rsidRPr="00D81C28">
        <w:t xml:space="preserve"> </w:t>
      </w:r>
    </w:p>
    <w:p w14:paraId="51DB61D2" w14:textId="77777777" w:rsidR="00116F0F" w:rsidRPr="00D81C28" w:rsidRDefault="00845A4B">
      <w:pPr>
        <w:pStyle w:val="Heading2"/>
      </w:pPr>
      <w:bookmarkStart w:id="78" w:name="_Ref468890649"/>
      <w:bookmarkStart w:id="79" w:name="_Toc470076440"/>
      <w:r w:rsidRPr="00D81C28">
        <w:t>The expert-terms ontology</w:t>
      </w:r>
      <w:bookmarkEnd w:id="78"/>
      <w:bookmarkEnd w:id="79"/>
    </w:p>
    <w:p w14:paraId="68448D8D" w14:textId="77777777" w:rsidR="007C1EAD" w:rsidRPr="00D81C28" w:rsidRDefault="007C1EAD" w:rsidP="007C1EAD">
      <w:pPr>
        <w:pStyle w:val="Heading3"/>
      </w:pPr>
      <w:r w:rsidRPr="00D81C28">
        <w:t>Introduction</w:t>
      </w:r>
    </w:p>
    <w:p w14:paraId="28F75961" w14:textId="77777777" w:rsidR="00722594" w:rsidRPr="00D81C28" w:rsidRDefault="00722594" w:rsidP="00722594">
      <w:pPr>
        <w:pStyle w:val="BodyText"/>
      </w:pPr>
      <w:r w:rsidRPr="00D81C28">
        <w:t xml:space="preserve">This ontology is denoted the </w:t>
      </w:r>
      <w:r w:rsidRPr="00D81C28">
        <w:rPr>
          <w:b/>
          <w:i/>
        </w:rPr>
        <w:t>expert</w:t>
      </w:r>
      <w:r w:rsidRPr="00D81C28">
        <w:rPr>
          <w:b/>
        </w:rPr>
        <w:t xml:space="preserve"> </w:t>
      </w:r>
      <w:r w:rsidRPr="00D81C28">
        <w:t xml:space="preserve">ontology for both its filename, </w:t>
      </w:r>
      <w:r w:rsidRPr="00D81C28">
        <w:rPr>
          <w:rStyle w:val="CodeChar"/>
        </w:rPr>
        <w:t>expert.owl</w:t>
      </w:r>
      <w:r w:rsidRPr="00D81C28">
        <w:t xml:space="preserve"> and namespace.</w:t>
      </w:r>
    </w:p>
    <w:p w14:paraId="342C9B15" w14:textId="2B11A8D1" w:rsidR="009D6612" w:rsidRPr="00D81C28" w:rsidRDefault="009D6612" w:rsidP="009D6612">
      <w:pPr>
        <w:pStyle w:val="BodyText"/>
      </w:pPr>
      <w:r w:rsidRPr="00D81C28">
        <w:t xml:space="preserve">The common-sense </w:t>
      </w:r>
      <w:r w:rsidRPr="00D81C28">
        <w:rPr>
          <w:b/>
          <w:i/>
        </w:rPr>
        <w:t xml:space="preserve">core </w:t>
      </w:r>
      <w:r w:rsidRPr="00D81C28">
        <w:t xml:space="preserve">ontology, detailed in section </w:t>
      </w:r>
      <w:r w:rsidRPr="00D81C28">
        <w:fldChar w:fldCharType="begin"/>
      </w:r>
      <w:r w:rsidRPr="00D81C28">
        <w:instrText xml:space="preserve"> REF _Ref469047917 \r \h  \* MERGEFORMAT </w:instrText>
      </w:r>
      <w:r w:rsidRPr="00D81C28">
        <w:fldChar w:fldCharType="separate"/>
      </w:r>
      <w:r w:rsidR="000F2DB1" w:rsidRPr="00D81C28">
        <w:t>3.1</w:t>
      </w:r>
      <w:r w:rsidRPr="00D81C28">
        <w:fldChar w:fldCharType="end"/>
      </w:r>
      <w:r w:rsidRPr="00D81C28">
        <w:t xml:space="preserve"> was not comprehensive enough to describe the project from a top-down perspective, so rather than repeating the workshop approach to further broaden the top-down ontologies, we decided to try and enhance the </w:t>
      </w:r>
      <w:r w:rsidRPr="00D81C28">
        <w:rPr>
          <w:b/>
          <w:i/>
        </w:rPr>
        <w:t xml:space="preserve">core </w:t>
      </w:r>
      <w:r w:rsidRPr="00D81C28">
        <w:t xml:space="preserve">ontology using several other approaches. The first of these was to try obtain terminology </w:t>
      </w:r>
      <w:r w:rsidRPr="0082689A">
        <w:rPr>
          <w:i/>
        </w:rPr>
        <w:t>ad hoc</w:t>
      </w:r>
      <w:r w:rsidRPr="00D81C28">
        <w:t xml:space="preserve"> from project members by use of an online questionnaire. This approach has been detailed in the previous section,</w:t>
      </w:r>
      <w:r w:rsidR="0082689A">
        <w:t xml:space="preserve"> </w:t>
      </w:r>
      <w:r w:rsidR="0082689A">
        <w:fldChar w:fldCharType="begin"/>
      </w:r>
      <w:r w:rsidR="0082689A">
        <w:instrText xml:space="preserve"> REF _Ref469847388 \r \h </w:instrText>
      </w:r>
      <w:r w:rsidR="0082689A">
        <w:fldChar w:fldCharType="separate"/>
      </w:r>
      <w:r w:rsidR="0082689A">
        <w:t>3.2</w:t>
      </w:r>
      <w:r w:rsidR="0082689A">
        <w:fldChar w:fldCharType="end"/>
      </w:r>
      <w:r w:rsidRPr="00D81C28">
        <w:t>. We obtained just 40 definitions using this method, over a two mon</w:t>
      </w:r>
      <w:r w:rsidR="0082689A">
        <w:t>th period commencing late April</w:t>
      </w:r>
      <w:r w:rsidRPr="00D81C28">
        <w:t xml:space="preserve"> 2016, and clearly this was insufficient to produce the kind of detail we really wanted to obtain. </w:t>
      </w:r>
    </w:p>
    <w:p w14:paraId="2E463AFD" w14:textId="44821012" w:rsidR="009D6612" w:rsidRPr="00D81C28" w:rsidRDefault="009D6612" w:rsidP="009D6612">
      <w:pPr>
        <w:pStyle w:val="BodyText"/>
        <w:keepNext/>
      </w:pPr>
      <w:r w:rsidRPr="00D81C28">
        <w:t xml:space="preserve">The ontology described in this section, and denoted the expert terms ontology was an attempt to elicit the actual working ontology of the project, rather than that defined in the initial description of work and formal specification of the project. This ontology is referred to throughout this document as the “expert” ontology That is this would be the vocabulary that was most used in the project between researchers, rather than the expected vocabulary that was initially defined in the GLAMURS glossary </w:t>
      </w:r>
      <w:r w:rsidRPr="00D81C28">
        <w:fldChar w:fldCharType="begin"/>
      </w:r>
      <w:r w:rsidR="001833CF">
        <w:instrText xml:space="preserve"> ADDIN ZOTERO_ITEM CSL_CITATION {"citationID":"11lgoi8mmh","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Pr="00D81C28">
        <w:fldChar w:fldCharType="separate"/>
      </w:r>
      <w:r w:rsidR="001833CF" w:rsidRPr="001833CF">
        <w:rPr>
          <w:rFonts w:cs="Arial"/>
          <w:szCs w:val="24"/>
        </w:rPr>
        <w:t>(‘“Green Lifestyles, Alternative Models and Upscaling Regional Sustainability” Glossary’ 2015)</w:t>
      </w:r>
      <w:r w:rsidRPr="00D81C28">
        <w:fldChar w:fldCharType="end"/>
      </w:r>
      <w:r w:rsidRPr="00D81C28">
        <w:t xml:space="preserve">. </w:t>
      </w:r>
    </w:p>
    <w:p w14:paraId="5751C4E4" w14:textId="77777777" w:rsidR="007C1EAD" w:rsidRPr="00D81C28" w:rsidRDefault="007C1EAD" w:rsidP="007C1EAD">
      <w:pPr>
        <w:pStyle w:val="Heading3"/>
      </w:pPr>
      <w:r w:rsidRPr="00D81C28">
        <w:t>Purpose and relationship with other ontologies</w:t>
      </w:r>
    </w:p>
    <w:p w14:paraId="76FB3584" w14:textId="77777777" w:rsidR="009D6612" w:rsidRPr="00D81C28" w:rsidRDefault="009D6612" w:rsidP="009D6612">
      <w:r w:rsidRPr="00D81C28">
        <w:t>This ontology represents primary specialist vocabulary.</w:t>
      </w:r>
    </w:p>
    <w:p w14:paraId="1E410F3A" w14:textId="77777777" w:rsidR="009D6612" w:rsidRPr="00D81C28" w:rsidRDefault="009D6612" w:rsidP="009D6612">
      <w:r w:rsidRPr="00D81C28">
        <w:t xml:space="preserve">This ontology was created from terminology mined from the GLAMURS documentation and assessed using text analysis techniques to have high usage within the GLAMURS project. Initially started as an experiment to test the correctness of the WordNet “familiarity” metric (see section </w:t>
      </w:r>
      <w:r w:rsidRPr="00D81C28">
        <w:fldChar w:fldCharType="begin"/>
      </w:r>
      <w:r w:rsidRPr="00D81C28">
        <w:instrText xml:space="preserve"> REF _Ref469847277 \r \h </w:instrText>
      </w:r>
      <w:r w:rsidRPr="00D81C28">
        <w:fldChar w:fldCharType="separate"/>
      </w:r>
      <w:r w:rsidR="000F2DB1" w:rsidRPr="00D81C28">
        <w:t>3.3.4</w:t>
      </w:r>
      <w:r w:rsidRPr="00D81C28">
        <w:fldChar w:fldCharType="end"/>
      </w:r>
      <w:r w:rsidRPr="00D81C28">
        <w:t xml:space="preserve">), this uncovered specialist vocabulary that need </w:t>
      </w:r>
      <w:r w:rsidR="00FA7160" w:rsidRPr="00D81C28">
        <w:t>definition</w:t>
      </w:r>
      <w:r w:rsidRPr="00D81C28">
        <w:t>.</w:t>
      </w:r>
    </w:p>
    <w:p w14:paraId="40F1EABA" w14:textId="77777777" w:rsidR="009D6612" w:rsidRPr="00D81C28" w:rsidRDefault="009D6612" w:rsidP="009D6612">
      <w:r w:rsidRPr="00D81C28">
        <w:t xml:space="preserve">This ontology, along with the core common-sense ontology, </w:t>
      </w:r>
      <w:r w:rsidRPr="00D81C28">
        <w:rPr>
          <w:b/>
          <w:i/>
        </w:rPr>
        <w:t>core</w:t>
      </w:r>
      <w:r w:rsidRPr="00D81C28">
        <w:t xml:space="preserve"> and the on-line questionnaire ontology, </w:t>
      </w:r>
      <w:r w:rsidRPr="00D81C28">
        <w:rPr>
          <w:b/>
          <w:i/>
        </w:rPr>
        <w:t>questionnaire</w:t>
      </w:r>
      <w:r w:rsidRPr="00D81C28">
        <w:t xml:space="preserve">, after having been mirrored using the </w:t>
      </w:r>
      <w:r w:rsidRPr="00D81C28">
        <w:rPr>
          <w:b/>
          <w:i/>
        </w:rPr>
        <w:t>mirror</w:t>
      </w:r>
      <w:r w:rsidRPr="00D81C28">
        <w:t xml:space="preserve"> ontology completes the components that make up the </w:t>
      </w:r>
      <w:r w:rsidRPr="00D81C28">
        <w:rPr>
          <w:b/>
          <w:i/>
        </w:rPr>
        <w:t>top-down</w:t>
      </w:r>
      <w:r w:rsidRPr="00D81C28">
        <w:t xml:space="preserve"> ontology.</w:t>
      </w:r>
    </w:p>
    <w:p w14:paraId="1BC6C66D" w14:textId="77777777" w:rsidR="009D6612" w:rsidRPr="00D81C28" w:rsidRDefault="009D6612" w:rsidP="009D6612">
      <w:r w:rsidRPr="00D81C28">
        <w:t xml:space="preserve">This ontology also incorporates the </w:t>
      </w:r>
      <w:r w:rsidRPr="00D81C28">
        <w:rPr>
          <w:b/>
          <w:i/>
        </w:rPr>
        <w:t>metadata</w:t>
      </w:r>
      <w:r w:rsidRPr="00D81C28">
        <w:t xml:space="preserve"> ontology class framework and uses the vocabulary in the </w:t>
      </w:r>
      <w:r w:rsidRPr="00D81C28">
        <w:rPr>
          <w:b/>
          <w:i/>
        </w:rPr>
        <w:t>integration</w:t>
      </w:r>
      <w:r w:rsidRPr="00D81C28">
        <w:t xml:space="preserve"> ontology.</w:t>
      </w:r>
    </w:p>
    <w:p w14:paraId="33B709CE" w14:textId="5EB7ADB5" w:rsidR="007C1EAD" w:rsidRPr="00D81C28" w:rsidRDefault="009D6612" w:rsidP="009D6612">
      <w:r w:rsidRPr="00D81C28">
        <w:t xml:space="preserve">These relationships are illustrated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 xml:space="preserve"> and show the dependency on the </w:t>
      </w:r>
      <w:r w:rsidRPr="00D81C28">
        <w:rPr>
          <w:b/>
          <w:i/>
        </w:rPr>
        <w:t>mirror</w:t>
      </w:r>
      <w:r w:rsidRPr="00D81C28">
        <w:t xml:space="preserve"> ontology and how the three ontologies </w:t>
      </w:r>
      <w:r w:rsidRPr="00D81C28">
        <w:rPr>
          <w:b/>
          <w:i/>
        </w:rPr>
        <w:t>questionnaire</w:t>
      </w:r>
      <w:r w:rsidRPr="00D81C28">
        <w:t xml:space="preserve">, </w:t>
      </w:r>
      <w:r w:rsidRPr="00D81C28">
        <w:rPr>
          <w:b/>
          <w:i/>
        </w:rPr>
        <w:t>expert</w:t>
      </w:r>
      <w:r w:rsidRPr="00D81C28">
        <w:t xml:space="preserve"> and </w:t>
      </w:r>
      <w:r w:rsidRPr="00D81C28">
        <w:rPr>
          <w:b/>
          <w:i/>
        </w:rPr>
        <w:t>core</w:t>
      </w:r>
      <w:r w:rsidR="00AA7086">
        <w:t xml:space="preserve"> </w:t>
      </w:r>
      <w:r w:rsidRPr="00D81C28">
        <w:t xml:space="preserve">use this to create </w:t>
      </w:r>
      <w:r w:rsidRPr="00D81C28">
        <w:rPr>
          <w:b/>
          <w:i/>
        </w:rPr>
        <w:t>mirror-questionnaire</w:t>
      </w:r>
      <w:r w:rsidRPr="00D81C28">
        <w:t xml:space="preserve">, </w:t>
      </w:r>
      <w:r w:rsidRPr="00D81C28">
        <w:rPr>
          <w:b/>
          <w:i/>
        </w:rPr>
        <w:t>mirror-expert</w:t>
      </w:r>
      <w:r w:rsidRPr="00D81C28">
        <w:t xml:space="preserve"> and </w:t>
      </w:r>
      <w:r w:rsidRPr="00D81C28">
        <w:rPr>
          <w:b/>
          <w:i/>
        </w:rPr>
        <w:t>mirror-core</w:t>
      </w:r>
      <w:r w:rsidRPr="00D81C28">
        <w:t xml:space="preserve"> respectively then combine to form the </w:t>
      </w:r>
      <w:r w:rsidRPr="00D81C28">
        <w:rPr>
          <w:b/>
          <w:i/>
        </w:rPr>
        <w:t>top-down</w:t>
      </w:r>
      <w:r w:rsidRPr="00D81C28">
        <w:t xml:space="preserve"> ontology.</w:t>
      </w:r>
    </w:p>
    <w:p w14:paraId="1000053F" w14:textId="77777777" w:rsidR="007C1EAD" w:rsidRPr="00D81C28" w:rsidRDefault="007C1EAD" w:rsidP="007C1EAD">
      <w:pPr>
        <w:pStyle w:val="Heading3"/>
      </w:pPr>
      <w:r w:rsidRPr="00D81C28">
        <w:t>Data used by the ontology</w:t>
      </w:r>
    </w:p>
    <w:p w14:paraId="6BD5FA75" w14:textId="5F861BC9" w:rsidR="007C1EAD" w:rsidRPr="00D81C28" w:rsidRDefault="009D6612" w:rsidP="007C1EAD">
      <w:r w:rsidRPr="00D81C28">
        <w:t>This was result of text mining the GLAMURS content management system (CMS): Alfres</w:t>
      </w:r>
      <w:r w:rsidR="0082689A">
        <w:t>c</w:t>
      </w:r>
      <w:r w:rsidRPr="00D81C28">
        <w:t xml:space="preserve">o, and </w:t>
      </w:r>
      <w:r w:rsidR="00FA7160" w:rsidRPr="00D81C28">
        <w:t>solicitation</w:t>
      </w:r>
      <w:r w:rsidRPr="00D81C28">
        <w:t xml:space="preserve"> for definition for these terms via the on-line questionnaire already discussed in section </w:t>
      </w:r>
      <w:r w:rsidRPr="00D81C28">
        <w:fldChar w:fldCharType="begin"/>
      </w:r>
      <w:r w:rsidRPr="00D81C28">
        <w:instrText xml:space="preserve"> REF _Ref469847388 \r \h </w:instrText>
      </w:r>
      <w:r w:rsidRPr="00D81C28">
        <w:fldChar w:fldCharType="separate"/>
      </w:r>
      <w:r w:rsidR="000F2DB1" w:rsidRPr="00D81C28">
        <w:t>3.2</w:t>
      </w:r>
      <w:r w:rsidRPr="00D81C28">
        <w:fldChar w:fldCharType="end"/>
      </w:r>
      <w:r w:rsidRPr="00D81C28">
        <w:t>.</w:t>
      </w:r>
    </w:p>
    <w:p w14:paraId="0AF639AB" w14:textId="77777777" w:rsidR="00783C87" w:rsidRPr="00D81C28" w:rsidRDefault="00783C87" w:rsidP="00783C87">
      <w:pPr>
        <w:pStyle w:val="BodyText"/>
      </w:pPr>
      <w:r w:rsidRPr="00D81C28">
        <w:t>A copy of the CMS was taken on 23 March 2016 which yielded:</w:t>
      </w:r>
    </w:p>
    <w:p w14:paraId="230EFC9C" w14:textId="77777777" w:rsidR="00783C87" w:rsidRPr="00D81C28" w:rsidRDefault="00783C87" w:rsidP="00181F61">
      <w:pPr>
        <w:pStyle w:val="BodyText"/>
        <w:numPr>
          <w:ilvl w:val="0"/>
          <w:numId w:val="9"/>
        </w:numPr>
        <w:spacing w:after="0"/>
        <w:ind w:left="714" w:hanging="357"/>
      </w:pPr>
      <w:r w:rsidRPr="00D81C28">
        <w:t xml:space="preserve">1569 documents; </w:t>
      </w:r>
    </w:p>
    <w:p w14:paraId="10FDBBF3" w14:textId="77777777" w:rsidR="00783C87" w:rsidRPr="00D81C28" w:rsidRDefault="00783C87" w:rsidP="00181F61">
      <w:pPr>
        <w:pStyle w:val="BodyText"/>
        <w:numPr>
          <w:ilvl w:val="0"/>
          <w:numId w:val="9"/>
        </w:numPr>
        <w:spacing w:after="0"/>
        <w:ind w:left="714" w:hanging="357"/>
      </w:pPr>
      <w:r w:rsidRPr="00D81C28">
        <w:t>698 readable documents (pdf, doc, docx);</w:t>
      </w:r>
    </w:p>
    <w:p w14:paraId="7120137E" w14:textId="5F840989" w:rsidR="00783C87" w:rsidRPr="00D81C28" w:rsidRDefault="00783C87" w:rsidP="00181F61">
      <w:pPr>
        <w:pStyle w:val="BodyText"/>
        <w:numPr>
          <w:ilvl w:val="0"/>
          <w:numId w:val="9"/>
        </w:numPr>
      </w:pPr>
      <w:r w:rsidRPr="00D81C28">
        <w:t>7,081,384 single words and word-groups of 2 and 3.</w:t>
      </w:r>
    </w:p>
    <w:p w14:paraId="7698CE25" w14:textId="77777777" w:rsidR="007C1EAD" w:rsidRPr="00D81C28" w:rsidRDefault="007C1EAD" w:rsidP="007C1EAD">
      <w:pPr>
        <w:pStyle w:val="Heading3"/>
      </w:pPr>
      <w:bookmarkStart w:id="80" w:name="_Ref469847277"/>
      <w:r w:rsidRPr="00D81C28">
        <w:t>Method of construction</w:t>
      </w:r>
      <w:bookmarkEnd w:id="80"/>
    </w:p>
    <w:p w14:paraId="5F294791" w14:textId="3542B8B4" w:rsidR="009D6612" w:rsidRPr="00D81C28" w:rsidRDefault="009D6612" w:rsidP="009D6612">
      <w:pPr>
        <w:pStyle w:val="BodyText"/>
      </w:pPr>
      <w:r w:rsidRPr="00D81C28">
        <w:t>In order to uncover this vocabulary text-mining was performed on the GLAMURS documentation corpus residing</w:t>
      </w:r>
      <w:r w:rsidR="0082689A">
        <w:t xml:space="preserve"> in</w:t>
      </w:r>
      <w:r w:rsidRPr="00D81C28">
        <w:t xml:space="preserve"> the Alfresco Content Management System (CMS). Initially the terminology with greatest frequency and that with greatest “familiarity” was selected. This was done in order to investigate the effectiveness of the toolset at our disposal, and to test out some ideas we had about the distribution of vocabulary</w:t>
      </w:r>
      <w:r w:rsidR="00235F0D">
        <w:t>, not least</w:t>
      </w:r>
      <w:r w:rsidRPr="00D81C28">
        <w:t xml:space="preserve"> whether this measure of “familiarity” was actually a useful tool for terminology discovery.</w:t>
      </w:r>
    </w:p>
    <w:p w14:paraId="4DAB75B1" w14:textId="7372242E" w:rsidR="009D6612" w:rsidRPr="00D81C28" w:rsidRDefault="009D6612" w:rsidP="009D6612">
      <w:pPr>
        <w:pStyle w:val="BodyText"/>
      </w:pPr>
      <w:r w:rsidRPr="00D81C28">
        <w:t>The text mining was executed using a combination of Perl, Java and shell scripts. We analysed all PDF and Word documents in the repository, converted these to text files,</w:t>
      </w:r>
      <w:r w:rsidR="00AA7086">
        <w:t xml:space="preserve"> </w:t>
      </w:r>
      <w:r w:rsidRPr="00D81C28">
        <w:t xml:space="preserve">semi-automatically eliminated older versions and duplicate documents, tokenised and sequenced the results into individual words and word groups and then counted the frequency of single words, and word groups of two and three, discarding those having a trivial frequency of occurrence (less than 5 instances). </w:t>
      </w:r>
    </w:p>
    <w:p w14:paraId="45CEF658" w14:textId="57C76297" w:rsidR="009D6612" w:rsidRPr="00D81C28" w:rsidRDefault="009D6612" w:rsidP="009D6612">
      <w:pPr>
        <w:pStyle w:val="BodyText"/>
      </w:pPr>
      <w:r w:rsidRPr="00D81C28">
        <w:t xml:space="preserve">We used WordNet </w:t>
      </w:r>
      <w:r w:rsidRPr="00D81C28">
        <w:rPr>
          <w:rFonts w:cs="Arial"/>
        </w:rPr>
        <w:fldChar w:fldCharType="begin"/>
      </w:r>
      <w:r w:rsidR="001833CF">
        <w:rPr>
          <w:rFonts w:cs="Arial"/>
        </w:rPr>
        <w:instrText xml:space="preserve"> ADDIN ZOTERO_ITEM CSL_CITATION {"citationID":"1ckqr6n5jf","properties":{"formattedCitation":"(Miller 1995)","plainCitation":"(Miller 1995)"},"citationItems":[{"id":200,"uris":["http://zotero.org/users/3373081/items/PNMNXB2S"],"uri":["http://zotero.org/users/3373081/items/PNMNXB2S"],"itemData":{"id":200,"type":"article-journal","title":"WordNet: A Lexical Database for English","container-title":"Commun. ACM","page":"39–41","volume":"38","issue":"11","source":"ACM Digital Library","abstract":"Because meaningful sentences are composed of meaningful words, any system that hopes to process natural languages as people do must have information about words and their meanings. This information is traditionally provided through dictionaries, and machine-readable dictionaries are now widely available. But dictionary entries evolved for the convenience of human readers, not for machines. WordNet1 provides a more effective combination of traditional lexicographic information and modern computing. WordNet is an online lexical database designed for use under program control. English nouns, verbs, adjectives, and adverbs are organized into sets of synonyms, each representing a lexicalized concept. Semantic relations link the synonym sets [4].","DOI":"10.1145/219717.219748","ISSN":"0001-0782","shortTitle":"WordNet","author":[{"family":"Miller","given":"George A."}],"issued":{"date-parts":[["1995",11]]}}}],"schema":"https://github.com/citation-style-language/schema/raw/master/csl-citation.json"} </w:instrText>
      </w:r>
      <w:r w:rsidRPr="00D81C28">
        <w:rPr>
          <w:rFonts w:cs="Arial"/>
        </w:rPr>
        <w:fldChar w:fldCharType="separate"/>
      </w:r>
      <w:r w:rsidR="001833CF" w:rsidRPr="001833CF">
        <w:rPr>
          <w:rFonts w:cs="Arial"/>
        </w:rPr>
        <w:t>(Miller 1995)</w:t>
      </w:r>
      <w:r w:rsidRPr="00D81C28">
        <w:rPr>
          <w:rFonts w:cs="Arial"/>
        </w:rPr>
        <w:fldChar w:fldCharType="end"/>
      </w:r>
      <w:r w:rsidRPr="00D81C28">
        <w:t xml:space="preserve"> to measure the “familiarity” of particular words and word groups. This familiarity is a count of how many </w:t>
      </w:r>
      <w:r w:rsidRPr="00D81C28">
        <w:rPr>
          <w:i/>
        </w:rPr>
        <w:t>synsets</w:t>
      </w:r>
      <w:r w:rsidRPr="00D81C28">
        <w:t xml:space="preserve"> a word or word group is present in and thus generally correlates with frequency of usage in the English language. Synsets are collections of words that are semantically related to each other. For instance, “consumption” and “total usage” might be members of the same synset.</w:t>
      </w:r>
    </w:p>
    <w:p w14:paraId="2FCD6F27" w14:textId="09EF119F" w:rsidR="009D6612" w:rsidRPr="00D81C28" w:rsidRDefault="009D6612" w:rsidP="009D6612">
      <w:pPr>
        <w:pStyle w:val="BodyText"/>
      </w:pPr>
      <w:r w:rsidRPr="00D81C28">
        <w:t xml:space="preserve">As an exercise in testing the effectiveness of the familiarity measure we selected the top 200 single words in terms of their frequency of occurrence in the text and their familiarity. Upon investigation of these 200 terms, all 200 single words were found to be “common-sense,” in that it was deemed unnecessary to elicit their meanings from other members of the project team, as their meaning was fairly self-evident. This was the expected result, as these words were “highly familiar” and thus it should come as no surprise that these are indeed “common-sense.” As a further test, we then plotted the frequency of each word used anywhere in any documentation against its familiarity (in grey), contrasting the selected 200 terms (in red) against single words from the </w:t>
      </w:r>
      <w:r w:rsidR="00F9178E">
        <w:t xml:space="preserve">GLAMURS glossary (in blue). </w:t>
      </w:r>
      <w:r w:rsidRPr="00D81C28">
        <w:t xml:space="preserve">The result was quite striking, and it is shown in </w:t>
      </w:r>
      <w:r w:rsidRPr="00D81C28">
        <w:fldChar w:fldCharType="begin"/>
      </w:r>
      <w:r w:rsidRPr="00D81C28">
        <w:instrText xml:space="preserve"> REF _Ref469324494 \h  \* MERGEFORMAT </w:instrText>
      </w:r>
      <w:r w:rsidRPr="00D81C28">
        <w:fldChar w:fldCharType="separate"/>
      </w:r>
      <w:r w:rsidR="000F2DB1" w:rsidRPr="00D81C28">
        <w:t>Figure 20</w:t>
      </w:r>
      <w:r w:rsidRPr="00D81C28">
        <w:fldChar w:fldCharType="end"/>
      </w:r>
      <w:r w:rsidRPr="00D81C28">
        <w:t xml:space="preserve"> in that words from the glossary had high frequency, but low familiarity (contained in the upright oval on the graph), which is as we would expect for technical terminology in the documentation of a project. It would seem reasonable to suggest that there is further undefined project </w:t>
      </w:r>
      <w:r w:rsidR="00235F0D">
        <w:t>specialist terminology</w:t>
      </w:r>
      <w:r w:rsidRPr="00D81C28">
        <w:t xml:space="preserve"> in the same region of the graph. Moreover this also gave some indication of the actual glossary terms that were not really part of the ontology of the project. That is terminology that was initially defined as part of the project in the</w:t>
      </w:r>
      <w:r w:rsidR="00AA7086">
        <w:t xml:space="preserve"> </w:t>
      </w:r>
      <w:r w:rsidRPr="00D81C28">
        <w:t xml:space="preserve">glossary </w:t>
      </w:r>
      <w:r w:rsidRPr="00D81C28">
        <w:fldChar w:fldCharType="begin"/>
      </w:r>
      <w:r w:rsidR="001833CF">
        <w:instrText xml:space="preserve"> ADDIN ZOTERO_ITEM CSL_CITATION {"citationID":"1ntlu80ri3","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Pr="00D81C28">
        <w:fldChar w:fldCharType="separate"/>
      </w:r>
      <w:r w:rsidR="001833CF" w:rsidRPr="001833CF">
        <w:rPr>
          <w:rFonts w:cs="Arial"/>
          <w:szCs w:val="24"/>
        </w:rPr>
        <w:t>(‘“Green Lifestyles, Alternative Models and Upscaling Regional Sustainability” Glossary’ 2015)</w:t>
      </w:r>
      <w:r w:rsidRPr="00D81C28">
        <w:fldChar w:fldCharType="end"/>
      </w:r>
      <w:r w:rsidRPr="00D81C28">
        <w:t xml:space="preserve"> seemed to be unused in the documentation resident in the CMS.</w:t>
      </w:r>
    </w:p>
    <w:p w14:paraId="772DF532" w14:textId="77777777" w:rsidR="009D6612" w:rsidRPr="00D81C28" w:rsidRDefault="009D6612" w:rsidP="009D6612">
      <w:pPr>
        <w:pStyle w:val="BodyText"/>
        <w:keepNext/>
      </w:pPr>
      <w:r w:rsidRPr="00D81C28">
        <w:rPr>
          <w:noProof/>
          <w:lang w:eastAsia="en-GB"/>
        </w:rPr>
        <w:drawing>
          <wp:inline distT="0" distB="0" distL="0" distR="0" wp14:anchorId="3282496F" wp14:editId="4B47E943">
            <wp:extent cx="5705475" cy="4676775"/>
            <wp:effectExtent l="0" t="0" r="9525" b="9525"/>
            <wp:docPr id="17"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rcRect/>
                    <a:stretch>
                      <a:fillRect/>
                    </a:stretch>
                  </pic:blipFill>
                  <pic:spPr>
                    <a:xfrm>
                      <a:off x="0" y="0"/>
                      <a:ext cx="5708231" cy="4679034"/>
                    </a:xfrm>
                    <a:prstGeom prst="rect">
                      <a:avLst/>
                    </a:prstGeom>
                    <a:noFill/>
                    <a:ln>
                      <a:noFill/>
                      <a:prstDash/>
                    </a:ln>
                  </pic:spPr>
                </pic:pic>
              </a:graphicData>
            </a:graphic>
          </wp:inline>
        </w:drawing>
      </w:r>
    </w:p>
    <w:p w14:paraId="39246AB0" w14:textId="77777777" w:rsidR="009D6612" w:rsidRPr="00D81C28" w:rsidRDefault="009D6612" w:rsidP="009D6612">
      <w:pPr>
        <w:pStyle w:val="Caption"/>
        <w:rPr>
          <w:b w:val="0"/>
        </w:rPr>
      </w:pPr>
      <w:bookmarkStart w:id="81" w:name="_Ref469324494"/>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20</w:t>
      </w:r>
      <w:r w:rsidRPr="00D81C28">
        <w:rPr>
          <w:b w:val="0"/>
        </w:rPr>
        <w:fldChar w:fldCharType="end"/>
      </w:r>
      <w:bookmarkEnd w:id="81"/>
      <w:r w:rsidRPr="00D81C28">
        <w:rPr>
          <w:b w:val="0"/>
        </w:rPr>
        <w:t xml:space="preserve"> Single word frequency vs familiarity</w:t>
      </w:r>
    </w:p>
    <w:p w14:paraId="451DAE97" w14:textId="11C4386C" w:rsidR="009D6612" w:rsidRPr="00D81C28" w:rsidRDefault="009D6612" w:rsidP="009D6612">
      <w:pPr>
        <w:pStyle w:val="BodyText"/>
      </w:pPr>
      <w:r w:rsidRPr="00D81C28">
        <w:t xml:space="preserve">In the case of word groups of 2 and 3 the result was not quite so clear cut. Again we determined the top two hundred word groups in use with the highest familiarity (summed over all words in the word group) and analysed the results. So for instance if a word group consists of some words in any order: </w:t>
      </w:r>
      <m:oMath>
        <m:r>
          <w:rPr>
            <w:rFonts w:ascii="Cambria Math" w:hAnsi="Cambria Math"/>
          </w:rPr>
          <m:t xml:space="preserve">W=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X</m:t>
            </m:r>
          </m:e>
          <m:sub>
            <m:r>
              <w:rPr>
                <w:rFonts w:ascii="Cambria Math" w:hAnsi="Cambria Math"/>
              </w:rPr>
              <m:t>n</m:t>
            </m:r>
          </m:sub>
        </m:sSub>
      </m:oMath>
      <w:r w:rsidR="00AA7086">
        <w:rPr>
          <w:i/>
        </w:rPr>
        <w:t xml:space="preserve"> </w:t>
      </w:r>
      <w:r w:rsidRPr="00D81C28">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D81C28">
        <w:t xml:space="preserve"> is some word in the word group, and </w:t>
      </w:r>
      <m:oMath>
        <m:r>
          <w:rPr>
            <w:rFonts w:ascii="Cambria Math" w:hAnsi="Cambria Math"/>
          </w:rPr>
          <m:t>2 ≤n≤3</m:t>
        </m:r>
      </m:oMath>
      <w:r w:rsidRPr="00D81C28">
        <w:t xml:space="preserve">, then if the individual familiarity of all the words in the word group, is denoted </w:t>
      </w:r>
      <m:oMath>
        <m:r>
          <w:rPr>
            <w:rFonts w:ascii="Cambria Math" w:hAnsi="Cambria Math"/>
          </w:rPr>
          <m:t>familiarity</m:t>
        </m:r>
        <m:d>
          <m:dPr>
            <m:ctrlPr>
              <w:rPr>
                <w:rFonts w:ascii="Cambria Math" w:hAnsi="Cambria Math"/>
                <w:i/>
              </w:rPr>
            </m:ctrlPr>
          </m:dPr>
          <m:e>
            <m:r>
              <w:rPr>
                <w:rFonts w:ascii="Cambria Math" w:hAnsi="Cambria Math"/>
              </w:rPr>
              <m:t>X</m:t>
            </m:r>
          </m:e>
        </m:d>
      </m:oMath>
      <w:r w:rsidRPr="00D81C28">
        <w:t xml:space="preserve">, then we regard the total familiarity for a particular word group,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Pr="00D81C28">
        <w:t>as simply:</w:t>
      </w:r>
    </w:p>
    <w:p w14:paraId="1EBFA9BB" w14:textId="77777777" w:rsidR="009D6612" w:rsidRPr="00D81C28" w:rsidRDefault="001833CF" w:rsidP="009D6612">
      <w:pPr>
        <w:pStyle w:val="BodyText"/>
      </w:pP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familiarity(</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oMath>
      <w:r w:rsidR="009D6612" w:rsidRPr="00D81C28">
        <w:t xml:space="preserve"> </w:t>
      </w:r>
    </w:p>
    <w:p w14:paraId="39DF1A5D" w14:textId="77777777" w:rsidR="009D6612" w:rsidRPr="00D81C28" w:rsidRDefault="009D6612" w:rsidP="009D6612">
      <w:pPr>
        <w:pStyle w:val="BodyText"/>
        <w:rPr>
          <w:i/>
        </w:rPr>
      </w:pPr>
      <w:r w:rsidRPr="00D81C28">
        <w:t>There is no theoretical justification for summing the familiarity in the word groups in this manner, and indeed we did try and take the mean, and the mode to see if this made any difference. The “sum” produced the best results, but this needs additional investigation.</w:t>
      </w:r>
    </w:p>
    <w:p w14:paraId="3F033ACD" w14:textId="77777777" w:rsidR="009D6612" w:rsidRPr="00D81C28" w:rsidRDefault="009D6612" w:rsidP="009D6612">
      <w:pPr>
        <w:pStyle w:val="BodyText"/>
      </w:pPr>
      <w:r w:rsidRPr="00D81C28">
        <w:t xml:space="preserve">This lead to rejecting all but 61 of the resultant words groups as possible terminology. Reason for rejection included ending in “the,” “a” or a verb. </w:t>
      </w:r>
    </w:p>
    <w:p w14:paraId="79F39C37" w14:textId="1BFA54D6" w:rsidR="009D6612" w:rsidRPr="00D81C28" w:rsidRDefault="009D6612" w:rsidP="009D6612">
      <w:pPr>
        <w:pStyle w:val="BodyText"/>
      </w:pPr>
      <w:r w:rsidRPr="00D81C28">
        <w:t xml:space="preserve">Of these remaining terms a further 14 were eliminated being judged by Hutton GLAMURS team to be common sense, and thus not requiring definition. This was determined by randomly selecting 9 terms and providing these terms to two members of the Hutton GLAMURS team. If both agreed that the term was common-sense, then no further definition was sought for that term, and it was marked as common-sense. Another 8 terms were rejected for reasons of duplication or being subsets of other terminology. </w:t>
      </w:r>
    </w:p>
    <w:p w14:paraId="186AF3A6" w14:textId="77777777" w:rsidR="009D6612" w:rsidRPr="00D81C28" w:rsidRDefault="009D6612" w:rsidP="009D6612">
      <w:pPr>
        <w:pStyle w:val="BodyText"/>
        <w:keepNext/>
      </w:pPr>
      <w:r w:rsidRPr="00D81C28">
        <w:rPr>
          <w:noProof/>
          <w:lang w:eastAsia="en-GB"/>
        </w:rPr>
        <w:drawing>
          <wp:inline distT="0" distB="0" distL="0" distR="0" wp14:anchorId="20CC8330" wp14:editId="60D185BA">
            <wp:extent cx="5760720" cy="6726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ign.png"/>
                    <pic:cNvPicPr/>
                  </pic:nvPicPr>
                  <pic:blipFill>
                    <a:blip r:embed="rId43">
                      <a:extLst>
                        <a:ext uri="{28A0092B-C50C-407E-A947-70E740481C1C}">
                          <a14:useLocalDpi xmlns:a14="http://schemas.microsoft.com/office/drawing/2010/main" val="0"/>
                        </a:ext>
                      </a:extLst>
                    </a:blip>
                    <a:stretch>
                      <a:fillRect/>
                    </a:stretch>
                  </pic:blipFill>
                  <pic:spPr>
                    <a:xfrm>
                      <a:off x="0" y="0"/>
                      <a:ext cx="5760720" cy="6726555"/>
                    </a:xfrm>
                    <a:prstGeom prst="rect">
                      <a:avLst/>
                    </a:prstGeom>
                  </pic:spPr>
                </pic:pic>
              </a:graphicData>
            </a:graphic>
          </wp:inline>
        </w:drawing>
      </w:r>
    </w:p>
    <w:p w14:paraId="5A11DB01" w14:textId="77777777" w:rsidR="009D6612" w:rsidRPr="00D81C28" w:rsidRDefault="009D6612" w:rsidP="009D6612">
      <w:pPr>
        <w:pStyle w:val="Caption"/>
      </w:pPr>
      <w:bookmarkStart w:id="82" w:name="_Ref470100654"/>
      <w:bookmarkStart w:id="83" w:name="_Ref469560721"/>
      <w:r w:rsidRPr="00D81C28">
        <w:t xml:space="preserve">Figure </w:t>
      </w:r>
      <w:r w:rsidRPr="00D81C28">
        <w:fldChar w:fldCharType="begin"/>
      </w:r>
      <w:r w:rsidRPr="00D81C28">
        <w:instrText xml:space="preserve"> SEQ Figure \* ARABIC </w:instrText>
      </w:r>
      <w:r w:rsidRPr="00D81C28">
        <w:fldChar w:fldCharType="separate"/>
      </w:r>
      <w:r w:rsidR="000F2DB1" w:rsidRPr="00D81C28">
        <w:t>21</w:t>
      </w:r>
      <w:r w:rsidRPr="00D81C28">
        <w:fldChar w:fldCharType="end"/>
      </w:r>
      <w:bookmarkEnd w:id="82"/>
      <w:r w:rsidRPr="00D81C28">
        <w:t xml:space="preserve"> Document responsibility flowchart</w:t>
      </w:r>
      <w:bookmarkEnd w:id="83"/>
    </w:p>
    <w:p w14:paraId="32FB2F2E" w14:textId="65EC6086" w:rsidR="00235F0D" w:rsidRPr="00D81C28" w:rsidRDefault="00235F0D" w:rsidP="00235F0D">
      <w:pPr>
        <w:pStyle w:val="BodyText"/>
      </w:pPr>
      <w:r w:rsidRPr="00D81C28">
        <w:t xml:space="preserve">The remaining 47 terms, denoted the expert vocabulary, were distributed to the GLAMURS project team. Members of the project team were asked to define these terms using the online questionnaire referred to in section </w:t>
      </w:r>
      <w:r>
        <w:fldChar w:fldCharType="begin"/>
      </w:r>
      <w:r>
        <w:instrText xml:space="preserve"> REF _Ref469847388 \r \h </w:instrText>
      </w:r>
      <w:r>
        <w:fldChar w:fldCharType="separate"/>
      </w:r>
      <w:r>
        <w:t>3.2</w:t>
      </w:r>
      <w:r>
        <w:fldChar w:fldCharType="end"/>
      </w:r>
      <w:r w:rsidRPr="00D81C28">
        <w:t xml:space="preserve"> and detailed in textual form in appendix </w:t>
      </w:r>
      <w:r w:rsidRPr="00D81C28">
        <w:fldChar w:fldCharType="begin"/>
      </w:r>
      <w:r w:rsidRPr="00D81C28">
        <w:instrText xml:space="preserve"> REF _Ref469844831 \r \h </w:instrText>
      </w:r>
      <w:r w:rsidRPr="00D81C28">
        <w:fldChar w:fldCharType="separate"/>
      </w:r>
      <w:r w:rsidRPr="00D81C28">
        <w:t>1</w:t>
      </w:r>
      <w:r w:rsidRPr="00D81C28">
        <w:fldChar w:fldCharType="end"/>
      </w:r>
      <w:r w:rsidRPr="00D81C28">
        <w:t>. Project members were selected on the basis on their institution of origin and which work package directory the term originated in. For instance if the word appeared in a document in work package 2 – project integration and knowledge coproduction – then any project member from The James Hutton Institute would be asked for a definition of that particular term. The process for this assignment is shown in</w:t>
      </w:r>
      <w:r>
        <w:t xml:space="preserve"> </w:t>
      </w:r>
      <w:r>
        <w:fldChar w:fldCharType="begin"/>
      </w:r>
      <w:r>
        <w:instrText xml:space="preserve"> REF _Ref470100654 \h </w:instrText>
      </w:r>
      <w:r>
        <w:fldChar w:fldCharType="separate"/>
      </w:r>
      <w:r w:rsidRPr="00D81C28">
        <w:t>Figure 21</w:t>
      </w:r>
      <w:r>
        <w:fldChar w:fldCharType="end"/>
      </w:r>
      <w:r w:rsidRPr="00D81C28">
        <w:t>.</w:t>
      </w:r>
    </w:p>
    <w:p w14:paraId="7A0B9BF0" w14:textId="539FB585" w:rsidR="009D6612" w:rsidRPr="00D81C28" w:rsidRDefault="009D6612" w:rsidP="009D6612">
      <w:pPr>
        <w:pStyle w:val="BodyText"/>
      </w:pPr>
      <w:r w:rsidRPr="00D81C28">
        <w:t>Although not clearly defined specialist vocabulary as in the sense of the oval in</w:t>
      </w:r>
      <w:r w:rsidR="00235F0D">
        <w:t xml:space="preserve"> </w:t>
      </w:r>
      <w:r w:rsidR="00235F0D" w:rsidRPr="00235F0D">
        <w:fldChar w:fldCharType="begin"/>
      </w:r>
      <w:r w:rsidR="00235F0D" w:rsidRPr="00235F0D">
        <w:instrText xml:space="preserve"> REF _Ref469324494 \h  \* MERGEFORMAT </w:instrText>
      </w:r>
      <w:r w:rsidR="00235F0D" w:rsidRPr="00235F0D">
        <w:fldChar w:fldCharType="separate"/>
      </w:r>
      <w:r w:rsidR="00235F0D" w:rsidRPr="00235F0D">
        <w:t>Figure 20</w:t>
      </w:r>
      <w:r w:rsidR="00235F0D" w:rsidRPr="00235F0D">
        <w:fldChar w:fldCharType="end"/>
      </w:r>
      <w:r w:rsidR="00235F0D">
        <w:t>,</w:t>
      </w:r>
      <w:r w:rsidRPr="00235F0D">
        <w:t xml:space="preserve"> </w:t>
      </w:r>
      <w:r w:rsidRPr="00D81C28">
        <w:t>these word groups were in frequent use within the project, and by definition represented an ontology of some description and consequently must provide some contribution to the overall project ontology. Hence, even though these word groups were of high-familiarity (and thus possibly not specialist vocabulary) it was felt that definition of these word groups would make a considerable contribution to the top-down ontology.</w:t>
      </w:r>
    </w:p>
    <w:p w14:paraId="482FB21D" w14:textId="77777777" w:rsidR="009D6612" w:rsidRPr="00D81C28" w:rsidRDefault="009D6612" w:rsidP="00235F0D">
      <w:pPr>
        <w:pStyle w:val="BodyText"/>
        <w:keepNext/>
        <w:jc w:val="center"/>
      </w:pPr>
      <w:r w:rsidRPr="00D81C28">
        <w:rPr>
          <w:noProof/>
          <w:lang w:eastAsia="en-GB"/>
        </w:rPr>
        <mc:AlternateContent>
          <mc:Choice Requires="wpg">
            <w:drawing>
              <wp:inline distT="0" distB="0" distL="0" distR="0" wp14:anchorId="610420BC" wp14:editId="1BFA3643">
                <wp:extent cx="5066779" cy="4495800"/>
                <wp:effectExtent l="0" t="0" r="635" b="0"/>
                <wp:docPr id="19" name="Group 2"/>
                <wp:cNvGraphicFramePr/>
                <a:graphic xmlns:a="http://schemas.openxmlformats.org/drawingml/2006/main">
                  <a:graphicData uri="http://schemas.microsoft.com/office/word/2010/wordprocessingGroup">
                    <wpg:wgp>
                      <wpg:cNvGrpSpPr/>
                      <wpg:grpSpPr>
                        <a:xfrm>
                          <a:off x="0" y="0"/>
                          <a:ext cx="5066779" cy="4495800"/>
                          <a:chOff x="0" y="333454"/>
                          <a:chExt cx="2743200" cy="2746931"/>
                        </a:xfrm>
                      </wpg:grpSpPr>
                      <pic:pic xmlns:pic="http://schemas.openxmlformats.org/drawingml/2006/picture">
                        <pic:nvPicPr>
                          <pic:cNvPr id="20" name="Picture 13"/>
                          <pic:cNvPicPr>
                            <a:picLocks noChangeAspect="1"/>
                          </pic:cNvPicPr>
                        </pic:nvPicPr>
                        <pic:blipFill rotWithShape="1">
                          <a:blip r:embed="rId44"/>
                          <a:srcRect t="10825"/>
                          <a:stretch/>
                        </pic:blipFill>
                        <pic:spPr>
                          <a:xfrm>
                            <a:off x="0" y="333454"/>
                            <a:ext cx="2743200" cy="2746931"/>
                          </a:xfrm>
                          <a:prstGeom prst="rect">
                            <a:avLst/>
                          </a:prstGeom>
                          <a:noFill/>
                          <a:ln>
                            <a:noFill/>
                            <a:prstDash/>
                          </a:ln>
                        </pic:spPr>
                      </pic:pic>
                      <wps:wsp>
                        <wps:cNvPr id="21" name="Oval 14"/>
                        <wps:cNvSpPr/>
                        <wps:spPr>
                          <a:xfrm>
                            <a:off x="406423" y="987937"/>
                            <a:ext cx="668078" cy="1238481"/>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gradFill>
                            <a:gsLst>
                              <a:gs pos="0">
                                <a:srgbClr val="3F80CD">
                                  <a:alpha val="0"/>
                                </a:srgbClr>
                              </a:gs>
                              <a:gs pos="100000">
                                <a:srgbClr val="9BC1FF"/>
                              </a:gs>
                            </a:gsLst>
                            <a:lin ang="16200000"/>
                          </a:gradFill>
                          <a:ln w="9528">
                            <a:solidFill>
                              <a:srgbClr val="4A7EBB"/>
                            </a:solidFill>
                            <a:prstDash val="solid"/>
                          </a:ln>
                          <a:effectLst>
                            <a:outerShdw dist="22997" dir="5400000" algn="tl">
                              <a:srgbClr val="000000">
                                <a:alpha val="35000"/>
                              </a:srgbClr>
                            </a:outerShdw>
                          </a:effectLst>
                        </wps:spPr>
                        <wps:bodyPr lIns="0" tIns="0" rIns="0" bIns="0"/>
                      </wps:wsp>
                    </wpg:wgp>
                  </a:graphicData>
                </a:graphic>
              </wp:inline>
            </w:drawing>
          </mc:Choice>
          <mc:Fallback xmlns:w15="http://schemas.microsoft.com/office/word/2012/wordml" xmlns:mv="urn:schemas-microsoft-com:mac:vml" xmlns:mo="http://schemas.microsoft.com/office/mac/office/2008/main">
            <w:pict>
              <v:group id="Group 2" o:spid="_x0000_s1026" style="width:398.95pt;height:354pt;mso-position-horizontal-relative:char;mso-position-vertical-relative:line" coordorigin=",3334" coordsize="27432,27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">
                <v:shape id="Picture 13" o:spid="_x0000_s1027" type="#_x0000_t75" style="position:absolute;top:3334;width:27432;height:27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UAI7AAAAA2wAAAA8AAABkcnMvZG93bnJldi54bWxET8uKwjAU3Q/4D+EK7sbUIjJWo4iDMJuC&#10;r4XLa3Nti81NSVLb+fvJQpjl4bzX28E04kXO15YVzKYJCOLC6ppLBdfL4fMLhA/IGhvLpOCXPGw3&#10;o481Ztr2fKLXOZQihrDPUEEVQptJ6YuKDPqpbYkj97DOYIjQlVI77GO4aWSaJAtpsObYUGFL+4qK&#10;57kzCk55nvfprev0/bicH5w5ft8eO6Um42G3AhFoCP/it/tHK0jj+vgl/gC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JQAjsAAAADbAAAADwAAAAAAAAAAAAAAAACfAgAA&#10;ZHJzL2Rvd25yZXYueG1sUEsFBgAAAAAEAAQA9wAAAIwDAAAAAA==&#10;">
                  <v:imagedata r:id="rId45" o:title="" croptop="7094f"/>
                  <v:path arrowok="t"/>
                </v:shape>
                <v:shape id="Oval 14" o:spid="_x0000_s1028" style="position:absolute;left:4064;top:9879;width:6681;height:12385;visibility:visible;mso-wrap-style:square;v-text-anchor:top" coordsize="668078,1238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gkd8YA&#10;AADbAAAADwAAAGRycy9kb3ducmV2LnhtbESPQWsCMRSE74X+h/AK3mp2F2plNUopFoq2h1oFj4/N&#10;62Z187Jsoln/fVMoeBxm5htmvhxsKy7U+8axgnycgSCunG64VrD7fnucgvABWWPrmBRcycNycX83&#10;x1K7yF902YZaJAj7EhWYELpSSl8ZsujHriNO3o/rLYYk+1rqHmOC21YWWTaRFhtOCwY7ejVUnbZn&#10;q+Dp81TsP6JZHVfxuDmv8+fDNG6UGj0MLzMQgYZwC/+337WCIoe/L+k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gkd8YAAADbAAAADwAAAAAAAAAAAAAAAACYAgAAZHJz&#10;L2Rvd25yZXYueG1sUEsFBgAAAAAEAAQA9QAAAIsDAAAAAA==&#10;" path="m,619241at,,668078,1238482,,619241,,619241xe" fillcolor="#3f80cd" strokecolor="#4a7ebb" strokeweight=".26467mm">
                  <v:fill opacity="0" color2="#9bc1ff" angle="180" focus="100%" type="gradient">
                    <o:fill v:ext="view" type="gradientUnscaled"/>
                  </v:fill>
                  <v:shadow on="t" color="black" opacity="22937f" origin="-.5,-.5" offset="0,.63881mm"/>
                  <v:path arrowok="t" o:connecttype="custom" o:connectlocs="334039,0;668078,619241;334039,1238481;0,619241;97838,181371;97838,1057110;570240,1057110;570240,181371" o:connectangles="270,0,90,180,270,90,90,270" textboxrect="97838,181371,570240,1057110"/>
                </v:shape>
                <w10:anchorlock/>
              </v:group>
            </w:pict>
          </mc:Fallback>
        </mc:AlternateContent>
      </w:r>
    </w:p>
    <w:p w14:paraId="68D0EA15" w14:textId="77777777" w:rsidR="009D6612" w:rsidRPr="00D81C28" w:rsidRDefault="009D6612" w:rsidP="009D6612">
      <w:pPr>
        <w:pStyle w:val="Caption"/>
        <w:rPr>
          <w:b w:val="0"/>
        </w:rPr>
      </w:pPr>
      <w:bookmarkStart w:id="84" w:name="_Ref469325932"/>
      <w:bookmarkStart w:id="85" w:name="_Ref470100942"/>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22</w:t>
      </w:r>
      <w:r w:rsidRPr="00D81C28">
        <w:rPr>
          <w:b w:val="0"/>
        </w:rPr>
        <w:fldChar w:fldCharType="end"/>
      </w:r>
      <w:bookmarkEnd w:id="84"/>
      <w:r w:rsidRPr="00D81C28">
        <w:rPr>
          <w:b w:val="0"/>
        </w:rPr>
        <w:t xml:space="preserve"> Word-group frequency vs familiarity</w:t>
      </w:r>
      <w:bookmarkEnd w:id="85"/>
    </w:p>
    <w:p w14:paraId="0E838D69" w14:textId="77777777" w:rsidR="00235F0D" w:rsidRPr="00D81C28" w:rsidRDefault="00235F0D" w:rsidP="00235F0D">
      <w:pPr>
        <w:pStyle w:val="BodyText"/>
      </w:pPr>
      <w:r w:rsidRPr="00D81C28">
        <w:t xml:space="preserve">As in the case for single words the frequency of a word group occurrence was plotted against its additive familiarity, giving the graph shown </w:t>
      </w:r>
      <w:r w:rsidRPr="00235F0D">
        <w:t xml:space="preserve">in </w:t>
      </w:r>
      <w:r w:rsidRPr="00235F0D">
        <w:fldChar w:fldCharType="begin"/>
      </w:r>
      <w:r w:rsidRPr="00235F0D">
        <w:instrText xml:space="preserve"> REF _Ref469325932 \h  \* MERGEFORMAT </w:instrText>
      </w:r>
      <w:r w:rsidRPr="00235F0D">
        <w:fldChar w:fldCharType="separate"/>
      </w:r>
      <w:r w:rsidRPr="00235F0D">
        <w:t>Figure 22</w:t>
      </w:r>
      <w:r w:rsidRPr="00235F0D">
        <w:fldChar w:fldCharType="end"/>
      </w:r>
      <w:r w:rsidRPr="00D81C28">
        <w:t xml:space="preserve">. This graph differs from that for single words in that it includes two additional forms of high-lighting. The 47 new word groups in the expert terms from this text mining are highlighted (purple), and the common-sense terms obtained from the top 200 terms are also included (green). The distinction between terminology in this graph, </w:t>
      </w:r>
      <w:r w:rsidRPr="00D81C28">
        <w:fldChar w:fldCharType="begin"/>
      </w:r>
      <w:r w:rsidRPr="00D81C28">
        <w:instrText xml:space="preserve"> REF _Ref469325932 \h  \* MERGEFORMAT </w:instrText>
      </w:r>
      <w:r w:rsidRPr="00D81C28">
        <w:fldChar w:fldCharType="separate"/>
      </w:r>
      <w:r w:rsidRPr="00D81C28">
        <w:t>Figure 22</w:t>
      </w:r>
      <w:r w:rsidRPr="00D81C28">
        <w:fldChar w:fldCharType="end"/>
      </w:r>
      <w:r w:rsidRPr="00D81C28">
        <w:t xml:space="preserve"> is not so clear cut. The additive familiarity is not quite so useful as common words in uncommon combination do not necessarily imply high familiarity. However the upright oval selects terms of low familiarity and high frequency, capturing quite a few terms from the glossary, implying the glossary had reasonable success when applied to word groups. It may also be that choosing a different metric to determine the familiarity of a word combination (e.g. the minimum familiarity, or a mean, or a mode rather than the total familiarity) would produce a clearer separation of terminology and everyday language.</w:t>
      </w:r>
    </w:p>
    <w:p w14:paraId="034253C8" w14:textId="77777777" w:rsidR="00735449" w:rsidRPr="00D81C28" w:rsidRDefault="00735449" w:rsidP="00735449">
      <w:pPr>
        <w:pStyle w:val="BodyText"/>
        <w:keepNext/>
      </w:pPr>
      <w:r w:rsidRPr="00D81C28">
        <w:rPr>
          <w:noProof/>
          <w:lang w:eastAsia="en-GB"/>
        </w:rPr>
        <w:drawing>
          <wp:inline distT="0" distB="0" distL="0" distR="0" wp14:anchorId="2CFE81BC" wp14:editId="3AC3D427">
            <wp:extent cx="4800600" cy="8384617"/>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expert.png"/>
                    <pic:cNvPicPr/>
                  </pic:nvPicPr>
                  <pic:blipFill>
                    <a:blip r:embed="rId46">
                      <a:extLst>
                        <a:ext uri="{28A0092B-C50C-407E-A947-70E740481C1C}">
                          <a14:useLocalDpi xmlns:a14="http://schemas.microsoft.com/office/drawing/2010/main" val="0"/>
                        </a:ext>
                      </a:extLst>
                    </a:blip>
                    <a:stretch>
                      <a:fillRect/>
                    </a:stretch>
                  </pic:blipFill>
                  <pic:spPr>
                    <a:xfrm>
                      <a:off x="0" y="0"/>
                      <a:ext cx="4805891" cy="8393859"/>
                    </a:xfrm>
                    <a:prstGeom prst="rect">
                      <a:avLst/>
                    </a:prstGeom>
                  </pic:spPr>
                </pic:pic>
              </a:graphicData>
            </a:graphic>
          </wp:inline>
        </w:drawing>
      </w:r>
    </w:p>
    <w:p w14:paraId="2294CE6A" w14:textId="77777777" w:rsidR="00954A0B" w:rsidRPr="00D81C28" w:rsidRDefault="00735449" w:rsidP="00735449">
      <w:pPr>
        <w:pStyle w:val="Caption"/>
      </w:pPr>
      <w:bookmarkStart w:id="86" w:name="_Ref470017088"/>
      <w:r w:rsidRPr="00D81C28">
        <w:t xml:space="preserve">Figure </w:t>
      </w:r>
      <w:r w:rsidRPr="00D81C28">
        <w:fldChar w:fldCharType="begin"/>
      </w:r>
      <w:r w:rsidRPr="00D81C28">
        <w:instrText xml:space="preserve"> SEQ Figure \* ARABIC </w:instrText>
      </w:r>
      <w:r w:rsidRPr="00D81C28">
        <w:fldChar w:fldCharType="separate"/>
      </w:r>
      <w:r w:rsidR="000F2DB1" w:rsidRPr="00D81C28">
        <w:t>23</w:t>
      </w:r>
      <w:r w:rsidRPr="00D81C28">
        <w:fldChar w:fldCharType="end"/>
      </w:r>
      <w:bookmarkEnd w:id="86"/>
      <w:r w:rsidRPr="00D81C28">
        <w:t xml:space="preserve"> Class diagram for the </w:t>
      </w:r>
      <w:r w:rsidRPr="00D81C28">
        <w:rPr>
          <w:i/>
        </w:rPr>
        <w:t>expert</w:t>
      </w:r>
      <w:r w:rsidRPr="00D81C28">
        <w:t xml:space="preserve"> ontology</w:t>
      </w:r>
    </w:p>
    <w:p w14:paraId="6F38BE4F" w14:textId="77777777" w:rsidR="00235F0D" w:rsidRPr="00D81C28" w:rsidRDefault="00235F0D" w:rsidP="00235F0D">
      <w:pPr>
        <w:pStyle w:val="BodyText"/>
      </w:pPr>
      <w:r w:rsidRPr="00D81C28">
        <w:t>The ontology was then constructed using exactly the same formalised qualitative approach outlined in by the flow-charts described in</w:t>
      </w:r>
      <w:r>
        <w:t xml:space="preserve"> </w:t>
      </w:r>
      <w:r>
        <w:fldChar w:fldCharType="begin"/>
      </w:r>
      <w:r>
        <w:instrText xml:space="preserve"> REF _Ref469847388 \r \h </w:instrText>
      </w:r>
      <w:r>
        <w:fldChar w:fldCharType="separate"/>
      </w:r>
      <w:r>
        <w:t>3.2</w:t>
      </w:r>
      <w:r>
        <w:fldChar w:fldCharType="end"/>
      </w:r>
      <w:r w:rsidRPr="00D81C28">
        <w:t xml:space="preserve"> and the flowcharts in </w:t>
      </w:r>
      <w:r w:rsidRPr="00D81C28">
        <w:fldChar w:fldCharType="begin"/>
      </w:r>
      <w:r w:rsidRPr="00D81C28">
        <w:instrText xml:space="preserve"> REF _Ref469319751 \h  \* MERGEFORMAT </w:instrText>
      </w:r>
      <w:r w:rsidRPr="00D81C28">
        <w:fldChar w:fldCharType="separate"/>
      </w:r>
      <w:r w:rsidRPr="00D81C28">
        <w:t>Figure 14</w:t>
      </w:r>
      <w:r w:rsidRPr="00D81C28">
        <w:fldChar w:fldCharType="end"/>
      </w:r>
      <w:r w:rsidRPr="00D81C28">
        <w:t xml:space="preserve"> - </w:t>
      </w:r>
      <w:r w:rsidRPr="00D81C28">
        <w:fldChar w:fldCharType="begin"/>
      </w:r>
      <w:r w:rsidRPr="00D81C28">
        <w:instrText xml:space="preserve"> REF _Ref469327208 \h  \* MERGEFORMAT </w:instrText>
      </w:r>
      <w:r w:rsidRPr="00D81C28">
        <w:fldChar w:fldCharType="separate"/>
      </w:r>
      <w:r w:rsidRPr="00D81C28">
        <w:t>Figure 17</w:t>
      </w:r>
      <w:r w:rsidRPr="00D81C28">
        <w:fldChar w:fldCharType="end"/>
      </w:r>
      <w:r w:rsidRPr="00D81C28">
        <w:t>.</w:t>
      </w:r>
    </w:p>
    <w:p w14:paraId="6EE9BFAD" w14:textId="77777777" w:rsidR="00235F0D" w:rsidRPr="00D81C28" w:rsidRDefault="00235F0D" w:rsidP="00235F0D">
      <w:pPr>
        <w:pStyle w:val="Heading3"/>
      </w:pPr>
      <w:r w:rsidRPr="00D81C28">
        <w:t>Results</w:t>
      </w:r>
    </w:p>
    <w:p w14:paraId="186B4E1B" w14:textId="77777777" w:rsidR="00235F0D" w:rsidRPr="00D81C28" w:rsidRDefault="00235F0D" w:rsidP="00235F0D">
      <w:pPr>
        <w:pStyle w:val="BodyText"/>
      </w:pPr>
      <w:r w:rsidRPr="00D81C28">
        <w:t>46 of these terms and these were defined in the period 26</w:t>
      </w:r>
      <w:r w:rsidRPr="00D81C28">
        <w:rPr>
          <w:vertAlign w:val="superscript"/>
        </w:rPr>
        <w:t>th</w:t>
      </w:r>
      <w:r w:rsidRPr="00D81C28">
        <w:t xml:space="preserve"> July 2016 – 31</w:t>
      </w:r>
      <w:r w:rsidRPr="00D81C28">
        <w:rPr>
          <w:vertAlign w:val="superscript"/>
        </w:rPr>
        <w:t>st</w:t>
      </w:r>
      <w:r w:rsidRPr="00D81C28">
        <w:t xml:space="preserve"> December 2016.</w:t>
      </w:r>
    </w:p>
    <w:p w14:paraId="67A017D4" w14:textId="77777777" w:rsidR="00235F0D" w:rsidRPr="00D81C28" w:rsidRDefault="00235F0D" w:rsidP="00235F0D">
      <w:pPr>
        <w:pStyle w:val="BodyText"/>
      </w:pPr>
      <w:r w:rsidRPr="00D81C28">
        <w:t xml:space="preserve">The class diagram for this ontology, </w:t>
      </w:r>
      <w:r w:rsidRPr="00D81C28">
        <w:rPr>
          <w:b/>
          <w:i/>
        </w:rPr>
        <w:t>expert</w:t>
      </w:r>
      <w:r w:rsidRPr="00D81C28">
        <w:t xml:space="preserve"> with key classes expanded is shown in </w:t>
      </w:r>
      <w:r w:rsidRPr="00D81C28">
        <w:fldChar w:fldCharType="begin"/>
      </w:r>
      <w:r w:rsidRPr="00D81C28">
        <w:instrText xml:space="preserve"> REF _Ref470017088 \h </w:instrText>
      </w:r>
      <w:r w:rsidRPr="00D81C28">
        <w:fldChar w:fldCharType="separate"/>
      </w:r>
      <w:r w:rsidRPr="00D81C28">
        <w:t>Figure 23</w:t>
      </w:r>
      <w:r w:rsidRPr="00D81C28">
        <w:fldChar w:fldCharType="end"/>
      </w:r>
      <w:r w:rsidRPr="00D81C28">
        <w:t>.</w:t>
      </w:r>
    </w:p>
    <w:p w14:paraId="41BF792C" w14:textId="4B0AE0E1" w:rsidR="009D6612" w:rsidRPr="00D81C28" w:rsidRDefault="009D6612" w:rsidP="007C1EAD">
      <w:pPr>
        <w:pStyle w:val="BodyText"/>
      </w:pPr>
      <w:r w:rsidRPr="00D81C28">
        <w:t>A full listing of the ontology can be found on GitHub</w:t>
      </w:r>
      <w:r w:rsidR="00227EBF">
        <w:t xml:space="preserve"> at</w:t>
      </w:r>
      <w:r w:rsidRPr="00D81C28">
        <w:t xml:space="preserve"> </w:t>
      </w:r>
      <w:hyperlink r:id="rId47" w:history="1">
        <w:r w:rsidR="00227EBF">
          <w:rPr>
            <w:rStyle w:val="Hyperlink"/>
          </w:rPr>
          <w:t>https://github.com/DougSalt/GLAMURS/blob/master/ontologies/top-down%20ontologies/expert%20vocabulary%20ontology/expert.owl</w:t>
        </w:r>
      </w:hyperlink>
      <w:r w:rsidRPr="00D81C28">
        <w:t>.</w:t>
      </w:r>
    </w:p>
    <w:p w14:paraId="69987475" w14:textId="77777777" w:rsidR="007C1EAD" w:rsidRPr="00D81C28" w:rsidRDefault="007C1EAD" w:rsidP="007C1EAD">
      <w:pPr>
        <w:pStyle w:val="Heading3"/>
      </w:pPr>
      <w:r w:rsidRPr="00D81C28">
        <w:t>Discussion points</w:t>
      </w:r>
    </w:p>
    <w:p w14:paraId="18B8A6CA" w14:textId="77777777" w:rsidR="00070FED" w:rsidRPr="00D81C28" w:rsidRDefault="00070FED" w:rsidP="00070FED">
      <w:r w:rsidRPr="00D81C28">
        <w:t>This ontology is complete.</w:t>
      </w:r>
    </w:p>
    <w:p w14:paraId="7EE357A4" w14:textId="690074B1" w:rsidR="008B5764" w:rsidRPr="00D81C28" w:rsidRDefault="008B5764" w:rsidP="008B5764">
      <w:pPr>
        <w:pStyle w:val="BodyText"/>
      </w:pPr>
      <w:r w:rsidRPr="00D81C28">
        <w:t xml:space="preserve">From the graphs above, and in particular the graph </w:t>
      </w:r>
      <w:r w:rsidRPr="00235F0D">
        <w:t xml:space="preserve">in </w:t>
      </w:r>
      <w:r w:rsidRPr="00235F0D">
        <w:fldChar w:fldCharType="begin"/>
      </w:r>
      <w:r w:rsidRPr="00235F0D">
        <w:instrText xml:space="preserve"> REF _Ref469324494 \h </w:instrText>
      </w:r>
      <w:r w:rsidR="00235F0D" w:rsidRPr="00235F0D">
        <w:instrText xml:space="preserve"> \* MERGEFORMAT </w:instrText>
      </w:r>
      <w:r w:rsidRPr="00235F0D">
        <w:fldChar w:fldCharType="separate"/>
      </w:r>
      <w:r w:rsidR="000F2DB1" w:rsidRPr="00235F0D">
        <w:t>Figure 20</w:t>
      </w:r>
      <w:r w:rsidRPr="00235F0D">
        <w:fldChar w:fldCharType="end"/>
      </w:r>
      <w:r w:rsidRPr="00235F0D">
        <w:t xml:space="preserve"> it is q</w:t>
      </w:r>
      <w:r w:rsidRPr="00D81C28">
        <w:t xml:space="preserve">uite striking that some terms of the glossary for both single words and word groups have low frequency in both graphs. The conclusion that we draw from this is that such terms from the glossary and not really parts of the project ontology. </w:t>
      </w:r>
    </w:p>
    <w:p w14:paraId="72A61A9F" w14:textId="2A32A8C3" w:rsidR="008B5764" w:rsidRPr="00D81C28" w:rsidRDefault="008B5764" w:rsidP="00070FED">
      <w:r w:rsidRPr="00D81C28">
        <w:t xml:space="preserve">This is not so clear for word groups as shown in </w:t>
      </w:r>
      <w:r w:rsidR="00235F0D" w:rsidRPr="00235F0D">
        <w:fldChar w:fldCharType="begin"/>
      </w:r>
      <w:r w:rsidR="00235F0D" w:rsidRPr="00235F0D">
        <w:instrText xml:space="preserve"> REF _Ref469325932 \h  \* MERGEFORMAT </w:instrText>
      </w:r>
      <w:r w:rsidR="00235F0D" w:rsidRPr="00235F0D">
        <w:fldChar w:fldCharType="separate"/>
      </w:r>
      <w:r w:rsidR="00235F0D" w:rsidRPr="00235F0D">
        <w:t>Figure 22</w:t>
      </w:r>
      <w:r w:rsidR="00235F0D" w:rsidRPr="00235F0D">
        <w:fldChar w:fldCharType="end"/>
      </w:r>
      <w:r w:rsidRPr="00D81C28">
        <w:t>, but the measure of familiarity we chose was som</w:t>
      </w:r>
      <w:r w:rsidR="00235F0D">
        <w:t>ewhat arbitrary. We believe ther</w:t>
      </w:r>
      <w:r w:rsidRPr="00D81C28">
        <w:t>e is probably some corresponding measure to single word familiarity that would probably prove just as striking as that which we used for single words. We have tried summation, mean and mode and summation gave the best results. However there could other measures such as plain maximum or minimum familiarity or some more abstruse combination of the individual familiarities.</w:t>
      </w:r>
    </w:p>
    <w:p w14:paraId="69584344" w14:textId="77777777" w:rsidR="008B5764" w:rsidRPr="00D81C28" w:rsidRDefault="008B5764" w:rsidP="008B5764">
      <w:bookmarkStart w:id="87" w:name="_Ref468977765"/>
      <w:bookmarkStart w:id="88" w:name="_Toc460334190"/>
      <w:r w:rsidRPr="00D81C28">
        <w:t xml:space="preserve">We also successfully re-employed the methodology to generate this ontology that was developed in order to create the </w:t>
      </w:r>
      <w:r w:rsidRPr="00D81C28">
        <w:rPr>
          <w:b/>
          <w:i/>
        </w:rPr>
        <w:t>questionnaire</w:t>
      </w:r>
      <w:r w:rsidRPr="00D81C28">
        <w:rPr>
          <w:b/>
        </w:rPr>
        <w:t xml:space="preserve"> </w:t>
      </w:r>
      <w:r w:rsidRPr="00D81C28">
        <w:t xml:space="preserve">ontology (see section </w:t>
      </w:r>
      <w:r w:rsidRPr="00D81C28">
        <w:fldChar w:fldCharType="begin"/>
      </w:r>
      <w:r w:rsidRPr="00D81C28">
        <w:instrText xml:space="preserve"> REF _Ref469848334 \r \h </w:instrText>
      </w:r>
      <w:r w:rsidRPr="00D81C28">
        <w:fldChar w:fldCharType="separate"/>
      </w:r>
      <w:r w:rsidR="000F2DB1" w:rsidRPr="00D81C28">
        <w:t>3.2.4</w:t>
      </w:r>
      <w:r w:rsidRPr="00D81C28">
        <w:fldChar w:fldCharType="end"/>
      </w:r>
      <w:r w:rsidRPr="00D81C28">
        <w:t xml:space="preserve">). </w:t>
      </w:r>
    </w:p>
    <w:p w14:paraId="7A196B21" w14:textId="77777777" w:rsidR="00933E5A" w:rsidRPr="00D81C28" w:rsidRDefault="007C1EAD" w:rsidP="00933E5A">
      <w:pPr>
        <w:pStyle w:val="Heading2"/>
      </w:pPr>
      <w:bookmarkStart w:id="89" w:name="_Ref469927197"/>
      <w:bookmarkStart w:id="90" w:name="_Toc470076441"/>
      <w:r w:rsidRPr="00D81C28">
        <w:t>High frequency word group terms ontology</w:t>
      </w:r>
      <w:bookmarkEnd w:id="89"/>
      <w:bookmarkEnd w:id="90"/>
    </w:p>
    <w:p w14:paraId="3C2FD29D" w14:textId="77777777" w:rsidR="007C1EAD" w:rsidRPr="00D81C28" w:rsidRDefault="007C1EAD" w:rsidP="007C1EAD">
      <w:pPr>
        <w:pStyle w:val="Heading3"/>
      </w:pPr>
      <w:r w:rsidRPr="00D81C28">
        <w:t>Introduction</w:t>
      </w:r>
    </w:p>
    <w:p w14:paraId="11AFB42B" w14:textId="77777777" w:rsidR="00722594" w:rsidRPr="00D81C28" w:rsidRDefault="00722594" w:rsidP="00722594">
      <w:pPr>
        <w:pStyle w:val="BodyText"/>
      </w:pPr>
      <w:r w:rsidRPr="00D81C28">
        <w:t xml:space="preserve">This ontology is denoted the </w:t>
      </w:r>
      <w:r w:rsidRPr="00D81C28">
        <w:rPr>
          <w:b/>
          <w:i/>
        </w:rPr>
        <w:t>word-groups-frequency</w:t>
      </w:r>
      <w:r w:rsidRPr="00D81C28">
        <w:rPr>
          <w:b/>
        </w:rPr>
        <w:t xml:space="preserve"> </w:t>
      </w:r>
      <w:r w:rsidRPr="00D81C28">
        <w:t xml:space="preserve">ontology for both its filename, </w:t>
      </w:r>
      <w:r w:rsidRPr="00D81C28">
        <w:rPr>
          <w:rStyle w:val="CodeChar"/>
        </w:rPr>
        <w:t>word-groups-frequency.owl</w:t>
      </w:r>
      <w:r w:rsidRPr="00D81C28">
        <w:t xml:space="preserve"> and namespace.</w:t>
      </w:r>
    </w:p>
    <w:p w14:paraId="1C9F9503" w14:textId="7480F73C" w:rsidR="00783C87" w:rsidRPr="00D81C28" w:rsidRDefault="00783C87" w:rsidP="00722594">
      <w:pPr>
        <w:pStyle w:val="BodyText"/>
      </w:pPr>
      <w:r w:rsidRPr="00D81C28">
        <w:t xml:space="preserve">This was a direct response to the success and usefulness of the expert-terms, </w:t>
      </w:r>
      <w:r w:rsidRPr="00D81C28">
        <w:rPr>
          <w:b/>
          <w:i/>
        </w:rPr>
        <w:t>expert</w:t>
      </w:r>
      <w:r w:rsidRPr="00D81C28">
        <w:t xml:space="preserve"> ontology. This and the following ontology represented the next stage in eliciting the more specialist vocabulary, from the project members. However, unlike the </w:t>
      </w:r>
      <w:r w:rsidRPr="00D81C28">
        <w:rPr>
          <w:b/>
          <w:i/>
        </w:rPr>
        <w:t>expert</w:t>
      </w:r>
      <w:r w:rsidRPr="00D81C28">
        <w:t xml:space="preserve"> ontology, these word groups would have had high usage, but low Wordnet familiarity (see section </w:t>
      </w:r>
      <w:r w:rsidRPr="00D81C28">
        <w:fldChar w:fldCharType="begin"/>
      </w:r>
      <w:r w:rsidRPr="00D81C28">
        <w:instrText xml:space="preserve"> REF _Ref469848334 \r \h </w:instrText>
      </w:r>
      <w:r w:rsidRPr="00D81C28">
        <w:fldChar w:fldCharType="separate"/>
      </w:r>
      <w:r w:rsidR="000F2DB1" w:rsidRPr="00D81C28">
        <w:t>3.2.4</w:t>
      </w:r>
      <w:r w:rsidRPr="00D81C28">
        <w:fldChar w:fldCharType="end"/>
      </w:r>
      <w:r w:rsidRPr="00D81C28">
        <w:t xml:space="preserve">) firmly placing them in the real glossary of the project, of true terminology for GLAMURS represented by the oval </w:t>
      </w:r>
      <w:r w:rsidRPr="00235F0D">
        <w:t xml:space="preserve">in </w:t>
      </w:r>
      <w:r w:rsidRPr="00235F0D">
        <w:fldChar w:fldCharType="begin"/>
      </w:r>
      <w:r w:rsidRPr="00235F0D">
        <w:instrText xml:space="preserve"> REF _Ref469325932 \h </w:instrText>
      </w:r>
      <w:r w:rsidR="00235F0D" w:rsidRPr="00235F0D">
        <w:instrText xml:space="preserve"> \* MERGEFORMAT </w:instrText>
      </w:r>
      <w:r w:rsidRPr="00235F0D">
        <w:fldChar w:fldCharType="separate"/>
      </w:r>
      <w:r w:rsidR="000F2DB1" w:rsidRPr="00235F0D">
        <w:t>Figure 22</w:t>
      </w:r>
      <w:r w:rsidRPr="00235F0D">
        <w:fldChar w:fldCharType="end"/>
      </w:r>
      <w:r w:rsidRPr="00D81C28">
        <w:t>, which we believe expresses actual expert vocabulary in use by the project.</w:t>
      </w:r>
    </w:p>
    <w:p w14:paraId="31246131" w14:textId="77777777" w:rsidR="007C1EAD" w:rsidRPr="00D81C28" w:rsidRDefault="007C1EAD" w:rsidP="007C1EAD">
      <w:pPr>
        <w:pStyle w:val="Heading3"/>
      </w:pPr>
      <w:r w:rsidRPr="00D81C28">
        <w:t>Purpose and relationship with other ontologies</w:t>
      </w:r>
    </w:p>
    <w:p w14:paraId="5BB16B1E" w14:textId="77777777" w:rsidR="00783C87" w:rsidRPr="00D81C28" w:rsidRDefault="00783C87" w:rsidP="009D6612">
      <w:r w:rsidRPr="00D81C28">
        <w:t>High-frequency word-groups with low-familiarity mined form the GLAMURS content-management system, Alfresco.</w:t>
      </w:r>
    </w:p>
    <w:p w14:paraId="40674154" w14:textId="77777777" w:rsidR="009D6612" w:rsidRPr="00D81C28" w:rsidRDefault="00783C87" w:rsidP="009D6612">
      <w:r w:rsidRPr="00D81C28">
        <w:t>The aim was to include this ontology in the aggregation of ontologies that would have made up the top-down view of the project. Because this ontology was not completed then it takes no part in the final GLAMURS ontology.</w:t>
      </w:r>
    </w:p>
    <w:p w14:paraId="54420EC7" w14:textId="77777777" w:rsidR="00783C87" w:rsidRPr="00D81C28" w:rsidRDefault="00783C87" w:rsidP="009D6612">
      <w:r w:rsidRPr="00D81C28">
        <w:t xml:space="preserve">The ontology includes the </w:t>
      </w:r>
      <w:r w:rsidRPr="00D81C28">
        <w:rPr>
          <w:b/>
          <w:i/>
        </w:rPr>
        <w:t>metadata</w:t>
      </w:r>
      <w:r w:rsidRPr="00D81C28">
        <w:t xml:space="preserve"> and </w:t>
      </w:r>
      <w:r w:rsidRPr="00D81C28">
        <w:rPr>
          <w:b/>
          <w:i/>
        </w:rPr>
        <w:t xml:space="preserve">integration </w:t>
      </w:r>
      <w:r w:rsidRPr="00D81C28">
        <w:t>ontologies which are included in any top-down ontology as a matter of course for their development.</w:t>
      </w:r>
    </w:p>
    <w:p w14:paraId="053DCB47" w14:textId="77777777" w:rsidR="007C1EAD" w:rsidRPr="00D81C28" w:rsidRDefault="007C1EAD" w:rsidP="007C1EAD">
      <w:pPr>
        <w:pStyle w:val="Heading3"/>
      </w:pPr>
      <w:r w:rsidRPr="00D81C28">
        <w:t>Data used by the ontology</w:t>
      </w:r>
    </w:p>
    <w:p w14:paraId="2EAC143F" w14:textId="77777777" w:rsidR="00783C87" w:rsidRPr="00D81C28" w:rsidRDefault="00783C87" w:rsidP="00783C87">
      <w:pPr>
        <w:pStyle w:val="BodyText"/>
      </w:pPr>
      <w:r w:rsidRPr="00D81C28">
        <w:t>Text-mining the CMS on 23 March 2016 which yielded:</w:t>
      </w:r>
    </w:p>
    <w:p w14:paraId="1A918A3C" w14:textId="77777777" w:rsidR="00783C87" w:rsidRPr="00D81C28" w:rsidRDefault="00783C87" w:rsidP="00181F61">
      <w:pPr>
        <w:pStyle w:val="BodyText"/>
        <w:numPr>
          <w:ilvl w:val="0"/>
          <w:numId w:val="9"/>
        </w:numPr>
        <w:spacing w:after="0"/>
        <w:ind w:left="714" w:hanging="357"/>
      </w:pPr>
      <w:r w:rsidRPr="00D81C28">
        <w:t xml:space="preserve">1569 documents; </w:t>
      </w:r>
    </w:p>
    <w:p w14:paraId="5C70CF00" w14:textId="77777777" w:rsidR="00783C87" w:rsidRPr="00D81C28" w:rsidRDefault="00783C87" w:rsidP="00181F61">
      <w:pPr>
        <w:pStyle w:val="BodyText"/>
        <w:numPr>
          <w:ilvl w:val="0"/>
          <w:numId w:val="9"/>
        </w:numPr>
        <w:ind w:left="714" w:hanging="357"/>
      </w:pPr>
      <w:r w:rsidRPr="00D81C28">
        <w:t>698 readable documents (pdf, doc, docx);</w:t>
      </w:r>
    </w:p>
    <w:p w14:paraId="6EC21D78" w14:textId="77777777" w:rsidR="009F553C" w:rsidRPr="00D81C28" w:rsidRDefault="009F553C" w:rsidP="009F553C">
      <w:pPr>
        <w:pStyle w:val="BodyText"/>
      </w:pPr>
      <w:r w:rsidRPr="00D81C28">
        <w:t>Review of the 5000 word-groups from analysis of the CMS, semi-automated using Perl scripts of the results by two researchers to determine whether the word-group in question was one of the following:</w:t>
      </w:r>
    </w:p>
    <w:p w14:paraId="27F18912" w14:textId="77777777" w:rsidR="009F553C" w:rsidRPr="00D81C28" w:rsidRDefault="009F553C" w:rsidP="009F553C">
      <w:pPr>
        <w:pStyle w:val="Bullet"/>
      </w:pPr>
      <w:r w:rsidRPr="00D81C28">
        <w:t>possibly project terminology - requiring definition;</w:t>
      </w:r>
    </w:p>
    <w:p w14:paraId="78243068" w14:textId="77777777" w:rsidR="009F553C" w:rsidRPr="00D81C28" w:rsidRDefault="009F553C" w:rsidP="009F553C">
      <w:pPr>
        <w:pStyle w:val="Bullet"/>
      </w:pPr>
      <w:r w:rsidRPr="00D81C28">
        <w:t>nonsense term – spelling error or invalid grammatically, or</w:t>
      </w:r>
    </w:p>
    <w:p w14:paraId="1F6200D1" w14:textId="77777777" w:rsidR="009F553C" w:rsidRPr="00D81C28" w:rsidRDefault="009F553C" w:rsidP="009F553C">
      <w:pPr>
        <w:pStyle w:val="Bullet"/>
        <w:spacing w:after="120"/>
      </w:pPr>
      <w:r w:rsidRPr="00D81C28">
        <w:t>common-sense term - not requiring any definition.</w:t>
      </w:r>
    </w:p>
    <w:p w14:paraId="0DC60F4C" w14:textId="77777777" w:rsidR="00783C87" w:rsidRPr="00D81C28" w:rsidRDefault="009F553C" w:rsidP="00783C87">
      <w:pPr>
        <w:pStyle w:val="BodyText"/>
        <w:spacing w:after="0"/>
      </w:pPr>
      <w:r w:rsidRPr="00D81C28">
        <w:t>Two researchers were used in order to more accurately if a term was truly one of the above. Categorisations of word-terms were only accepted if both researchers were in accord.</w:t>
      </w:r>
    </w:p>
    <w:p w14:paraId="02458106" w14:textId="77777777" w:rsidR="007C1EAD" w:rsidRPr="00D81C28" w:rsidRDefault="007C1EAD" w:rsidP="007C1EAD">
      <w:pPr>
        <w:pStyle w:val="Heading3"/>
      </w:pPr>
      <w:r w:rsidRPr="00D81C28">
        <w:t>Method of construction</w:t>
      </w:r>
    </w:p>
    <w:p w14:paraId="3F736F50" w14:textId="77777777" w:rsidR="009F553C" w:rsidRPr="00D81C28" w:rsidRDefault="009F553C" w:rsidP="009F553C">
      <w:r w:rsidRPr="00D81C28">
        <w:t xml:space="preserve">Although incomplete the method of construction was to emulate that described in section </w:t>
      </w:r>
      <w:r w:rsidRPr="00D81C28">
        <w:fldChar w:fldCharType="begin"/>
      </w:r>
      <w:r w:rsidRPr="00D81C28">
        <w:instrText xml:space="preserve"> REF _Ref469849344 \r \h </w:instrText>
      </w:r>
      <w:r w:rsidRPr="00D81C28">
        <w:fldChar w:fldCharType="separate"/>
      </w:r>
      <w:r w:rsidR="000F2DB1" w:rsidRPr="00D81C28">
        <w:t>3.1.4</w:t>
      </w:r>
      <w:r w:rsidRPr="00D81C28">
        <w:fldChar w:fldCharType="end"/>
      </w:r>
      <w:r w:rsidRPr="00D81C28">
        <w:t>.</w:t>
      </w:r>
    </w:p>
    <w:p w14:paraId="4A822961" w14:textId="77777777" w:rsidR="007C1EAD" w:rsidRPr="00D81C28" w:rsidRDefault="007C1EAD" w:rsidP="007C1EAD">
      <w:pPr>
        <w:pStyle w:val="Heading3"/>
      </w:pPr>
      <w:r w:rsidRPr="00D81C28">
        <w:t>Results</w:t>
      </w:r>
    </w:p>
    <w:p w14:paraId="7E7A4C7F" w14:textId="77777777" w:rsidR="00022A87" w:rsidRPr="00D81C28" w:rsidRDefault="00022A87" w:rsidP="00052DF4">
      <w:pPr>
        <w:pStyle w:val="Bullet"/>
        <w:numPr>
          <w:ilvl w:val="0"/>
          <w:numId w:val="0"/>
        </w:numPr>
        <w:spacing w:after="120"/>
      </w:pPr>
      <w:r w:rsidRPr="00D81C28">
        <w:t xml:space="preserve">The high-frequency word group ontology denoted the “word-group-frequency” ontology containing word groups of high-frequency and low-familiarity. </w:t>
      </w:r>
    </w:p>
    <w:p w14:paraId="34D5914F" w14:textId="77777777" w:rsidR="00D7477D" w:rsidRPr="00D81C28" w:rsidRDefault="00D7477D" w:rsidP="00D7477D">
      <w:pPr>
        <w:pStyle w:val="BodyText"/>
      </w:pPr>
      <w:r w:rsidRPr="00D81C28">
        <w:t xml:space="preserve">This is where we expected to find the word group terminology of the project, as per the explanation in section </w:t>
      </w:r>
      <w:r w:rsidRPr="00D81C28">
        <w:fldChar w:fldCharType="begin"/>
      </w:r>
      <w:r w:rsidRPr="00D81C28">
        <w:instrText xml:space="preserve"> REF _Ref468890649 \r \h  \* MERGEFORMAT </w:instrText>
      </w:r>
      <w:r w:rsidRPr="00D81C28">
        <w:fldChar w:fldCharType="separate"/>
      </w:r>
      <w:r w:rsidR="000F2DB1" w:rsidRPr="00D81C28">
        <w:t>3.3</w:t>
      </w:r>
      <w:r w:rsidRPr="00D81C28">
        <w:fldChar w:fldCharType="end"/>
      </w:r>
      <w:r w:rsidRPr="00D81C28">
        <w:t>. As it s</w:t>
      </w:r>
      <w:r w:rsidR="00CE17EE" w:rsidRPr="00D81C28">
        <w:t>tands this ontology contains 206</w:t>
      </w:r>
      <w:r w:rsidRPr="00D81C28">
        <w:t xml:space="preserve"> word-groups defined as individuals in the </w:t>
      </w:r>
      <w:r w:rsidRPr="00D81C28">
        <w:rPr>
          <w:b/>
          <w:i/>
        </w:rPr>
        <w:t>metadata</w:t>
      </w:r>
      <w:r w:rsidRPr="00D81C28">
        <w:t xml:space="preserve"> class </w:t>
      </w:r>
      <w:r w:rsidRPr="00D81C28">
        <w:rPr>
          <w:rStyle w:val="CodeChar"/>
        </w:rPr>
        <w:t>Term</w:t>
      </w:r>
      <w:r w:rsidRPr="00D81C28">
        <w:t xml:space="preserve">. </w:t>
      </w:r>
    </w:p>
    <w:p w14:paraId="00345035" w14:textId="0E941463" w:rsidR="00052DF4" w:rsidRPr="00D81C28" w:rsidRDefault="00052DF4" w:rsidP="00052DF4">
      <w:pPr>
        <w:pStyle w:val="Bullet"/>
        <w:numPr>
          <w:ilvl w:val="0"/>
          <w:numId w:val="0"/>
        </w:numPr>
      </w:pPr>
      <w:r w:rsidRPr="00D81C28">
        <w:t>A full listing of the incomplete ontology may be found on GitHub</w:t>
      </w:r>
      <w:r w:rsidR="00227EBF">
        <w:t xml:space="preserve"> at</w:t>
      </w:r>
      <w:r w:rsidRPr="00D81C28">
        <w:t xml:space="preserve"> </w:t>
      </w:r>
      <w:hyperlink r:id="rId48" w:history="1">
        <w:r w:rsidR="00227EBF">
          <w:rPr>
            <w:rStyle w:val="Hyperlink"/>
          </w:rPr>
          <w:t>https://github.com/DougSalt/GLAMURS/blob/master/ontologies/top-down%20ontologies/high%20frequency%20terms%20ontology/word-groups-frequency.owl</w:t>
        </w:r>
      </w:hyperlink>
      <w:r w:rsidRPr="00D81C28">
        <w:t xml:space="preserve">. </w:t>
      </w:r>
    </w:p>
    <w:p w14:paraId="71F59FD2" w14:textId="77777777" w:rsidR="007C1EAD" w:rsidRPr="00D81C28" w:rsidRDefault="007C1EAD" w:rsidP="007C1EAD">
      <w:pPr>
        <w:pStyle w:val="Heading3"/>
      </w:pPr>
      <w:r w:rsidRPr="00D81C28">
        <w:t>Discussion points</w:t>
      </w:r>
    </w:p>
    <w:bookmarkEnd w:id="87"/>
    <w:p w14:paraId="77013FB0" w14:textId="5A09C237" w:rsidR="00CE17EE" w:rsidRPr="00D81C28" w:rsidRDefault="00CE17EE" w:rsidP="00CE17EE">
      <w:r w:rsidRPr="00D81C28">
        <w:t>There</w:t>
      </w:r>
      <w:r w:rsidR="00AA7086">
        <w:t xml:space="preserve"> </w:t>
      </w:r>
      <w:r w:rsidRPr="00D81C28">
        <w:t xml:space="preserve">is not much to say here and no analysis was performed on the incomplete ontology, other than we would have expected at least some commonality between this ontology and the word groups from the </w:t>
      </w:r>
      <w:r w:rsidRPr="00D81C28">
        <w:rPr>
          <w:b/>
          <w:i/>
        </w:rPr>
        <w:t>glossary</w:t>
      </w:r>
      <w:r w:rsidRPr="00D81C28">
        <w:t xml:space="preserve">, the </w:t>
      </w:r>
      <w:r w:rsidRPr="00D81C28">
        <w:rPr>
          <w:b/>
          <w:i/>
        </w:rPr>
        <w:t>expert</w:t>
      </w:r>
      <w:r w:rsidRPr="00D81C28">
        <w:t xml:space="preserve"> and the </w:t>
      </w:r>
      <w:r w:rsidRPr="00D81C28">
        <w:rPr>
          <w:b/>
          <w:i/>
        </w:rPr>
        <w:t>questionnaire</w:t>
      </w:r>
      <w:r w:rsidRPr="00D81C28">
        <w:t xml:space="preserve"> ontologies.</w:t>
      </w:r>
    </w:p>
    <w:p w14:paraId="05F529AB" w14:textId="77777777" w:rsidR="007C1EAD" w:rsidRPr="00D81C28" w:rsidRDefault="007C1EAD">
      <w:pPr>
        <w:pStyle w:val="Heading2"/>
      </w:pPr>
      <w:bookmarkStart w:id="91" w:name="_Toc470076442"/>
      <w:r w:rsidRPr="00D81C28">
        <w:t>The high frequency single word terms ontology</w:t>
      </w:r>
      <w:bookmarkEnd w:id="91"/>
    </w:p>
    <w:p w14:paraId="294C39CC" w14:textId="77777777" w:rsidR="007C1EAD" w:rsidRPr="00D81C28" w:rsidRDefault="007C1EAD" w:rsidP="007C1EAD">
      <w:pPr>
        <w:pStyle w:val="Heading3"/>
      </w:pPr>
      <w:r w:rsidRPr="00D81C28">
        <w:t>Introduction</w:t>
      </w:r>
    </w:p>
    <w:p w14:paraId="6C52152F" w14:textId="77777777" w:rsidR="00022A87" w:rsidRPr="00D81C28" w:rsidRDefault="00022A87" w:rsidP="00022A87">
      <w:pPr>
        <w:pStyle w:val="BodyText"/>
      </w:pPr>
      <w:r w:rsidRPr="00D81C28">
        <w:t xml:space="preserve">This ontology is denoted the </w:t>
      </w:r>
      <w:r w:rsidRPr="00D81C28">
        <w:rPr>
          <w:b/>
          <w:i/>
        </w:rPr>
        <w:t>single-words-frequency</w:t>
      </w:r>
      <w:r w:rsidRPr="00D81C28">
        <w:rPr>
          <w:b/>
        </w:rPr>
        <w:t xml:space="preserve"> </w:t>
      </w:r>
      <w:r w:rsidRPr="00D81C28">
        <w:t xml:space="preserve">ontology for both its filename, </w:t>
      </w:r>
      <w:r w:rsidRPr="00D81C28">
        <w:rPr>
          <w:rStyle w:val="CodeChar"/>
        </w:rPr>
        <w:t>single-words-frequency.owl</w:t>
      </w:r>
      <w:r w:rsidRPr="00D81C28">
        <w:t xml:space="preserve"> and namespace.</w:t>
      </w:r>
    </w:p>
    <w:p w14:paraId="24039041" w14:textId="1299B40F" w:rsidR="009F553C" w:rsidRPr="00D81C28" w:rsidRDefault="009F553C" w:rsidP="009F553C">
      <w:pPr>
        <w:pStyle w:val="BodyText"/>
      </w:pPr>
      <w:r w:rsidRPr="00D81C28">
        <w:t xml:space="preserve">This was a direct response to the success and usefulness of the expert-terms, </w:t>
      </w:r>
      <w:r w:rsidRPr="00D81C28">
        <w:rPr>
          <w:b/>
          <w:i/>
        </w:rPr>
        <w:t>expert</w:t>
      </w:r>
      <w:r w:rsidRPr="00D81C28">
        <w:t xml:space="preserve"> ontology. This and the following ontology represented the next stage in eliciting the more specialist vocabulary, from the project members. However, unlike the </w:t>
      </w:r>
      <w:r w:rsidRPr="00D81C28">
        <w:rPr>
          <w:b/>
          <w:i/>
        </w:rPr>
        <w:t>expert</w:t>
      </w:r>
      <w:r w:rsidRPr="00D81C28">
        <w:t xml:space="preserve"> ontology, these single-words would have had high usage, but low WordNet familiarity (see section </w:t>
      </w:r>
      <w:r w:rsidRPr="00D81C28">
        <w:fldChar w:fldCharType="begin"/>
      </w:r>
      <w:r w:rsidRPr="00D81C28">
        <w:instrText xml:space="preserve"> REF _Ref469848334 \r \h </w:instrText>
      </w:r>
      <w:r w:rsidRPr="00D81C28">
        <w:fldChar w:fldCharType="separate"/>
      </w:r>
      <w:r w:rsidR="000F2DB1" w:rsidRPr="00D81C28">
        <w:t>3.2.4</w:t>
      </w:r>
      <w:r w:rsidRPr="00D81C28">
        <w:fldChar w:fldCharType="end"/>
      </w:r>
      <w:r w:rsidRPr="00D81C28">
        <w:t xml:space="preserve">) firmly placing them in the real glossary of the project, of true terminology for GLAMURS represented by the oval </w:t>
      </w:r>
      <w:r w:rsidRPr="00235F0D">
        <w:t xml:space="preserve">in </w:t>
      </w:r>
      <w:r w:rsidRPr="00235F0D">
        <w:fldChar w:fldCharType="begin"/>
      </w:r>
      <w:r w:rsidRPr="00235F0D">
        <w:instrText xml:space="preserve"> REF _Ref469324494 \h </w:instrText>
      </w:r>
      <w:r w:rsidR="00235F0D" w:rsidRPr="00235F0D">
        <w:instrText xml:space="preserve"> \* MERGEFORMAT </w:instrText>
      </w:r>
      <w:r w:rsidRPr="00235F0D">
        <w:fldChar w:fldCharType="separate"/>
      </w:r>
      <w:r w:rsidR="000F2DB1" w:rsidRPr="00235F0D">
        <w:t>Figure 20</w:t>
      </w:r>
      <w:r w:rsidRPr="00235F0D">
        <w:fldChar w:fldCharType="end"/>
      </w:r>
      <w:r w:rsidRPr="00235F0D">
        <w:t>,</w:t>
      </w:r>
      <w:r w:rsidRPr="00D81C28">
        <w:t xml:space="preserve"> which we believe expresses actual expert vocabulary in use by the project.</w:t>
      </w:r>
    </w:p>
    <w:p w14:paraId="37C1E1E9" w14:textId="77777777" w:rsidR="009F553C" w:rsidRPr="00D81C28" w:rsidRDefault="009F553C" w:rsidP="009F553C">
      <w:pPr>
        <w:pStyle w:val="Heading3"/>
      </w:pPr>
      <w:r w:rsidRPr="00D81C28">
        <w:t>Purpose and relationship with other ontologies</w:t>
      </w:r>
    </w:p>
    <w:p w14:paraId="24046862" w14:textId="77777777" w:rsidR="009F553C" w:rsidRPr="00D81C28" w:rsidRDefault="009F553C" w:rsidP="009F553C">
      <w:r w:rsidRPr="00D81C28">
        <w:t>High-frequency single-words with low-familiarity mined form the GLAMURS content-management system, Alfresco.</w:t>
      </w:r>
    </w:p>
    <w:p w14:paraId="58254F0B" w14:textId="77777777" w:rsidR="009F553C" w:rsidRPr="00D81C28" w:rsidRDefault="009F553C" w:rsidP="009F553C">
      <w:r w:rsidRPr="00D81C28">
        <w:t>The aim was to include this ontology in the aggregation of ontologies that would have made up the top-down view of the project. Because this ontology was not completed then it takes no part in the final GLAMURS ontology.</w:t>
      </w:r>
    </w:p>
    <w:p w14:paraId="2A5631DD" w14:textId="77777777" w:rsidR="009F553C" w:rsidRPr="00D81C28" w:rsidRDefault="009F553C" w:rsidP="009F553C">
      <w:r w:rsidRPr="00D81C28">
        <w:t xml:space="preserve">The ontology includes the </w:t>
      </w:r>
      <w:r w:rsidRPr="00D81C28">
        <w:rPr>
          <w:b/>
          <w:i/>
        </w:rPr>
        <w:t>metadata</w:t>
      </w:r>
      <w:r w:rsidRPr="00D81C28">
        <w:t xml:space="preserve"> and </w:t>
      </w:r>
      <w:r w:rsidRPr="00D81C28">
        <w:rPr>
          <w:b/>
          <w:i/>
        </w:rPr>
        <w:t xml:space="preserve">integration </w:t>
      </w:r>
      <w:r w:rsidRPr="00D81C28">
        <w:t>ontologies which are included in any top-down ontology as a matter of course for their development.</w:t>
      </w:r>
    </w:p>
    <w:p w14:paraId="47C3AF18" w14:textId="77777777" w:rsidR="009F553C" w:rsidRPr="00D81C28" w:rsidRDefault="009F553C" w:rsidP="009F553C">
      <w:pPr>
        <w:pStyle w:val="Heading3"/>
      </w:pPr>
      <w:r w:rsidRPr="00D81C28">
        <w:t>Data used by the ontology</w:t>
      </w:r>
    </w:p>
    <w:p w14:paraId="39211452" w14:textId="77777777" w:rsidR="009F553C" w:rsidRPr="00D81C28" w:rsidRDefault="009F553C" w:rsidP="009F553C">
      <w:pPr>
        <w:pStyle w:val="BodyText"/>
      </w:pPr>
      <w:r w:rsidRPr="00D81C28">
        <w:t>Text-mining the CMS on 23 March 2016 which yielded:</w:t>
      </w:r>
    </w:p>
    <w:p w14:paraId="45155725" w14:textId="77777777" w:rsidR="009F553C" w:rsidRPr="00D81C28" w:rsidRDefault="009F553C" w:rsidP="00181F61">
      <w:pPr>
        <w:pStyle w:val="BodyText"/>
        <w:numPr>
          <w:ilvl w:val="0"/>
          <w:numId w:val="9"/>
        </w:numPr>
        <w:spacing w:after="0"/>
        <w:ind w:left="714" w:hanging="357"/>
      </w:pPr>
      <w:r w:rsidRPr="00D81C28">
        <w:t xml:space="preserve">1569 documents; </w:t>
      </w:r>
    </w:p>
    <w:p w14:paraId="5EBCF99C" w14:textId="77777777" w:rsidR="009F553C" w:rsidRPr="00D81C28" w:rsidRDefault="009F553C" w:rsidP="00181F61">
      <w:pPr>
        <w:pStyle w:val="BodyText"/>
        <w:numPr>
          <w:ilvl w:val="0"/>
          <w:numId w:val="9"/>
        </w:numPr>
        <w:ind w:left="714" w:hanging="357"/>
      </w:pPr>
      <w:r w:rsidRPr="00D81C28">
        <w:t>698 readable documents (pdf, doc, docx);</w:t>
      </w:r>
    </w:p>
    <w:p w14:paraId="12C0C757" w14:textId="77777777" w:rsidR="009F553C" w:rsidRPr="00D81C28" w:rsidRDefault="009F553C" w:rsidP="009F553C">
      <w:pPr>
        <w:pStyle w:val="BodyText"/>
      </w:pPr>
      <w:r w:rsidRPr="00D81C28">
        <w:t>Review of the 5000 single-word from analysis of the CMS, semi-automated using Perl scripts of the results by two researchers to determine whether the single-word in question was one of the following:</w:t>
      </w:r>
    </w:p>
    <w:p w14:paraId="08AC1D24" w14:textId="77777777" w:rsidR="009F553C" w:rsidRPr="00D81C28" w:rsidRDefault="009F553C" w:rsidP="009F553C">
      <w:pPr>
        <w:pStyle w:val="Bullet"/>
      </w:pPr>
      <w:r w:rsidRPr="00D81C28">
        <w:t>possibly project terminology - requiring definition;</w:t>
      </w:r>
    </w:p>
    <w:p w14:paraId="4DE69AF6" w14:textId="77777777" w:rsidR="009F553C" w:rsidRPr="00D81C28" w:rsidRDefault="009F553C" w:rsidP="009F553C">
      <w:pPr>
        <w:pStyle w:val="Bullet"/>
      </w:pPr>
      <w:r w:rsidRPr="00D81C28">
        <w:t>nonsense term – spelling error or invalid grammatically, or</w:t>
      </w:r>
    </w:p>
    <w:p w14:paraId="22D3A1A4" w14:textId="77777777" w:rsidR="009F553C" w:rsidRPr="00D81C28" w:rsidRDefault="009F553C" w:rsidP="009F553C">
      <w:pPr>
        <w:pStyle w:val="Bullet"/>
        <w:spacing w:after="120"/>
      </w:pPr>
      <w:r w:rsidRPr="00D81C28">
        <w:t>common-sense term - not requiring any definition.</w:t>
      </w:r>
    </w:p>
    <w:p w14:paraId="2BECD4FD" w14:textId="77777777" w:rsidR="009F553C" w:rsidRPr="00D81C28" w:rsidRDefault="009F553C" w:rsidP="009F553C">
      <w:pPr>
        <w:pStyle w:val="BodyText"/>
        <w:spacing w:after="0"/>
      </w:pPr>
      <w:r w:rsidRPr="00D81C28">
        <w:t>Two researchers were used in order to more accurately if a term was truly one of the above. Categorisations of single-words were only accepted if both researchers were in accord.</w:t>
      </w:r>
    </w:p>
    <w:p w14:paraId="37B3C188" w14:textId="77777777" w:rsidR="009F553C" w:rsidRPr="00D81C28" w:rsidRDefault="009F553C" w:rsidP="009F553C">
      <w:pPr>
        <w:pStyle w:val="Heading3"/>
      </w:pPr>
      <w:r w:rsidRPr="00D81C28">
        <w:t>Method of construction</w:t>
      </w:r>
    </w:p>
    <w:p w14:paraId="06144D29" w14:textId="77777777" w:rsidR="009F553C" w:rsidRPr="00D81C28" w:rsidRDefault="009F553C" w:rsidP="009F553C">
      <w:r w:rsidRPr="00D81C28">
        <w:t xml:space="preserve">Although incomplete the method of construction was to emulate that described in section </w:t>
      </w:r>
      <w:r w:rsidRPr="00D81C28">
        <w:fldChar w:fldCharType="begin"/>
      </w:r>
      <w:r w:rsidRPr="00D81C28">
        <w:instrText xml:space="preserve"> REF _Ref469849344 \r \h </w:instrText>
      </w:r>
      <w:r w:rsidRPr="00D81C28">
        <w:fldChar w:fldCharType="separate"/>
      </w:r>
      <w:r w:rsidR="000F2DB1" w:rsidRPr="00D81C28">
        <w:t>3.1.4</w:t>
      </w:r>
      <w:r w:rsidRPr="00D81C28">
        <w:fldChar w:fldCharType="end"/>
      </w:r>
      <w:r w:rsidRPr="00D81C28">
        <w:t>.</w:t>
      </w:r>
    </w:p>
    <w:p w14:paraId="53E0CDB3" w14:textId="77777777" w:rsidR="009F553C" w:rsidRPr="00D81C28" w:rsidRDefault="009F553C" w:rsidP="009F553C">
      <w:pPr>
        <w:pStyle w:val="Heading3"/>
      </w:pPr>
      <w:r w:rsidRPr="00D81C28">
        <w:t>Results</w:t>
      </w:r>
    </w:p>
    <w:p w14:paraId="72402185" w14:textId="77777777" w:rsidR="009F553C" w:rsidRPr="00D81C28" w:rsidRDefault="009F553C" w:rsidP="00052DF4">
      <w:pPr>
        <w:pStyle w:val="Bullet"/>
        <w:numPr>
          <w:ilvl w:val="0"/>
          <w:numId w:val="0"/>
        </w:numPr>
        <w:spacing w:after="120"/>
      </w:pPr>
      <w:r w:rsidRPr="00D81C28">
        <w:t xml:space="preserve">The high-frequency single-word ontology denoted the “single-words-frequency” ontology containing </w:t>
      </w:r>
      <w:r w:rsidR="00052DF4" w:rsidRPr="00D81C28">
        <w:t xml:space="preserve">single </w:t>
      </w:r>
      <w:r w:rsidRPr="00D81C28">
        <w:t>words of high-frequency and low-familiarity.</w:t>
      </w:r>
    </w:p>
    <w:p w14:paraId="2152CED3" w14:textId="77777777" w:rsidR="00D7477D" w:rsidRPr="00D81C28" w:rsidRDefault="00D7477D" w:rsidP="00D7477D">
      <w:pPr>
        <w:pStyle w:val="BodyText"/>
      </w:pPr>
      <w:r w:rsidRPr="00D81C28">
        <w:t xml:space="preserve">This is where we expected to find the single-words terminology of the project, as per the explanation in section </w:t>
      </w:r>
      <w:r w:rsidRPr="00D81C28">
        <w:fldChar w:fldCharType="begin"/>
      </w:r>
      <w:r w:rsidRPr="00D81C28">
        <w:instrText xml:space="preserve"> REF _Ref468890649 \r \h  \* MERGEFORMAT </w:instrText>
      </w:r>
      <w:r w:rsidRPr="00D81C28">
        <w:fldChar w:fldCharType="separate"/>
      </w:r>
      <w:r w:rsidR="000F2DB1" w:rsidRPr="00D81C28">
        <w:t>3.3</w:t>
      </w:r>
      <w:r w:rsidRPr="00D81C28">
        <w:fldChar w:fldCharType="end"/>
      </w:r>
      <w:r w:rsidRPr="00D81C28">
        <w:t xml:space="preserve">. As it stands this ontology contains </w:t>
      </w:r>
      <w:r w:rsidR="00CE17EE" w:rsidRPr="00D81C28">
        <w:t>691</w:t>
      </w:r>
      <w:r w:rsidRPr="00D81C28">
        <w:t xml:space="preserve"> single words defined as individuals in the </w:t>
      </w:r>
      <w:r w:rsidRPr="00D81C28">
        <w:rPr>
          <w:b/>
          <w:i/>
        </w:rPr>
        <w:t>metadata</w:t>
      </w:r>
      <w:r w:rsidRPr="00D81C28">
        <w:t xml:space="preserve"> class </w:t>
      </w:r>
      <w:r w:rsidRPr="00D81C28">
        <w:rPr>
          <w:rStyle w:val="CodeChar"/>
        </w:rPr>
        <w:t>Term</w:t>
      </w:r>
      <w:r w:rsidRPr="00D81C28">
        <w:t xml:space="preserve">. </w:t>
      </w:r>
    </w:p>
    <w:p w14:paraId="00D53086" w14:textId="09EB445D" w:rsidR="00D7477D" w:rsidRPr="00D81C28" w:rsidRDefault="00052DF4" w:rsidP="00052DF4">
      <w:pPr>
        <w:pStyle w:val="Bullet"/>
        <w:numPr>
          <w:ilvl w:val="0"/>
          <w:numId w:val="0"/>
        </w:numPr>
      </w:pPr>
      <w:r w:rsidRPr="00D81C28">
        <w:t xml:space="preserve">A full listing of the incomplete ontology, </w:t>
      </w:r>
      <w:r w:rsidRPr="00D81C28">
        <w:rPr>
          <w:b/>
          <w:i/>
        </w:rPr>
        <w:t>single-word-frequency</w:t>
      </w:r>
      <w:r w:rsidRPr="00D81C28">
        <w:t xml:space="preserve"> may be found on GitHub</w:t>
      </w:r>
      <w:r w:rsidR="00227EBF">
        <w:t xml:space="preserve"> at</w:t>
      </w:r>
      <w:r w:rsidRPr="00D81C28">
        <w:t xml:space="preserve"> </w:t>
      </w:r>
      <w:hyperlink r:id="rId49" w:history="1">
        <w:r w:rsidR="00227EBF">
          <w:rPr>
            <w:rStyle w:val="Hyperlink"/>
          </w:rPr>
          <w:t>https://github.com/DougSalt/GLAMURS/blob/master/ontologies/top-down%20ontologies/high%20frequency%20terms%20ontology/single-words-frequency.owl</w:t>
        </w:r>
      </w:hyperlink>
      <w:r w:rsidRPr="00D81C28">
        <w:t>.</w:t>
      </w:r>
    </w:p>
    <w:p w14:paraId="0DB33D2E" w14:textId="77777777" w:rsidR="009F553C" w:rsidRPr="00D81C28" w:rsidRDefault="009F553C" w:rsidP="009F553C">
      <w:pPr>
        <w:pStyle w:val="Heading3"/>
      </w:pPr>
      <w:r w:rsidRPr="00D81C28">
        <w:t>Discussion points</w:t>
      </w:r>
    </w:p>
    <w:p w14:paraId="303EBF8A" w14:textId="37CF6F34" w:rsidR="00CE17EE" w:rsidRPr="00D81C28" w:rsidRDefault="00CE17EE" w:rsidP="00CE17EE">
      <w:r w:rsidRPr="00D81C28">
        <w:t>There</w:t>
      </w:r>
      <w:r w:rsidR="00AA7086">
        <w:t xml:space="preserve"> </w:t>
      </w:r>
      <w:r w:rsidRPr="00D81C28">
        <w:t xml:space="preserve">is not much to say here and no analysis was performed on the incomplete ontology, other than we would have expected at least some commonality between this ontology and the single words from the </w:t>
      </w:r>
      <w:r w:rsidRPr="00D81C28">
        <w:rPr>
          <w:b/>
          <w:i/>
        </w:rPr>
        <w:t>glossary</w:t>
      </w:r>
      <w:r w:rsidRPr="00D81C28">
        <w:t xml:space="preserve">, the </w:t>
      </w:r>
      <w:r w:rsidRPr="00D81C28">
        <w:rPr>
          <w:b/>
          <w:i/>
        </w:rPr>
        <w:t>expert</w:t>
      </w:r>
      <w:r w:rsidRPr="00D81C28">
        <w:t xml:space="preserve"> and the </w:t>
      </w:r>
      <w:r w:rsidRPr="00D81C28">
        <w:rPr>
          <w:b/>
          <w:i/>
        </w:rPr>
        <w:t>questionnaire</w:t>
      </w:r>
      <w:r w:rsidRPr="00D81C28">
        <w:t xml:space="preserve"> ontologies.</w:t>
      </w:r>
    </w:p>
    <w:p w14:paraId="7246EE74" w14:textId="77777777" w:rsidR="007C1EAD" w:rsidRPr="00D81C28" w:rsidRDefault="007C1EAD">
      <w:pPr>
        <w:pStyle w:val="Heading2"/>
      </w:pPr>
      <w:bookmarkStart w:id="92" w:name="_Ref469927213"/>
      <w:bookmarkStart w:id="93" w:name="_Toc470076443"/>
      <w:r w:rsidRPr="00D81C28">
        <w:t>The glossary ontology</w:t>
      </w:r>
      <w:bookmarkEnd w:id="92"/>
      <w:bookmarkEnd w:id="93"/>
    </w:p>
    <w:p w14:paraId="2636CE1E" w14:textId="77777777" w:rsidR="007C1EAD" w:rsidRPr="00D81C28" w:rsidRDefault="007C1EAD" w:rsidP="007C1EAD">
      <w:pPr>
        <w:pStyle w:val="Heading3"/>
      </w:pPr>
      <w:r w:rsidRPr="00D81C28">
        <w:t>Introduction</w:t>
      </w:r>
    </w:p>
    <w:p w14:paraId="1F8E1B69" w14:textId="77777777" w:rsidR="00022A87" w:rsidRPr="00D81C28" w:rsidRDefault="00022A87" w:rsidP="00022A87">
      <w:pPr>
        <w:pStyle w:val="BodyText"/>
      </w:pPr>
      <w:r w:rsidRPr="00D81C28">
        <w:t xml:space="preserve">This ontology is denoted the </w:t>
      </w:r>
      <w:r w:rsidRPr="00D81C28">
        <w:rPr>
          <w:b/>
          <w:i/>
        </w:rPr>
        <w:t>glossary</w:t>
      </w:r>
      <w:r w:rsidRPr="00D81C28">
        <w:rPr>
          <w:b/>
        </w:rPr>
        <w:t xml:space="preserve"> </w:t>
      </w:r>
      <w:r w:rsidRPr="00D81C28">
        <w:t xml:space="preserve">ontology for both its filename, </w:t>
      </w:r>
      <w:r w:rsidRPr="00D81C28">
        <w:rPr>
          <w:rStyle w:val="CodeChar"/>
        </w:rPr>
        <w:t>glossary.owl</w:t>
      </w:r>
      <w:r w:rsidRPr="00D81C28">
        <w:t xml:space="preserve"> and namespace.</w:t>
      </w:r>
    </w:p>
    <w:p w14:paraId="29BE3BB3" w14:textId="4E5CAEF4" w:rsidR="00D7477D" w:rsidRPr="00D81C28" w:rsidRDefault="00D7477D" w:rsidP="00022A87">
      <w:pPr>
        <w:pStyle w:val="BodyText"/>
      </w:pPr>
      <w:r w:rsidRPr="00D81C28">
        <w:t xml:space="preserve">This ontology would include terms from the actual GLAMURS glossary </w:t>
      </w:r>
      <w:r w:rsidRPr="00D81C28">
        <w:fldChar w:fldCharType="begin"/>
      </w:r>
      <w:r w:rsidR="001833CF">
        <w:instrText xml:space="preserve"> ADDIN ZOTERO_ITEM CSL_CITATION {"citationID":"1srlc9d5pc","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Pr="00D81C28">
        <w:fldChar w:fldCharType="separate"/>
      </w:r>
      <w:r w:rsidR="001833CF" w:rsidRPr="001833CF">
        <w:rPr>
          <w:rFonts w:cs="Arial"/>
          <w:szCs w:val="24"/>
        </w:rPr>
        <w:t>(‘“Green Lifestyles, Alternative Models and Upscaling Regional Sustainability” Glossary’ 2015)</w:t>
      </w:r>
      <w:r w:rsidRPr="00D81C28">
        <w:fldChar w:fldCharType="end"/>
      </w:r>
      <w:r w:rsidR="00CE17EE" w:rsidRPr="00D81C28">
        <w:t xml:space="preserve"> </w:t>
      </w:r>
      <w:r w:rsidRPr="00D81C28">
        <w:t>that were found to be in use in the corpus of the GLAMURS documentation.</w:t>
      </w:r>
    </w:p>
    <w:p w14:paraId="0205107B" w14:textId="77777777" w:rsidR="00052DF4" w:rsidRPr="00D81C28" w:rsidRDefault="00052DF4" w:rsidP="00052DF4">
      <w:pPr>
        <w:pStyle w:val="Heading3"/>
      </w:pPr>
      <w:r w:rsidRPr="00D81C28">
        <w:t>Purpose and relationship with other ontologies</w:t>
      </w:r>
    </w:p>
    <w:p w14:paraId="1755F8FB" w14:textId="2D9D4F49" w:rsidR="00052DF4" w:rsidRPr="00D81C28" w:rsidRDefault="00052DF4" w:rsidP="00052DF4">
      <w:r w:rsidRPr="00D81C28">
        <w:t>High-frequency single-words and word-groups with low-familiarity mined from the GLAMURS content-management system, Alfresco. n</w:t>
      </w:r>
    </w:p>
    <w:p w14:paraId="583D74CD" w14:textId="77777777" w:rsidR="00052DF4" w:rsidRPr="00D81C28" w:rsidRDefault="00052DF4" w:rsidP="00052DF4">
      <w:r w:rsidRPr="00D81C28">
        <w:t>The aim was to include this ontology in the aggregation of ontologies that would have made up the top-down view of the project. Because this ontology was not completed then it takes no part in the final GLAMURS ontology.</w:t>
      </w:r>
    </w:p>
    <w:p w14:paraId="48B6AF1E" w14:textId="77777777" w:rsidR="00052DF4" w:rsidRPr="00D81C28" w:rsidRDefault="00052DF4" w:rsidP="00052DF4">
      <w:r w:rsidRPr="00D81C28">
        <w:t xml:space="preserve">The ontology includes the </w:t>
      </w:r>
      <w:r w:rsidRPr="00D81C28">
        <w:rPr>
          <w:b/>
          <w:i/>
        </w:rPr>
        <w:t>metadata</w:t>
      </w:r>
      <w:r w:rsidRPr="00D81C28">
        <w:t xml:space="preserve"> and </w:t>
      </w:r>
      <w:r w:rsidRPr="00D81C28">
        <w:rPr>
          <w:b/>
          <w:i/>
        </w:rPr>
        <w:t xml:space="preserve">integration </w:t>
      </w:r>
      <w:r w:rsidRPr="00D81C28">
        <w:t>ontologies which are included in any top-down ontology as a matter of course for their development.</w:t>
      </w:r>
    </w:p>
    <w:p w14:paraId="2368F927" w14:textId="77777777" w:rsidR="00052DF4" w:rsidRPr="00D81C28" w:rsidRDefault="00052DF4" w:rsidP="00052DF4">
      <w:pPr>
        <w:pStyle w:val="Heading3"/>
      </w:pPr>
      <w:bookmarkStart w:id="94" w:name="_Ref469900917"/>
      <w:r w:rsidRPr="00D81C28">
        <w:t>Data used by the ontology</w:t>
      </w:r>
      <w:bookmarkEnd w:id="94"/>
    </w:p>
    <w:p w14:paraId="0D2B0C30" w14:textId="77777777" w:rsidR="00052DF4" w:rsidRPr="00D81C28" w:rsidRDefault="00052DF4" w:rsidP="00052DF4">
      <w:pPr>
        <w:pStyle w:val="BodyText"/>
      </w:pPr>
      <w:r w:rsidRPr="00D81C28">
        <w:t>Text-mining the CMS on 23 March 2016 which yielded:</w:t>
      </w:r>
    </w:p>
    <w:p w14:paraId="477F37B2" w14:textId="77777777" w:rsidR="00052DF4" w:rsidRPr="00D81C28" w:rsidRDefault="00052DF4" w:rsidP="00181F61">
      <w:pPr>
        <w:pStyle w:val="BodyText"/>
        <w:numPr>
          <w:ilvl w:val="0"/>
          <w:numId w:val="9"/>
        </w:numPr>
        <w:spacing w:after="0"/>
        <w:ind w:left="714" w:hanging="357"/>
      </w:pPr>
      <w:r w:rsidRPr="00D81C28">
        <w:t xml:space="preserve">1569 documents; </w:t>
      </w:r>
    </w:p>
    <w:p w14:paraId="76889295" w14:textId="77777777" w:rsidR="00052DF4" w:rsidRPr="00D81C28" w:rsidRDefault="00052DF4" w:rsidP="00181F61">
      <w:pPr>
        <w:pStyle w:val="BodyText"/>
        <w:numPr>
          <w:ilvl w:val="0"/>
          <w:numId w:val="9"/>
        </w:numPr>
        <w:ind w:left="714" w:hanging="357"/>
      </w:pPr>
      <w:r w:rsidRPr="00D81C28">
        <w:t>698 readable documents (pdf, doc, docx);</w:t>
      </w:r>
    </w:p>
    <w:p w14:paraId="706C660C" w14:textId="0DEB1774" w:rsidR="00D72CFB" w:rsidRPr="00D81C28" w:rsidRDefault="00D7477D" w:rsidP="00D72CFB">
      <w:pPr>
        <w:pStyle w:val="BodyText"/>
      </w:pPr>
      <w:r w:rsidRPr="00D81C28">
        <w:t>A l</w:t>
      </w:r>
      <w:r w:rsidR="00D72CFB" w:rsidRPr="00D81C28">
        <w:t xml:space="preserve">ist of single words and word groups were compiled from the actual GLAMURS glossary </w:t>
      </w:r>
      <w:r w:rsidRPr="00D81C28">
        <w:fldChar w:fldCharType="begin"/>
      </w:r>
      <w:r w:rsidR="001833CF">
        <w:instrText xml:space="preserve"> ADDIN ZOTERO_ITEM CSL_CITATION {"citationID":"19vr4g0g05","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Pr="00D81C28">
        <w:fldChar w:fldCharType="separate"/>
      </w:r>
      <w:r w:rsidR="001833CF" w:rsidRPr="001833CF">
        <w:rPr>
          <w:rFonts w:cs="Arial"/>
          <w:szCs w:val="24"/>
        </w:rPr>
        <w:t>(‘“Green Lifestyles, Alternative Models and Upscaling Regional Sustainability” Glossary’ 2015)</w:t>
      </w:r>
      <w:r w:rsidRPr="00D81C28">
        <w:fldChar w:fldCharType="end"/>
      </w:r>
      <w:r w:rsidRPr="00D81C28">
        <w:t xml:space="preserve"> and these words were checked against the above mined documentation to</w:t>
      </w:r>
      <w:r w:rsidR="00D72CFB" w:rsidRPr="00D81C28">
        <w:t xml:space="preserve"> see if they had reasonable frequency of usage and low familiarity. </w:t>
      </w:r>
    </w:p>
    <w:p w14:paraId="0993C762" w14:textId="77777777" w:rsidR="00052DF4" w:rsidRPr="00D81C28" w:rsidRDefault="00052DF4" w:rsidP="00052DF4">
      <w:pPr>
        <w:pStyle w:val="Heading3"/>
      </w:pPr>
      <w:bookmarkStart w:id="95" w:name="_Ref469900930"/>
      <w:r w:rsidRPr="00D81C28">
        <w:t>Method of construction</w:t>
      </w:r>
      <w:bookmarkEnd w:id="95"/>
    </w:p>
    <w:p w14:paraId="0554B92C" w14:textId="77777777" w:rsidR="00052DF4" w:rsidRPr="00D81C28" w:rsidRDefault="00052DF4" w:rsidP="00052DF4">
      <w:r w:rsidRPr="00D81C28">
        <w:t xml:space="preserve">Although incomplete the method of construction was to emulate that described in section </w:t>
      </w:r>
      <w:r w:rsidRPr="00D81C28">
        <w:fldChar w:fldCharType="begin"/>
      </w:r>
      <w:r w:rsidRPr="00D81C28">
        <w:instrText xml:space="preserve"> REF _Ref469849344 \r \h </w:instrText>
      </w:r>
      <w:r w:rsidRPr="00D81C28">
        <w:fldChar w:fldCharType="separate"/>
      </w:r>
      <w:r w:rsidR="000F2DB1" w:rsidRPr="00D81C28">
        <w:t>3.1.4</w:t>
      </w:r>
      <w:r w:rsidRPr="00D81C28">
        <w:fldChar w:fldCharType="end"/>
      </w:r>
      <w:r w:rsidRPr="00D81C28">
        <w:t>.</w:t>
      </w:r>
    </w:p>
    <w:p w14:paraId="1E5073CD" w14:textId="77777777" w:rsidR="00052DF4" w:rsidRPr="00D81C28" w:rsidRDefault="00052DF4" w:rsidP="00052DF4">
      <w:pPr>
        <w:pStyle w:val="Heading3"/>
      </w:pPr>
      <w:r w:rsidRPr="00D81C28">
        <w:t>Results</w:t>
      </w:r>
    </w:p>
    <w:p w14:paraId="0F773666" w14:textId="0ED9D585" w:rsidR="00D72CFB" w:rsidRPr="00D81C28" w:rsidRDefault="00D72CFB" w:rsidP="00D72CFB">
      <w:pPr>
        <w:pStyle w:val="BodyText"/>
      </w:pPr>
      <w:r w:rsidRPr="00D81C28">
        <w:t xml:space="preserve">We would have expected to find all the terms of the glossary in the lists produced from section </w:t>
      </w:r>
      <w:r w:rsidRPr="00D81C28">
        <w:fldChar w:fldCharType="begin"/>
      </w:r>
      <w:r w:rsidRPr="00D81C28">
        <w:instrText xml:space="preserve"> REF _Ref469900917 \r \h </w:instrText>
      </w:r>
      <w:r w:rsidRPr="00D81C28">
        <w:fldChar w:fldCharType="separate"/>
      </w:r>
      <w:r w:rsidR="000F2DB1" w:rsidRPr="00D81C28">
        <w:t>3.6.3</w:t>
      </w:r>
      <w:r w:rsidRPr="00D81C28">
        <w:fldChar w:fldCharType="end"/>
      </w:r>
      <w:r w:rsidRPr="00D81C28">
        <w:t xml:space="preserve"> and </w:t>
      </w:r>
      <w:r w:rsidRPr="00D81C28">
        <w:fldChar w:fldCharType="begin"/>
      </w:r>
      <w:r w:rsidRPr="00D81C28">
        <w:instrText xml:space="preserve"> REF _Ref469900930 \r \h </w:instrText>
      </w:r>
      <w:r w:rsidRPr="00D81C28">
        <w:fldChar w:fldCharType="separate"/>
      </w:r>
      <w:r w:rsidR="000F2DB1" w:rsidRPr="00D81C28">
        <w:t>3.6.4</w:t>
      </w:r>
      <w:r w:rsidRPr="00D81C28">
        <w:fldChar w:fldCharType="end"/>
      </w:r>
      <w:r w:rsidR="008B5764" w:rsidRPr="00D81C28">
        <w:t xml:space="preserve"> but only found 41 of 61</w:t>
      </w:r>
      <w:r w:rsidRPr="00D81C28">
        <w:t xml:space="preserve"> single words in use by text analysis from the actual GLAMURS glossary </w:t>
      </w:r>
      <w:r w:rsidR="00D7477D" w:rsidRPr="00D81C28">
        <w:fldChar w:fldCharType="begin"/>
      </w:r>
      <w:r w:rsidR="001833CF">
        <w:instrText xml:space="preserve"> ADDIN ZOTERO_ITEM CSL_CITATION {"citationID":"hi8of76d1","properties":{"formattedCitation":"{\\rtf (\\uc0\\u8216{}\\uc0\\u8220{}Green Lifestyles, Alternative Models and Upscaling Regional Sustainability\\uc0\\u8221{} Glossary\\uc0\\u8217{} 2015)}","plainCitation":"(‘“Green Lifestyles, Alternative Models and Upscaling Regional Sustainability” Glossary’ 2015)"},"citationItems":[{"id":300,"uris":["http://zotero.org/users/3373081/items/TDTJG8KX"],"uri":["http://zotero.org/users/3373081/items/TDTJG8KX"],"itemData":{"id":300,"type":"report","title":"'Green Lifestyles, Alternative Models and Upscaling Regional Sustainability' Glossary","abstract":"GLAMURS Definitions and Concepts releated to the connection between empirical research and modelling in the different microeconomic, macroeconomic and agent frameworks.","URL":"https://documenta.udc.es/share/page/site/glamurs/document-details?nodeRef=workspace://SpacesStore/753c5c78-9fcb-45eb-8024-fe1212dfc8fc","issued":{"date-parts":[["2015",8]]},"accessed":{"date-parts":[["2016",12,7]]}}}],"schema":"https://github.com/citation-style-language/schema/raw/master/csl-citation.json"} </w:instrText>
      </w:r>
      <w:r w:rsidR="00D7477D" w:rsidRPr="00D81C28">
        <w:fldChar w:fldCharType="separate"/>
      </w:r>
      <w:r w:rsidR="001833CF" w:rsidRPr="001833CF">
        <w:rPr>
          <w:rFonts w:cs="Arial"/>
          <w:szCs w:val="24"/>
        </w:rPr>
        <w:t>(‘“Green Lifestyles, Alternative Models and Upscaling Regional Sustainability” Glossary’ 2015)</w:t>
      </w:r>
      <w:r w:rsidR="00D7477D" w:rsidRPr="00D81C28">
        <w:fldChar w:fldCharType="end"/>
      </w:r>
      <w:r w:rsidRPr="00D81C28">
        <w:t>. Similarl</w:t>
      </w:r>
      <w:r w:rsidR="008B5764" w:rsidRPr="00D81C28">
        <w:t>y with word groups only 23 of 116</w:t>
      </w:r>
      <w:r w:rsidR="00AA7086">
        <w:t xml:space="preserve"> </w:t>
      </w:r>
      <w:r w:rsidRPr="00D81C28">
        <w:t>word groups from the same glossary were found to be in common use.</w:t>
      </w:r>
    </w:p>
    <w:p w14:paraId="6B6E9FFF" w14:textId="0902DD63" w:rsidR="00052DF4" w:rsidRPr="00D81C28" w:rsidRDefault="00052DF4" w:rsidP="00052DF4">
      <w:pPr>
        <w:pStyle w:val="Bullet"/>
        <w:numPr>
          <w:ilvl w:val="0"/>
          <w:numId w:val="0"/>
        </w:numPr>
      </w:pPr>
      <w:r w:rsidRPr="00D81C28">
        <w:t xml:space="preserve">A full listing of the incomplete ontology, </w:t>
      </w:r>
      <w:r w:rsidRPr="00D81C28">
        <w:rPr>
          <w:b/>
          <w:i/>
        </w:rPr>
        <w:t>glossary</w:t>
      </w:r>
      <w:r w:rsidRPr="00D81C28">
        <w:t xml:space="preserve"> may be found on GitHub</w:t>
      </w:r>
      <w:r w:rsidR="00227EBF">
        <w:t xml:space="preserve"> at</w:t>
      </w:r>
      <w:r w:rsidRPr="00D81C28">
        <w:t xml:space="preserve"> </w:t>
      </w:r>
      <w:hyperlink r:id="rId50" w:history="1">
        <w:r w:rsidR="00227EBF">
          <w:rPr>
            <w:rStyle w:val="Hyperlink"/>
          </w:rPr>
          <w:t>https://github.com/DougSalt/GLAMURS/blob/master/ontologies/top-down%20ontologies/glossary%20ontology/glossary.owl</w:t>
        </w:r>
      </w:hyperlink>
      <w:r w:rsidRPr="00D81C28">
        <w:t>.</w:t>
      </w:r>
    </w:p>
    <w:p w14:paraId="0DFCFBA4" w14:textId="77777777" w:rsidR="00D72CFB" w:rsidRPr="00D81C28" w:rsidRDefault="00D72CFB" w:rsidP="00D72CFB">
      <w:pPr>
        <w:pStyle w:val="Heading3"/>
      </w:pPr>
      <w:r w:rsidRPr="00D81C28">
        <w:t>Discussion points</w:t>
      </w:r>
    </w:p>
    <w:p w14:paraId="3D4E7BC0" w14:textId="77777777" w:rsidR="00070FED" w:rsidRPr="00D81C28" w:rsidRDefault="00070FED" w:rsidP="00070FED">
      <w:r w:rsidRPr="00D81C28">
        <w:t>This ontology is incomplete.</w:t>
      </w:r>
    </w:p>
    <w:p w14:paraId="06EE3EEF" w14:textId="13CBD18D" w:rsidR="00052DF4" w:rsidRPr="00D81C28" w:rsidRDefault="008B5764" w:rsidP="00052DF4">
      <w:pPr>
        <w:pStyle w:val="Bullet"/>
        <w:numPr>
          <w:ilvl w:val="0"/>
          <w:numId w:val="0"/>
        </w:numPr>
      </w:pPr>
      <w:r w:rsidRPr="00D81C28">
        <w:t>Seemingly only 67</w:t>
      </w:r>
      <w:r w:rsidR="00D7477D" w:rsidRPr="00D81C28">
        <w:t xml:space="preserve">% of single words from the actual GLAMURS glossary were used, and </w:t>
      </w:r>
      <w:r w:rsidRPr="00D81C28">
        <w:t>20</w:t>
      </w:r>
      <w:r w:rsidR="00D7477D" w:rsidRPr="00D81C28">
        <w:t>% of word groups were used from the same source. Even though this ontology was not completed, this provides empirical evidence that even with the best of intentions a project glossary will not always indicate the true ontology of a project.</w:t>
      </w:r>
    </w:p>
    <w:p w14:paraId="7CF1038E" w14:textId="77777777" w:rsidR="00FC7734" w:rsidRPr="00D81C28" w:rsidRDefault="00FC7734" w:rsidP="00FC7734">
      <w:pPr>
        <w:pStyle w:val="Heading2"/>
      </w:pPr>
      <w:bookmarkStart w:id="96" w:name="_Ref469929278"/>
      <w:bookmarkStart w:id="97" w:name="_Toc470076444"/>
      <w:r w:rsidRPr="00D81C28">
        <w:t>The top-down ontology</w:t>
      </w:r>
      <w:bookmarkEnd w:id="96"/>
      <w:bookmarkEnd w:id="97"/>
    </w:p>
    <w:p w14:paraId="45224949" w14:textId="77777777" w:rsidR="00FC7734" w:rsidRPr="00D81C28" w:rsidRDefault="00FC7734" w:rsidP="00FC7734">
      <w:pPr>
        <w:pStyle w:val="Heading3"/>
      </w:pPr>
      <w:r w:rsidRPr="00D81C28">
        <w:t>Introduction</w:t>
      </w:r>
    </w:p>
    <w:p w14:paraId="4F62422C" w14:textId="77777777" w:rsidR="00637249" w:rsidRPr="00D81C28" w:rsidRDefault="00637249" w:rsidP="00637249">
      <w:pPr>
        <w:pStyle w:val="BodyText"/>
      </w:pPr>
      <w:r w:rsidRPr="00D81C28">
        <w:t xml:space="preserve">This ontology is denoted the </w:t>
      </w:r>
      <w:r w:rsidRPr="00D81C28">
        <w:rPr>
          <w:b/>
          <w:i/>
        </w:rPr>
        <w:t>top-down</w:t>
      </w:r>
      <w:r w:rsidRPr="00D81C28">
        <w:rPr>
          <w:b/>
        </w:rPr>
        <w:t xml:space="preserve"> </w:t>
      </w:r>
      <w:r w:rsidRPr="00D81C28">
        <w:t xml:space="preserve">ontology for both its filename, </w:t>
      </w:r>
      <w:r w:rsidRPr="00D81C28">
        <w:rPr>
          <w:rStyle w:val="CodeChar"/>
        </w:rPr>
        <w:t>top-down.owl</w:t>
      </w:r>
      <w:r w:rsidRPr="00D81C28">
        <w:t xml:space="preserve"> and namespace.</w:t>
      </w:r>
    </w:p>
    <w:p w14:paraId="079164DC" w14:textId="11C69AF9" w:rsidR="00CE17EE" w:rsidRPr="00D81C28" w:rsidRDefault="00CE17EE" w:rsidP="00CE17EE">
      <w:pPr>
        <w:pStyle w:val="BodyText"/>
      </w:pPr>
      <w:r w:rsidRPr="00D81C28">
        <w:t xml:space="preserve">This </w:t>
      </w:r>
      <w:r w:rsidR="00BC7DB5">
        <w:t>subsection</w:t>
      </w:r>
      <w:r w:rsidRPr="00D81C28">
        <w:t xml:space="preserve"> explains the process by which the previous 3 ontologies, the common-sense core ontology,</w:t>
      </w:r>
      <w:r w:rsidR="00637249" w:rsidRPr="00D81C28">
        <w:t xml:space="preserve"> </w:t>
      </w:r>
      <w:r w:rsidR="00637249" w:rsidRPr="00D81C28">
        <w:rPr>
          <w:b/>
          <w:i/>
        </w:rPr>
        <w:t>core</w:t>
      </w:r>
      <w:r w:rsidR="00637249" w:rsidRPr="00D81C28">
        <w:t>;</w:t>
      </w:r>
      <w:r w:rsidRPr="00D81C28">
        <w:t xml:space="preserve"> the online questionnaire ontology</w:t>
      </w:r>
      <w:r w:rsidR="00637249" w:rsidRPr="00D81C28">
        <w:t xml:space="preserve">, </w:t>
      </w:r>
      <w:r w:rsidR="00637249" w:rsidRPr="00D81C28">
        <w:rPr>
          <w:b/>
          <w:i/>
        </w:rPr>
        <w:t>questionnaire</w:t>
      </w:r>
      <w:r w:rsidR="00637249" w:rsidRPr="00D81C28">
        <w:t>,</w:t>
      </w:r>
      <w:r w:rsidRPr="00D81C28">
        <w:t xml:space="preserve"> and the expert-terms ontology</w:t>
      </w:r>
      <w:r w:rsidR="00637249" w:rsidRPr="00D81C28">
        <w:t xml:space="preserve">, </w:t>
      </w:r>
      <w:r w:rsidR="00637249" w:rsidRPr="00D81C28">
        <w:rPr>
          <w:b/>
          <w:i/>
        </w:rPr>
        <w:t>expert</w:t>
      </w:r>
      <w:r w:rsidRPr="00D81C28">
        <w:t xml:space="preserve"> were integrated together into one top-down ontology, sufficiently comprehensive to represent a description of the GLAMURS project based on the stated aims of the project, taking into account the documentation of the project and the initial description and specification of the project. </w:t>
      </w:r>
    </w:p>
    <w:p w14:paraId="6FD6FB59" w14:textId="77777777" w:rsidR="00FC7734" w:rsidRPr="00D81C28" w:rsidRDefault="00FC7734" w:rsidP="00FC7734">
      <w:pPr>
        <w:pStyle w:val="Heading3"/>
      </w:pPr>
      <w:r w:rsidRPr="00D81C28">
        <w:t>Purpose and relationship with other ontologies</w:t>
      </w:r>
    </w:p>
    <w:p w14:paraId="257584B6" w14:textId="77777777" w:rsidR="00FC7734" w:rsidRPr="00D81C28" w:rsidRDefault="00CE17EE" w:rsidP="00FC7734">
      <w:r w:rsidRPr="00D81C28">
        <w:t xml:space="preserve">This is the top-down view of the GLAMURS project. This is an integration of the common-sense core ontology of the project, </w:t>
      </w:r>
      <w:r w:rsidRPr="00D81C28">
        <w:rPr>
          <w:b/>
          <w:i/>
        </w:rPr>
        <w:t>core</w:t>
      </w:r>
      <w:r w:rsidRPr="00D81C28">
        <w:t xml:space="preserve"> and the two expert terminology ontologies compiled with a top-down view in mind: the expert-terms ontology, </w:t>
      </w:r>
      <w:r w:rsidRPr="00D81C28">
        <w:rPr>
          <w:b/>
          <w:i/>
        </w:rPr>
        <w:t>expert</w:t>
      </w:r>
      <w:r w:rsidR="00637249" w:rsidRPr="00D81C28">
        <w:t>.</w:t>
      </w:r>
    </w:p>
    <w:p w14:paraId="28710BDE" w14:textId="77777777" w:rsidR="00637249" w:rsidRPr="00D81C28" w:rsidRDefault="00637249" w:rsidP="00FC7734">
      <w:r w:rsidRPr="00D81C28">
        <w:t xml:space="preserve">Its relationship is the aggregation of the ontologies shown in </w:t>
      </w:r>
      <w:r w:rsidRPr="00D81C28">
        <w:fldChar w:fldCharType="begin"/>
      </w:r>
      <w:r w:rsidRPr="00D81C28">
        <w:instrText xml:space="preserve"> REF _Ref469903739 \h </w:instrText>
      </w:r>
      <w:r w:rsidRPr="00D81C28">
        <w:fldChar w:fldCharType="separate"/>
      </w:r>
      <w:r w:rsidR="000F2DB1" w:rsidRPr="00D81C28">
        <w:t>Table 6</w:t>
      </w:r>
      <w:r w:rsidRPr="00D81C28">
        <w:fldChar w:fldCharType="end"/>
      </w:r>
      <w:r w:rsidRPr="00D81C28">
        <w:t>.</w:t>
      </w:r>
    </w:p>
    <w:p w14:paraId="13E0FDA5" w14:textId="77777777" w:rsidR="00637249" w:rsidRPr="00D81C28" w:rsidRDefault="00637249" w:rsidP="00637249">
      <w:pPr>
        <w:pStyle w:val="Caption"/>
        <w:keepNext/>
      </w:pPr>
      <w:bookmarkStart w:id="98" w:name="_Ref469903739"/>
      <w:r w:rsidRPr="00D81C28">
        <w:t xml:space="preserve">Table </w:t>
      </w:r>
      <w:r w:rsidRPr="00D81C28">
        <w:fldChar w:fldCharType="begin"/>
      </w:r>
      <w:r w:rsidRPr="00D81C28">
        <w:instrText xml:space="preserve"> SEQ Table \* ARABIC </w:instrText>
      </w:r>
      <w:r w:rsidRPr="00D81C28">
        <w:fldChar w:fldCharType="separate"/>
      </w:r>
      <w:r w:rsidR="000F2DB1" w:rsidRPr="00D81C28">
        <w:t>6</w:t>
      </w:r>
      <w:r w:rsidRPr="00D81C28">
        <w:fldChar w:fldCharType="end"/>
      </w:r>
      <w:bookmarkEnd w:id="98"/>
      <w:r w:rsidRPr="00D81C28">
        <w:t xml:space="preserve"> Top-down ontology constitutio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80"/>
        <w:gridCol w:w="4006"/>
        <w:gridCol w:w="1317"/>
      </w:tblGrid>
      <w:tr w:rsidR="00637249" w:rsidRPr="00D81C28" w14:paraId="131520EE" w14:textId="77777777" w:rsidTr="00637249">
        <w:tc>
          <w:tcPr>
            <w:tcW w:w="0" w:type="auto"/>
            <w:tcBorders>
              <w:top w:val="single" w:sz="4" w:space="0" w:color="auto"/>
              <w:bottom w:val="single" w:sz="4" w:space="0" w:color="auto"/>
              <w:right w:val="single" w:sz="4" w:space="0" w:color="auto"/>
            </w:tcBorders>
          </w:tcPr>
          <w:p w14:paraId="396F6D0C" w14:textId="77777777" w:rsidR="00637249" w:rsidRPr="00D81C28" w:rsidRDefault="00637249" w:rsidP="00070FED">
            <w:pPr>
              <w:rPr>
                <w:b/>
              </w:rPr>
            </w:pPr>
            <w:r w:rsidRPr="00D81C28">
              <w:rPr>
                <w:b/>
              </w:rPr>
              <w:t>Ontology name</w:t>
            </w:r>
          </w:p>
        </w:tc>
        <w:tc>
          <w:tcPr>
            <w:tcW w:w="0" w:type="auto"/>
            <w:tcBorders>
              <w:top w:val="single" w:sz="4" w:space="0" w:color="auto"/>
              <w:left w:val="single" w:sz="4" w:space="0" w:color="auto"/>
              <w:bottom w:val="single" w:sz="4" w:space="0" w:color="auto"/>
              <w:right w:val="single" w:sz="4" w:space="0" w:color="auto"/>
            </w:tcBorders>
          </w:tcPr>
          <w:p w14:paraId="02B7317E" w14:textId="77777777" w:rsidR="00637249" w:rsidRPr="00D81C28" w:rsidRDefault="00637249" w:rsidP="00070FED">
            <w:pPr>
              <w:rPr>
                <w:b/>
              </w:rPr>
            </w:pPr>
            <w:r w:rsidRPr="00D81C28">
              <w:rPr>
                <w:b/>
              </w:rPr>
              <w:t>Contains ontologies</w:t>
            </w:r>
          </w:p>
        </w:tc>
        <w:tc>
          <w:tcPr>
            <w:tcW w:w="0" w:type="auto"/>
            <w:tcBorders>
              <w:top w:val="single" w:sz="4" w:space="0" w:color="auto"/>
              <w:left w:val="single" w:sz="4" w:space="0" w:color="auto"/>
              <w:bottom w:val="single" w:sz="4" w:space="0" w:color="auto"/>
            </w:tcBorders>
          </w:tcPr>
          <w:p w14:paraId="48F250DE" w14:textId="41A0F2EA" w:rsidR="00637249" w:rsidRPr="00D81C28" w:rsidRDefault="007018C5" w:rsidP="00070FED">
            <w:pPr>
              <w:rPr>
                <w:b/>
              </w:rPr>
            </w:pPr>
            <w:r>
              <w:rPr>
                <w:rFonts w:cs="Arial"/>
                <w:b/>
              </w:rPr>
              <w:t>§</w:t>
            </w:r>
          </w:p>
        </w:tc>
      </w:tr>
      <w:tr w:rsidR="00637249" w:rsidRPr="00D81C28" w14:paraId="453F7636" w14:textId="77777777" w:rsidTr="00637249">
        <w:tc>
          <w:tcPr>
            <w:tcW w:w="0" w:type="auto"/>
            <w:tcBorders>
              <w:top w:val="single" w:sz="4" w:space="0" w:color="auto"/>
              <w:bottom w:val="nil"/>
              <w:right w:val="single" w:sz="4" w:space="0" w:color="auto"/>
            </w:tcBorders>
          </w:tcPr>
          <w:p w14:paraId="2C9D117F" w14:textId="77777777" w:rsidR="00637249" w:rsidRPr="00D81C28" w:rsidRDefault="00637249" w:rsidP="00070FED">
            <w:pPr>
              <w:rPr>
                <w:b/>
                <w:i/>
              </w:rPr>
            </w:pPr>
            <w:r w:rsidRPr="00D81C28">
              <w:rPr>
                <w:b/>
                <w:i/>
              </w:rPr>
              <w:t>core</w:t>
            </w:r>
          </w:p>
        </w:tc>
        <w:tc>
          <w:tcPr>
            <w:tcW w:w="0" w:type="auto"/>
            <w:tcBorders>
              <w:top w:val="single" w:sz="4" w:space="0" w:color="auto"/>
              <w:left w:val="single" w:sz="4" w:space="0" w:color="auto"/>
              <w:right w:val="single" w:sz="4" w:space="0" w:color="auto"/>
            </w:tcBorders>
          </w:tcPr>
          <w:p w14:paraId="20B4F01C" w14:textId="77777777" w:rsidR="00637249" w:rsidRPr="00D81C28" w:rsidRDefault="00637249" w:rsidP="00070FED"/>
        </w:tc>
        <w:tc>
          <w:tcPr>
            <w:tcW w:w="0" w:type="auto"/>
            <w:tcBorders>
              <w:top w:val="single" w:sz="4" w:space="0" w:color="auto"/>
              <w:left w:val="single" w:sz="4" w:space="0" w:color="auto"/>
              <w:bottom w:val="nil"/>
            </w:tcBorders>
          </w:tcPr>
          <w:p w14:paraId="586C13C6" w14:textId="77777777" w:rsidR="00637249" w:rsidRPr="00D81C28" w:rsidRDefault="00637249" w:rsidP="00070FED">
            <w:r w:rsidRPr="00D81C28">
              <w:t xml:space="preserve">Section </w:t>
            </w:r>
            <w:r w:rsidRPr="00D81C28">
              <w:fldChar w:fldCharType="begin"/>
            </w:r>
            <w:r w:rsidRPr="00D81C28">
              <w:instrText xml:space="preserve"> REF _Ref469903472 \r \h  \* MERGEFORMAT </w:instrText>
            </w:r>
            <w:r w:rsidRPr="00D81C28">
              <w:fldChar w:fldCharType="separate"/>
            </w:r>
            <w:r w:rsidR="000F2DB1" w:rsidRPr="00D81C28">
              <w:t>3.1</w:t>
            </w:r>
            <w:r w:rsidRPr="00D81C28">
              <w:fldChar w:fldCharType="end"/>
            </w:r>
          </w:p>
        </w:tc>
      </w:tr>
      <w:tr w:rsidR="00637249" w:rsidRPr="00D81C28" w14:paraId="64295F05" w14:textId="77777777" w:rsidTr="00637249">
        <w:tc>
          <w:tcPr>
            <w:tcW w:w="0" w:type="auto"/>
            <w:tcBorders>
              <w:top w:val="nil"/>
              <w:bottom w:val="nil"/>
              <w:right w:val="single" w:sz="4" w:space="0" w:color="auto"/>
            </w:tcBorders>
          </w:tcPr>
          <w:p w14:paraId="2EA6C2F2" w14:textId="77777777" w:rsidR="00637249" w:rsidRPr="00D81C28" w:rsidRDefault="00637249" w:rsidP="00070FED">
            <w:pPr>
              <w:rPr>
                <w:b/>
                <w:i/>
              </w:rPr>
            </w:pPr>
            <w:r w:rsidRPr="00D81C28">
              <w:rPr>
                <w:b/>
                <w:i/>
              </w:rPr>
              <w:t>mirror-core</w:t>
            </w:r>
          </w:p>
        </w:tc>
        <w:tc>
          <w:tcPr>
            <w:tcW w:w="0" w:type="auto"/>
            <w:tcBorders>
              <w:left w:val="single" w:sz="4" w:space="0" w:color="auto"/>
              <w:right w:val="single" w:sz="4" w:space="0" w:color="auto"/>
            </w:tcBorders>
          </w:tcPr>
          <w:p w14:paraId="4E9182C6" w14:textId="77777777" w:rsidR="00637249" w:rsidRPr="00D81C28" w:rsidRDefault="00637249" w:rsidP="00070FED">
            <w:pPr>
              <w:rPr>
                <w:b/>
                <w:i/>
              </w:rPr>
            </w:pPr>
            <w:r w:rsidRPr="00D81C28">
              <w:rPr>
                <w:b/>
                <w:i/>
              </w:rPr>
              <w:t>core, mirror</w:t>
            </w:r>
          </w:p>
        </w:tc>
        <w:tc>
          <w:tcPr>
            <w:tcW w:w="0" w:type="auto"/>
            <w:tcBorders>
              <w:top w:val="nil"/>
              <w:left w:val="single" w:sz="4" w:space="0" w:color="auto"/>
              <w:bottom w:val="nil"/>
            </w:tcBorders>
          </w:tcPr>
          <w:p w14:paraId="3F52BCFF" w14:textId="77777777" w:rsidR="00637249" w:rsidRPr="00D81C28" w:rsidRDefault="00637249" w:rsidP="00070FED"/>
        </w:tc>
      </w:tr>
      <w:tr w:rsidR="00637249" w:rsidRPr="00D81C28" w14:paraId="27EA7ED9" w14:textId="77777777" w:rsidTr="00637249">
        <w:tc>
          <w:tcPr>
            <w:tcW w:w="0" w:type="auto"/>
            <w:tcBorders>
              <w:top w:val="nil"/>
              <w:bottom w:val="nil"/>
              <w:right w:val="single" w:sz="4" w:space="0" w:color="auto"/>
            </w:tcBorders>
          </w:tcPr>
          <w:p w14:paraId="222F4199" w14:textId="77777777" w:rsidR="00637249" w:rsidRPr="00D81C28" w:rsidRDefault="00637249" w:rsidP="00070FED">
            <w:pPr>
              <w:rPr>
                <w:b/>
                <w:i/>
              </w:rPr>
            </w:pPr>
            <w:r w:rsidRPr="00D81C28">
              <w:rPr>
                <w:b/>
                <w:i/>
              </w:rPr>
              <w:t>questionnaire</w:t>
            </w:r>
          </w:p>
        </w:tc>
        <w:tc>
          <w:tcPr>
            <w:tcW w:w="0" w:type="auto"/>
            <w:tcBorders>
              <w:left w:val="single" w:sz="4" w:space="0" w:color="auto"/>
              <w:right w:val="single" w:sz="4" w:space="0" w:color="auto"/>
            </w:tcBorders>
          </w:tcPr>
          <w:p w14:paraId="09F44AF3" w14:textId="77777777" w:rsidR="00637249" w:rsidRPr="00D81C28" w:rsidRDefault="00637249" w:rsidP="00070FED">
            <w:pPr>
              <w:rPr>
                <w:b/>
                <w:i/>
              </w:rPr>
            </w:pPr>
            <w:r w:rsidRPr="00D81C28">
              <w:rPr>
                <w:b/>
                <w:i/>
              </w:rPr>
              <w:t>integration, metadata</w:t>
            </w:r>
          </w:p>
        </w:tc>
        <w:tc>
          <w:tcPr>
            <w:tcW w:w="0" w:type="auto"/>
            <w:tcBorders>
              <w:top w:val="nil"/>
              <w:left w:val="single" w:sz="4" w:space="0" w:color="auto"/>
              <w:bottom w:val="nil"/>
            </w:tcBorders>
          </w:tcPr>
          <w:p w14:paraId="7BEC00E0" w14:textId="77777777" w:rsidR="00637249" w:rsidRPr="00D81C28" w:rsidRDefault="00637249" w:rsidP="00070FED">
            <w:r w:rsidRPr="00D81C28">
              <w:t xml:space="preserve">Section </w:t>
            </w:r>
            <w:r w:rsidRPr="00D81C28">
              <w:fldChar w:fldCharType="begin"/>
            </w:r>
            <w:r w:rsidRPr="00D81C28">
              <w:instrText xml:space="preserve"> REF _Ref469847388 \r \h  \* MERGEFORMAT </w:instrText>
            </w:r>
            <w:r w:rsidRPr="00D81C28">
              <w:fldChar w:fldCharType="separate"/>
            </w:r>
            <w:r w:rsidR="000F2DB1" w:rsidRPr="00D81C28">
              <w:t>3.2</w:t>
            </w:r>
            <w:r w:rsidRPr="00D81C28">
              <w:fldChar w:fldCharType="end"/>
            </w:r>
          </w:p>
        </w:tc>
      </w:tr>
      <w:tr w:rsidR="00637249" w:rsidRPr="00D81C28" w14:paraId="7E21B27A" w14:textId="77777777" w:rsidTr="00637249">
        <w:tc>
          <w:tcPr>
            <w:tcW w:w="0" w:type="auto"/>
            <w:tcBorders>
              <w:top w:val="nil"/>
              <w:bottom w:val="nil"/>
              <w:right w:val="single" w:sz="4" w:space="0" w:color="auto"/>
            </w:tcBorders>
          </w:tcPr>
          <w:p w14:paraId="6A110CD7" w14:textId="77777777" w:rsidR="00637249" w:rsidRPr="00D81C28" w:rsidRDefault="00637249" w:rsidP="00070FED">
            <w:pPr>
              <w:rPr>
                <w:b/>
                <w:i/>
              </w:rPr>
            </w:pPr>
            <w:r w:rsidRPr="00D81C28">
              <w:rPr>
                <w:b/>
                <w:i/>
              </w:rPr>
              <w:t>mirror-questionnaire</w:t>
            </w:r>
          </w:p>
        </w:tc>
        <w:tc>
          <w:tcPr>
            <w:tcW w:w="0" w:type="auto"/>
            <w:tcBorders>
              <w:left w:val="single" w:sz="4" w:space="0" w:color="auto"/>
              <w:right w:val="single" w:sz="4" w:space="0" w:color="auto"/>
            </w:tcBorders>
          </w:tcPr>
          <w:p w14:paraId="2B269549" w14:textId="77777777" w:rsidR="00637249" w:rsidRPr="00D81C28" w:rsidRDefault="00637249" w:rsidP="00070FED">
            <w:pPr>
              <w:rPr>
                <w:b/>
                <w:i/>
              </w:rPr>
            </w:pPr>
            <w:r w:rsidRPr="00D81C28">
              <w:rPr>
                <w:b/>
                <w:i/>
              </w:rPr>
              <w:t>questionnaire, integration, metadata</w:t>
            </w:r>
          </w:p>
        </w:tc>
        <w:tc>
          <w:tcPr>
            <w:tcW w:w="0" w:type="auto"/>
            <w:tcBorders>
              <w:top w:val="nil"/>
              <w:left w:val="single" w:sz="4" w:space="0" w:color="auto"/>
              <w:bottom w:val="nil"/>
            </w:tcBorders>
          </w:tcPr>
          <w:p w14:paraId="0239CAB2" w14:textId="77777777" w:rsidR="00637249" w:rsidRPr="00D81C28" w:rsidRDefault="00637249" w:rsidP="00070FED"/>
        </w:tc>
      </w:tr>
      <w:tr w:rsidR="00637249" w:rsidRPr="00D81C28" w14:paraId="3AA45246" w14:textId="77777777" w:rsidTr="00637249">
        <w:tc>
          <w:tcPr>
            <w:tcW w:w="0" w:type="auto"/>
            <w:tcBorders>
              <w:top w:val="nil"/>
              <w:bottom w:val="nil"/>
              <w:right w:val="single" w:sz="4" w:space="0" w:color="auto"/>
            </w:tcBorders>
          </w:tcPr>
          <w:p w14:paraId="6DC8EBC7" w14:textId="77777777" w:rsidR="00637249" w:rsidRPr="00D81C28" w:rsidRDefault="00637249" w:rsidP="00070FED">
            <w:pPr>
              <w:rPr>
                <w:b/>
                <w:i/>
              </w:rPr>
            </w:pPr>
            <w:r w:rsidRPr="00D81C28">
              <w:rPr>
                <w:b/>
                <w:i/>
              </w:rPr>
              <w:t>expert</w:t>
            </w:r>
          </w:p>
        </w:tc>
        <w:tc>
          <w:tcPr>
            <w:tcW w:w="0" w:type="auto"/>
            <w:tcBorders>
              <w:left w:val="single" w:sz="4" w:space="0" w:color="auto"/>
              <w:right w:val="single" w:sz="4" w:space="0" w:color="auto"/>
            </w:tcBorders>
          </w:tcPr>
          <w:p w14:paraId="500A32FE" w14:textId="77777777" w:rsidR="00637249" w:rsidRPr="00D81C28" w:rsidRDefault="00637249" w:rsidP="00070FED">
            <w:pPr>
              <w:rPr>
                <w:b/>
                <w:i/>
              </w:rPr>
            </w:pPr>
            <w:r w:rsidRPr="00D81C28">
              <w:rPr>
                <w:b/>
                <w:i/>
              </w:rPr>
              <w:t>integration, metadata</w:t>
            </w:r>
          </w:p>
        </w:tc>
        <w:tc>
          <w:tcPr>
            <w:tcW w:w="0" w:type="auto"/>
            <w:tcBorders>
              <w:top w:val="nil"/>
              <w:left w:val="single" w:sz="4" w:space="0" w:color="auto"/>
              <w:bottom w:val="nil"/>
            </w:tcBorders>
          </w:tcPr>
          <w:p w14:paraId="3253244C" w14:textId="77777777" w:rsidR="00637249" w:rsidRPr="00D81C28" w:rsidRDefault="00637249" w:rsidP="00070FED">
            <w:r w:rsidRPr="00D81C28">
              <w:t xml:space="preserve">Section </w:t>
            </w:r>
            <w:r w:rsidRPr="00D81C28">
              <w:fldChar w:fldCharType="begin"/>
            </w:r>
            <w:r w:rsidRPr="00D81C28">
              <w:instrText xml:space="preserve"> REF _Ref468890649 \r \h  \* MERGEFORMAT </w:instrText>
            </w:r>
            <w:r w:rsidRPr="00D81C28">
              <w:fldChar w:fldCharType="separate"/>
            </w:r>
            <w:r w:rsidR="000F2DB1" w:rsidRPr="00D81C28">
              <w:t>3.3</w:t>
            </w:r>
            <w:r w:rsidRPr="00D81C28">
              <w:fldChar w:fldCharType="end"/>
            </w:r>
          </w:p>
        </w:tc>
      </w:tr>
      <w:tr w:rsidR="00637249" w:rsidRPr="00D81C28" w14:paraId="160953B9" w14:textId="77777777" w:rsidTr="00637249">
        <w:tc>
          <w:tcPr>
            <w:tcW w:w="0" w:type="auto"/>
            <w:tcBorders>
              <w:top w:val="nil"/>
              <w:bottom w:val="nil"/>
              <w:right w:val="single" w:sz="4" w:space="0" w:color="auto"/>
            </w:tcBorders>
          </w:tcPr>
          <w:p w14:paraId="4CF51907" w14:textId="77777777" w:rsidR="00637249" w:rsidRPr="00D81C28" w:rsidRDefault="00637249" w:rsidP="00070FED">
            <w:pPr>
              <w:rPr>
                <w:b/>
                <w:i/>
              </w:rPr>
            </w:pPr>
            <w:r w:rsidRPr="00D81C28">
              <w:rPr>
                <w:b/>
                <w:i/>
              </w:rPr>
              <w:t>mirror-expert</w:t>
            </w:r>
          </w:p>
        </w:tc>
        <w:tc>
          <w:tcPr>
            <w:tcW w:w="0" w:type="auto"/>
            <w:tcBorders>
              <w:left w:val="single" w:sz="4" w:space="0" w:color="auto"/>
              <w:right w:val="single" w:sz="4" w:space="0" w:color="auto"/>
            </w:tcBorders>
          </w:tcPr>
          <w:p w14:paraId="71CDF3F6" w14:textId="77777777" w:rsidR="00637249" w:rsidRPr="00D81C28" w:rsidRDefault="00637249" w:rsidP="00070FED">
            <w:pPr>
              <w:rPr>
                <w:b/>
                <w:i/>
              </w:rPr>
            </w:pPr>
            <w:r w:rsidRPr="00D81C28">
              <w:rPr>
                <w:b/>
                <w:i/>
              </w:rPr>
              <w:t>mirror, integration, metadata, mirror</w:t>
            </w:r>
          </w:p>
        </w:tc>
        <w:tc>
          <w:tcPr>
            <w:tcW w:w="0" w:type="auto"/>
            <w:tcBorders>
              <w:top w:val="nil"/>
              <w:left w:val="single" w:sz="4" w:space="0" w:color="auto"/>
              <w:bottom w:val="nil"/>
            </w:tcBorders>
          </w:tcPr>
          <w:p w14:paraId="05151D15" w14:textId="77777777" w:rsidR="00637249" w:rsidRPr="00D81C28" w:rsidRDefault="00637249" w:rsidP="00070FED"/>
        </w:tc>
      </w:tr>
      <w:tr w:rsidR="00637249" w:rsidRPr="00D81C28" w14:paraId="44B79CC4" w14:textId="77777777" w:rsidTr="00637249">
        <w:tc>
          <w:tcPr>
            <w:tcW w:w="0" w:type="auto"/>
            <w:tcBorders>
              <w:top w:val="nil"/>
              <w:bottom w:val="nil"/>
              <w:right w:val="single" w:sz="4" w:space="0" w:color="auto"/>
            </w:tcBorders>
          </w:tcPr>
          <w:p w14:paraId="7EDD904F" w14:textId="77777777" w:rsidR="00637249" w:rsidRPr="00D81C28" w:rsidRDefault="00637249" w:rsidP="00070FED">
            <w:pPr>
              <w:rPr>
                <w:b/>
                <w:i/>
              </w:rPr>
            </w:pPr>
            <w:r w:rsidRPr="00D81C28">
              <w:rPr>
                <w:b/>
                <w:i/>
              </w:rPr>
              <w:t>metadata</w:t>
            </w:r>
          </w:p>
        </w:tc>
        <w:tc>
          <w:tcPr>
            <w:tcW w:w="0" w:type="auto"/>
            <w:tcBorders>
              <w:left w:val="single" w:sz="4" w:space="0" w:color="auto"/>
              <w:right w:val="single" w:sz="4" w:space="0" w:color="auto"/>
            </w:tcBorders>
          </w:tcPr>
          <w:p w14:paraId="14F61812" w14:textId="77777777" w:rsidR="00637249" w:rsidRPr="00D81C28" w:rsidRDefault="00637249" w:rsidP="00070FED">
            <w:pPr>
              <w:rPr>
                <w:b/>
                <w:i/>
              </w:rPr>
            </w:pPr>
            <w:r w:rsidRPr="00D81C28">
              <w:rPr>
                <w:b/>
                <w:i/>
              </w:rPr>
              <w:t>integration</w:t>
            </w:r>
          </w:p>
        </w:tc>
        <w:tc>
          <w:tcPr>
            <w:tcW w:w="0" w:type="auto"/>
            <w:tcBorders>
              <w:top w:val="nil"/>
              <w:left w:val="single" w:sz="4" w:space="0" w:color="auto"/>
              <w:bottom w:val="nil"/>
            </w:tcBorders>
          </w:tcPr>
          <w:p w14:paraId="40061746" w14:textId="77777777" w:rsidR="00637249" w:rsidRPr="00D81C28" w:rsidRDefault="00637249" w:rsidP="00070FED">
            <w:r w:rsidRPr="00D81C28">
              <w:t xml:space="preserve">Section </w:t>
            </w:r>
            <w:r w:rsidRPr="00D81C28">
              <w:fldChar w:fldCharType="begin"/>
            </w:r>
            <w:r w:rsidRPr="00D81C28">
              <w:instrText xml:space="preserve"> REF _Ref469840654 \r \h  \* MERGEFORMAT </w:instrText>
            </w:r>
            <w:r w:rsidRPr="00D81C28">
              <w:fldChar w:fldCharType="separate"/>
            </w:r>
            <w:r w:rsidR="000F2DB1" w:rsidRPr="00D81C28">
              <w:t>2.1</w:t>
            </w:r>
            <w:r w:rsidRPr="00D81C28">
              <w:fldChar w:fldCharType="end"/>
            </w:r>
          </w:p>
        </w:tc>
      </w:tr>
      <w:tr w:rsidR="00637249" w:rsidRPr="00D81C28" w14:paraId="17D52922" w14:textId="77777777" w:rsidTr="00637249">
        <w:tc>
          <w:tcPr>
            <w:tcW w:w="0" w:type="auto"/>
            <w:tcBorders>
              <w:top w:val="nil"/>
              <w:bottom w:val="nil"/>
              <w:right w:val="single" w:sz="4" w:space="0" w:color="auto"/>
            </w:tcBorders>
          </w:tcPr>
          <w:p w14:paraId="5305D7DB" w14:textId="77777777" w:rsidR="00637249" w:rsidRPr="00D81C28" w:rsidRDefault="00637249" w:rsidP="00070FED">
            <w:pPr>
              <w:rPr>
                <w:b/>
                <w:i/>
              </w:rPr>
            </w:pPr>
            <w:r w:rsidRPr="00D81C28">
              <w:rPr>
                <w:b/>
                <w:i/>
              </w:rPr>
              <w:t>integration</w:t>
            </w:r>
          </w:p>
        </w:tc>
        <w:tc>
          <w:tcPr>
            <w:tcW w:w="0" w:type="auto"/>
            <w:tcBorders>
              <w:left w:val="single" w:sz="4" w:space="0" w:color="auto"/>
              <w:right w:val="single" w:sz="4" w:space="0" w:color="auto"/>
            </w:tcBorders>
          </w:tcPr>
          <w:p w14:paraId="2236BF6E" w14:textId="77777777" w:rsidR="00637249" w:rsidRPr="00D81C28" w:rsidRDefault="00637249" w:rsidP="00070FED"/>
        </w:tc>
        <w:tc>
          <w:tcPr>
            <w:tcW w:w="0" w:type="auto"/>
            <w:tcBorders>
              <w:top w:val="nil"/>
              <w:left w:val="single" w:sz="4" w:space="0" w:color="auto"/>
              <w:bottom w:val="nil"/>
            </w:tcBorders>
          </w:tcPr>
          <w:p w14:paraId="295AB4C1" w14:textId="77777777" w:rsidR="00637249" w:rsidRPr="00D81C28" w:rsidRDefault="00637249" w:rsidP="00070FED">
            <w:r w:rsidRPr="00D81C28">
              <w:t xml:space="preserve">Section </w:t>
            </w:r>
            <w:r w:rsidRPr="00D81C28">
              <w:fldChar w:fldCharType="begin"/>
            </w:r>
            <w:r w:rsidRPr="00D81C28">
              <w:instrText xml:space="preserve"> REF _Ref469903517 \r \h  \* MERGEFORMAT </w:instrText>
            </w:r>
            <w:r w:rsidRPr="00D81C28">
              <w:fldChar w:fldCharType="separate"/>
            </w:r>
            <w:r w:rsidR="000F2DB1" w:rsidRPr="00D81C28">
              <w:t>2.2</w:t>
            </w:r>
            <w:r w:rsidRPr="00D81C28">
              <w:fldChar w:fldCharType="end"/>
            </w:r>
          </w:p>
        </w:tc>
      </w:tr>
      <w:tr w:rsidR="00637249" w:rsidRPr="00D81C28" w14:paraId="28D379D8" w14:textId="77777777" w:rsidTr="00637249">
        <w:tc>
          <w:tcPr>
            <w:tcW w:w="0" w:type="auto"/>
            <w:tcBorders>
              <w:top w:val="nil"/>
              <w:bottom w:val="single" w:sz="4" w:space="0" w:color="auto"/>
              <w:right w:val="single" w:sz="4" w:space="0" w:color="auto"/>
            </w:tcBorders>
          </w:tcPr>
          <w:p w14:paraId="6797A8BC" w14:textId="77777777" w:rsidR="00637249" w:rsidRPr="00D81C28" w:rsidRDefault="00637249" w:rsidP="00070FED">
            <w:pPr>
              <w:rPr>
                <w:b/>
                <w:i/>
              </w:rPr>
            </w:pPr>
            <w:r w:rsidRPr="00D81C28">
              <w:rPr>
                <w:b/>
                <w:i/>
              </w:rPr>
              <w:t>mirror</w:t>
            </w:r>
          </w:p>
        </w:tc>
        <w:tc>
          <w:tcPr>
            <w:tcW w:w="0" w:type="auto"/>
            <w:tcBorders>
              <w:left w:val="single" w:sz="4" w:space="0" w:color="auto"/>
              <w:right w:val="single" w:sz="4" w:space="0" w:color="auto"/>
            </w:tcBorders>
          </w:tcPr>
          <w:p w14:paraId="403114A8" w14:textId="77777777" w:rsidR="00637249" w:rsidRPr="00D81C28" w:rsidRDefault="00637249" w:rsidP="00070FED"/>
        </w:tc>
        <w:tc>
          <w:tcPr>
            <w:tcW w:w="0" w:type="auto"/>
            <w:tcBorders>
              <w:top w:val="nil"/>
              <w:left w:val="single" w:sz="4" w:space="0" w:color="auto"/>
              <w:bottom w:val="single" w:sz="4" w:space="0" w:color="auto"/>
            </w:tcBorders>
          </w:tcPr>
          <w:p w14:paraId="35F23B23" w14:textId="77777777" w:rsidR="00637249" w:rsidRPr="00D81C28" w:rsidRDefault="00637249" w:rsidP="00070FED">
            <w:r w:rsidRPr="00D81C28">
              <w:t xml:space="preserve">Section </w:t>
            </w:r>
            <w:r w:rsidRPr="00D81C28">
              <w:fldChar w:fldCharType="begin"/>
            </w:r>
            <w:r w:rsidRPr="00D81C28">
              <w:instrText xml:space="preserve"> REF _Ref469829491 \r \h  \* MERGEFORMAT </w:instrText>
            </w:r>
            <w:r w:rsidRPr="00D81C28">
              <w:fldChar w:fldCharType="separate"/>
            </w:r>
            <w:r w:rsidR="000F2DB1" w:rsidRPr="00D81C28">
              <w:t>2.4</w:t>
            </w:r>
            <w:r w:rsidRPr="00D81C28">
              <w:fldChar w:fldCharType="end"/>
            </w:r>
          </w:p>
        </w:tc>
      </w:tr>
    </w:tbl>
    <w:p w14:paraId="53F61BEC" w14:textId="77777777" w:rsidR="00FC7734" w:rsidRPr="00D81C28" w:rsidRDefault="00FC7734" w:rsidP="00FC7734">
      <w:pPr>
        <w:pStyle w:val="Heading3"/>
      </w:pPr>
      <w:r w:rsidRPr="00D81C28">
        <w:t>Data used by the ontology</w:t>
      </w:r>
    </w:p>
    <w:p w14:paraId="239A1F60" w14:textId="385C1912" w:rsidR="00FC7734" w:rsidRPr="00D81C28" w:rsidRDefault="00637249" w:rsidP="00FC7734">
      <w:r w:rsidRPr="00227EBF">
        <w:t xml:space="preserve">This is an integration of the </w:t>
      </w:r>
      <w:r w:rsidRPr="004E1717">
        <w:t xml:space="preserve">ontologies shown in </w:t>
      </w:r>
      <w:r w:rsidR="004E1717" w:rsidRPr="004E1717">
        <w:fldChar w:fldCharType="begin"/>
      </w:r>
      <w:r w:rsidR="004E1717" w:rsidRPr="004E1717">
        <w:instrText xml:space="preserve"> REF _Ref470101153 \h </w:instrText>
      </w:r>
      <w:r w:rsidR="004E1717">
        <w:instrText xml:space="preserve"> \* MERGEFORMAT </w:instrText>
      </w:r>
      <w:r w:rsidR="004E1717" w:rsidRPr="004E1717">
        <w:fldChar w:fldCharType="separate"/>
      </w:r>
      <w:r w:rsidR="004E1717" w:rsidRPr="004E1717">
        <w:t>Table 7</w:t>
      </w:r>
      <w:r w:rsidR="004E1717" w:rsidRPr="004E1717">
        <w:fldChar w:fldCharType="end"/>
      </w:r>
      <w:r w:rsidR="004E1717">
        <w:t>.</w:t>
      </w:r>
    </w:p>
    <w:p w14:paraId="6AB27C44" w14:textId="77777777" w:rsidR="00390D6C" w:rsidRPr="00D81C28" w:rsidRDefault="00390D6C" w:rsidP="00390D6C">
      <w:pPr>
        <w:pStyle w:val="Caption"/>
        <w:keepNext/>
      </w:pPr>
      <w:bookmarkStart w:id="99" w:name="_Ref470101153"/>
      <w:r w:rsidRPr="00D81C28">
        <w:t xml:space="preserve">Table </w:t>
      </w:r>
      <w:r w:rsidRPr="00D81C28">
        <w:fldChar w:fldCharType="begin"/>
      </w:r>
      <w:r w:rsidRPr="00D81C28">
        <w:instrText xml:space="preserve"> SEQ Table \* ARABIC </w:instrText>
      </w:r>
      <w:r w:rsidRPr="00D81C28">
        <w:fldChar w:fldCharType="separate"/>
      </w:r>
      <w:r w:rsidR="000F2DB1" w:rsidRPr="00D81C28">
        <w:t>7</w:t>
      </w:r>
      <w:r w:rsidRPr="00D81C28">
        <w:fldChar w:fldCharType="end"/>
      </w:r>
      <w:bookmarkEnd w:id="99"/>
      <w:r w:rsidRPr="00D81C28">
        <w:t xml:space="preserve"> Top-down component ontology purposes</w:t>
      </w:r>
    </w:p>
    <w:tbl>
      <w:tblPr>
        <w:tblStyle w:val="TableGrid"/>
        <w:tblW w:w="0" w:type="auto"/>
        <w:tblLook w:val="04A0" w:firstRow="1" w:lastRow="0" w:firstColumn="1" w:lastColumn="0" w:noHBand="0" w:noVBand="1"/>
      </w:tblPr>
      <w:tblGrid>
        <w:gridCol w:w="2518"/>
        <w:gridCol w:w="4961"/>
        <w:gridCol w:w="1809"/>
      </w:tblGrid>
      <w:tr w:rsidR="00390D6C" w:rsidRPr="00D81C28" w14:paraId="56EA8146" w14:textId="77777777" w:rsidTr="00390D6C">
        <w:tc>
          <w:tcPr>
            <w:tcW w:w="2518" w:type="dxa"/>
            <w:tcBorders>
              <w:bottom w:val="single" w:sz="4" w:space="0" w:color="auto"/>
            </w:tcBorders>
          </w:tcPr>
          <w:p w14:paraId="5C56271A" w14:textId="77777777" w:rsidR="00637249" w:rsidRPr="00D81C28" w:rsidRDefault="00637249" w:rsidP="00070FED">
            <w:r w:rsidRPr="00D81C28">
              <w:t>Ontology name</w:t>
            </w:r>
          </w:p>
        </w:tc>
        <w:tc>
          <w:tcPr>
            <w:tcW w:w="4961" w:type="dxa"/>
            <w:tcBorders>
              <w:bottom w:val="single" w:sz="4" w:space="0" w:color="auto"/>
            </w:tcBorders>
          </w:tcPr>
          <w:p w14:paraId="7026E796" w14:textId="77777777" w:rsidR="00637249" w:rsidRPr="00D81C28" w:rsidRDefault="00637249" w:rsidP="00070FED">
            <w:pPr>
              <w:rPr>
                <w:b/>
              </w:rPr>
            </w:pPr>
            <w:r w:rsidRPr="00D81C28">
              <w:rPr>
                <w:b/>
              </w:rPr>
              <w:t>Ontology purpose</w:t>
            </w:r>
          </w:p>
        </w:tc>
        <w:tc>
          <w:tcPr>
            <w:tcW w:w="1809" w:type="dxa"/>
            <w:tcBorders>
              <w:bottom w:val="single" w:sz="4" w:space="0" w:color="auto"/>
            </w:tcBorders>
          </w:tcPr>
          <w:p w14:paraId="1F8F48D9" w14:textId="77777777" w:rsidR="00637249" w:rsidRPr="00D81C28" w:rsidRDefault="00637249" w:rsidP="00070FED">
            <w:pPr>
              <w:rPr>
                <w:b/>
              </w:rPr>
            </w:pPr>
            <w:r w:rsidRPr="00D81C28">
              <w:rPr>
                <w:b/>
              </w:rPr>
              <w:t>See section.</w:t>
            </w:r>
          </w:p>
        </w:tc>
      </w:tr>
      <w:tr w:rsidR="00390D6C" w:rsidRPr="00D81C28" w14:paraId="6041C26C" w14:textId="77777777" w:rsidTr="00390D6C">
        <w:tc>
          <w:tcPr>
            <w:tcW w:w="2518" w:type="dxa"/>
            <w:tcBorders>
              <w:bottom w:val="nil"/>
            </w:tcBorders>
          </w:tcPr>
          <w:p w14:paraId="7D6E4F77" w14:textId="77777777" w:rsidR="00637249" w:rsidRPr="00D81C28" w:rsidRDefault="00637249" w:rsidP="00070FED">
            <w:pPr>
              <w:rPr>
                <w:b/>
                <w:i/>
              </w:rPr>
            </w:pPr>
            <w:r w:rsidRPr="00D81C28">
              <w:rPr>
                <w:b/>
                <w:i/>
              </w:rPr>
              <w:t>core</w:t>
            </w:r>
          </w:p>
        </w:tc>
        <w:tc>
          <w:tcPr>
            <w:tcW w:w="4961" w:type="dxa"/>
            <w:tcBorders>
              <w:bottom w:val="nil"/>
            </w:tcBorders>
          </w:tcPr>
          <w:p w14:paraId="0BEB7DCC" w14:textId="77777777" w:rsidR="00637249" w:rsidRPr="00D81C28" w:rsidRDefault="00637249" w:rsidP="00070FED">
            <w:r w:rsidRPr="00D81C28">
              <w:t>Common sense description of the GLAMURS project</w:t>
            </w:r>
          </w:p>
        </w:tc>
        <w:tc>
          <w:tcPr>
            <w:tcW w:w="1809" w:type="dxa"/>
            <w:tcBorders>
              <w:bottom w:val="nil"/>
            </w:tcBorders>
          </w:tcPr>
          <w:p w14:paraId="6445AE6F" w14:textId="77777777" w:rsidR="00637249" w:rsidRPr="00D81C28" w:rsidRDefault="00637249" w:rsidP="00070FED">
            <w:r w:rsidRPr="00D81C28">
              <w:t xml:space="preserve">Section </w:t>
            </w:r>
            <w:r w:rsidRPr="00D81C28">
              <w:fldChar w:fldCharType="begin"/>
            </w:r>
            <w:r w:rsidRPr="00D81C28">
              <w:instrText xml:space="preserve"> REF _Ref469903472 \r \h  \* MERGEFORMAT </w:instrText>
            </w:r>
            <w:r w:rsidRPr="00D81C28">
              <w:fldChar w:fldCharType="separate"/>
            </w:r>
            <w:r w:rsidR="000F2DB1" w:rsidRPr="00D81C28">
              <w:t>3.1</w:t>
            </w:r>
            <w:r w:rsidRPr="00D81C28">
              <w:fldChar w:fldCharType="end"/>
            </w:r>
          </w:p>
        </w:tc>
      </w:tr>
      <w:tr w:rsidR="00390D6C" w:rsidRPr="00D81C28" w14:paraId="0D3C3810" w14:textId="77777777" w:rsidTr="00390D6C">
        <w:tc>
          <w:tcPr>
            <w:tcW w:w="2518" w:type="dxa"/>
            <w:tcBorders>
              <w:top w:val="nil"/>
              <w:bottom w:val="nil"/>
            </w:tcBorders>
          </w:tcPr>
          <w:p w14:paraId="55CC8ADD" w14:textId="77777777" w:rsidR="00637249" w:rsidRPr="00D81C28" w:rsidRDefault="00637249" w:rsidP="00070FED">
            <w:pPr>
              <w:rPr>
                <w:b/>
                <w:i/>
              </w:rPr>
            </w:pPr>
            <w:r w:rsidRPr="00D81C28">
              <w:rPr>
                <w:b/>
                <w:i/>
              </w:rPr>
              <w:t>mirror-core</w:t>
            </w:r>
          </w:p>
        </w:tc>
        <w:tc>
          <w:tcPr>
            <w:tcW w:w="4961" w:type="dxa"/>
            <w:tcBorders>
              <w:top w:val="nil"/>
              <w:bottom w:val="nil"/>
            </w:tcBorders>
          </w:tcPr>
          <w:p w14:paraId="22F83420" w14:textId="77777777" w:rsidR="00637249" w:rsidRPr="00D81C28" w:rsidRDefault="00637249" w:rsidP="00070FED">
            <w:r w:rsidRPr="00D81C28">
              <w:t xml:space="preserve">Mirrored version of </w:t>
            </w:r>
            <w:r w:rsidRPr="00D81C28">
              <w:rPr>
                <w:b/>
                <w:i/>
              </w:rPr>
              <w:t>core</w:t>
            </w:r>
          </w:p>
        </w:tc>
        <w:tc>
          <w:tcPr>
            <w:tcW w:w="1809" w:type="dxa"/>
            <w:tcBorders>
              <w:top w:val="nil"/>
              <w:bottom w:val="nil"/>
            </w:tcBorders>
          </w:tcPr>
          <w:p w14:paraId="26F4826C" w14:textId="77777777" w:rsidR="00637249" w:rsidRPr="00D81C28" w:rsidRDefault="00390D6C" w:rsidP="00070FED">
            <w:r w:rsidRPr="00D81C28">
              <w:t xml:space="preserve">Section </w:t>
            </w:r>
            <w:r w:rsidRPr="00D81C28">
              <w:fldChar w:fldCharType="begin"/>
            </w:r>
            <w:r w:rsidRPr="00D81C28">
              <w:instrText xml:space="preserve"> REF _Ref469829491 \r \h  \* MERGEFORMAT </w:instrText>
            </w:r>
            <w:r w:rsidRPr="00D81C28">
              <w:fldChar w:fldCharType="separate"/>
            </w:r>
            <w:r w:rsidR="000F2DB1" w:rsidRPr="00D81C28">
              <w:t>2.4</w:t>
            </w:r>
            <w:r w:rsidRPr="00D81C28">
              <w:fldChar w:fldCharType="end"/>
            </w:r>
          </w:p>
        </w:tc>
      </w:tr>
      <w:tr w:rsidR="00390D6C" w:rsidRPr="00D81C28" w14:paraId="13080AF8" w14:textId="77777777" w:rsidTr="00390D6C">
        <w:tc>
          <w:tcPr>
            <w:tcW w:w="2518" w:type="dxa"/>
            <w:tcBorders>
              <w:top w:val="nil"/>
              <w:bottom w:val="nil"/>
            </w:tcBorders>
          </w:tcPr>
          <w:p w14:paraId="5A3F7495" w14:textId="77777777" w:rsidR="00637249" w:rsidRPr="00D81C28" w:rsidRDefault="00637249" w:rsidP="00070FED">
            <w:pPr>
              <w:rPr>
                <w:b/>
                <w:i/>
              </w:rPr>
            </w:pPr>
            <w:r w:rsidRPr="00D81C28">
              <w:rPr>
                <w:b/>
                <w:i/>
              </w:rPr>
              <w:t>questionnaire</w:t>
            </w:r>
          </w:p>
        </w:tc>
        <w:tc>
          <w:tcPr>
            <w:tcW w:w="4961" w:type="dxa"/>
            <w:tcBorders>
              <w:top w:val="nil"/>
              <w:bottom w:val="nil"/>
            </w:tcBorders>
          </w:tcPr>
          <w:p w14:paraId="4F686FDD" w14:textId="77777777" w:rsidR="00637249" w:rsidRPr="00D81C28" w:rsidRDefault="00637249" w:rsidP="00070FED">
            <w:r w:rsidRPr="00D81C28">
              <w:t>Contains the expert terminology with the highest usage and “familiarity.”</w:t>
            </w:r>
          </w:p>
        </w:tc>
        <w:tc>
          <w:tcPr>
            <w:tcW w:w="1809" w:type="dxa"/>
            <w:tcBorders>
              <w:top w:val="nil"/>
              <w:bottom w:val="nil"/>
            </w:tcBorders>
          </w:tcPr>
          <w:p w14:paraId="74985529" w14:textId="77777777" w:rsidR="00637249" w:rsidRPr="00D81C28" w:rsidRDefault="00637249" w:rsidP="00070FED">
            <w:r w:rsidRPr="00D81C28">
              <w:t xml:space="preserve">Section </w:t>
            </w:r>
            <w:r w:rsidRPr="00D81C28">
              <w:fldChar w:fldCharType="begin"/>
            </w:r>
            <w:r w:rsidRPr="00D81C28">
              <w:instrText xml:space="preserve"> REF _Ref469847388 \r \h  \* MERGEFORMAT </w:instrText>
            </w:r>
            <w:r w:rsidRPr="00D81C28">
              <w:fldChar w:fldCharType="separate"/>
            </w:r>
            <w:r w:rsidR="000F2DB1" w:rsidRPr="00D81C28">
              <w:t>3.2</w:t>
            </w:r>
            <w:r w:rsidRPr="00D81C28">
              <w:fldChar w:fldCharType="end"/>
            </w:r>
          </w:p>
        </w:tc>
      </w:tr>
      <w:tr w:rsidR="00390D6C" w:rsidRPr="00D81C28" w14:paraId="3ACC0718" w14:textId="77777777" w:rsidTr="00390D6C">
        <w:tc>
          <w:tcPr>
            <w:tcW w:w="2518" w:type="dxa"/>
            <w:tcBorders>
              <w:top w:val="nil"/>
              <w:bottom w:val="nil"/>
            </w:tcBorders>
          </w:tcPr>
          <w:p w14:paraId="36999659" w14:textId="77777777" w:rsidR="00637249" w:rsidRPr="00D81C28" w:rsidRDefault="00637249" w:rsidP="00070FED">
            <w:pPr>
              <w:rPr>
                <w:b/>
                <w:i/>
              </w:rPr>
            </w:pPr>
            <w:r w:rsidRPr="00D81C28">
              <w:rPr>
                <w:b/>
                <w:i/>
              </w:rPr>
              <w:t>mirror-questionnaire</w:t>
            </w:r>
          </w:p>
        </w:tc>
        <w:tc>
          <w:tcPr>
            <w:tcW w:w="4961" w:type="dxa"/>
            <w:tcBorders>
              <w:top w:val="nil"/>
              <w:bottom w:val="nil"/>
            </w:tcBorders>
          </w:tcPr>
          <w:p w14:paraId="3D29AE65" w14:textId="77777777" w:rsidR="00637249" w:rsidRPr="00D81C28" w:rsidRDefault="00637249" w:rsidP="00070FED">
            <w:pPr>
              <w:rPr>
                <w:b/>
                <w:i/>
              </w:rPr>
            </w:pPr>
            <w:r w:rsidRPr="00D81C28">
              <w:t xml:space="preserve">Mirrored version of </w:t>
            </w:r>
            <w:r w:rsidRPr="00D81C28">
              <w:rPr>
                <w:b/>
                <w:i/>
              </w:rPr>
              <w:t>questionnaire</w:t>
            </w:r>
          </w:p>
        </w:tc>
        <w:tc>
          <w:tcPr>
            <w:tcW w:w="1809" w:type="dxa"/>
            <w:tcBorders>
              <w:top w:val="nil"/>
              <w:bottom w:val="nil"/>
            </w:tcBorders>
          </w:tcPr>
          <w:p w14:paraId="03143F46" w14:textId="77777777" w:rsidR="00637249" w:rsidRPr="00D81C28" w:rsidRDefault="00390D6C" w:rsidP="00070FED">
            <w:r w:rsidRPr="00D81C28">
              <w:t xml:space="preserve">Section </w:t>
            </w:r>
            <w:r w:rsidRPr="00D81C28">
              <w:fldChar w:fldCharType="begin"/>
            </w:r>
            <w:r w:rsidRPr="00D81C28">
              <w:instrText xml:space="preserve"> REF _Ref469829491 \r \h  \* MERGEFORMAT </w:instrText>
            </w:r>
            <w:r w:rsidRPr="00D81C28">
              <w:fldChar w:fldCharType="separate"/>
            </w:r>
            <w:r w:rsidR="000F2DB1" w:rsidRPr="00D81C28">
              <w:t>2.4</w:t>
            </w:r>
            <w:r w:rsidRPr="00D81C28">
              <w:fldChar w:fldCharType="end"/>
            </w:r>
          </w:p>
        </w:tc>
      </w:tr>
      <w:tr w:rsidR="00390D6C" w:rsidRPr="00D81C28" w14:paraId="3EF40771" w14:textId="77777777" w:rsidTr="00390D6C">
        <w:tc>
          <w:tcPr>
            <w:tcW w:w="2518" w:type="dxa"/>
            <w:tcBorders>
              <w:top w:val="nil"/>
              <w:bottom w:val="nil"/>
            </w:tcBorders>
          </w:tcPr>
          <w:p w14:paraId="4038F312" w14:textId="77777777" w:rsidR="00637249" w:rsidRPr="00D81C28" w:rsidRDefault="00637249" w:rsidP="00070FED">
            <w:pPr>
              <w:rPr>
                <w:b/>
                <w:i/>
              </w:rPr>
            </w:pPr>
            <w:r w:rsidRPr="00D81C28">
              <w:rPr>
                <w:b/>
                <w:i/>
              </w:rPr>
              <w:t>expert</w:t>
            </w:r>
          </w:p>
        </w:tc>
        <w:tc>
          <w:tcPr>
            <w:tcW w:w="4961" w:type="dxa"/>
            <w:tcBorders>
              <w:top w:val="nil"/>
              <w:bottom w:val="nil"/>
            </w:tcBorders>
          </w:tcPr>
          <w:p w14:paraId="63D1D1BA" w14:textId="77777777" w:rsidR="00637249" w:rsidRPr="00D81C28" w:rsidRDefault="00637249" w:rsidP="00070FED">
            <w:r w:rsidRPr="00D81C28">
              <w:t>integration, metadata</w:t>
            </w:r>
          </w:p>
        </w:tc>
        <w:tc>
          <w:tcPr>
            <w:tcW w:w="1809" w:type="dxa"/>
            <w:tcBorders>
              <w:top w:val="nil"/>
              <w:bottom w:val="nil"/>
            </w:tcBorders>
          </w:tcPr>
          <w:p w14:paraId="0367C4C2" w14:textId="77777777" w:rsidR="00637249" w:rsidRPr="00D81C28" w:rsidRDefault="00637249" w:rsidP="00070FED">
            <w:r w:rsidRPr="00D81C28">
              <w:t xml:space="preserve">Section </w:t>
            </w:r>
            <w:r w:rsidRPr="00D81C28">
              <w:fldChar w:fldCharType="begin"/>
            </w:r>
            <w:r w:rsidRPr="00D81C28">
              <w:instrText xml:space="preserve"> REF _Ref468890649 \r \h  \* MERGEFORMAT </w:instrText>
            </w:r>
            <w:r w:rsidRPr="00D81C28">
              <w:fldChar w:fldCharType="separate"/>
            </w:r>
            <w:r w:rsidR="000F2DB1" w:rsidRPr="00D81C28">
              <w:t>3.3</w:t>
            </w:r>
            <w:r w:rsidRPr="00D81C28">
              <w:fldChar w:fldCharType="end"/>
            </w:r>
          </w:p>
        </w:tc>
      </w:tr>
      <w:tr w:rsidR="00390D6C" w:rsidRPr="00D81C28" w14:paraId="70ABF951" w14:textId="77777777" w:rsidTr="00390D6C">
        <w:tc>
          <w:tcPr>
            <w:tcW w:w="2518" w:type="dxa"/>
            <w:tcBorders>
              <w:top w:val="nil"/>
              <w:bottom w:val="nil"/>
            </w:tcBorders>
          </w:tcPr>
          <w:p w14:paraId="32CE4009" w14:textId="77777777" w:rsidR="00637249" w:rsidRPr="00D81C28" w:rsidRDefault="00637249" w:rsidP="00070FED">
            <w:pPr>
              <w:rPr>
                <w:b/>
                <w:i/>
              </w:rPr>
            </w:pPr>
            <w:r w:rsidRPr="00D81C28">
              <w:rPr>
                <w:b/>
                <w:i/>
              </w:rPr>
              <w:t>mirror-expert</w:t>
            </w:r>
          </w:p>
        </w:tc>
        <w:tc>
          <w:tcPr>
            <w:tcW w:w="4961" w:type="dxa"/>
            <w:tcBorders>
              <w:top w:val="nil"/>
              <w:bottom w:val="nil"/>
            </w:tcBorders>
          </w:tcPr>
          <w:p w14:paraId="2D7B65C6" w14:textId="77777777" w:rsidR="00637249" w:rsidRPr="00D81C28" w:rsidRDefault="00637249" w:rsidP="00070FED">
            <w:pPr>
              <w:rPr>
                <w:b/>
                <w:i/>
              </w:rPr>
            </w:pPr>
            <w:r w:rsidRPr="00D81C28">
              <w:t xml:space="preserve">Mirrored version of </w:t>
            </w:r>
            <w:r w:rsidRPr="00D81C28">
              <w:rPr>
                <w:b/>
                <w:i/>
              </w:rPr>
              <w:t>expert</w:t>
            </w:r>
          </w:p>
        </w:tc>
        <w:tc>
          <w:tcPr>
            <w:tcW w:w="1809" w:type="dxa"/>
            <w:tcBorders>
              <w:top w:val="nil"/>
              <w:bottom w:val="nil"/>
            </w:tcBorders>
          </w:tcPr>
          <w:p w14:paraId="71FC21DC" w14:textId="77777777" w:rsidR="00637249" w:rsidRPr="00D81C28" w:rsidRDefault="00390D6C" w:rsidP="00070FED">
            <w:r w:rsidRPr="00D81C28">
              <w:t xml:space="preserve">Section </w:t>
            </w:r>
            <w:r w:rsidRPr="00D81C28">
              <w:fldChar w:fldCharType="begin"/>
            </w:r>
            <w:r w:rsidRPr="00D81C28">
              <w:instrText xml:space="preserve"> REF _Ref469829491 \r \h  \* MERGEFORMAT </w:instrText>
            </w:r>
            <w:r w:rsidRPr="00D81C28">
              <w:fldChar w:fldCharType="separate"/>
            </w:r>
            <w:r w:rsidR="000F2DB1" w:rsidRPr="00D81C28">
              <w:t>2.4</w:t>
            </w:r>
            <w:r w:rsidRPr="00D81C28">
              <w:fldChar w:fldCharType="end"/>
            </w:r>
          </w:p>
        </w:tc>
      </w:tr>
      <w:tr w:rsidR="00390D6C" w:rsidRPr="00D81C28" w14:paraId="65192494" w14:textId="77777777" w:rsidTr="00390D6C">
        <w:tc>
          <w:tcPr>
            <w:tcW w:w="2518" w:type="dxa"/>
            <w:tcBorders>
              <w:top w:val="nil"/>
              <w:bottom w:val="nil"/>
            </w:tcBorders>
          </w:tcPr>
          <w:p w14:paraId="10889722" w14:textId="77777777" w:rsidR="00637249" w:rsidRPr="00D81C28" w:rsidRDefault="00637249" w:rsidP="00070FED">
            <w:pPr>
              <w:rPr>
                <w:b/>
                <w:i/>
              </w:rPr>
            </w:pPr>
            <w:r w:rsidRPr="00D81C28">
              <w:rPr>
                <w:b/>
                <w:i/>
              </w:rPr>
              <w:t>metadata</w:t>
            </w:r>
          </w:p>
        </w:tc>
        <w:tc>
          <w:tcPr>
            <w:tcW w:w="4961" w:type="dxa"/>
            <w:tcBorders>
              <w:top w:val="nil"/>
              <w:bottom w:val="nil"/>
            </w:tcBorders>
          </w:tcPr>
          <w:p w14:paraId="631AACD2" w14:textId="77777777" w:rsidR="00637249" w:rsidRPr="00D81C28" w:rsidRDefault="00637249" w:rsidP="00070FED">
            <w:r w:rsidRPr="00D81C28">
              <w:t>Contains development class framework for top-down ontology development</w:t>
            </w:r>
          </w:p>
        </w:tc>
        <w:tc>
          <w:tcPr>
            <w:tcW w:w="1809" w:type="dxa"/>
            <w:tcBorders>
              <w:top w:val="nil"/>
              <w:bottom w:val="nil"/>
            </w:tcBorders>
          </w:tcPr>
          <w:p w14:paraId="1164DA58" w14:textId="77777777" w:rsidR="00637249" w:rsidRPr="00D81C28" w:rsidRDefault="00637249" w:rsidP="00070FED">
            <w:r w:rsidRPr="00D81C28">
              <w:t xml:space="preserve">Section </w:t>
            </w:r>
            <w:r w:rsidRPr="00D81C28">
              <w:fldChar w:fldCharType="begin"/>
            </w:r>
            <w:r w:rsidRPr="00D81C28">
              <w:instrText xml:space="preserve"> REF _Ref469840654 \r \h  \* MERGEFORMAT </w:instrText>
            </w:r>
            <w:r w:rsidRPr="00D81C28">
              <w:fldChar w:fldCharType="separate"/>
            </w:r>
            <w:r w:rsidR="000F2DB1" w:rsidRPr="00D81C28">
              <w:t>2.1</w:t>
            </w:r>
            <w:r w:rsidRPr="00D81C28">
              <w:fldChar w:fldCharType="end"/>
            </w:r>
          </w:p>
        </w:tc>
      </w:tr>
      <w:tr w:rsidR="00390D6C" w:rsidRPr="00D81C28" w14:paraId="13999F75" w14:textId="77777777" w:rsidTr="00390D6C">
        <w:tc>
          <w:tcPr>
            <w:tcW w:w="2518" w:type="dxa"/>
            <w:tcBorders>
              <w:top w:val="nil"/>
              <w:bottom w:val="nil"/>
            </w:tcBorders>
          </w:tcPr>
          <w:p w14:paraId="109D2DF7" w14:textId="77777777" w:rsidR="00637249" w:rsidRPr="00D81C28" w:rsidRDefault="00637249" w:rsidP="00070FED">
            <w:pPr>
              <w:rPr>
                <w:b/>
                <w:i/>
              </w:rPr>
            </w:pPr>
            <w:r w:rsidRPr="00D81C28">
              <w:rPr>
                <w:b/>
                <w:i/>
              </w:rPr>
              <w:t>integration</w:t>
            </w:r>
          </w:p>
        </w:tc>
        <w:tc>
          <w:tcPr>
            <w:tcW w:w="4961" w:type="dxa"/>
            <w:tcBorders>
              <w:top w:val="nil"/>
              <w:bottom w:val="nil"/>
            </w:tcBorders>
          </w:tcPr>
          <w:p w14:paraId="78F91B4B" w14:textId="77777777" w:rsidR="00637249" w:rsidRPr="00D81C28" w:rsidRDefault="00637249" w:rsidP="00070FED">
            <w:r w:rsidRPr="00D81C28">
              <w:t>This contains the integration vocabulary used to integrate the component ontologies in the top-down aggregation.</w:t>
            </w:r>
          </w:p>
        </w:tc>
        <w:tc>
          <w:tcPr>
            <w:tcW w:w="1809" w:type="dxa"/>
            <w:tcBorders>
              <w:top w:val="nil"/>
              <w:bottom w:val="nil"/>
            </w:tcBorders>
          </w:tcPr>
          <w:p w14:paraId="0798FFCA" w14:textId="77777777" w:rsidR="00637249" w:rsidRPr="00D81C28" w:rsidRDefault="00637249" w:rsidP="00070FED">
            <w:r w:rsidRPr="00D81C28">
              <w:t xml:space="preserve">Section </w:t>
            </w:r>
            <w:r w:rsidRPr="00D81C28">
              <w:fldChar w:fldCharType="begin"/>
            </w:r>
            <w:r w:rsidRPr="00D81C28">
              <w:instrText xml:space="preserve"> REF _Ref469903517 \r \h  \* MERGEFORMAT </w:instrText>
            </w:r>
            <w:r w:rsidRPr="00D81C28">
              <w:fldChar w:fldCharType="separate"/>
            </w:r>
            <w:r w:rsidR="000F2DB1" w:rsidRPr="00D81C28">
              <w:t>2.2</w:t>
            </w:r>
            <w:r w:rsidRPr="00D81C28">
              <w:fldChar w:fldCharType="end"/>
            </w:r>
          </w:p>
        </w:tc>
      </w:tr>
      <w:tr w:rsidR="00637249" w:rsidRPr="00D81C28" w14:paraId="361A7305" w14:textId="77777777" w:rsidTr="00390D6C">
        <w:tc>
          <w:tcPr>
            <w:tcW w:w="2518" w:type="dxa"/>
            <w:tcBorders>
              <w:top w:val="nil"/>
            </w:tcBorders>
          </w:tcPr>
          <w:p w14:paraId="07871264" w14:textId="77777777" w:rsidR="00637249" w:rsidRPr="00D81C28" w:rsidRDefault="00637249" w:rsidP="00070FED">
            <w:pPr>
              <w:rPr>
                <w:b/>
                <w:i/>
              </w:rPr>
            </w:pPr>
            <w:r w:rsidRPr="00D81C28">
              <w:rPr>
                <w:b/>
                <w:i/>
              </w:rPr>
              <w:t>mirror</w:t>
            </w:r>
          </w:p>
        </w:tc>
        <w:tc>
          <w:tcPr>
            <w:tcW w:w="4961" w:type="dxa"/>
            <w:tcBorders>
              <w:top w:val="nil"/>
            </w:tcBorders>
          </w:tcPr>
          <w:p w14:paraId="63D9335C" w14:textId="77777777" w:rsidR="00637249" w:rsidRPr="00D81C28" w:rsidRDefault="00637249" w:rsidP="00070FED">
            <w:r w:rsidRPr="00D81C28">
              <w:t xml:space="preserve">This is used </w:t>
            </w:r>
            <w:r w:rsidR="00390D6C" w:rsidRPr="00D81C28">
              <w:t>to mirror ontologies for analysis.</w:t>
            </w:r>
          </w:p>
        </w:tc>
        <w:tc>
          <w:tcPr>
            <w:tcW w:w="1809" w:type="dxa"/>
            <w:tcBorders>
              <w:top w:val="nil"/>
            </w:tcBorders>
          </w:tcPr>
          <w:p w14:paraId="1E9430A2" w14:textId="77777777" w:rsidR="00637249" w:rsidRPr="00D81C28" w:rsidRDefault="00390D6C" w:rsidP="00070FED">
            <w:r w:rsidRPr="00D81C28">
              <w:t xml:space="preserve">Section </w:t>
            </w:r>
            <w:r w:rsidRPr="00D81C28">
              <w:fldChar w:fldCharType="begin"/>
            </w:r>
            <w:r w:rsidRPr="00D81C28">
              <w:instrText xml:space="preserve"> REF _Ref469829491 \r \h  \* MERGEFORMAT </w:instrText>
            </w:r>
            <w:r w:rsidRPr="00D81C28">
              <w:fldChar w:fldCharType="separate"/>
            </w:r>
            <w:r w:rsidR="000F2DB1" w:rsidRPr="00D81C28">
              <w:t>2.4</w:t>
            </w:r>
            <w:r w:rsidRPr="00D81C28">
              <w:fldChar w:fldCharType="end"/>
            </w:r>
          </w:p>
        </w:tc>
      </w:tr>
    </w:tbl>
    <w:p w14:paraId="2FBB5B30" w14:textId="77777777" w:rsidR="00FC7734" w:rsidRPr="00D81C28" w:rsidRDefault="00FC7734" w:rsidP="00FC7734">
      <w:pPr>
        <w:pStyle w:val="Heading3"/>
      </w:pPr>
      <w:r w:rsidRPr="00D81C28">
        <w:t>Method of construction</w:t>
      </w:r>
    </w:p>
    <w:p w14:paraId="41A60825" w14:textId="56E1E6C9" w:rsidR="00390D6C" w:rsidRPr="00D81C28" w:rsidRDefault="00CE17EE" w:rsidP="00390D6C">
      <w:pPr>
        <w:pStyle w:val="BodyText"/>
      </w:pPr>
      <w:r w:rsidRPr="00D81C28">
        <w:t xml:space="preserve">In order to </w:t>
      </w:r>
      <w:r w:rsidR="00390D6C" w:rsidRPr="00D81C28">
        <w:t xml:space="preserve">construct the </w:t>
      </w:r>
      <w:r w:rsidR="00390D6C" w:rsidRPr="00D81C28">
        <w:rPr>
          <w:b/>
          <w:i/>
        </w:rPr>
        <w:t>top-down</w:t>
      </w:r>
      <w:r w:rsidR="00390D6C" w:rsidRPr="00D81C28">
        <w:t xml:space="preserve"> ontology</w:t>
      </w:r>
      <w:r w:rsidRPr="00D81C28">
        <w:t xml:space="preserve"> a generalised vocabulary ontology was created with an integration vocabulary, </w:t>
      </w:r>
      <w:r w:rsidR="00390D6C" w:rsidRPr="00D81C28">
        <w:rPr>
          <w:b/>
          <w:i/>
        </w:rPr>
        <w:t>integration</w:t>
      </w:r>
      <w:r w:rsidR="004E1717">
        <w:t>.</w:t>
      </w:r>
      <w:r w:rsidR="00390D6C" w:rsidRPr="00D81C28">
        <w:rPr>
          <w:b/>
        </w:rPr>
        <w:t xml:space="preserve"> </w:t>
      </w:r>
      <w:r w:rsidR="004E1717">
        <w:t>A</w:t>
      </w:r>
      <w:r w:rsidRPr="00D81C28">
        <w:t>nother generalised framework ontology was also created with a class structure, an object property structure and data value framework</w:t>
      </w:r>
      <w:r w:rsidR="00390D6C" w:rsidRPr="00D81C28">
        <w:t xml:space="preserve">, the </w:t>
      </w:r>
      <w:r w:rsidR="00390D6C" w:rsidRPr="00D81C28">
        <w:rPr>
          <w:b/>
          <w:i/>
        </w:rPr>
        <w:t>metadata</w:t>
      </w:r>
      <w:r w:rsidR="00390D6C" w:rsidRPr="00D81C28">
        <w:t xml:space="preserve"> ontology</w:t>
      </w:r>
      <w:r w:rsidR="004E1717">
        <w:t>,</w:t>
      </w:r>
      <w:r w:rsidRPr="00D81C28">
        <w:t xml:space="preserve"> in order to facilitate the ease of construction of the component ontologies of the top-down ontology, implied and constrained in some degree by the methodology for top-down ontology constructed detailed in </w:t>
      </w:r>
      <w:r w:rsidR="004E1717">
        <w:fldChar w:fldCharType="begin"/>
      </w:r>
      <w:r w:rsidR="004E1717">
        <w:instrText xml:space="preserve"> REF _Ref469847388 \r \h </w:instrText>
      </w:r>
      <w:r w:rsidR="004E1717">
        <w:fldChar w:fldCharType="separate"/>
      </w:r>
      <w:r w:rsidR="004E1717">
        <w:t>3.2</w:t>
      </w:r>
      <w:r w:rsidR="004E1717">
        <w:fldChar w:fldCharType="end"/>
      </w:r>
      <w:r w:rsidRPr="00D81C28">
        <w:t xml:space="preserve"> and the flowcharts in </w:t>
      </w:r>
      <w:r w:rsidRPr="00D81C28">
        <w:fldChar w:fldCharType="begin"/>
      </w:r>
      <w:r w:rsidRPr="00D81C28">
        <w:instrText xml:space="preserve"> REF _Ref469319751 \h  \* MERGEFORMAT </w:instrText>
      </w:r>
      <w:r w:rsidRPr="00D81C28">
        <w:fldChar w:fldCharType="separate"/>
      </w:r>
      <w:r w:rsidR="000F2DB1" w:rsidRPr="00D81C28">
        <w:t>Figure 14</w:t>
      </w:r>
      <w:r w:rsidRPr="00D81C28">
        <w:fldChar w:fldCharType="end"/>
      </w:r>
      <w:r w:rsidRPr="00D81C28">
        <w:t xml:space="preserve"> - </w:t>
      </w:r>
      <w:r w:rsidRPr="00D81C28">
        <w:fldChar w:fldCharType="begin"/>
      </w:r>
      <w:r w:rsidRPr="00D81C28">
        <w:instrText xml:space="preserve"> REF _Ref469327208 \h  \* MERGEFORMAT </w:instrText>
      </w:r>
      <w:r w:rsidRPr="00D81C28">
        <w:fldChar w:fldCharType="separate"/>
      </w:r>
      <w:r w:rsidR="000F2DB1" w:rsidRPr="00D81C28">
        <w:t>Figure 17</w:t>
      </w:r>
      <w:r w:rsidRPr="00D81C28">
        <w:fldChar w:fldCharType="end"/>
      </w:r>
      <w:r w:rsidRPr="00D81C28">
        <w:t xml:space="preserve">. </w:t>
      </w:r>
      <w:r w:rsidR="00390D6C" w:rsidRPr="00D81C28">
        <w:t xml:space="preserve">These framework ontologies have already been discussed in sections </w:t>
      </w:r>
      <w:r w:rsidR="00390D6C" w:rsidRPr="00D81C28">
        <w:fldChar w:fldCharType="begin"/>
      </w:r>
      <w:r w:rsidR="00390D6C" w:rsidRPr="00D81C28">
        <w:instrText xml:space="preserve"> REF _Ref469840654 \r \h </w:instrText>
      </w:r>
      <w:r w:rsidR="00390D6C" w:rsidRPr="00D81C28">
        <w:fldChar w:fldCharType="separate"/>
      </w:r>
      <w:r w:rsidR="000F2DB1" w:rsidRPr="00D81C28">
        <w:t>2.1</w:t>
      </w:r>
      <w:r w:rsidR="00390D6C" w:rsidRPr="00D81C28">
        <w:fldChar w:fldCharType="end"/>
      </w:r>
      <w:r w:rsidR="00390D6C" w:rsidRPr="00D81C28">
        <w:t xml:space="preserve"> and </w:t>
      </w:r>
      <w:r w:rsidR="00390D6C" w:rsidRPr="00D81C28">
        <w:fldChar w:fldCharType="begin"/>
      </w:r>
      <w:r w:rsidR="00390D6C" w:rsidRPr="00D81C28">
        <w:instrText xml:space="preserve"> REF _Ref469906025 \r \h </w:instrText>
      </w:r>
      <w:r w:rsidR="00390D6C" w:rsidRPr="00D81C28">
        <w:fldChar w:fldCharType="separate"/>
      </w:r>
      <w:r w:rsidR="000F2DB1" w:rsidRPr="00D81C28">
        <w:t>2.2</w:t>
      </w:r>
      <w:r w:rsidR="00390D6C" w:rsidRPr="00D81C28">
        <w:fldChar w:fldCharType="end"/>
      </w:r>
      <w:r w:rsidR="00390D6C" w:rsidRPr="00D81C28">
        <w:t>.</w:t>
      </w:r>
    </w:p>
    <w:p w14:paraId="420E8014" w14:textId="3D4D8C5F" w:rsidR="00CE17EE" w:rsidRPr="00D81C28" w:rsidRDefault="00CE17EE" w:rsidP="00CE17EE">
      <w:pPr>
        <w:pStyle w:val="BodyText"/>
      </w:pPr>
      <w:r w:rsidRPr="00D81C28">
        <w:t xml:space="preserve">Our aim in this section </w:t>
      </w:r>
      <w:r w:rsidR="004E1717">
        <w:t>is</w:t>
      </w:r>
      <w:r w:rsidRPr="00D81C28">
        <w:t xml:space="preserve"> to provide an explanation of the standard framework in which two of our three top-down ontologies were developed. </w:t>
      </w:r>
      <w:r w:rsidR="004E1717">
        <w:t>Further</w:t>
      </w:r>
      <w:r w:rsidRPr="00D81C28">
        <w:t xml:space="preserve">, we </w:t>
      </w:r>
      <w:r w:rsidR="004E1717">
        <w:t>suspect</w:t>
      </w:r>
      <w:r w:rsidRPr="00D81C28">
        <w:t xml:space="preserve"> that this framework could be used to develop any top-down ontology in an inter-/trans-disciplinary project such as GLAMURS. In particular we provided an integration vocabulary</w:t>
      </w:r>
      <w:r w:rsidR="00390D6C" w:rsidRPr="00D81C28">
        <w:t xml:space="preserve">, the </w:t>
      </w:r>
      <w:r w:rsidR="00390D6C" w:rsidRPr="00D81C28">
        <w:rPr>
          <w:b/>
          <w:i/>
        </w:rPr>
        <w:t>integration</w:t>
      </w:r>
      <w:r w:rsidR="00390D6C" w:rsidRPr="00D81C28">
        <w:t xml:space="preserve"> ontology</w:t>
      </w:r>
      <w:r w:rsidRPr="00D81C28">
        <w:t>; a common framework about which to develop the top-down ontology,</w:t>
      </w:r>
      <w:r w:rsidR="00390D6C" w:rsidRPr="00D81C28">
        <w:t xml:space="preserve"> the </w:t>
      </w:r>
      <w:r w:rsidR="00390D6C" w:rsidRPr="00D81C28">
        <w:rPr>
          <w:b/>
          <w:i/>
        </w:rPr>
        <w:t>metadata</w:t>
      </w:r>
      <w:r w:rsidR="00390D6C" w:rsidRPr="00D81C28">
        <w:t xml:space="preserve"> ontology</w:t>
      </w:r>
      <w:r w:rsidRPr="00D81C28">
        <w:t xml:space="preserve"> and on which to hang the component ontological entities, </w:t>
      </w:r>
      <w:r w:rsidR="00390D6C" w:rsidRPr="00D81C28">
        <w:t>including</w:t>
      </w:r>
      <w:r w:rsidRPr="00D81C28">
        <w:t xml:space="preserve"> a metadata framework to keep track of the origins of each of these ontological components. This can be summarised in the diagram in </w:t>
      </w:r>
      <w:r w:rsidRPr="00D81C28">
        <w:fldChar w:fldCharType="begin"/>
      </w:r>
      <w:r w:rsidRPr="00D81C28">
        <w:instrText xml:space="preserve"> REF _Ref469387926 \h  \* MERGEFORMAT </w:instrText>
      </w:r>
      <w:r w:rsidRPr="00D81C28">
        <w:fldChar w:fldCharType="separate"/>
      </w:r>
      <w:r w:rsidR="000F2DB1" w:rsidRPr="00D81C28">
        <w:t>Figure 24</w:t>
      </w:r>
      <w:r w:rsidRPr="00D81C28">
        <w:fldChar w:fldCharType="end"/>
      </w:r>
      <w:r w:rsidRPr="00D81C28">
        <w:t>. That is the generalised</w:t>
      </w:r>
      <w:r w:rsidR="00390D6C" w:rsidRPr="00D81C28">
        <w:t xml:space="preserve"> integration</w:t>
      </w:r>
      <w:r w:rsidRPr="00D81C28">
        <w:t xml:space="preserve"> vocabulary ontology is embedded in the generalised framework ontology, </w:t>
      </w:r>
      <w:r w:rsidR="00390D6C" w:rsidRPr="00D81C28">
        <w:t>which in turn is embedded in two of the</w:t>
      </w:r>
      <w:r w:rsidRPr="00D81C28">
        <w:t xml:space="preserve"> top-down ontolog</w:t>
      </w:r>
      <w:r w:rsidR="00390D6C" w:rsidRPr="00D81C28">
        <w:t>ies</w:t>
      </w:r>
      <w:r w:rsidRPr="00D81C28">
        <w:t xml:space="preserve"> developed in sections </w:t>
      </w:r>
      <w:r w:rsidRPr="00D81C28">
        <w:fldChar w:fldCharType="begin"/>
      </w:r>
      <w:r w:rsidRPr="00D81C28">
        <w:instrText xml:space="preserve"> REF _Ref469047966 \r \h </w:instrText>
      </w:r>
      <w:r w:rsidRPr="00D81C28">
        <w:fldChar w:fldCharType="separate"/>
      </w:r>
      <w:r w:rsidR="000F2DB1" w:rsidRPr="00D81C28">
        <w:t>3.1.6</w:t>
      </w:r>
      <w:r w:rsidRPr="00D81C28">
        <w:fldChar w:fldCharType="end"/>
      </w:r>
      <w:r w:rsidRPr="00D81C28">
        <w:t xml:space="preserve"> and </w:t>
      </w:r>
      <w:r w:rsidRPr="00D81C28">
        <w:fldChar w:fldCharType="begin"/>
      </w:r>
      <w:r w:rsidRPr="00D81C28">
        <w:instrText xml:space="preserve"> REF _Ref468890649 \r \h </w:instrText>
      </w:r>
      <w:r w:rsidRPr="00D81C28">
        <w:fldChar w:fldCharType="separate"/>
      </w:r>
      <w:r w:rsidR="000F2DB1" w:rsidRPr="00D81C28">
        <w:t>3.3</w:t>
      </w:r>
      <w:r w:rsidRPr="00D81C28">
        <w:fldChar w:fldCharType="end"/>
      </w:r>
      <w:r w:rsidRPr="00D81C28">
        <w:t>. This is achieved using ontological imports and namespaces.</w:t>
      </w:r>
    </w:p>
    <w:p w14:paraId="415465EB" w14:textId="77777777" w:rsidR="00CE17EE" w:rsidRPr="00D81C28" w:rsidRDefault="00CE17EE" w:rsidP="00CE17EE">
      <w:pPr>
        <w:pStyle w:val="BodyText"/>
        <w:keepNext/>
      </w:pPr>
      <w:r w:rsidRPr="00D81C28">
        <w:rPr>
          <w:noProof/>
          <w:lang w:eastAsia="en-GB"/>
        </w:rPr>
        <w:drawing>
          <wp:inline distT="0" distB="0" distL="0" distR="0" wp14:anchorId="05AEA141" wp14:editId="176D0039">
            <wp:extent cx="4676191" cy="467619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 component framework.png"/>
                    <pic:cNvPicPr/>
                  </pic:nvPicPr>
                  <pic:blipFill>
                    <a:blip r:embed="rId51">
                      <a:extLst>
                        <a:ext uri="{28A0092B-C50C-407E-A947-70E740481C1C}">
                          <a14:useLocalDpi xmlns:a14="http://schemas.microsoft.com/office/drawing/2010/main" val="0"/>
                        </a:ext>
                      </a:extLst>
                    </a:blip>
                    <a:stretch>
                      <a:fillRect/>
                    </a:stretch>
                  </pic:blipFill>
                  <pic:spPr>
                    <a:xfrm>
                      <a:off x="0" y="0"/>
                      <a:ext cx="4676191" cy="4676191"/>
                    </a:xfrm>
                    <a:prstGeom prst="rect">
                      <a:avLst/>
                    </a:prstGeom>
                  </pic:spPr>
                </pic:pic>
              </a:graphicData>
            </a:graphic>
          </wp:inline>
        </w:drawing>
      </w:r>
    </w:p>
    <w:p w14:paraId="5DD6BC5D" w14:textId="77777777" w:rsidR="00CE17EE" w:rsidRPr="00D81C28" w:rsidRDefault="00CE17EE" w:rsidP="00CE17EE">
      <w:pPr>
        <w:pStyle w:val="Caption"/>
        <w:rPr>
          <w:b w:val="0"/>
        </w:rPr>
      </w:pPr>
      <w:bookmarkStart w:id="100" w:name="_Ref469387926"/>
      <w:bookmarkStart w:id="101" w:name="_Ref469387918"/>
      <w:r w:rsidRPr="00D81C28">
        <w:rPr>
          <w:b w:val="0"/>
        </w:rPr>
        <w:t xml:space="preserve">Figure </w:t>
      </w:r>
      <w:r w:rsidRPr="00D81C28">
        <w:rPr>
          <w:b w:val="0"/>
        </w:rPr>
        <w:fldChar w:fldCharType="begin"/>
      </w:r>
      <w:r w:rsidRPr="00D81C28">
        <w:rPr>
          <w:b w:val="0"/>
        </w:rPr>
        <w:instrText xml:space="preserve"> SEQ Figure \* ARABIC </w:instrText>
      </w:r>
      <w:r w:rsidRPr="00D81C28">
        <w:rPr>
          <w:b w:val="0"/>
        </w:rPr>
        <w:fldChar w:fldCharType="separate"/>
      </w:r>
      <w:r w:rsidR="000F2DB1" w:rsidRPr="00D81C28">
        <w:rPr>
          <w:b w:val="0"/>
        </w:rPr>
        <w:t>24</w:t>
      </w:r>
      <w:r w:rsidRPr="00D81C28">
        <w:rPr>
          <w:b w:val="0"/>
        </w:rPr>
        <w:fldChar w:fldCharType="end"/>
      </w:r>
      <w:bookmarkEnd w:id="100"/>
      <w:r w:rsidRPr="00D81C28">
        <w:rPr>
          <w:b w:val="0"/>
        </w:rPr>
        <w:t xml:space="preserve"> Top-down component ontology organisation</w:t>
      </w:r>
      <w:bookmarkEnd w:id="101"/>
    </w:p>
    <w:p w14:paraId="12052D61" w14:textId="77777777" w:rsidR="00CE17EE" w:rsidRDefault="00CE17EE" w:rsidP="00CE17EE">
      <w:r w:rsidRPr="00D81C28">
        <w:t xml:space="preserve">Given that we now have a class framework, detailed in section </w:t>
      </w:r>
      <w:r w:rsidR="00390D6C" w:rsidRPr="00D81C28">
        <w:fldChar w:fldCharType="begin"/>
      </w:r>
      <w:r w:rsidR="00390D6C" w:rsidRPr="00D81C28">
        <w:instrText xml:space="preserve"> REF _Ref469840654 \r \h </w:instrText>
      </w:r>
      <w:r w:rsidR="00390D6C" w:rsidRPr="00D81C28">
        <w:fldChar w:fldCharType="separate"/>
      </w:r>
      <w:r w:rsidR="000F2DB1" w:rsidRPr="00D81C28">
        <w:t>2.1</w:t>
      </w:r>
      <w:r w:rsidR="00390D6C" w:rsidRPr="00D81C28">
        <w:fldChar w:fldCharType="end"/>
      </w:r>
      <w:r w:rsidRPr="00D81C28">
        <w:t xml:space="preserve"> that allowed the development of the components of the top-down ontologies and also that we have managed to develop and integration vocabulary as detailed in section</w:t>
      </w:r>
      <w:r w:rsidR="00390D6C" w:rsidRPr="00D81C28">
        <w:t xml:space="preserve"> </w:t>
      </w:r>
      <w:r w:rsidR="00390D6C" w:rsidRPr="00D81C28">
        <w:fldChar w:fldCharType="begin"/>
      </w:r>
      <w:r w:rsidR="00390D6C" w:rsidRPr="00D81C28">
        <w:instrText xml:space="preserve"> REF _Ref469906052 \r \h </w:instrText>
      </w:r>
      <w:r w:rsidR="00390D6C" w:rsidRPr="00D81C28">
        <w:fldChar w:fldCharType="separate"/>
      </w:r>
      <w:r w:rsidR="000F2DB1" w:rsidRPr="00D81C28">
        <w:t>2.2</w:t>
      </w:r>
      <w:r w:rsidR="00390D6C" w:rsidRPr="00D81C28">
        <w:fldChar w:fldCharType="end"/>
      </w:r>
      <w:r w:rsidR="00390D6C" w:rsidRPr="00D81C28">
        <w:t xml:space="preserve"> </w:t>
      </w:r>
      <w:r w:rsidRPr="00D81C28">
        <w:t>all that remains is to present the final structure of the top-down ontology, or common sense description of the project,</w:t>
      </w:r>
      <w:r w:rsidR="00390D6C" w:rsidRPr="00D81C28">
        <w:t xml:space="preserve"> </w:t>
      </w:r>
      <w:r w:rsidR="00390D6C" w:rsidRPr="00D81C28">
        <w:rPr>
          <w:b/>
          <w:i/>
        </w:rPr>
        <w:t>core</w:t>
      </w:r>
      <w:r w:rsidR="00390D6C" w:rsidRPr="00D81C28">
        <w:t>;</w:t>
      </w:r>
      <w:r w:rsidRPr="00D81C28">
        <w:t xml:space="preserve"> elicitation of glossary from project researchers</w:t>
      </w:r>
      <w:r w:rsidR="00390D6C" w:rsidRPr="00D81C28">
        <w:t xml:space="preserve">, the </w:t>
      </w:r>
      <w:r w:rsidR="00390D6C" w:rsidRPr="00D81C28">
        <w:rPr>
          <w:b/>
          <w:i/>
        </w:rPr>
        <w:t>questionnaire</w:t>
      </w:r>
      <w:r w:rsidR="00390D6C" w:rsidRPr="00D81C28">
        <w:t xml:space="preserve"> ontology,</w:t>
      </w:r>
      <w:r w:rsidRPr="00D81C28">
        <w:t xml:space="preserve"> and an analysis of the available project documentation</w:t>
      </w:r>
      <w:r w:rsidR="00390D6C" w:rsidRPr="00D81C28">
        <w:t xml:space="preserve">, the </w:t>
      </w:r>
      <w:r w:rsidR="00390D6C" w:rsidRPr="00D81C28">
        <w:rPr>
          <w:b/>
          <w:i/>
        </w:rPr>
        <w:t>expert</w:t>
      </w:r>
      <w:r w:rsidR="00390D6C" w:rsidRPr="00D81C28">
        <w:rPr>
          <w:b/>
        </w:rPr>
        <w:t xml:space="preserve"> </w:t>
      </w:r>
      <w:r w:rsidR="00390D6C" w:rsidRPr="00D81C28">
        <w:t>ontology</w:t>
      </w:r>
      <w:r w:rsidRPr="00D81C28">
        <w:t xml:space="preserve">. This ontology we have denoted as the </w:t>
      </w:r>
      <w:r w:rsidR="00390D6C" w:rsidRPr="00D81C28">
        <w:rPr>
          <w:b/>
          <w:i/>
        </w:rPr>
        <w:t>top-down</w:t>
      </w:r>
      <w:r w:rsidRPr="00D81C28">
        <w:t xml:space="preserve"> ontology. We would expect, given what has gone previously that this ontology should now be of the structure shown in </w:t>
      </w:r>
      <w:r w:rsidRPr="00D81C28">
        <w:fldChar w:fldCharType="begin"/>
      </w:r>
      <w:r w:rsidRPr="00D81C28">
        <w:instrText xml:space="preserve"> REF _Ref469414802 \h </w:instrText>
      </w:r>
      <w:r w:rsidRPr="00D81C28">
        <w:fldChar w:fldCharType="separate"/>
      </w:r>
      <w:r w:rsidR="000F2DB1" w:rsidRPr="00D81C28">
        <w:t>Figure 25</w:t>
      </w:r>
      <w:r w:rsidRPr="00D81C28">
        <w:fldChar w:fldCharType="end"/>
      </w:r>
      <w:r w:rsidRPr="00D81C28">
        <w:t xml:space="preserve">, where </w:t>
      </w:r>
      <w:r w:rsidRPr="00D81C28">
        <w:rPr>
          <w:color w:val="4F81BD" w:themeColor="accent1"/>
        </w:rPr>
        <w:t xml:space="preserve">basic vocabulary </w:t>
      </w:r>
      <w:r w:rsidRPr="00D81C28">
        <w:rPr>
          <w:rStyle w:val="CodeChar"/>
          <w:rFonts w:ascii="Arial" w:hAnsi="Arial"/>
          <w:b w:val="0"/>
          <w:color w:val="auto"/>
        </w:rPr>
        <w:t xml:space="preserve">from the </w:t>
      </w:r>
      <w:r w:rsidRPr="00D81C28">
        <w:rPr>
          <w:rStyle w:val="CodeChar"/>
          <w:rFonts w:ascii="Arial" w:hAnsi="Arial"/>
          <w:i/>
          <w:color w:val="auto"/>
        </w:rPr>
        <w:t>integration</w:t>
      </w:r>
      <w:r w:rsidRPr="00D81C28">
        <w:rPr>
          <w:rStyle w:val="CodeChar"/>
          <w:rFonts w:ascii="Arial" w:hAnsi="Arial"/>
          <w:b w:val="0"/>
          <w:color w:val="auto"/>
        </w:rPr>
        <w:t xml:space="preserve"> ontology</w:t>
      </w:r>
      <w:r w:rsidRPr="00D81C28">
        <w:t xml:space="preserve"> is any of the generalised integration vocabulary from the ontology discussed in section </w:t>
      </w:r>
      <w:r w:rsidRPr="00D81C28">
        <w:fldChar w:fldCharType="begin"/>
      </w:r>
      <w:r w:rsidRPr="00D81C28">
        <w:instrText xml:space="preserve"> REF _Ref469414642 \r \h </w:instrText>
      </w:r>
      <w:r w:rsidRPr="00D81C28">
        <w:fldChar w:fldCharType="separate"/>
      </w:r>
      <w:r w:rsidR="000F2DB1" w:rsidRPr="00D81C28">
        <w:t>2.1</w:t>
      </w:r>
      <w:r w:rsidRPr="00D81C28">
        <w:fldChar w:fldCharType="end"/>
      </w:r>
      <w:r w:rsidRPr="00D81C28">
        <w:t xml:space="preserve">, such as, for example </w:t>
      </w:r>
      <w:r w:rsidRPr="00D81C28">
        <w:rPr>
          <w:rStyle w:val="CodeChar"/>
        </w:rPr>
        <w:t>modifies</w:t>
      </w:r>
      <w:r w:rsidRPr="00D81C28">
        <w:t xml:space="preserve">. However this diagram does not show the actual structure of the final completed, top-down ontology. </w:t>
      </w:r>
      <w:r w:rsidRPr="00D81C28">
        <w:fldChar w:fldCharType="begin"/>
      </w:r>
      <w:r w:rsidRPr="00D81C28">
        <w:instrText xml:space="preserve"> REF _Ref469414802 \h </w:instrText>
      </w:r>
      <w:r w:rsidRPr="00D81C28">
        <w:fldChar w:fldCharType="separate"/>
      </w:r>
      <w:r w:rsidR="000F2DB1" w:rsidRPr="00D81C28">
        <w:t>Figure 25</w:t>
      </w:r>
      <w:r w:rsidRPr="00D81C28">
        <w:fldChar w:fldCharType="end"/>
      </w:r>
      <w:r w:rsidRPr="00D81C28">
        <w:t xml:space="preserve"> does not include an additional nested ontology namespace and corresponding import, which allows the creation of some additional metadata which eventually allows reasoning over the entire GLAMURS ontology to take place.</w:t>
      </w:r>
    </w:p>
    <w:p w14:paraId="4F77183D" w14:textId="79066194" w:rsidR="004E1717" w:rsidRPr="00D81C28" w:rsidRDefault="004E1717" w:rsidP="00CE17EE">
      <w:r w:rsidRPr="00D81C28">
        <w:t xml:space="preserve">For the ontology components in this section the introduction of this new metadata namespace ontology does not modify the existing ontology components that much. The primary role of these new namespace ontologies is to allow for the creation of terms corresponding to the ontological entities for the target ontology or ontology component. As these terms already exist in the </w:t>
      </w:r>
      <w:r w:rsidRPr="00D81C28">
        <w:rPr>
          <w:b/>
          <w:i/>
        </w:rPr>
        <w:t>questionnaire</w:t>
      </w:r>
      <w:r w:rsidRPr="00D81C28">
        <w:t xml:space="preserve"> and </w:t>
      </w:r>
      <w:r w:rsidRPr="00D81C28">
        <w:rPr>
          <w:b/>
          <w:i/>
        </w:rPr>
        <w:t>expert</w:t>
      </w:r>
      <w:r w:rsidRPr="00D81C28">
        <w:t xml:space="preserve"> ontologies, the introduction of this additional metadata does not</w:t>
      </w:r>
      <w:r>
        <w:t xml:space="preserve"> affect these component ontologies</w:t>
      </w:r>
      <w:r w:rsidRPr="00D81C28">
        <w:t xml:space="preserve"> too much. However, for the </w:t>
      </w:r>
      <w:r w:rsidRPr="00D81C28">
        <w:rPr>
          <w:b/>
          <w:i/>
        </w:rPr>
        <w:t>core</w:t>
      </w:r>
      <w:r w:rsidRPr="00D81C28">
        <w:t xml:space="preserve"> ontology and the bottom-up ontologies this represents a shift in how the ontologies are e</w:t>
      </w:r>
      <w:r>
        <w:t>valuated.</w:t>
      </w:r>
    </w:p>
    <w:p w14:paraId="6BAAA3CC" w14:textId="77777777" w:rsidR="00CE17EE" w:rsidRPr="00D81C28" w:rsidRDefault="00CE17EE" w:rsidP="00CE17EE">
      <w:pPr>
        <w:keepNext/>
      </w:pPr>
      <w:r w:rsidRPr="00D81C28">
        <w:rPr>
          <w:noProof/>
          <w:lang w:eastAsia="en-GB"/>
        </w:rPr>
        <w:drawing>
          <wp:inline distT="0" distB="0" distL="0" distR="0" wp14:anchorId="4BAE5ABB" wp14:editId="7ADB9178">
            <wp:extent cx="5760720" cy="41135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png"/>
                    <pic:cNvPicPr/>
                  </pic:nvPicPr>
                  <pic:blipFill>
                    <a:blip r:embed="rId52">
                      <a:extLst>
                        <a:ext uri="{28A0092B-C50C-407E-A947-70E740481C1C}">
                          <a14:useLocalDpi xmlns:a14="http://schemas.microsoft.com/office/drawing/2010/main" val="0"/>
                        </a:ext>
                      </a:extLst>
                    </a:blip>
                    <a:stretch>
                      <a:fillRect/>
                    </a:stretch>
                  </pic:blipFill>
                  <pic:spPr>
                    <a:xfrm>
                      <a:off x="0" y="0"/>
                      <a:ext cx="5760720" cy="4113530"/>
                    </a:xfrm>
                    <a:prstGeom prst="rect">
                      <a:avLst/>
                    </a:prstGeom>
                  </pic:spPr>
                </pic:pic>
              </a:graphicData>
            </a:graphic>
          </wp:inline>
        </w:drawing>
      </w:r>
    </w:p>
    <w:p w14:paraId="0C5AC6D8" w14:textId="77777777" w:rsidR="00CE17EE" w:rsidRPr="00D81C28" w:rsidRDefault="00CE17EE" w:rsidP="00CE17EE">
      <w:pPr>
        <w:pStyle w:val="Caption"/>
      </w:pPr>
      <w:bookmarkStart w:id="102" w:name="_Ref469414802"/>
      <w:bookmarkStart w:id="103" w:name="_Ref469414793"/>
      <w:r w:rsidRPr="00D81C28">
        <w:t xml:space="preserve">Figure </w:t>
      </w:r>
      <w:r w:rsidRPr="00D81C28">
        <w:fldChar w:fldCharType="begin"/>
      </w:r>
      <w:r w:rsidRPr="00D81C28">
        <w:instrText xml:space="preserve"> SEQ Figure \* ARABIC </w:instrText>
      </w:r>
      <w:r w:rsidRPr="00D81C28">
        <w:fldChar w:fldCharType="separate"/>
      </w:r>
      <w:r w:rsidR="000F2DB1" w:rsidRPr="00D81C28">
        <w:t>25</w:t>
      </w:r>
      <w:r w:rsidRPr="00D81C28">
        <w:fldChar w:fldCharType="end"/>
      </w:r>
      <w:bookmarkEnd w:id="102"/>
      <w:r w:rsidRPr="00D81C28">
        <w:t xml:space="preserve"> The expected structure of the top-down ontology</w:t>
      </w:r>
      <w:bookmarkEnd w:id="103"/>
    </w:p>
    <w:p w14:paraId="1B5EC60A" w14:textId="215CC519" w:rsidR="00CE17EE" w:rsidRPr="00D81C28" w:rsidRDefault="00CE17EE" w:rsidP="00CE17EE">
      <w:r w:rsidRPr="00D81C28">
        <w:t>Although the new structures are metadata, these have had to be incorporated into the main structures of the ontologies, as no reasoner, as it stands, can reason over such metadata. Most of the ontologies in this document</w:t>
      </w:r>
      <w:r w:rsidR="00AA7086">
        <w:t xml:space="preserve"> </w:t>
      </w:r>
      <w:r w:rsidRPr="00D81C28">
        <w:t xml:space="preserve">are TBox ontologies; being mostly collections of classes with relationships and datatypes defined on those classes. There are very few, if any individuals, except in the case of the </w:t>
      </w:r>
      <w:r w:rsidR="00390D6C" w:rsidRPr="00D81C28">
        <w:rPr>
          <w:b/>
          <w:i/>
        </w:rPr>
        <w:t>expert</w:t>
      </w:r>
      <w:r w:rsidRPr="00D81C28">
        <w:t xml:space="preserve"> and </w:t>
      </w:r>
      <w:r w:rsidRPr="00D81C28">
        <w:rPr>
          <w:b/>
          <w:i/>
        </w:rPr>
        <w:t>questionnaire</w:t>
      </w:r>
      <w:r w:rsidRPr="00D81C28">
        <w:t xml:space="preserve"> where they have been metadata instantiations in the </w:t>
      </w:r>
      <w:r w:rsidR="00390D6C" w:rsidRPr="00D81C28">
        <w:rPr>
          <w:b/>
          <w:i/>
        </w:rPr>
        <w:t>metadata</w:t>
      </w:r>
      <w:r w:rsidRPr="00D81C28">
        <w:t xml:space="preserve"> for the metadata and the instantiation of the actual terms as individuals as part of the process of developing both these ontologies as detailed in section</w:t>
      </w:r>
      <w:r w:rsidR="00390D6C" w:rsidRPr="00D81C28">
        <w:t>s</w:t>
      </w:r>
      <w:r w:rsidRPr="00D81C28">
        <w:t xml:space="preserve"> </w:t>
      </w:r>
      <w:r w:rsidR="00390D6C" w:rsidRPr="00D81C28">
        <w:fldChar w:fldCharType="begin"/>
      </w:r>
      <w:r w:rsidR="00390D6C" w:rsidRPr="00D81C28">
        <w:instrText xml:space="preserve"> REF _Ref469840654 \r \h </w:instrText>
      </w:r>
      <w:r w:rsidR="00390D6C" w:rsidRPr="00D81C28">
        <w:fldChar w:fldCharType="separate"/>
      </w:r>
      <w:r w:rsidR="000F2DB1" w:rsidRPr="00D81C28">
        <w:t>2.1</w:t>
      </w:r>
      <w:r w:rsidR="00390D6C" w:rsidRPr="00D81C28">
        <w:fldChar w:fldCharType="end"/>
      </w:r>
      <w:r w:rsidR="00390D6C" w:rsidRPr="00D81C28">
        <w:t xml:space="preserve"> and </w:t>
      </w:r>
      <w:r w:rsidR="00390D6C" w:rsidRPr="00D81C28">
        <w:fldChar w:fldCharType="begin"/>
      </w:r>
      <w:r w:rsidR="00390D6C" w:rsidRPr="00D81C28">
        <w:instrText xml:space="preserve"> REF _Ref469840654 \r \h </w:instrText>
      </w:r>
      <w:r w:rsidR="00390D6C" w:rsidRPr="00D81C28">
        <w:fldChar w:fldCharType="separate"/>
      </w:r>
      <w:r w:rsidR="000F2DB1" w:rsidRPr="00D81C28">
        <w:t>2.1</w:t>
      </w:r>
      <w:r w:rsidR="00390D6C" w:rsidRPr="00D81C28">
        <w:fldChar w:fldCharType="end"/>
      </w:r>
      <w:r w:rsidRPr="00D81C28">
        <w:t xml:space="preserve">. There are two other types of ontology, and these are the ABox and the knowledge base. An ABox ontology consists purely </w:t>
      </w:r>
      <w:r w:rsidR="004E1717">
        <w:t xml:space="preserve">of assertions about </w:t>
      </w:r>
      <w:r w:rsidRPr="00D81C28">
        <w:t xml:space="preserve">individuals, whereas a knowledge base is a combination of an ABox and TBox ontologies. The new </w:t>
      </w:r>
      <w:r w:rsidRPr="00D81C28">
        <w:rPr>
          <w:b/>
          <w:i/>
        </w:rPr>
        <w:t>metadata</w:t>
      </w:r>
      <w:r w:rsidRPr="00D81C28">
        <w:t xml:space="preserve"> namespace and import we have denoted, </w:t>
      </w:r>
      <w:r w:rsidRPr="00D81C28">
        <w:rPr>
          <w:b/>
          <w:i/>
        </w:rPr>
        <w:t>mirror</w:t>
      </w:r>
      <w:r w:rsidRPr="00D81C28">
        <w:t xml:space="preserve">. Thus, in order to distinguish between the ontologies without this new </w:t>
      </w:r>
      <w:r w:rsidRPr="00D81C28">
        <w:rPr>
          <w:b/>
          <w:i/>
        </w:rPr>
        <w:t>metadata</w:t>
      </w:r>
      <w:r w:rsidRPr="00D81C28">
        <w:t xml:space="preserve"> namespace and import, the new ontologies have been prefixed with “mirror-“ to stand for knowledge base. So, for instance the expert terms ontology component, </w:t>
      </w:r>
      <w:r w:rsidRPr="00D81C28">
        <w:rPr>
          <w:b/>
          <w:i/>
        </w:rPr>
        <w:t>expert</w:t>
      </w:r>
      <w:r w:rsidRPr="00D81C28">
        <w:t xml:space="preserve"> is combined with this new metadata namespace, to form the new ontology </w:t>
      </w:r>
      <w:r w:rsidRPr="00D81C28">
        <w:rPr>
          <w:b/>
          <w:i/>
        </w:rPr>
        <w:t>mirror-expert</w:t>
      </w:r>
      <w:r w:rsidRPr="00D81C28">
        <w:t>. Indeed this is the case for all bottom-up ontologies, top-down ontologies and top-down ontology components, if the name (including the IRI in the ontology) is of the form “mirror-“ suffixed by some name,</w:t>
      </w:r>
      <w:r w:rsidR="00AA7086">
        <w:t xml:space="preserve"> </w:t>
      </w:r>
      <w:r w:rsidRPr="00D81C28">
        <w:t>then the ontology or ontology component denoted by the suffix</w:t>
      </w:r>
      <w:r w:rsidR="00AA7086">
        <w:t xml:space="preserve"> </w:t>
      </w:r>
      <w:r w:rsidRPr="00D81C28">
        <w:t xml:space="preserve">has </w:t>
      </w:r>
      <w:r w:rsidR="00390D6C" w:rsidRPr="00D81C28">
        <w:t xml:space="preserve">been processed to include this </w:t>
      </w:r>
      <w:r w:rsidR="00390D6C" w:rsidRPr="00D81C28">
        <w:rPr>
          <w:b/>
          <w:i/>
        </w:rPr>
        <w:t>mirror</w:t>
      </w:r>
      <w:r w:rsidRPr="00D81C28">
        <w:t xml:space="preserve"> namespace and ontology. So</w:t>
      </w:r>
      <w:r w:rsidR="004E1717">
        <w:t xml:space="preserve"> the picture in</w:t>
      </w:r>
      <w:r w:rsidRPr="00D81C28">
        <w:t xml:space="preserve"> </w:t>
      </w:r>
      <w:r w:rsidRPr="004E1717">
        <w:fldChar w:fldCharType="begin"/>
      </w:r>
      <w:r w:rsidRPr="004E1717">
        <w:instrText xml:space="preserve"> REF _Ref469387926 \h </w:instrText>
      </w:r>
      <w:r w:rsidR="004E1717" w:rsidRPr="004E1717">
        <w:instrText xml:space="preserve"> \* MERGEFORMAT </w:instrText>
      </w:r>
      <w:r w:rsidRPr="004E1717">
        <w:fldChar w:fldCharType="separate"/>
      </w:r>
      <w:r w:rsidR="000F2DB1" w:rsidRPr="004E1717">
        <w:t>Figure 24</w:t>
      </w:r>
      <w:r w:rsidRPr="004E1717">
        <w:fldChar w:fldCharType="end"/>
      </w:r>
      <w:r w:rsidRPr="004E1717">
        <w:t xml:space="preserve"> becomes</w:t>
      </w:r>
      <w:r w:rsidRPr="00D81C28">
        <w:t xml:space="preserve"> slightly more complicated as illustrated in </w:t>
      </w:r>
      <w:r w:rsidRPr="00D81C28">
        <w:fldChar w:fldCharType="begin"/>
      </w:r>
      <w:r w:rsidRPr="00D81C28">
        <w:instrText xml:space="preserve"> REF _Ref469470075 \h </w:instrText>
      </w:r>
      <w:r w:rsidRPr="00D81C28">
        <w:fldChar w:fldCharType="separate"/>
      </w:r>
      <w:r w:rsidR="000F2DB1" w:rsidRPr="00D81C28">
        <w:t>Figure 26</w:t>
      </w:r>
      <w:r w:rsidRPr="00D81C28">
        <w:fldChar w:fldCharType="end"/>
      </w:r>
      <w:r w:rsidRPr="00D81C28">
        <w:t>.</w:t>
      </w:r>
    </w:p>
    <w:p w14:paraId="1DE02741" w14:textId="77777777" w:rsidR="00CE17EE" w:rsidRPr="00D81C28" w:rsidRDefault="00CE17EE" w:rsidP="004E1717">
      <w:pPr>
        <w:keepNext/>
        <w:jc w:val="center"/>
      </w:pPr>
      <w:r w:rsidRPr="00D81C28">
        <w:rPr>
          <w:noProof/>
          <w:lang w:eastAsia="en-GB"/>
        </w:rPr>
        <w:drawing>
          <wp:inline distT="0" distB="0" distL="0" distR="0" wp14:anchorId="5468AB1E" wp14:editId="7F0B0A42">
            <wp:extent cx="41148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top-down component framework.png"/>
                    <pic:cNvPicPr/>
                  </pic:nvPicPr>
                  <pic:blipFill>
                    <a:blip r:embed="rId53">
                      <a:extLst>
                        <a:ext uri="{28A0092B-C50C-407E-A947-70E740481C1C}">
                          <a14:useLocalDpi xmlns:a14="http://schemas.microsoft.com/office/drawing/2010/main" val="0"/>
                        </a:ext>
                      </a:extLst>
                    </a:blip>
                    <a:stretch>
                      <a:fillRect/>
                    </a:stretch>
                  </pic:blipFill>
                  <pic:spPr>
                    <a:xfrm>
                      <a:off x="0" y="0"/>
                      <a:ext cx="4112611" cy="4112611"/>
                    </a:xfrm>
                    <a:prstGeom prst="rect">
                      <a:avLst/>
                    </a:prstGeom>
                  </pic:spPr>
                </pic:pic>
              </a:graphicData>
            </a:graphic>
          </wp:inline>
        </w:drawing>
      </w:r>
    </w:p>
    <w:p w14:paraId="3B4EB63D" w14:textId="77777777" w:rsidR="00CE17EE" w:rsidRPr="00D81C28" w:rsidRDefault="00CE17EE" w:rsidP="00CE17EE">
      <w:pPr>
        <w:pStyle w:val="Caption"/>
      </w:pPr>
      <w:bookmarkStart w:id="104" w:name="_Ref469470075"/>
      <w:r w:rsidRPr="00D81C28">
        <w:t xml:space="preserve">Figure </w:t>
      </w:r>
      <w:r w:rsidRPr="00D81C28">
        <w:fldChar w:fldCharType="begin"/>
      </w:r>
      <w:r w:rsidRPr="00D81C28">
        <w:instrText xml:space="preserve"> SEQ Figure \* ARABIC </w:instrText>
      </w:r>
      <w:r w:rsidRPr="00D81C28">
        <w:fldChar w:fldCharType="separate"/>
      </w:r>
      <w:r w:rsidR="000F2DB1" w:rsidRPr="00D81C28">
        <w:t>26</w:t>
      </w:r>
      <w:r w:rsidRPr="00D81C28">
        <w:fldChar w:fldCharType="end"/>
      </w:r>
      <w:bookmarkEnd w:id="104"/>
      <w:r w:rsidRPr="00D81C28">
        <w:t xml:space="preserve"> Mirror top-down component ontology organisation</w:t>
      </w:r>
    </w:p>
    <w:p w14:paraId="55B222E4" w14:textId="44E5C156" w:rsidR="00CE17EE" w:rsidRPr="00D81C28" w:rsidRDefault="00CE17EE" w:rsidP="00CE17EE">
      <w:r w:rsidRPr="00D81C28">
        <w:t xml:space="preserve">So what processing of the extant ontology does the addition of this new </w:t>
      </w:r>
      <w:r w:rsidRPr="00D81C28">
        <w:rPr>
          <w:b/>
          <w:i/>
        </w:rPr>
        <w:t>m</w:t>
      </w:r>
      <w:r w:rsidR="00390D6C" w:rsidRPr="00D81C28">
        <w:rPr>
          <w:b/>
          <w:i/>
        </w:rPr>
        <w:t>irror</w:t>
      </w:r>
      <w:r w:rsidR="00390D6C" w:rsidRPr="00D81C28">
        <w:t xml:space="preserve"> </w:t>
      </w:r>
      <w:r w:rsidRPr="00D81C28">
        <w:t xml:space="preserve">namespace and import add? As already mentioned this takes each of our standard ontological entities of class, data value, object property, individual or process converts them to an individual. This individual is </w:t>
      </w:r>
      <w:r w:rsidR="00AA7086">
        <w:t>subclass</w:t>
      </w:r>
      <w:r w:rsidRPr="00D81C28">
        <w:t xml:space="preserve">ed to </w:t>
      </w:r>
      <w:r w:rsidRPr="00D81C28">
        <w:rPr>
          <w:rStyle w:val="CodeChar"/>
        </w:rPr>
        <w:t>Term</w:t>
      </w:r>
      <w:r w:rsidRPr="00D81C28">
        <w:t xml:space="preserve">. An annotation is then created back to the original ontological entity using the relationship </w:t>
      </w:r>
      <w:r w:rsidRPr="00D81C28">
        <w:rPr>
          <w:rStyle w:val="CodeChar"/>
        </w:rPr>
        <w:t>describes</w:t>
      </w:r>
      <w:r w:rsidRPr="00D81C28">
        <w:t xml:space="preserve">. There is an annotation (already present for the </w:t>
      </w:r>
      <w:r w:rsidR="00390D6C" w:rsidRPr="00D81C28">
        <w:rPr>
          <w:b/>
          <w:i/>
        </w:rPr>
        <w:t>expert</w:t>
      </w:r>
      <w:r w:rsidRPr="00D81C28">
        <w:t xml:space="preserve"> and </w:t>
      </w:r>
      <w:r w:rsidRPr="00D81C28">
        <w:rPr>
          <w:b/>
          <w:i/>
        </w:rPr>
        <w:t>questionnaire</w:t>
      </w:r>
      <w:r w:rsidRPr="00D81C28">
        <w:t xml:space="preserve"> ontologies) using the standard </w:t>
      </w:r>
      <w:r w:rsidR="00436297">
        <w:t>OWL 2</w:t>
      </w:r>
      <w:r w:rsidRPr="00D81C28">
        <w:t xml:space="preserve"> </w:t>
      </w:r>
      <w:r w:rsidRPr="00D81C28">
        <w:rPr>
          <w:rStyle w:val="CodeChar"/>
        </w:rPr>
        <w:t>rdfs:seeAlso</w:t>
      </w:r>
      <w:r w:rsidRPr="00D81C28">
        <w:t xml:space="preserve"> from the ontological entity that the term defines to the actual instantiation of the term as an individual.</w:t>
      </w:r>
      <w:r w:rsidR="00390D6C" w:rsidRPr="00D81C28">
        <w:t xml:space="preserve"> This primitive, which as the name implies, means “see also.”</w:t>
      </w:r>
      <w:r w:rsidRPr="00D81C28">
        <w:t xml:space="preserve"> Finally there is an actual relationship form the individual in the class </w:t>
      </w:r>
      <w:r w:rsidRPr="00D81C28">
        <w:rPr>
          <w:rStyle w:val="CodeChar"/>
        </w:rPr>
        <w:t>Term</w:t>
      </w:r>
      <w:r w:rsidRPr="00D81C28">
        <w:t xml:space="preserve"> to the type of ontological entity that this is. This is done as relationship assertions at individual level using the relationship </w:t>
      </w:r>
      <w:r w:rsidRPr="00D81C28">
        <w:rPr>
          <w:rStyle w:val="CodeChar"/>
        </w:rPr>
        <w:t>isOntologicalEntity</w:t>
      </w:r>
      <w:r w:rsidRPr="00D81C28">
        <w:t xml:space="preserve">. These are instantiations as individuals representing an </w:t>
      </w:r>
      <w:r w:rsidR="00436297">
        <w:t>OWL 2</w:t>
      </w:r>
      <w:r w:rsidRPr="00D81C28">
        <w:t xml:space="preserve"> class, a data property or object property. These have been implemented as proper ontological relationships, as again, if implemented in </w:t>
      </w:r>
      <w:r w:rsidR="004E1717">
        <w:t>OWL 2 annotations</w:t>
      </w:r>
      <w:r w:rsidRPr="00D81C28">
        <w:t>, then they cannot be reasoned over. Finally there is some metadata, indicating by similar relationship assertion for authorship of the ontology. This was just provided for information purpose</w:t>
      </w:r>
      <w:r w:rsidR="004E1717">
        <w:t>s</w:t>
      </w:r>
      <w:r w:rsidRPr="00D81C28">
        <w:t xml:space="preserve"> and as yet is not actively used in any reasoning. </w:t>
      </w:r>
      <w:r w:rsidR="00390D6C" w:rsidRPr="00D81C28">
        <w:fldChar w:fldCharType="begin"/>
      </w:r>
      <w:r w:rsidR="00390D6C" w:rsidRPr="00D81C28">
        <w:instrText xml:space="preserve"> REF _Ref469904216 \h </w:instrText>
      </w:r>
      <w:r w:rsidR="00390D6C" w:rsidRPr="00D81C28">
        <w:fldChar w:fldCharType="separate"/>
      </w:r>
      <w:r w:rsidR="000F2DB1" w:rsidRPr="00D81C28">
        <w:t>Figure 9</w:t>
      </w:r>
      <w:r w:rsidR="00390D6C" w:rsidRPr="00D81C28">
        <w:fldChar w:fldCharType="end"/>
      </w:r>
      <w:r w:rsidRPr="00D81C28">
        <w:t xml:space="preserve"> shows the this new metadata class framework interacting with the new individuals for the creation of a class. For a more in-depth discussion of why this approach was taken then please consult section</w:t>
      </w:r>
      <w:r w:rsidR="00390D6C" w:rsidRPr="00D81C28">
        <w:t xml:space="preserve"> </w:t>
      </w:r>
      <w:r w:rsidR="00390D6C" w:rsidRPr="00D81C28">
        <w:fldChar w:fldCharType="begin"/>
      </w:r>
      <w:r w:rsidR="00390D6C" w:rsidRPr="00D81C28">
        <w:instrText xml:space="preserve"> REF _Ref469906603 \r \h </w:instrText>
      </w:r>
      <w:r w:rsidR="00390D6C" w:rsidRPr="00D81C28">
        <w:fldChar w:fldCharType="separate"/>
      </w:r>
      <w:r w:rsidR="000F2DB1" w:rsidRPr="00D81C28">
        <w:t>2</w:t>
      </w:r>
      <w:r w:rsidR="00390D6C" w:rsidRPr="00D81C28">
        <w:fldChar w:fldCharType="end"/>
      </w:r>
      <w:r w:rsidRPr="00D81C28">
        <w:t>.</w:t>
      </w:r>
      <w:r w:rsidR="00AA7086">
        <w:t xml:space="preserve"> </w:t>
      </w:r>
    </w:p>
    <w:p w14:paraId="2DF171C6" w14:textId="7448F6CB" w:rsidR="00070FED" w:rsidRPr="00D81C28" w:rsidRDefault="00070FED" w:rsidP="00CE17EE">
      <w:r w:rsidRPr="00D81C28">
        <w:t xml:space="preserve">In addition to all the ontologies that make up the top-down ontology in aggregation being </w:t>
      </w:r>
      <w:r w:rsidR="00FA7160" w:rsidRPr="00D81C28">
        <w:t>mirrored</w:t>
      </w:r>
      <w:r w:rsidRPr="00D81C28">
        <w:t xml:space="preserve"> before being combined to form the </w:t>
      </w:r>
      <w:r w:rsidRPr="00D81C28">
        <w:rPr>
          <w:b/>
          <w:i/>
        </w:rPr>
        <w:t>top-down</w:t>
      </w:r>
      <w:r w:rsidRPr="00D81C28">
        <w:t xml:space="preserve"> ontology, the</w:t>
      </w:r>
      <w:r w:rsidRPr="00D81C28">
        <w:rPr>
          <w:b/>
          <w:i/>
        </w:rPr>
        <w:t xml:space="preserve"> top-down</w:t>
      </w:r>
      <w:r w:rsidRPr="00D81C28">
        <w:t xml:space="preserve"> ontology itself is </w:t>
      </w:r>
      <w:r w:rsidR="00FA7160" w:rsidRPr="00D81C28">
        <w:t>mirrored</w:t>
      </w:r>
      <w:r w:rsidRPr="00D81C28">
        <w:t xml:space="preserve"> to reflect</w:t>
      </w:r>
      <w:r w:rsidR="00AA7086">
        <w:t xml:space="preserve"> </w:t>
      </w:r>
      <w:r w:rsidRPr="00D81C28">
        <w:t xml:space="preserve">any new data found in the ontology. This ontology is denoted, </w:t>
      </w:r>
      <w:r w:rsidRPr="00D81C28">
        <w:rPr>
          <w:b/>
          <w:i/>
        </w:rPr>
        <w:t>mirror-top-down</w:t>
      </w:r>
      <w:r w:rsidRPr="00D81C28">
        <w:t>.</w:t>
      </w:r>
    </w:p>
    <w:p w14:paraId="0C8FEC7A" w14:textId="77777777" w:rsidR="00735449" w:rsidRPr="00D81C28" w:rsidRDefault="00735449" w:rsidP="00735449">
      <w:pPr>
        <w:keepNext/>
      </w:pPr>
      <w:r w:rsidRPr="00D81C28">
        <w:rPr>
          <w:noProof/>
          <w:lang w:eastAsia="en-GB"/>
        </w:rPr>
        <w:drawing>
          <wp:inline distT="0" distB="0" distL="0" distR="0" wp14:anchorId="27604366" wp14:editId="330671A7">
            <wp:extent cx="5760720" cy="8130540"/>
            <wp:effectExtent l="0" t="0" r="0" b="381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top_down.png"/>
                    <pic:cNvPicPr/>
                  </pic:nvPicPr>
                  <pic:blipFill>
                    <a:blip r:embed="rId54">
                      <a:extLst>
                        <a:ext uri="{28A0092B-C50C-407E-A947-70E740481C1C}">
                          <a14:useLocalDpi xmlns:a14="http://schemas.microsoft.com/office/drawing/2010/main" val="0"/>
                        </a:ext>
                      </a:extLst>
                    </a:blip>
                    <a:stretch>
                      <a:fillRect/>
                    </a:stretch>
                  </pic:blipFill>
                  <pic:spPr>
                    <a:xfrm>
                      <a:off x="0" y="0"/>
                      <a:ext cx="5760720" cy="8130540"/>
                    </a:xfrm>
                    <a:prstGeom prst="rect">
                      <a:avLst/>
                    </a:prstGeom>
                  </pic:spPr>
                </pic:pic>
              </a:graphicData>
            </a:graphic>
          </wp:inline>
        </w:drawing>
      </w:r>
    </w:p>
    <w:p w14:paraId="086FB254" w14:textId="77777777" w:rsidR="00735449" w:rsidRPr="00D81C28" w:rsidRDefault="00735449" w:rsidP="00735449">
      <w:pPr>
        <w:pStyle w:val="Caption"/>
      </w:pPr>
      <w:bookmarkStart w:id="105" w:name="_Ref470017643"/>
      <w:r w:rsidRPr="00D81C28">
        <w:t xml:space="preserve">Figure </w:t>
      </w:r>
      <w:r w:rsidRPr="00D81C28">
        <w:fldChar w:fldCharType="begin"/>
      </w:r>
      <w:r w:rsidRPr="00D81C28">
        <w:instrText xml:space="preserve"> SEQ Figure \* ARABIC </w:instrText>
      </w:r>
      <w:r w:rsidRPr="00D81C28">
        <w:fldChar w:fldCharType="separate"/>
      </w:r>
      <w:r w:rsidR="000F2DB1" w:rsidRPr="00D81C28">
        <w:t>27</w:t>
      </w:r>
      <w:r w:rsidRPr="00D81C28">
        <w:fldChar w:fldCharType="end"/>
      </w:r>
      <w:bookmarkEnd w:id="105"/>
      <w:r w:rsidRPr="00D81C28">
        <w:t xml:space="preserve"> A selection of classes from the </w:t>
      </w:r>
      <w:r w:rsidRPr="00D81C28">
        <w:rPr>
          <w:i/>
        </w:rPr>
        <w:t>top-down</w:t>
      </w:r>
      <w:r w:rsidRPr="00D81C28">
        <w:t xml:space="preserve"> ontology</w:t>
      </w:r>
    </w:p>
    <w:p w14:paraId="40190839" w14:textId="77777777" w:rsidR="00CE17EE" w:rsidRDefault="00CE17EE" w:rsidP="00CE17EE">
      <w:pPr>
        <w:keepNext/>
      </w:pPr>
      <w:r w:rsidRPr="00D81C28">
        <w:rPr>
          <w:noProof/>
          <w:lang w:eastAsia="en-GB"/>
        </w:rPr>
        <w:drawing>
          <wp:inline distT="0" distB="0" distL="0" distR="0" wp14:anchorId="1942E617" wp14:editId="3681D2B4">
            <wp:extent cx="5760720" cy="52095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top-down.png"/>
                    <pic:cNvPicPr/>
                  </pic:nvPicPr>
                  <pic:blipFill>
                    <a:blip r:embed="rId55">
                      <a:extLst>
                        <a:ext uri="{28A0092B-C50C-407E-A947-70E740481C1C}">
                          <a14:useLocalDpi xmlns:a14="http://schemas.microsoft.com/office/drawing/2010/main" val="0"/>
                        </a:ext>
                      </a:extLst>
                    </a:blip>
                    <a:stretch>
                      <a:fillRect/>
                    </a:stretch>
                  </pic:blipFill>
                  <pic:spPr>
                    <a:xfrm>
                      <a:off x="0" y="0"/>
                      <a:ext cx="5760720" cy="5209540"/>
                    </a:xfrm>
                    <a:prstGeom prst="rect">
                      <a:avLst/>
                    </a:prstGeom>
                  </pic:spPr>
                </pic:pic>
              </a:graphicData>
            </a:graphic>
          </wp:inline>
        </w:drawing>
      </w:r>
    </w:p>
    <w:p w14:paraId="25A5B954" w14:textId="77777777" w:rsidR="004E1717" w:rsidRPr="00D81C28" w:rsidRDefault="004E1717" w:rsidP="004E1717">
      <w:pPr>
        <w:keepNext/>
      </w:pPr>
    </w:p>
    <w:p w14:paraId="61C3A4D4" w14:textId="77777777" w:rsidR="004E1717" w:rsidRPr="00D81C28" w:rsidRDefault="004E1717" w:rsidP="004E1717">
      <w:pPr>
        <w:pStyle w:val="Caption"/>
      </w:pPr>
      <w:bookmarkStart w:id="106" w:name="_Ref469471452"/>
      <w:r w:rsidRPr="00D81C28">
        <w:t xml:space="preserve">Figure </w:t>
      </w:r>
      <w:r w:rsidRPr="00D81C28">
        <w:fldChar w:fldCharType="begin"/>
      </w:r>
      <w:r w:rsidRPr="00D81C28">
        <w:instrText xml:space="preserve"> SEQ Figure \* ARABIC </w:instrText>
      </w:r>
      <w:r w:rsidRPr="00D81C28">
        <w:fldChar w:fldCharType="separate"/>
      </w:r>
      <w:r w:rsidRPr="00D81C28">
        <w:t>28</w:t>
      </w:r>
      <w:r w:rsidRPr="00D81C28">
        <w:fldChar w:fldCharType="end"/>
      </w:r>
      <w:bookmarkEnd w:id="106"/>
      <w:r w:rsidRPr="00D81C28">
        <w:t xml:space="preserve"> Final mirrored top-down ontology</w:t>
      </w:r>
    </w:p>
    <w:p w14:paraId="2EB669E2" w14:textId="77777777" w:rsidR="004E1717" w:rsidRPr="00D81C28" w:rsidRDefault="004E1717" w:rsidP="004E1717">
      <w:pPr>
        <w:pStyle w:val="Heading3"/>
      </w:pPr>
      <w:r w:rsidRPr="00D81C28">
        <w:t>Results</w:t>
      </w:r>
    </w:p>
    <w:p w14:paraId="2708D992" w14:textId="77777777" w:rsidR="004E1717" w:rsidRPr="00D81C28" w:rsidRDefault="004E1717" w:rsidP="004E1717">
      <w:r w:rsidRPr="00D81C28">
        <w:t xml:space="preserve">Bearing the preceding discussion in mind, the diagram for the final top-down ontology is shown in </w:t>
      </w:r>
      <w:r w:rsidRPr="00D81C28">
        <w:fldChar w:fldCharType="begin"/>
      </w:r>
      <w:r w:rsidRPr="00D81C28">
        <w:instrText xml:space="preserve"> REF _Ref469471452 \h </w:instrText>
      </w:r>
      <w:r w:rsidRPr="00D81C28">
        <w:fldChar w:fldCharType="separate"/>
      </w:r>
      <w:r w:rsidRPr="00D81C28">
        <w:t>Figure 28</w:t>
      </w:r>
      <w:r w:rsidRPr="00D81C28">
        <w:fldChar w:fldCharType="end"/>
      </w:r>
      <w:r w:rsidRPr="00D81C28">
        <w:t>. The full listing for the top-down ontology can be found on GitHub</w:t>
      </w:r>
      <w:r>
        <w:t xml:space="preserve"> at</w:t>
      </w:r>
      <w:r w:rsidRPr="00D81C28">
        <w:t xml:space="preserve"> </w:t>
      </w:r>
      <w:hyperlink r:id="rId56" w:history="1">
        <w:r>
          <w:rPr>
            <w:rStyle w:val="Hyperlink"/>
          </w:rPr>
          <w:t>https://github.com/DougSalt/GLAMURS/blob/master/ontologies/top-down%20ontologies/top-down.owl</w:t>
        </w:r>
      </w:hyperlink>
      <w:r w:rsidRPr="00D81C28">
        <w:t xml:space="preserve">, and the mirrored top-down ontology </w:t>
      </w:r>
      <w:hyperlink r:id="rId57" w:history="1">
        <w:r>
          <w:rPr>
            <w:rStyle w:val="Hyperlink"/>
          </w:rPr>
          <w:t>https://github.com/DougSalt/GLAMURS/blob/master/ontologies/top-down%20ontologies/mirror-top-down.owl</w:t>
        </w:r>
      </w:hyperlink>
      <w:r w:rsidRPr="00D81C28">
        <w:t>.</w:t>
      </w:r>
    </w:p>
    <w:p w14:paraId="198F810C" w14:textId="77777777" w:rsidR="004E1717" w:rsidRPr="00D81C28" w:rsidRDefault="004E1717" w:rsidP="004E1717">
      <w:r w:rsidRPr="00D81C28">
        <w:t xml:space="preserve">Some of the classes available to the </w:t>
      </w:r>
      <w:r w:rsidRPr="00D81C28">
        <w:rPr>
          <w:b/>
          <w:i/>
        </w:rPr>
        <w:t>top-down</w:t>
      </w:r>
      <w:r w:rsidRPr="00D81C28">
        <w:t xml:space="preserve"> ontology are shown in </w:t>
      </w:r>
      <w:r w:rsidRPr="00D81C28">
        <w:fldChar w:fldCharType="begin"/>
      </w:r>
      <w:r w:rsidRPr="00D81C28">
        <w:instrText xml:space="preserve"> REF _Ref470017643 \h </w:instrText>
      </w:r>
      <w:r w:rsidRPr="00D81C28">
        <w:fldChar w:fldCharType="separate"/>
      </w:r>
      <w:r w:rsidRPr="00D81C28">
        <w:t>Figure 27</w:t>
      </w:r>
      <w:r w:rsidRPr="00D81C28">
        <w:fldChar w:fldCharType="end"/>
      </w:r>
      <w:r w:rsidRPr="00D81C28">
        <w:t>.</w:t>
      </w:r>
    </w:p>
    <w:p w14:paraId="1B5D4608" w14:textId="299746A3" w:rsidR="00070FED" w:rsidRDefault="00070FED" w:rsidP="004E1717">
      <w:r w:rsidRPr="00D81C28">
        <w:t xml:space="preserve">From the point of view of integration, the creation of the axioms shown in </w:t>
      </w:r>
      <w:r w:rsidRPr="00D81C28">
        <w:fldChar w:fldCharType="begin"/>
      </w:r>
      <w:r w:rsidRPr="00D81C28">
        <w:instrText xml:space="preserve"> REF _Ref469908498 \h </w:instrText>
      </w:r>
      <w:r w:rsidRPr="00D81C28">
        <w:fldChar w:fldCharType="separate"/>
      </w:r>
      <w:r w:rsidR="000F2DB1" w:rsidRPr="00D81C28">
        <w:t>Table 8</w:t>
      </w:r>
      <w:r w:rsidRPr="00D81C28">
        <w:fldChar w:fldCharType="end"/>
      </w:r>
      <w:r w:rsidR="004E1717">
        <w:t xml:space="preserve"> </w:t>
      </w:r>
      <w:r w:rsidRPr="00D81C28">
        <w:t>were required to complete this ontology.</w:t>
      </w:r>
    </w:p>
    <w:p w14:paraId="1CE8D149" w14:textId="77777777" w:rsidR="004E1717" w:rsidRPr="00D81C28" w:rsidRDefault="004E1717" w:rsidP="004E1717">
      <w:pPr>
        <w:pStyle w:val="Heading3"/>
      </w:pPr>
      <w:r w:rsidRPr="00D81C28">
        <w:t>Discussion points</w:t>
      </w:r>
    </w:p>
    <w:p w14:paraId="2AB199C3" w14:textId="6B64AC89" w:rsidR="004E1717" w:rsidRPr="00D81C28" w:rsidRDefault="004E1717" w:rsidP="004E1717">
      <w:pPr>
        <w:pStyle w:val="BodyText"/>
      </w:pPr>
      <w:r w:rsidRPr="00D81C28">
        <w:t xml:space="preserve">This ontology may be considered to be complete, although there are probably other connections between the three component ontologies: </w:t>
      </w:r>
      <w:r w:rsidRPr="00D81C28">
        <w:rPr>
          <w:b/>
          <w:i/>
        </w:rPr>
        <w:t>core</w:t>
      </w:r>
      <w:r w:rsidRPr="00D81C28">
        <w:t xml:space="preserve">, </w:t>
      </w:r>
      <w:r w:rsidRPr="00D81C28">
        <w:rPr>
          <w:b/>
          <w:i/>
        </w:rPr>
        <w:t>questionnaire</w:t>
      </w:r>
      <w:r w:rsidRPr="00D81C28">
        <w:t xml:space="preserve"> and </w:t>
      </w:r>
      <w:r w:rsidRPr="00D81C28">
        <w:rPr>
          <w:b/>
          <w:i/>
        </w:rPr>
        <w:t>expert</w:t>
      </w:r>
      <w:r>
        <w:t xml:space="preserve"> ontologies</w:t>
      </w:r>
      <w:r w:rsidRPr="00D81C28">
        <w:t xml:space="preserve"> that might be uncovered. Furthermore the original intention was to include the three additional ontologies, </w:t>
      </w:r>
      <w:r w:rsidRPr="00D81C28">
        <w:rPr>
          <w:b/>
          <w:i/>
        </w:rPr>
        <w:t>frequency-single-words</w:t>
      </w:r>
      <w:r w:rsidRPr="00D81C28">
        <w:t xml:space="preserve">, </w:t>
      </w:r>
      <w:r w:rsidRPr="00D81C28">
        <w:rPr>
          <w:b/>
          <w:i/>
        </w:rPr>
        <w:t>frequency-word-groups</w:t>
      </w:r>
      <w:r w:rsidRPr="00D81C28">
        <w:t xml:space="preserve">, and </w:t>
      </w:r>
      <w:r w:rsidRPr="00D81C28">
        <w:rPr>
          <w:b/>
          <w:i/>
        </w:rPr>
        <w:t>glossary</w:t>
      </w:r>
      <w:r w:rsidRPr="00D81C28">
        <w:t>, so this also might be view</w:t>
      </w:r>
      <w:r>
        <w:t>ed</w:t>
      </w:r>
      <w:r w:rsidRPr="00D81C28">
        <w:t xml:space="preserve"> as a form of incompletion. </w:t>
      </w:r>
    </w:p>
    <w:p w14:paraId="7A64A92D" w14:textId="77777777" w:rsidR="004E1717" w:rsidRPr="00D81C28" w:rsidRDefault="004E1717" w:rsidP="004E1717">
      <w:pPr>
        <w:pStyle w:val="BodyText"/>
      </w:pPr>
      <w:r w:rsidRPr="00D81C28">
        <w:t>No formal reasoning was undertaken on this ontology, but this may be worth investigation in its own right, as a conception of the project from a top-down point of view including both a common-sense view of project and an ontology actually gathered from the analysis of the project documentation.</w:t>
      </w:r>
    </w:p>
    <w:p w14:paraId="54780F1E" w14:textId="77777777" w:rsidR="004E1717" w:rsidRPr="00D81C28" w:rsidRDefault="004E1717" w:rsidP="004E1717"/>
    <w:p w14:paraId="645453C8" w14:textId="77777777" w:rsidR="00070FED" w:rsidRPr="00D81C28" w:rsidRDefault="00070FED" w:rsidP="00070FED">
      <w:pPr>
        <w:pStyle w:val="Caption"/>
        <w:keepNext/>
      </w:pPr>
      <w:bookmarkStart w:id="107" w:name="_Ref469908498"/>
      <w:r w:rsidRPr="00D81C28">
        <w:t xml:space="preserve">Table </w:t>
      </w:r>
      <w:r w:rsidRPr="00D81C28">
        <w:fldChar w:fldCharType="begin"/>
      </w:r>
      <w:r w:rsidRPr="00D81C28">
        <w:instrText xml:space="preserve"> SEQ Table \* ARABIC </w:instrText>
      </w:r>
      <w:r w:rsidRPr="00D81C28">
        <w:fldChar w:fldCharType="separate"/>
      </w:r>
      <w:r w:rsidR="000F2DB1" w:rsidRPr="00D81C28">
        <w:t>8</w:t>
      </w:r>
      <w:r w:rsidRPr="00D81C28">
        <w:fldChar w:fldCharType="end"/>
      </w:r>
      <w:bookmarkEnd w:id="107"/>
      <w:r w:rsidRPr="00D81C28">
        <w:t xml:space="preserve"> Top-down ontology axioms</w:t>
      </w:r>
    </w:p>
    <w:tbl>
      <w:tblPr>
        <w:tblStyle w:val="TableGrid"/>
        <w:tblW w:w="0" w:type="auto"/>
        <w:tblLook w:val="04A0" w:firstRow="1" w:lastRow="0" w:firstColumn="1" w:lastColumn="0" w:noHBand="0" w:noVBand="1"/>
      </w:tblPr>
      <w:tblGrid>
        <w:gridCol w:w="3096"/>
        <w:gridCol w:w="3096"/>
      </w:tblGrid>
      <w:tr w:rsidR="00070FED" w:rsidRPr="00D81C28" w14:paraId="3822EFE5" w14:textId="77777777" w:rsidTr="00070FED">
        <w:tc>
          <w:tcPr>
            <w:tcW w:w="3096" w:type="dxa"/>
            <w:tcBorders>
              <w:bottom w:val="single" w:sz="4" w:space="0" w:color="auto"/>
            </w:tcBorders>
          </w:tcPr>
          <w:p w14:paraId="121F0650" w14:textId="77777777" w:rsidR="00070FED" w:rsidRPr="00D81C28" w:rsidRDefault="00070FED" w:rsidP="00070FED">
            <w:pPr>
              <w:keepNext/>
              <w:rPr>
                <w:b/>
              </w:rPr>
            </w:pPr>
            <w:r w:rsidRPr="00D81C28">
              <w:rPr>
                <w:b/>
              </w:rPr>
              <w:t>Axiom type</w:t>
            </w:r>
          </w:p>
        </w:tc>
        <w:tc>
          <w:tcPr>
            <w:tcW w:w="3096" w:type="dxa"/>
            <w:tcBorders>
              <w:bottom w:val="single" w:sz="4" w:space="0" w:color="auto"/>
            </w:tcBorders>
          </w:tcPr>
          <w:p w14:paraId="4B41D8B2" w14:textId="77777777" w:rsidR="00070FED" w:rsidRPr="00D81C28" w:rsidRDefault="00070FED" w:rsidP="00070FED">
            <w:pPr>
              <w:keepNext/>
              <w:rPr>
                <w:b/>
              </w:rPr>
            </w:pPr>
            <w:r w:rsidRPr="00D81C28">
              <w:rPr>
                <w:b/>
              </w:rPr>
              <w:t>Number of axioms</w:t>
            </w:r>
          </w:p>
        </w:tc>
      </w:tr>
      <w:tr w:rsidR="00070FED" w:rsidRPr="00D81C28" w14:paraId="12E2E495" w14:textId="77777777" w:rsidTr="00070FED">
        <w:tc>
          <w:tcPr>
            <w:tcW w:w="3096" w:type="dxa"/>
            <w:tcBorders>
              <w:bottom w:val="nil"/>
            </w:tcBorders>
          </w:tcPr>
          <w:p w14:paraId="2F59E5C1" w14:textId="77777777" w:rsidR="00070FED" w:rsidRPr="00D81C28" w:rsidRDefault="00070FED" w:rsidP="00070FED">
            <w:pPr>
              <w:keepNext/>
            </w:pPr>
            <w:r w:rsidRPr="00D81C28">
              <w:t>EquivalentTo</w:t>
            </w:r>
          </w:p>
        </w:tc>
        <w:tc>
          <w:tcPr>
            <w:tcW w:w="3096" w:type="dxa"/>
            <w:tcBorders>
              <w:bottom w:val="nil"/>
            </w:tcBorders>
          </w:tcPr>
          <w:p w14:paraId="26CFF47B" w14:textId="77777777" w:rsidR="00070FED" w:rsidRPr="00D81C28" w:rsidRDefault="00070FED" w:rsidP="00070FED">
            <w:pPr>
              <w:keepNext/>
            </w:pPr>
            <w:r w:rsidRPr="00D81C28">
              <w:t>7</w:t>
            </w:r>
          </w:p>
        </w:tc>
      </w:tr>
      <w:tr w:rsidR="00070FED" w:rsidRPr="00D81C28" w14:paraId="5A3D54B9" w14:textId="77777777" w:rsidTr="00070FED">
        <w:tc>
          <w:tcPr>
            <w:tcW w:w="3096" w:type="dxa"/>
            <w:tcBorders>
              <w:top w:val="nil"/>
              <w:bottom w:val="nil"/>
            </w:tcBorders>
          </w:tcPr>
          <w:p w14:paraId="2567F010" w14:textId="77777777" w:rsidR="00070FED" w:rsidRPr="00D81C28" w:rsidRDefault="00070FED" w:rsidP="00070FED">
            <w:pPr>
              <w:keepNext/>
            </w:pPr>
            <w:r w:rsidRPr="00D81C28">
              <w:t>SubClassOf</w:t>
            </w:r>
          </w:p>
        </w:tc>
        <w:tc>
          <w:tcPr>
            <w:tcW w:w="3096" w:type="dxa"/>
            <w:tcBorders>
              <w:top w:val="nil"/>
              <w:bottom w:val="nil"/>
            </w:tcBorders>
          </w:tcPr>
          <w:p w14:paraId="1F7157AD" w14:textId="77777777" w:rsidR="00070FED" w:rsidRPr="00D81C28" w:rsidRDefault="00070FED" w:rsidP="00070FED">
            <w:pPr>
              <w:keepNext/>
            </w:pPr>
            <w:r w:rsidRPr="00D81C28">
              <w:t>36</w:t>
            </w:r>
          </w:p>
        </w:tc>
      </w:tr>
      <w:tr w:rsidR="00070FED" w:rsidRPr="00D81C28" w14:paraId="172F70F6" w14:textId="77777777" w:rsidTr="00070FED">
        <w:tc>
          <w:tcPr>
            <w:tcW w:w="3096" w:type="dxa"/>
            <w:tcBorders>
              <w:top w:val="nil"/>
              <w:bottom w:val="nil"/>
            </w:tcBorders>
          </w:tcPr>
          <w:p w14:paraId="7DE824FB" w14:textId="77777777" w:rsidR="00070FED" w:rsidRPr="00D81C28" w:rsidRDefault="00070FED" w:rsidP="00070FED">
            <w:pPr>
              <w:keepNext/>
            </w:pPr>
            <w:r w:rsidRPr="00D81C28">
              <w:t>modifies</w:t>
            </w:r>
          </w:p>
        </w:tc>
        <w:tc>
          <w:tcPr>
            <w:tcW w:w="3096" w:type="dxa"/>
            <w:tcBorders>
              <w:top w:val="nil"/>
              <w:bottom w:val="nil"/>
            </w:tcBorders>
          </w:tcPr>
          <w:p w14:paraId="4DDFA0FA" w14:textId="77777777" w:rsidR="00070FED" w:rsidRPr="00D81C28" w:rsidRDefault="00070FED" w:rsidP="00070FED">
            <w:pPr>
              <w:keepNext/>
            </w:pPr>
            <w:r w:rsidRPr="00D81C28">
              <w:t>4</w:t>
            </w:r>
          </w:p>
        </w:tc>
      </w:tr>
      <w:tr w:rsidR="00070FED" w:rsidRPr="00D81C28" w14:paraId="2E9AB7B7" w14:textId="77777777" w:rsidTr="00070FED">
        <w:tc>
          <w:tcPr>
            <w:tcW w:w="3096" w:type="dxa"/>
            <w:tcBorders>
              <w:top w:val="nil"/>
              <w:bottom w:val="nil"/>
            </w:tcBorders>
          </w:tcPr>
          <w:p w14:paraId="120D548D" w14:textId="77777777" w:rsidR="00070FED" w:rsidRPr="00D81C28" w:rsidRDefault="00070FED" w:rsidP="00070FED">
            <w:pPr>
              <w:keepNext/>
            </w:pPr>
            <w:r w:rsidRPr="00D81C28">
              <w:t>creates</w:t>
            </w:r>
          </w:p>
        </w:tc>
        <w:tc>
          <w:tcPr>
            <w:tcW w:w="3096" w:type="dxa"/>
            <w:tcBorders>
              <w:top w:val="nil"/>
              <w:bottom w:val="nil"/>
            </w:tcBorders>
          </w:tcPr>
          <w:p w14:paraId="24716E21" w14:textId="77777777" w:rsidR="00070FED" w:rsidRPr="00D81C28" w:rsidRDefault="00070FED" w:rsidP="00070FED">
            <w:pPr>
              <w:keepNext/>
            </w:pPr>
            <w:r w:rsidRPr="00D81C28">
              <w:t>2</w:t>
            </w:r>
          </w:p>
        </w:tc>
      </w:tr>
      <w:tr w:rsidR="00070FED" w:rsidRPr="00D81C28" w14:paraId="1B1E595F" w14:textId="77777777" w:rsidTr="00070FED">
        <w:tc>
          <w:tcPr>
            <w:tcW w:w="3096" w:type="dxa"/>
            <w:tcBorders>
              <w:top w:val="nil"/>
              <w:bottom w:val="nil"/>
            </w:tcBorders>
          </w:tcPr>
          <w:p w14:paraId="0086A527" w14:textId="77777777" w:rsidR="00070FED" w:rsidRPr="00D81C28" w:rsidRDefault="00070FED" w:rsidP="00070FED">
            <w:pPr>
              <w:keepNext/>
            </w:pPr>
            <w:r w:rsidRPr="00D81C28">
              <w:t>uses</w:t>
            </w:r>
          </w:p>
        </w:tc>
        <w:tc>
          <w:tcPr>
            <w:tcW w:w="3096" w:type="dxa"/>
            <w:tcBorders>
              <w:top w:val="nil"/>
              <w:bottom w:val="nil"/>
            </w:tcBorders>
          </w:tcPr>
          <w:p w14:paraId="487A6916" w14:textId="77777777" w:rsidR="00070FED" w:rsidRPr="00D81C28" w:rsidRDefault="00070FED" w:rsidP="00070FED">
            <w:pPr>
              <w:keepNext/>
            </w:pPr>
            <w:r w:rsidRPr="00D81C28">
              <w:t>5</w:t>
            </w:r>
          </w:p>
        </w:tc>
      </w:tr>
      <w:tr w:rsidR="00070FED" w:rsidRPr="00D81C28" w14:paraId="19B42A5F" w14:textId="77777777" w:rsidTr="00070FED">
        <w:tc>
          <w:tcPr>
            <w:tcW w:w="3096" w:type="dxa"/>
            <w:tcBorders>
              <w:top w:val="nil"/>
              <w:bottom w:val="nil"/>
            </w:tcBorders>
          </w:tcPr>
          <w:p w14:paraId="7657516C" w14:textId="77777777" w:rsidR="00070FED" w:rsidRPr="00D81C28" w:rsidRDefault="00070FED" w:rsidP="00070FED">
            <w:pPr>
              <w:keepNext/>
            </w:pPr>
            <w:r w:rsidRPr="00D81C28">
              <w:t>requires</w:t>
            </w:r>
          </w:p>
        </w:tc>
        <w:tc>
          <w:tcPr>
            <w:tcW w:w="3096" w:type="dxa"/>
            <w:tcBorders>
              <w:top w:val="nil"/>
              <w:bottom w:val="nil"/>
            </w:tcBorders>
          </w:tcPr>
          <w:p w14:paraId="0EDB9A1E" w14:textId="77777777" w:rsidR="00070FED" w:rsidRPr="00D81C28" w:rsidRDefault="00070FED" w:rsidP="00070FED">
            <w:pPr>
              <w:keepNext/>
            </w:pPr>
            <w:r w:rsidRPr="00D81C28">
              <w:t>2</w:t>
            </w:r>
          </w:p>
        </w:tc>
      </w:tr>
      <w:tr w:rsidR="00070FED" w:rsidRPr="00D81C28" w14:paraId="161601B3" w14:textId="77777777" w:rsidTr="00070FED">
        <w:tc>
          <w:tcPr>
            <w:tcW w:w="3096" w:type="dxa"/>
            <w:tcBorders>
              <w:top w:val="nil"/>
              <w:bottom w:val="nil"/>
            </w:tcBorders>
          </w:tcPr>
          <w:p w14:paraId="2FCA3E34" w14:textId="77777777" w:rsidR="00070FED" w:rsidRPr="00D81C28" w:rsidRDefault="00070FED" w:rsidP="00070FED">
            <w:pPr>
              <w:keepNext/>
            </w:pPr>
            <w:r w:rsidRPr="00D81C28">
              <w:t>hasPart</w:t>
            </w:r>
          </w:p>
        </w:tc>
        <w:tc>
          <w:tcPr>
            <w:tcW w:w="3096" w:type="dxa"/>
            <w:tcBorders>
              <w:top w:val="nil"/>
              <w:bottom w:val="nil"/>
            </w:tcBorders>
          </w:tcPr>
          <w:p w14:paraId="7CC11380" w14:textId="77777777" w:rsidR="00070FED" w:rsidRPr="00D81C28" w:rsidRDefault="00070FED" w:rsidP="00070FED">
            <w:pPr>
              <w:keepNext/>
            </w:pPr>
            <w:r w:rsidRPr="00D81C28">
              <w:t>3</w:t>
            </w:r>
          </w:p>
        </w:tc>
      </w:tr>
      <w:tr w:rsidR="00070FED" w:rsidRPr="00D81C28" w14:paraId="6854A1FA" w14:textId="77777777" w:rsidTr="00070FED">
        <w:tc>
          <w:tcPr>
            <w:tcW w:w="3096" w:type="dxa"/>
            <w:tcBorders>
              <w:top w:val="nil"/>
              <w:bottom w:val="nil"/>
            </w:tcBorders>
          </w:tcPr>
          <w:p w14:paraId="654BEE97" w14:textId="77777777" w:rsidR="00070FED" w:rsidRPr="00D81C28" w:rsidRDefault="00070FED" w:rsidP="00070FED">
            <w:pPr>
              <w:keepNext/>
            </w:pPr>
            <w:r w:rsidRPr="00D81C28">
              <w:t>hasProperty</w:t>
            </w:r>
          </w:p>
        </w:tc>
        <w:tc>
          <w:tcPr>
            <w:tcW w:w="3096" w:type="dxa"/>
            <w:tcBorders>
              <w:top w:val="nil"/>
              <w:bottom w:val="nil"/>
            </w:tcBorders>
          </w:tcPr>
          <w:p w14:paraId="2D0D0A65" w14:textId="77777777" w:rsidR="00070FED" w:rsidRPr="00D81C28" w:rsidRDefault="00070FED" w:rsidP="00070FED">
            <w:pPr>
              <w:keepNext/>
            </w:pPr>
            <w:r w:rsidRPr="00D81C28">
              <w:t>1</w:t>
            </w:r>
          </w:p>
        </w:tc>
      </w:tr>
      <w:tr w:rsidR="00070FED" w:rsidRPr="00D81C28" w14:paraId="1D7CFD96" w14:textId="77777777" w:rsidTr="00070FED">
        <w:tc>
          <w:tcPr>
            <w:tcW w:w="3096" w:type="dxa"/>
            <w:tcBorders>
              <w:top w:val="nil"/>
              <w:bottom w:val="nil"/>
            </w:tcBorders>
          </w:tcPr>
          <w:p w14:paraId="11D6D322" w14:textId="77777777" w:rsidR="00070FED" w:rsidRPr="00D81C28" w:rsidRDefault="00070FED" w:rsidP="00070FED">
            <w:pPr>
              <w:keepNext/>
            </w:pPr>
            <w:r w:rsidRPr="00D81C28">
              <w:t>isModifiedBy</w:t>
            </w:r>
          </w:p>
        </w:tc>
        <w:tc>
          <w:tcPr>
            <w:tcW w:w="3096" w:type="dxa"/>
            <w:tcBorders>
              <w:top w:val="nil"/>
              <w:bottom w:val="nil"/>
            </w:tcBorders>
          </w:tcPr>
          <w:p w14:paraId="796E749F" w14:textId="77777777" w:rsidR="00070FED" w:rsidRPr="00D81C28" w:rsidRDefault="00070FED" w:rsidP="00070FED">
            <w:pPr>
              <w:keepNext/>
            </w:pPr>
            <w:r w:rsidRPr="00D81C28">
              <w:t>13</w:t>
            </w:r>
          </w:p>
        </w:tc>
      </w:tr>
      <w:tr w:rsidR="00070FED" w:rsidRPr="00D81C28" w14:paraId="53D45E6A" w14:textId="77777777" w:rsidTr="00070FED">
        <w:tc>
          <w:tcPr>
            <w:tcW w:w="3096" w:type="dxa"/>
            <w:tcBorders>
              <w:top w:val="nil"/>
              <w:bottom w:val="nil"/>
            </w:tcBorders>
          </w:tcPr>
          <w:p w14:paraId="5F1926DA" w14:textId="77777777" w:rsidR="00070FED" w:rsidRPr="00D81C28" w:rsidRDefault="00070FED" w:rsidP="00070FED">
            <w:pPr>
              <w:keepNext/>
            </w:pPr>
            <w:r w:rsidRPr="00D81C28">
              <w:t>isUsedBy</w:t>
            </w:r>
          </w:p>
        </w:tc>
        <w:tc>
          <w:tcPr>
            <w:tcW w:w="3096" w:type="dxa"/>
            <w:tcBorders>
              <w:top w:val="nil"/>
              <w:bottom w:val="nil"/>
            </w:tcBorders>
          </w:tcPr>
          <w:p w14:paraId="62F45E59" w14:textId="77777777" w:rsidR="00070FED" w:rsidRPr="00D81C28" w:rsidRDefault="00070FED" w:rsidP="00070FED">
            <w:pPr>
              <w:keepNext/>
            </w:pPr>
            <w:r w:rsidRPr="00D81C28">
              <w:t>6</w:t>
            </w:r>
          </w:p>
        </w:tc>
      </w:tr>
      <w:tr w:rsidR="00070FED" w:rsidRPr="00D81C28" w14:paraId="5DB3C0C3" w14:textId="77777777" w:rsidTr="00070FED">
        <w:tc>
          <w:tcPr>
            <w:tcW w:w="3096" w:type="dxa"/>
            <w:tcBorders>
              <w:top w:val="nil"/>
            </w:tcBorders>
          </w:tcPr>
          <w:p w14:paraId="1536D96F" w14:textId="77777777" w:rsidR="00070FED" w:rsidRPr="00D81C28" w:rsidRDefault="00070FED" w:rsidP="00070FED">
            <w:pPr>
              <w:keepNext/>
            </w:pPr>
            <w:r w:rsidRPr="00D81C28">
              <w:t>partOf</w:t>
            </w:r>
          </w:p>
        </w:tc>
        <w:tc>
          <w:tcPr>
            <w:tcW w:w="3096" w:type="dxa"/>
            <w:tcBorders>
              <w:top w:val="nil"/>
            </w:tcBorders>
          </w:tcPr>
          <w:p w14:paraId="74403164" w14:textId="77777777" w:rsidR="00070FED" w:rsidRPr="00D81C28" w:rsidRDefault="00070FED" w:rsidP="00070FED">
            <w:pPr>
              <w:keepNext/>
            </w:pPr>
            <w:r w:rsidRPr="00D81C28">
              <w:t>7</w:t>
            </w:r>
          </w:p>
        </w:tc>
      </w:tr>
    </w:tbl>
    <w:p w14:paraId="4A18EA45" w14:textId="77777777" w:rsidR="00116F0F" w:rsidRPr="00D81C28" w:rsidRDefault="00845A4B" w:rsidP="007C1EAD">
      <w:pPr>
        <w:pStyle w:val="Heading1"/>
        <w:rPr>
          <w:lang w:val="en-GB"/>
        </w:rPr>
      </w:pPr>
      <w:bookmarkStart w:id="108" w:name="_Toc470076445"/>
      <w:bookmarkStart w:id="109" w:name="_Ref470083350"/>
      <w:bookmarkStart w:id="110" w:name="_Ref470084080"/>
      <w:r w:rsidRPr="00D81C28">
        <w:rPr>
          <w:lang w:val="en-GB"/>
        </w:rPr>
        <w:t>The bottom-up ontolog</w:t>
      </w:r>
      <w:bookmarkEnd w:id="88"/>
      <w:r w:rsidR="00F26CFE" w:rsidRPr="00D81C28">
        <w:rPr>
          <w:lang w:val="en-GB"/>
        </w:rPr>
        <w:t>ies</w:t>
      </w:r>
      <w:bookmarkEnd w:id="108"/>
      <w:bookmarkEnd w:id="109"/>
      <w:bookmarkEnd w:id="110"/>
    </w:p>
    <w:p w14:paraId="38E025DE" w14:textId="7A0605B6" w:rsidR="00012EED" w:rsidRPr="00D81C28" w:rsidRDefault="00012EED" w:rsidP="00012EED">
      <w:pPr>
        <w:pStyle w:val="BodyText"/>
      </w:pPr>
      <w:r w:rsidRPr="00D81C28">
        <w:t xml:space="preserve">These ontologies represent the individual tasks within the project. We denote such ontologies as </w:t>
      </w:r>
      <w:r w:rsidRPr="00D81C28">
        <w:rPr>
          <w:i/>
        </w:rPr>
        <w:t>bottom-up ontologies</w:t>
      </w:r>
      <w:r w:rsidRPr="00D81C28">
        <w:t xml:space="preserve">. To create these ontologies we analysed documentation supplied to us from the institution responsible for that task or data. Such ontologies correspond to tasks from </w:t>
      </w:r>
      <w:r w:rsidR="00637249" w:rsidRPr="00D81C28">
        <w:t xml:space="preserve">GLAMURS </w:t>
      </w:r>
      <w:r w:rsidRPr="00D81C28">
        <w:t>work packages WP4 – WP7.</w:t>
      </w:r>
      <w:r w:rsidR="00AA7086">
        <w:t xml:space="preserve"> </w:t>
      </w:r>
      <w:r w:rsidRPr="00D81C28">
        <w:t xml:space="preserve">Generally coding schemes or schemata were used to create ontologies consisting purely of types, otherwise known as TBox. If actual data was present (suitably anonymised to protect privacy), then these were used to populate ABox ontologies, the resultant combination is usually referred to as </w:t>
      </w:r>
      <w:r w:rsidRPr="00D81C28">
        <w:rPr>
          <w:i/>
        </w:rPr>
        <w:t>knowledge-base</w:t>
      </w:r>
      <w:r w:rsidRPr="00D81C28">
        <w:t xml:space="preserve"> in ontological engineering. The ABox may be thought of as the data in a database, correspondingly the TBox ontology may be thought of as the schemata for such a database, the combination of the data and schemata results in a useable database. The corresponding knowledge base in ontology engineering is the most useful, as this is the entity over which any formal reasoning might take place.</w:t>
      </w:r>
      <w:r w:rsidR="00637249" w:rsidRPr="00D81C28">
        <w:t xml:space="preserve"> For the purposes of this document all ontologies are TBox in nature, other than the environmental </w:t>
      </w:r>
      <w:r w:rsidR="00AA7086">
        <w:t>footprinting</w:t>
      </w:r>
      <w:r w:rsidR="00637249" w:rsidRPr="00D81C28">
        <w:t xml:space="preserve"> ontology, </w:t>
      </w:r>
      <w:r w:rsidR="00637249" w:rsidRPr="00D81C28">
        <w:rPr>
          <w:b/>
          <w:i/>
        </w:rPr>
        <w:t>ntnu</w:t>
      </w:r>
      <w:r w:rsidR="00637249" w:rsidRPr="00D81C28">
        <w:t xml:space="preserve"> (see section </w:t>
      </w:r>
      <w:r w:rsidR="00637249" w:rsidRPr="00D81C28">
        <w:fldChar w:fldCharType="begin"/>
      </w:r>
      <w:r w:rsidR="00637249" w:rsidRPr="00D81C28">
        <w:instrText xml:space="preserve"> REF _Ref469904375 \r \h </w:instrText>
      </w:r>
      <w:r w:rsidR="00637249" w:rsidRPr="00D81C28">
        <w:fldChar w:fldCharType="separate"/>
      </w:r>
      <w:r w:rsidR="000F2DB1" w:rsidRPr="00D81C28">
        <w:t>4.8</w:t>
      </w:r>
      <w:r w:rsidR="00637249" w:rsidRPr="00D81C28">
        <w:fldChar w:fldCharType="end"/>
      </w:r>
      <w:r w:rsidR="00637249" w:rsidRPr="00D81C28">
        <w:t xml:space="preserve">), but are converted to a kind of knowledge base by mirroring with the </w:t>
      </w:r>
      <w:r w:rsidR="00637249" w:rsidRPr="00D81C28">
        <w:rPr>
          <w:b/>
          <w:i/>
        </w:rPr>
        <w:t>mirror</w:t>
      </w:r>
      <w:r w:rsidR="00637249" w:rsidRPr="00D81C28">
        <w:t xml:space="preserve"> ontology (see section </w:t>
      </w:r>
      <w:r w:rsidR="00637249" w:rsidRPr="00D81C28">
        <w:fldChar w:fldCharType="begin"/>
      </w:r>
      <w:r w:rsidR="00637249" w:rsidRPr="00D81C28">
        <w:instrText xml:space="preserve"> REF _Ref469829491 \r \h </w:instrText>
      </w:r>
      <w:r w:rsidR="00637249" w:rsidRPr="00D81C28">
        <w:fldChar w:fldCharType="separate"/>
      </w:r>
      <w:r w:rsidR="000F2DB1" w:rsidRPr="00D81C28">
        <w:t>2.4</w:t>
      </w:r>
      <w:r w:rsidR="00637249" w:rsidRPr="00D81C28">
        <w:fldChar w:fldCharType="end"/>
      </w:r>
      <w:r w:rsidR="00637249" w:rsidRPr="00D81C28">
        <w:t xml:space="preserve"> and the next section).</w:t>
      </w:r>
    </w:p>
    <w:p w14:paraId="0A199676" w14:textId="77777777" w:rsidR="00637249" w:rsidRPr="00D81C28" w:rsidRDefault="00637249" w:rsidP="00012EED">
      <w:pPr>
        <w:pStyle w:val="BodyText"/>
      </w:pPr>
      <w:r w:rsidRPr="00D81C28">
        <w:t>Thus this section is structured as follows:</w:t>
      </w:r>
    </w:p>
    <w:p w14:paraId="12ADD40F" w14:textId="77777777" w:rsidR="00637249" w:rsidRPr="00D81C28" w:rsidRDefault="00637249" w:rsidP="00637249">
      <w:pPr>
        <w:pStyle w:val="Bullet"/>
      </w:pPr>
      <w:r w:rsidRPr="00D81C28">
        <w:t>An explanation of common features to the bottom-up ontologies.</w:t>
      </w:r>
    </w:p>
    <w:p w14:paraId="31ACF6DA" w14:textId="77777777" w:rsidR="00637249" w:rsidRPr="00D81C28" w:rsidRDefault="00637249" w:rsidP="00637249">
      <w:pPr>
        <w:pStyle w:val="Bullet"/>
      </w:pPr>
      <w:r w:rsidRPr="00D81C28">
        <w:t>Regional questionnaire ontologies.</w:t>
      </w:r>
    </w:p>
    <w:p w14:paraId="5386D3E6" w14:textId="77777777" w:rsidR="00637249" w:rsidRPr="00D81C28" w:rsidRDefault="00637249" w:rsidP="00637249">
      <w:pPr>
        <w:pStyle w:val="Bullet"/>
      </w:pPr>
      <w:r w:rsidRPr="00D81C28">
        <w:t>Ontologies from the stakeholder interviews for the regional case-studies.</w:t>
      </w:r>
    </w:p>
    <w:p w14:paraId="767BFC10" w14:textId="77777777" w:rsidR="00637249" w:rsidRPr="00D81C28" w:rsidRDefault="00637249" w:rsidP="00637249">
      <w:pPr>
        <w:pStyle w:val="Bullet"/>
      </w:pPr>
      <w:r w:rsidRPr="00D81C28">
        <w:t>The United Kingdom Household Longitudinal Study (UKHLS) ontologies.</w:t>
      </w:r>
    </w:p>
    <w:p w14:paraId="0D81E608" w14:textId="77777777" w:rsidR="00637249" w:rsidRPr="00D81C28" w:rsidRDefault="00637249" w:rsidP="00637249">
      <w:pPr>
        <w:pStyle w:val="Bullet"/>
      </w:pPr>
      <w:r w:rsidRPr="00D81C28">
        <w:t>Ontologies from the TiPaC agent-based model.</w:t>
      </w:r>
    </w:p>
    <w:p w14:paraId="4B6269E4" w14:textId="77777777" w:rsidR="00637249" w:rsidRPr="00D81C28" w:rsidRDefault="00637249" w:rsidP="00637249">
      <w:pPr>
        <w:pStyle w:val="Bullet"/>
      </w:pPr>
      <w:r w:rsidRPr="00D81C28">
        <w:t>Ontologies from Tilburg University’s macro-economic model,</w:t>
      </w:r>
    </w:p>
    <w:p w14:paraId="19853762" w14:textId="77777777" w:rsidR="00637249" w:rsidRPr="00D81C28" w:rsidRDefault="00637249" w:rsidP="00637249">
      <w:pPr>
        <w:pStyle w:val="Bullet"/>
      </w:pPr>
      <w:r w:rsidRPr="00D81C28">
        <w:t>Ontologies from Bath University’s micro-economic model.</w:t>
      </w:r>
    </w:p>
    <w:p w14:paraId="26AA5F21" w14:textId="6DFF7CBE" w:rsidR="00637249" w:rsidRPr="00D81C28" w:rsidRDefault="00637249" w:rsidP="00637249">
      <w:pPr>
        <w:pStyle w:val="Bullet"/>
      </w:pPr>
      <w:r w:rsidRPr="00D81C28">
        <w:t xml:space="preserve">Ontologies from NTNU environmental </w:t>
      </w:r>
      <w:r w:rsidR="00AA7086">
        <w:t>footprinting</w:t>
      </w:r>
      <w:r w:rsidRPr="00D81C28">
        <w:t xml:space="preserve"> data</w:t>
      </w:r>
    </w:p>
    <w:p w14:paraId="71103520" w14:textId="77777777" w:rsidR="00637249" w:rsidRPr="00D81C28" w:rsidRDefault="00637249" w:rsidP="00637249">
      <w:pPr>
        <w:pStyle w:val="Bullet"/>
      </w:pPr>
      <w:r w:rsidRPr="00D81C28">
        <w:t>Ontologies from the backcasting.</w:t>
      </w:r>
    </w:p>
    <w:p w14:paraId="15D2F90D" w14:textId="77777777" w:rsidR="00637249" w:rsidRPr="00D81C28" w:rsidRDefault="00637249" w:rsidP="00637249">
      <w:pPr>
        <w:pStyle w:val="Bullet"/>
      </w:pPr>
      <w:r w:rsidRPr="00D81C28">
        <w:t>Ontologies from the social networking analysis of the regional case-studies.</w:t>
      </w:r>
    </w:p>
    <w:p w14:paraId="59A914E7" w14:textId="77777777" w:rsidR="002A3897" w:rsidRPr="00D81C28" w:rsidRDefault="002A3897">
      <w:pPr>
        <w:pStyle w:val="Heading2"/>
      </w:pPr>
      <w:bookmarkStart w:id="111" w:name="_Ref469579946"/>
      <w:bookmarkStart w:id="112" w:name="_Toc470076446"/>
      <w:bookmarkStart w:id="113" w:name="_Ref469579312"/>
      <w:r w:rsidRPr="00D81C28">
        <w:t>Common features to all bottom-up ontologies</w:t>
      </w:r>
      <w:bookmarkEnd w:id="111"/>
      <w:bookmarkEnd w:id="112"/>
    </w:p>
    <w:p w14:paraId="4693D010" w14:textId="3968DDA9" w:rsidR="002B4733" w:rsidRPr="00D81C28" w:rsidRDefault="002B4733" w:rsidP="002B4733">
      <w:pPr>
        <w:pStyle w:val="BodyText"/>
      </w:pPr>
      <w:r w:rsidRPr="00D81C28">
        <w:t xml:space="preserve">All ontologies in this section are of the same structure, unless otherwise stated. This structure is shown in </w:t>
      </w:r>
      <w:r w:rsidR="00637249" w:rsidRPr="00D81C28">
        <w:fldChar w:fldCharType="begin"/>
      </w:r>
      <w:r w:rsidR="00637249" w:rsidRPr="00D81C28">
        <w:instrText xml:space="preserve"> REF _Ref469904099 \h </w:instrText>
      </w:r>
      <w:r w:rsidR="00637249" w:rsidRPr="00D81C28">
        <w:fldChar w:fldCharType="separate"/>
      </w:r>
      <w:r w:rsidR="000F2DB1" w:rsidRPr="00D81C28">
        <w:t>Figure 29</w:t>
      </w:r>
      <w:r w:rsidR="00637249" w:rsidRPr="00D81C28">
        <w:fldChar w:fldCharType="end"/>
      </w:r>
      <w:r w:rsidR="00637249" w:rsidRPr="00D81C28">
        <w:t>.</w:t>
      </w:r>
      <w:r w:rsidRPr="00D81C28">
        <w:t xml:space="preserve"> Generally an ontology in this section is developed using one of the methods explained below and then this resultant bottom-up ontology is nested within a “wrapper” ontology along with the metadata namespace and import. This ontology namespace and filename using contains the prefix “mirror-“. This is contains a representation of the particular bottom-up ontology as a collection of</w:t>
      </w:r>
      <w:r w:rsidR="00AA7086">
        <w:t xml:space="preserve"> </w:t>
      </w:r>
      <w:r w:rsidRPr="00D81C28">
        <w:t xml:space="preserve">individuals, so they might be formally reasoned over, in the context of the developed knowledge base. To do this each ontological entity in the bottom-up ontology is converted to an individual. </w:t>
      </w:r>
    </w:p>
    <w:p w14:paraId="2FA1D01A" w14:textId="77777777" w:rsidR="002B4733" w:rsidRPr="00D81C28" w:rsidRDefault="002B4733" w:rsidP="002B4733">
      <w:pPr>
        <w:pStyle w:val="BodyText"/>
      </w:pPr>
    </w:p>
    <w:p w14:paraId="6DB94A90" w14:textId="77777777" w:rsidR="002B4733" w:rsidRPr="00D81C28" w:rsidRDefault="002B4733" w:rsidP="002B4733">
      <w:pPr>
        <w:pStyle w:val="BodyText"/>
        <w:keepNext/>
      </w:pPr>
      <w:r w:rsidRPr="00D81C28">
        <w:rPr>
          <w:noProof/>
          <w:lang w:eastAsia="en-GB"/>
        </w:rPr>
        <w:drawing>
          <wp:inline distT="0" distB="0" distL="0" distR="0" wp14:anchorId="2D7D0EC5" wp14:editId="31AC6B11">
            <wp:extent cx="2876191" cy="2876191"/>
            <wp:effectExtent l="0" t="0" r="635" b="63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 ontology structure.png"/>
                    <pic:cNvPicPr/>
                  </pic:nvPicPr>
                  <pic:blipFill>
                    <a:blip r:embed="rId58">
                      <a:extLst>
                        <a:ext uri="{28A0092B-C50C-407E-A947-70E740481C1C}">
                          <a14:useLocalDpi xmlns:a14="http://schemas.microsoft.com/office/drawing/2010/main" val="0"/>
                        </a:ext>
                      </a:extLst>
                    </a:blip>
                    <a:stretch>
                      <a:fillRect/>
                    </a:stretch>
                  </pic:blipFill>
                  <pic:spPr>
                    <a:xfrm>
                      <a:off x="0" y="0"/>
                      <a:ext cx="2876191" cy="2876191"/>
                    </a:xfrm>
                    <a:prstGeom prst="rect">
                      <a:avLst/>
                    </a:prstGeom>
                  </pic:spPr>
                </pic:pic>
              </a:graphicData>
            </a:graphic>
          </wp:inline>
        </w:drawing>
      </w:r>
    </w:p>
    <w:p w14:paraId="786E5D56" w14:textId="77777777" w:rsidR="002B4733" w:rsidRPr="00D81C28" w:rsidRDefault="002B4733" w:rsidP="002B4733">
      <w:pPr>
        <w:pStyle w:val="Caption"/>
      </w:pPr>
      <w:bookmarkStart w:id="114" w:name="_Ref469904099"/>
      <w:r w:rsidRPr="00D81C28">
        <w:t xml:space="preserve">Figure </w:t>
      </w:r>
      <w:r w:rsidRPr="00D81C28">
        <w:fldChar w:fldCharType="begin"/>
      </w:r>
      <w:r w:rsidRPr="00D81C28">
        <w:instrText xml:space="preserve"> SEQ Figure \* ARABIC </w:instrText>
      </w:r>
      <w:r w:rsidRPr="00D81C28">
        <w:fldChar w:fldCharType="separate"/>
      </w:r>
      <w:r w:rsidR="000F2DB1" w:rsidRPr="00D81C28">
        <w:t>29</w:t>
      </w:r>
      <w:r w:rsidRPr="00D81C28">
        <w:fldChar w:fldCharType="end"/>
      </w:r>
      <w:bookmarkEnd w:id="114"/>
      <w:r w:rsidRPr="00D81C28">
        <w:t xml:space="preserve"> Bottom-up ontological structure</w:t>
      </w:r>
    </w:p>
    <w:p w14:paraId="3CFFA327" w14:textId="77777777" w:rsidR="002B4733" w:rsidRPr="00D81C28" w:rsidRDefault="002B4733" w:rsidP="002B4733">
      <w:pPr>
        <w:pStyle w:val="BodyText"/>
      </w:pPr>
      <w:r w:rsidRPr="00D81C28">
        <w:t xml:space="preserve">Along with ontological classes and properties being converted into individuals, pointers are included in the metadata both in the original ontological concept and in the resultant individual representation of the ontological entity, indicating the origin of the individual and what the individual is supposed to represent. </w:t>
      </w:r>
    </w:p>
    <w:p w14:paraId="3622F333" w14:textId="77777777" w:rsidR="002B4733" w:rsidRPr="00D81C28" w:rsidRDefault="002B4733" w:rsidP="002B4733">
      <w:pPr>
        <w:pStyle w:val="BodyText"/>
      </w:pPr>
      <w:r w:rsidRPr="00D81C28">
        <w:t>Finally a relationship is instantiated between the individual representing the ontological class or property to the kind of ontological entity that actual individual represents. It can be one of the following:</w:t>
      </w:r>
    </w:p>
    <w:p w14:paraId="75D8B1CF" w14:textId="77777777" w:rsidR="002B4733" w:rsidRPr="00D81C28" w:rsidRDefault="002B4733" w:rsidP="002B4733">
      <w:pPr>
        <w:pStyle w:val="Bullet"/>
      </w:pPr>
      <w:r w:rsidRPr="00D81C28">
        <w:t>class;</w:t>
      </w:r>
    </w:p>
    <w:p w14:paraId="152A3A94" w14:textId="77777777" w:rsidR="002B4733" w:rsidRPr="00D81C28" w:rsidRDefault="002B4733" w:rsidP="002B4733">
      <w:pPr>
        <w:pStyle w:val="Bullet"/>
      </w:pPr>
      <w:r w:rsidRPr="00D81C28">
        <w:t>data value, or</w:t>
      </w:r>
    </w:p>
    <w:p w14:paraId="1015F44B" w14:textId="77777777" w:rsidR="002B4733" w:rsidRPr="00D81C28" w:rsidRDefault="002B4733" w:rsidP="002B4733">
      <w:pPr>
        <w:pStyle w:val="Bullet"/>
        <w:spacing w:after="120"/>
      </w:pPr>
      <w:r w:rsidRPr="00D81C28">
        <w:t>object property.</w:t>
      </w:r>
    </w:p>
    <w:p w14:paraId="3549A163" w14:textId="77777777" w:rsidR="002B4733" w:rsidRPr="00D81C28" w:rsidRDefault="002B4733" w:rsidP="002B4733">
      <w:pPr>
        <w:pStyle w:val="BodyText"/>
      </w:pPr>
      <w:r w:rsidRPr="00D81C28">
        <w:t xml:space="preserve">These relationship are used to select against the correct kinds of entities when reasoning over the ontology represented as individuals in the metadata. </w:t>
      </w:r>
    </w:p>
    <w:p w14:paraId="64C11905" w14:textId="77777777" w:rsidR="002B4733" w:rsidRPr="00D81C28" w:rsidRDefault="002B4733" w:rsidP="002B4733">
      <w:pPr>
        <w:pStyle w:val="BodyText"/>
      </w:pPr>
      <w:r w:rsidRPr="00D81C28">
        <w:t xml:space="preserve">Rather than repeating these constructions across all bottom-up ontologies, these structures were abstracted into their own namespace, a valid ontology in its own right which we have denoted as the “mirror” ontology. The class structure of this ontology, and how it is used to create an individual for a class is illustrated in </w:t>
      </w:r>
      <w:r w:rsidR="00637249" w:rsidRPr="00D81C28">
        <w:fldChar w:fldCharType="begin"/>
      </w:r>
      <w:r w:rsidR="00637249" w:rsidRPr="00D81C28">
        <w:instrText xml:space="preserve"> REF _Ref469904216 \h </w:instrText>
      </w:r>
      <w:r w:rsidR="00637249" w:rsidRPr="00D81C28">
        <w:fldChar w:fldCharType="separate"/>
      </w:r>
      <w:r w:rsidR="000F2DB1" w:rsidRPr="00D81C28">
        <w:t>Figure 9</w:t>
      </w:r>
      <w:r w:rsidR="00637249" w:rsidRPr="00D81C28">
        <w:fldChar w:fldCharType="end"/>
      </w:r>
      <w:r w:rsidR="00637249" w:rsidRPr="00D81C28">
        <w:t>.</w:t>
      </w:r>
      <w:r w:rsidRPr="00D81C28">
        <w:t xml:space="preserve"> For a more detailed discussion of why this approach was taken and how it works then please consult section </w:t>
      </w:r>
      <w:r w:rsidRPr="00D81C28">
        <w:fldChar w:fldCharType="begin"/>
      </w:r>
      <w:r w:rsidRPr="00D81C28">
        <w:instrText xml:space="preserve"> REF _Ref469497984 \r \h </w:instrText>
      </w:r>
      <w:r w:rsidRPr="00D81C28">
        <w:fldChar w:fldCharType="separate"/>
      </w:r>
      <w:r w:rsidR="000F2DB1" w:rsidRPr="00D81C28">
        <w:t>2.3</w:t>
      </w:r>
      <w:r w:rsidRPr="00D81C28">
        <w:fldChar w:fldCharType="end"/>
      </w:r>
      <w:r w:rsidRPr="00D81C28">
        <w:t>.</w:t>
      </w:r>
      <w:r w:rsidR="00070FED" w:rsidRPr="00D81C28">
        <w:t xml:space="preserve"> Thus when any ontology is referenced below, then it can be assumed there is the original ontology and the wrapper ontology, name the same as the original ontology but with the prefix “mirror-“ which imports the original ontology and the </w:t>
      </w:r>
      <w:r w:rsidR="00070FED" w:rsidRPr="00D81C28">
        <w:rPr>
          <w:b/>
          <w:i/>
        </w:rPr>
        <w:t>mirror</w:t>
      </w:r>
      <w:r w:rsidR="00070FED" w:rsidRPr="00D81C28">
        <w:t xml:space="preserve"> ontology used to provide the framework for mirroring ontologies.</w:t>
      </w:r>
    </w:p>
    <w:p w14:paraId="5EE9CEA6" w14:textId="77777777" w:rsidR="00813732" w:rsidRPr="00D81C28" w:rsidRDefault="00813732" w:rsidP="00813732">
      <w:pPr>
        <w:pStyle w:val="Heading2"/>
      </w:pPr>
      <w:bookmarkStart w:id="115" w:name="_Toc470076447"/>
      <w:bookmarkEnd w:id="113"/>
      <w:r w:rsidRPr="00D81C28">
        <w:t>Ontologies from the GLAMURS regional questionnaires</w:t>
      </w:r>
      <w:bookmarkEnd w:id="115"/>
    </w:p>
    <w:p w14:paraId="4AA99D7B" w14:textId="77777777" w:rsidR="008B5764" w:rsidRPr="00D81C28" w:rsidRDefault="008B5764" w:rsidP="008B5764">
      <w:pPr>
        <w:pStyle w:val="Heading3"/>
      </w:pPr>
      <w:r w:rsidRPr="00D81C28">
        <w:t>Introduction</w:t>
      </w:r>
    </w:p>
    <w:p w14:paraId="680B5617" w14:textId="77777777" w:rsidR="007F5E75" w:rsidRPr="00D81C28" w:rsidRDefault="007F5E75" w:rsidP="007F5E75">
      <w:r w:rsidRPr="00D81C28">
        <w:t>These ontologies represent the regional surveys carried out in each of the case-study regions of the countries involved in the GLAMURS project. These countries were:</w:t>
      </w:r>
    </w:p>
    <w:p w14:paraId="15F2AB77" w14:textId="77777777" w:rsidR="007F5E75" w:rsidRPr="00D81C28" w:rsidRDefault="007F5E75" w:rsidP="007F5E75">
      <w:pPr>
        <w:pStyle w:val="Bullet"/>
      </w:pPr>
      <w:r w:rsidRPr="00D81C28">
        <w:t>Austria;</w:t>
      </w:r>
    </w:p>
    <w:p w14:paraId="19A8B86B" w14:textId="77777777" w:rsidR="007F5E75" w:rsidRPr="00D81C28" w:rsidRDefault="007F5E75" w:rsidP="007F5E75">
      <w:pPr>
        <w:pStyle w:val="Bullet"/>
      </w:pPr>
      <w:r w:rsidRPr="00D81C28">
        <w:t>Germany;</w:t>
      </w:r>
    </w:p>
    <w:p w14:paraId="78B79F95" w14:textId="77777777" w:rsidR="007F5E75" w:rsidRPr="00D81C28" w:rsidRDefault="007F5E75" w:rsidP="007F5E75">
      <w:pPr>
        <w:pStyle w:val="Bullet"/>
      </w:pPr>
      <w:r w:rsidRPr="00D81C28">
        <w:t>Italy;</w:t>
      </w:r>
    </w:p>
    <w:p w14:paraId="3772189B" w14:textId="77777777" w:rsidR="007F5E75" w:rsidRPr="00D81C28" w:rsidRDefault="007F5E75" w:rsidP="007F5E75">
      <w:pPr>
        <w:pStyle w:val="Bullet"/>
      </w:pPr>
      <w:r w:rsidRPr="00D81C28">
        <w:t>Netherlands;</w:t>
      </w:r>
    </w:p>
    <w:p w14:paraId="2F26C75B" w14:textId="77777777" w:rsidR="007F5E75" w:rsidRPr="00D81C28" w:rsidRDefault="007F5E75" w:rsidP="007F5E75">
      <w:pPr>
        <w:pStyle w:val="Bullet"/>
      </w:pPr>
      <w:r w:rsidRPr="00D81C28">
        <w:t>Romania;</w:t>
      </w:r>
    </w:p>
    <w:p w14:paraId="7DBAA7C0" w14:textId="77777777" w:rsidR="007F5E75" w:rsidRPr="00D81C28" w:rsidRDefault="007F5E75" w:rsidP="007F5E75">
      <w:pPr>
        <w:pStyle w:val="Bullet"/>
      </w:pPr>
      <w:r w:rsidRPr="00D81C28">
        <w:t>Scotland, and</w:t>
      </w:r>
    </w:p>
    <w:p w14:paraId="7CC26BB4" w14:textId="77777777" w:rsidR="007F5E75" w:rsidRPr="00D81C28" w:rsidRDefault="007F5E75" w:rsidP="007F5E75">
      <w:pPr>
        <w:pStyle w:val="Bullet"/>
        <w:spacing w:after="120"/>
      </w:pPr>
      <w:r w:rsidRPr="00D81C28">
        <w:t>Spain.</w:t>
      </w:r>
    </w:p>
    <w:p w14:paraId="49AADB71" w14:textId="77777777" w:rsidR="008B5764" w:rsidRPr="00D81C28" w:rsidRDefault="008B5764" w:rsidP="008B5764">
      <w:pPr>
        <w:pStyle w:val="BodyText"/>
      </w:pPr>
      <w:r w:rsidRPr="00D81C28">
        <w:t>There are two sets of these ontologies. There will be unpopulated TBox ontology for the for the Scottish region, and an ontology for the remaining regions of Europe taking part in the project. The countries of these regions, being Austria, Germany, Italy, Netherlands Spain and Romania. These are different as the nature of the case studies in the rest of Europe was quite different from that in the Scotland case study.</w:t>
      </w:r>
    </w:p>
    <w:p w14:paraId="3AB14C0D" w14:textId="77777777" w:rsidR="008B5764" w:rsidRPr="00D81C28" w:rsidRDefault="008B5764" w:rsidP="008B5764">
      <w:pPr>
        <w:pStyle w:val="BodyText"/>
      </w:pPr>
      <w:r w:rsidRPr="00D81C28">
        <w:t>These ontology name spaces are denoted:</w:t>
      </w:r>
    </w:p>
    <w:p w14:paraId="3EBF6BEF" w14:textId="77777777" w:rsidR="008B5764" w:rsidRPr="00D81C28" w:rsidRDefault="008B5764" w:rsidP="008B5764">
      <w:pPr>
        <w:pStyle w:val="Bullet"/>
      </w:pPr>
      <w:r w:rsidRPr="00D81C28">
        <w:rPr>
          <w:b/>
          <w:i/>
        </w:rPr>
        <w:t>regional-sco</w:t>
      </w:r>
      <w:r w:rsidRPr="00D81C28">
        <w:t xml:space="preserve"> – the regional survey TBox for Scotland, and</w:t>
      </w:r>
    </w:p>
    <w:p w14:paraId="509C882A" w14:textId="77777777" w:rsidR="008B5764" w:rsidRPr="00D81C28" w:rsidRDefault="008B5764" w:rsidP="008B5764">
      <w:pPr>
        <w:pStyle w:val="Bullet"/>
        <w:spacing w:after="120"/>
      </w:pPr>
      <w:r w:rsidRPr="00D81C28">
        <w:rPr>
          <w:b/>
          <w:i/>
        </w:rPr>
        <w:t>regional-roe</w:t>
      </w:r>
      <w:r w:rsidRPr="00D81C28">
        <w:t xml:space="preserve"> – the regional survey for the rest of the countries containing the case study regions, excluding Scotland.</w:t>
      </w:r>
    </w:p>
    <w:p w14:paraId="20209305" w14:textId="103BF943" w:rsidR="008B5764" w:rsidRPr="00D81C28" w:rsidRDefault="008B5764" w:rsidP="008B5764">
      <w:pPr>
        <w:pStyle w:val="BodyText"/>
      </w:pPr>
      <w:r w:rsidRPr="00D81C28">
        <w:t>The ontologies were then manipulated having all their ontological entities mirrored using</w:t>
      </w:r>
      <w:r w:rsidR="00AA7086">
        <w:t xml:space="preserve"> </w:t>
      </w:r>
      <w:r w:rsidRPr="00D81C28">
        <w:t xml:space="preserve">the structure mentioned in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to give an additional two ontologies, with namespaces:</w:t>
      </w:r>
    </w:p>
    <w:p w14:paraId="1CB4DF8A" w14:textId="77777777" w:rsidR="008B5764" w:rsidRPr="00D81C28" w:rsidRDefault="008B5764" w:rsidP="008B5764">
      <w:pPr>
        <w:pStyle w:val="Bullet"/>
        <w:rPr>
          <w:b/>
          <w:i/>
        </w:rPr>
      </w:pPr>
      <w:r w:rsidRPr="00D81C28">
        <w:rPr>
          <w:b/>
          <w:i/>
        </w:rPr>
        <w:t>mirror-regional-sco</w:t>
      </w:r>
    </w:p>
    <w:p w14:paraId="61F077DD" w14:textId="77777777" w:rsidR="008B5764" w:rsidRPr="00D81C28" w:rsidRDefault="008B5764" w:rsidP="008B5764">
      <w:pPr>
        <w:pStyle w:val="Bullet"/>
        <w:spacing w:after="120"/>
        <w:rPr>
          <w:b/>
          <w:i/>
        </w:rPr>
      </w:pPr>
      <w:r w:rsidRPr="00D81C28">
        <w:rPr>
          <w:b/>
          <w:i/>
        </w:rPr>
        <w:t>mirror-regional-roe</w:t>
      </w:r>
    </w:p>
    <w:p w14:paraId="6133451B" w14:textId="77777777" w:rsidR="008B5764" w:rsidRPr="00D81C28" w:rsidRDefault="008B5764" w:rsidP="008B5764">
      <w:pPr>
        <w:pStyle w:val="BodyText"/>
      </w:pPr>
      <w:r w:rsidRPr="00D81C28">
        <w:t xml:space="preserve">The main Scottish </w:t>
      </w:r>
      <w:r w:rsidR="004C3AAF" w:rsidRPr="00D81C28">
        <w:t>regional survey</w:t>
      </w:r>
      <w:r w:rsidRPr="00D81C28">
        <w:t xml:space="preserve"> ontology derived in section is denoted the </w:t>
      </w:r>
      <w:r w:rsidR="004C3AAF" w:rsidRPr="00D81C28">
        <w:rPr>
          <w:b/>
          <w:i/>
        </w:rPr>
        <w:t>regional</w:t>
      </w:r>
      <w:r w:rsidRPr="00D81C28">
        <w:rPr>
          <w:b/>
          <w:i/>
        </w:rPr>
        <w:t>-</w:t>
      </w:r>
      <w:r w:rsidR="004C3AAF" w:rsidRPr="00D81C28">
        <w:rPr>
          <w:b/>
          <w:i/>
        </w:rPr>
        <w:t>sco</w:t>
      </w:r>
      <w:r w:rsidRPr="00D81C28">
        <w:rPr>
          <w:b/>
        </w:rPr>
        <w:t xml:space="preserve"> </w:t>
      </w:r>
      <w:r w:rsidRPr="00D81C28">
        <w:t xml:space="preserve">ontology for both its filename, </w:t>
      </w:r>
      <w:r w:rsidR="004C3AAF" w:rsidRPr="00D81C28">
        <w:rPr>
          <w:rStyle w:val="CodeChar"/>
        </w:rPr>
        <w:t>regional</w:t>
      </w:r>
      <w:r w:rsidRPr="00D81C28">
        <w:rPr>
          <w:rStyle w:val="CodeChar"/>
        </w:rPr>
        <w:t>-sco.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regional</w:t>
      </w:r>
      <w:r w:rsidRPr="00D81C28">
        <w:rPr>
          <w:b/>
          <w:i/>
        </w:rPr>
        <w:t>-sco</w:t>
      </w:r>
      <w:r w:rsidRPr="00D81C28">
        <w:t xml:space="preserve"> and the corresponding filename </w:t>
      </w:r>
      <w:r w:rsidRPr="00D81C28">
        <w:rPr>
          <w:rStyle w:val="CodeChar"/>
        </w:rPr>
        <w:t>mirror-</w:t>
      </w:r>
      <w:r w:rsidR="004C3AAF" w:rsidRPr="00D81C28">
        <w:rPr>
          <w:rStyle w:val="CodeChar"/>
        </w:rPr>
        <w:t>regional</w:t>
      </w:r>
      <w:r w:rsidRPr="00D81C28">
        <w:rPr>
          <w:rStyle w:val="CodeChar"/>
        </w:rPr>
        <w:t>-sco.owl</w:t>
      </w:r>
      <w:r w:rsidRPr="00D81C28">
        <w:t>.</w:t>
      </w:r>
    </w:p>
    <w:p w14:paraId="06EF0543" w14:textId="77777777" w:rsidR="008B5764" w:rsidRPr="00D81C28" w:rsidRDefault="008B5764" w:rsidP="008B5764">
      <w:pPr>
        <w:pStyle w:val="BodyText"/>
      </w:pPr>
      <w:r w:rsidRPr="00D81C28">
        <w:t xml:space="preserve">The main rest of Europe </w:t>
      </w:r>
      <w:r w:rsidR="004C3AAF" w:rsidRPr="00D81C28">
        <w:t>regional survey</w:t>
      </w:r>
      <w:r w:rsidRPr="00D81C28">
        <w:t xml:space="preserve"> ontology derived in section is denoted the </w:t>
      </w:r>
      <w:r w:rsidRPr="00D81C28">
        <w:rPr>
          <w:b/>
          <w:i/>
        </w:rPr>
        <w:t>sna-</w:t>
      </w:r>
      <w:r w:rsidR="004C3AAF" w:rsidRPr="00D81C28">
        <w:rPr>
          <w:b/>
          <w:i/>
        </w:rPr>
        <w:t>regional</w:t>
      </w:r>
      <w:r w:rsidRPr="00D81C28">
        <w:rPr>
          <w:b/>
        </w:rPr>
        <w:t xml:space="preserve"> </w:t>
      </w:r>
      <w:r w:rsidRPr="00D81C28">
        <w:t xml:space="preserve">ontology for both its filename, </w:t>
      </w:r>
      <w:r w:rsidR="004C3AAF" w:rsidRPr="00D81C28">
        <w:rPr>
          <w:rStyle w:val="CodeChar"/>
        </w:rPr>
        <w:t>regional</w:t>
      </w:r>
      <w:r w:rsidRPr="00D81C28">
        <w:rPr>
          <w:rStyle w:val="CodeChar"/>
        </w:rPr>
        <w:t>-roe.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regional</w:t>
      </w:r>
      <w:r w:rsidRPr="00D81C28">
        <w:rPr>
          <w:b/>
          <w:i/>
        </w:rPr>
        <w:t>-roe</w:t>
      </w:r>
      <w:r w:rsidRPr="00D81C28">
        <w:t xml:space="preserve"> and the corresponding filename </w:t>
      </w:r>
      <w:r w:rsidRPr="00D81C28">
        <w:rPr>
          <w:rStyle w:val="CodeChar"/>
        </w:rPr>
        <w:t>mirror-</w:t>
      </w:r>
      <w:r w:rsidR="004C3AAF" w:rsidRPr="00D81C28">
        <w:rPr>
          <w:rStyle w:val="CodeChar"/>
        </w:rPr>
        <w:t>regional</w:t>
      </w:r>
      <w:r w:rsidRPr="00D81C28">
        <w:rPr>
          <w:rStyle w:val="CodeChar"/>
        </w:rPr>
        <w:t>-roe.owl</w:t>
      </w:r>
      <w:r w:rsidRPr="00D81C28">
        <w:t>.</w:t>
      </w:r>
    </w:p>
    <w:p w14:paraId="1AA996C3" w14:textId="77777777" w:rsidR="008B5764" w:rsidRPr="00D81C28" w:rsidRDefault="008B5764" w:rsidP="008B5764">
      <w:pPr>
        <w:pStyle w:val="Heading3"/>
      </w:pPr>
      <w:r w:rsidRPr="00D81C28">
        <w:t>Purpose and relationship with other ontologies</w:t>
      </w:r>
    </w:p>
    <w:p w14:paraId="77096BE3" w14:textId="77777777" w:rsidR="007F5E75" w:rsidRPr="00D81C28" w:rsidRDefault="007F5E75" w:rsidP="007F5E75">
      <w:r w:rsidRPr="00D81C28">
        <w:t xml:space="preserve">There are two sets of ontologies which are the main ontologies and these are TBox and are encodings using the methodology of section </w:t>
      </w:r>
      <w:r w:rsidRPr="00D81C28">
        <w:fldChar w:fldCharType="begin"/>
      </w:r>
      <w:r w:rsidRPr="00D81C28">
        <w:instrText xml:space="preserve"> REF _Ref469918874 \r \h </w:instrText>
      </w:r>
      <w:r w:rsidRPr="00D81C28">
        <w:fldChar w:fldCharType="separate"/>
      </w:r>
      <w:r w:rsidR="000F2DB1" w:rsidRPr="00D81C28">
        <w:t>4.2.4</w:t>
      </w:r>
      <w:r w:rsidRPr="00D81C28">
        <w:fldChar w:fldCharType="end"/>
      </w:r>
      <w:r w:rsidRPr="00D81C28">
        <w:t xml:space="preserve"> of the coding sheets for these regional surveys.</w:t>
      </w:r>
    </w:p>
    <w:p w14:paraId="3F7CD462" w14:textId="250E0A78" w:rsidR="008B5764" w:rsidRPr="00D81C28" w:rsidRDefault="008B5764" w:rsidP="008B5764">
      <w:r w:rsidRPr="00D81C28">
        <w:t xml:space="preserve">These ontologies, </w:t>
      </w:r>
      <w:r w:rsidR="004C3AAF" w:rsidRPr="00D81C28">
        <w:rPr>
          <w:b/>
          <w:i/>
        </w:rPr>
        <w:t>regional</w:t>
      </w:r>
      <w:r w:rsidRPr="00D81C28">
        <w:rPr>
          <w:b/>
          <w:i/>
        </w:rPr>
        <w:t>-sco</w:t>
      </w:r>
      <w:r w:rsidRPr="00D81C28">
        <w:t xml:space="preserve">, and </w:t>
      </w:r>
      <w:r w:rsidR="004C3AAF" w:rsidRPr="00D81C28">
        <w:rPr>
          <w:b/>
          <w:i/>
        </w:rPr>
        <w:t>regional</w:t>
      </w:r>
      <w:r w:rsidRPr="00D81C28">
        <w:rPr>
          <w:b/>
          <w:i/>
        </w:rPr>
        <w:t>-roe</w:t>
      </w:r>
      <w:r w:rsidRPr="00D81C28">
        <w:t xml:space="preserve"> are mirrored into the ontologies </w:t>
      </w:r>
      <w:r w:rsidR="004C3AAF" w:rsidRPr="00D81C28">
        <w:rPr>
          <w:b/>
          <w:i/>
        </w:rPr>
        <w:t>mirror-regional</w:t>
      </w:r>
      <w:r w:rsidRPr="00D81C28">
        <w:rPr>
          <w:b/>
          <w:i/>
        </w:rPr>
        <w:t>-sco</w:t>
      </w:r>
      <w:r w:rsidRPr="00D81C28">
        <w:t xml:space="preserve"> and </w:t>
      </w:r>
      <w:r w:rsidR="004C3AAF" w:rsidRPr="00D81C28">
        <w:rPr>
          <w:b/>
          <w:i/>
        </w:rPr>
        <w:t>mirror</w:t>
      </w:r>
      <w:r w:rsidR="004C3AAF" w:rsidRPr="00D81C28">
        <w:rPr>
          <w:b/>
          <w:i/>
        </w:rPr>
        <w:softHyphen/>
        <w:t>-regional</w:t>
      </w:r>
      <w:r w:rsidRPr="00D81C28">
        <w:rPr>
          <w:b/>
          <w:i/>
        </w:rPr>
        <w:t>-roe</w:t>
      </w:r>
      <w:r w:rsidRPr="00D81C28">
        <w:t xml:space="preserve"> </w:t>
      </w:r>
      <w:r w:rsidR="00FA7160" w:rsidRPr="00D81C28">
        <w:t>respectively</w:t>
      </w:r>
      <w:r w:rsidRPr="00D81C28">
        <w:t xml:space="preserve">, using the mirroring framework ontology </w:t>
      </w:r>
      <w:r w:rsidRPr="00D81C28">
        <w:rPr>
          <w:b/>
          <w:i/>
        </w:rPr>
        <w:t>mirror</w:t>
      </w:r>
      <w:r w:rsidRPr="00D81C28">
        <w:t xml:space="preserve">, and these are included directly into the final </w:t>
      </w:r>
      <w:r w:rsidR="004E1717">
        <w:t>GLAMURS</w:t>
      </w:r>
      <w:r w:rsidRPr="00D81C28">
        <w:t xml:space="preserve"> ontology </w:t>
      </w:r>
      <w:r w:rsidRPr="00D81C28">
        <w:rPr>
          <w:b/>
          <w:i/>
        </w:rPr>
        <w:t>glamurs</w:t>
      </w:r>
      <w:r w:rsidRPr="00D81C28">
        <w:t>.</w:t>
      </w:r>
    </w:p>
    <w:p w14:paraId="32EC8340" w14:textId="77777777" w:rsidR="008B5764" w:rsidRPr="00D81C28" w:rsidRDefault="008B5764" w:rsidP="008B5764">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36740B50" w14:textId="77777777" w:rsidR="008B5764" w:rsidRPr="00D81C28" w:rsidRDefault="008B5764" w:rsidP="008B5764">
      <w:pPr>
        <w:pStyle w:val="Heading3"/>
      </w:pPr>
      <w:r w:rsidRPr="00D81C28">
        <w:t>Data used by the ontology</w:t>
      </w:r>
    </w:p>
    <w:p w14:paraId="1CE2C678" w14:textId="3166127A" w:rsidR="004C3AAF" w:rsidRPr="00D81C28" w:rsidRDefault="004C3AAF" w:rsidP="004C3AAF">
      <w:r w:rsidRPr="00D81C28">
        <w:t>The coding scheme for the regional surveys for the Scottish regional survey and the rest of Europe surveys were provided, by direct request from the directly involved researchers.</w:t>
      </w:r>
    </w:p>
    <w:p w14:paraId="42E4AB3B" w14:textId="77777777" w:rsidR="00FC7734" w:rsidRPr="00D81C28" w:rsidRDefault="00FC7734" w:rsidP="00FC7734">
      <w:pPr>
        <w:pStyle w:val="Heading3"/>
      </w:pPr>
      <w:bookmarkStart w:id="116" w:name="_Ref469918874"/>
      <w:r w:rsidRPr="00D81C28">
        <w:t>Method of construction</w:t>
      </w:r>
      <w:bookmarkEnd w:id="116"/>
    </w:p>
    <w:p w14:paraId="5989D4C4" w14:textId="77777777" w:rsidR="00637249" w:rsidRPr="00D81C28" w:rsidRDefault="00637249" w:rsidP="00637249">
      <w:pPr>
        <w:pStyle w:val="BodyText"/>
      </w:pPr>
      <w:r w:rsidRPr="00D81C28">
        <w:t>Many of the tasks within this section have the responses constrained by coding schemes. Coding is a well-established means and practice of assigning quantitative values to usually qualitative domains in order that statistical analysis of the responses to a given questionnaire, or interviews may take place. That is a coding framework goes somewhere to standardising responses obtained from stakeholders, be they the general public or specific stakeholders. For instance in the bottom-up ontologies below, coding has been used in all the GLAMURS regional surveys, the GLAMURS case-study stakeholders interviews and the United Kingdom Household Longitudinal Study (UKHLS). These coding schemes are effectively ontological descriptions of the interviews or questionnaires, so it should come as no surprise that such coding can form the basis of a methodology to allow the creation of a TBox ontology, which can then be used as bottom-up ontology for that particular aspect of the project. Such a methodology is now described.</w:t>
      </w:r>
    </w:p>
    <w:p w14:paraId="17B45758" w14:textId="72F51EE6" w:rsidR="00637249" w:rsidRPr="00D81C28" w:rsidRDefault="00637249" w:rsidP="00637249">
      <w:pPr>
        <w:pStyle w:val="BodyText"/>
      </w:pPr>
      <w:r w:rsidRPr="00D81C28">
        <w:t xml:space="preserve">For coding schemes a data schemata is always given against the questions asked for either a questionnaire or interview. These questions and the allowable answers are used to construct the basis, or initial ontology, consisting purely of data value properties. For instance many questionnaires and interviews will ask “What is the sex of the respondent?” The allowable answers maybe “M” or “F”, or possibly “man” or “woman”, the important point being there is a constrained and definite range to the original response. When developing such a coding into an ontology, then the first step is to establish some kind of class representing an individual, for instance </w:t>
      </w:r>
      <w:r w:rsidRPr="00D81C28">
        <w:rPr>
          <w:rStyle w:val="CodeChar"/>
        </w:rPr>
        <w:t>Person</w:t>
      </w:r>
      <w:r w:rsidRPr="00D81C28">
        <w:t xml:space="preserve">. This makes sense in that an interview or a questionnaire is a single individuals responses. Each of the questions is then used to create a data value property for the </w:t>
      </w:r>
      <w:r w:rsidRPr="00D81C28">
        <w:rPr>
          <w:rStyle w:val="CodeChar"/>
        </w:rPr>
        <w:t xml:space="preserve">Person </w:t>
      </w:r>
      <w:r w:rsidRPr="00D81C28">
        <w:t>class. So in this case “What is sex of the respondent?” is added as a label or comment annotation to some data value object. The name of the data value property might be the question number “Q1”, if the question was the first question, or some meaningful values, for example “hasSex”.</w:t>
      </w:r>
      <w:r w:rsidR="00AA7086">
        <w:t xml:space="preserve"> </w:t>
      </w:r>
      <w:r w:rsidRPr="00D81C28">
        <w:t xml:space="preserve">Indeed as these are data-value properties it can be quite handy to group such values using the </w:t>
      </w:r>
      <w:r w:rsidR="00BC7DB5">
        <w:t>subproperty</w:t>
      </w:r>
      <w:r w:rsidRPr="00D81C28">
        <w:t xml:space="preserve"> facility for data values in order to keep track and group data value properties together to facilitate grouping of values for class identification later on. Moreover such </w:t>
      </w:r>
      <w:r w:rsidR="00BC7DB5">
        <w:t>subproperty</w:t>
      </w:r>
      <w:r w:rsidRPr="00D81C28">
        <w:t xml:space="preserve"> grouping allow</w:t>
      </w:r>
      <w:r w:rsidR="004E1717">
        <w:t>s</w:t>
      </w:r>
      <w:r w:rsidRPr="00D81C28">
        <w:t xml:space="preserve"> the assignment of the identical ranges to similarly answered questions. For example, a question might ask “How often do you recycle scale of 1 to 7, 1 being very rarely up to 7 being very often”, and another question asking “How often do you use public transport?” with a similar range. These could be grouped as </w:t>
      </w:r>
      <w:r w:rsidR="00712B82">
        <w:t>subproperties</w:t>
      </w:r>
      <w:r w:rsidRPr="00D81C28">
        <w:t xml:space="preserve"> of some property who range is the set 1-7.</w:t>
      </w:r>
    </w:p>
    <w:p w14:paraId="7C879345" w14:textId="66CB77AE" w:rsidR="00637249" w:rsidRPr="00D81C28" w:rsidRDefault="00637249" w:rsidP="00637249">
      <w:pPr>
        <w:pStyle w:val="BodyText"/>
      </w:pPr>
      <w:r w:rsidRPr="00D81C28">
        <w:t xml:space="preserve">The domain of the data value property is merely the set of allowable responses. </w:t>
      </w:r>
      <w:r w:rsidR="00436297">
        <w:t>OWL 2</w:t>
      </w:r>
      <w:r w:rsidRPr="00D81C28">
        <w:t xml:space="preserve"> allows a selection from a set of strings, free-form numeric and string values and other kinds of ranges. </w:t>
      </w:r>
      <w:r w:rsidR="00436297">
        <w:t>OWL 2</w:t>
      </w:r>
      <w:r w:rsidRPr="00D81C28">
        <w:t xml:space="preserve"> should be able to specify a range which will satisfy the demands of any coding scheme. </w:t>
      </w:r>
    </w:p>
    <w:p w14:paraId="7829C921" w14:textId="30BDF7D2" w:rsidR="00637249" w:rsidRPr="00D81C28" w:rsidRDefault="00637249" w:rsidP="00637249">
      <w:pPr>
        <w:pStyle w:val="BodyText"/>
      </w:pPr>
      <w:r w:rsidRPr="00D81C28">
        <w:t>This process is repeated for all questions and question codomains for all elements of the coding, until the entire coding has been represented as data value properties. Now begins the identification of new classes and object properties. To do this involves particularly the identification of new classes. For new classes we are looking for externalities in the data value properties. This is why is useful to record the actual question as</w:t>
      </w:r>
      <w:r w:rsidR="00AA7086">
        <w:t xml:space="preserve"> </w:t>
      </w:r>
      <w:r w:rsidRPr="00D81C28">
        <w:t>a label or comment annotation, so reference can be made to the original intention of the coding.</w:t>
      </w:r>
    </w:p>
    <w:p w14:paraId="77A2CADD" w14:textId="77777777" w:rsidR="004E1717" w:rsidRDefault="00637249" w:rsidP="00637249">
      <w:pPr>
        <w:pStyle w:val="BodyText"/>
      </w:pPr>
      <w:r w:rsidRPr="00D81C28">
        <w:t xml:space="preserve">Generally a new class can be created if the externality in the question is measured by the range of the data value property, or referenced. Considering the former, then as an example of the first we might have the question “How much do you pay for your electricity bill?” which </w:t>
      </w:r>
      <w:r w:rsidR="004E1717">
        <w:t xml:space="preserve">is </w:t>
      </w:r>
      <w:r w:rsidRPr="00D81C28">
        <w:t xml:space="preserve">an annotation to some data value property </w:t>
      </w:r>
      <w:r w:rsidRPr="00D81C28">
        <w:rPr>
          <w:rStyle w:val="CodeChar"/>
        </w:rPr>
        <w:t>hasElectricityBillValue</w:t>
      </w:r>
      <w:r w:rsidR="004E1717">
        <w:t xml:space="preserve">. </w:t>
      </w:r>
      <w:r w:rsidRPr="00D81C28">
        <w:t xml:space="preserve">The externality is the electricity bill, so the class </w:t>
      </w:r>
      <w:r w:rsidRPr="00D81C28">
        <w:rPr>
          <w:rStyle w:val="CodeChar"/>
        </w:rPr>
        <w:t>ElectricityBill</w:t>
      </w:r>
      <w:r w:rsidRPr="00D81C28">
        <w:t xml:space="preserve"> is created. Now the original data value property no longer applies to the </w:t>
      </w:r>
      <w:r w:rsidRPr="00D81C28">
        <w:rPr>
          <w:rStyle w:val="CodeChar"/>
        </w:rPr>
        <w:t>Person</w:t>
      </w:r>
      <w:r w:rsidRPr="00D81C28">
        <w:t xml:space="preserve">, so the domain of </w:t>
      </w:r>
      <w:r w:rsidRPr="00D81C28">
        <w:rPr>
          <w:rStyle w:val="CodeChar"/>
        </w:rPr>
        <w:t>hasElectricityBillValue</w:t>
      </w:r>
      <w:r w:rsidRPr="00D81C28">
        <w:t xml:space="preserve"> is changed to </w:t>
      </w:r>
      <w:r w:rsidRPr="00D81C28">
        <w:rPr>
          <w:rStyle w:val="CodeChar"/>
        </w:rPr>
        <w:t>ElectricityBill</w:t>
      </w:r>
      <w:r w:rsidRPr="00D81C28">
        <w:t xml:space="preserve"> and a relation, or object property is formed between </w:t>
      </w:r>
      <w:r w:rsidRPr="00D81C28">
        <w:rPr>
          <w:rStyle w:val="CodeChar"/>
        </w:rPr>
        <w:t>Person</w:t>
      </w:r>
      <w:r w:rsidRPr="00D81C28">
        <w:t xml:space="preserve"> and </w:t>
      </w:r>
      <w:r w:rsidRPr="00D81C28">
        <w:rPr>
          <w:rStyle w:val="CodeChar"/>
        </w:rPr>
        <w:t>ElectricityBill</w:t>
      </w:r>
      <w:r w:rsidRPr="00D81C28">
        <w:t xml:space="preserve">. As we want to maintain the link between a correctly specified instance of </w:t>
      </w:r>
      <w:r w:rsidRPr="00D81C28">
        <w:rPr>
          <w:rStyle w:val="CodeChar"/>
        </w:rPr>
        <w:t>Person</w:t>
      </w:r>
      <w:r w:rsidRPr="00D81C28">
        <w:t xml:space="preserve"> and the </w:t>
      </w:r>
      <w:r w:rsidRPr="00D81C28">
        <w:rPr>
          <w:rStyle w:val="CodeChar"/>
        </w:rPr>
        <w:t>ElectricityBill</w:t>
      </w:r>
      <w:r w:rsidRPr="00D81C28">
        <w:t xml:space="preserve"> value, we need to specify a domain for new relation that not only allows this, but also implies that </w:t>
      </w:r>
      <w:r w:rsidR="004E1717">
        <w:t>relation for later reference.</w:t>
      </w:r>
    </w:p>
    <w:p w14:paraId="1879AE4C" w14:textId="77777777" w:rsidR="00637249" w:rsidRPr="00D81C28" w:rsidRDefault="00637249" w:rsidP="00637249">
      <w:pPr>
        <w:pStyle w:val="BodyText"/>
        <w:keepNext/>
      </w:pPr>
      <w:r w:rsidRPr="00D81C28">
        <w:rPr>
          <w:noProof/>
          <w:lang w:eastAsia="en-GB"/>
        </w:rPr>
        <w:drawing>
          <wp:inline distT="0" distB="0" distL="0" distR="0" wp14:anchorId="3E943A4D" wp14:editId="578D6E9E">
            <wp:extent cx="5760720" cy="617410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ing.png"/>
                    <pic:cNvPicPr/>
                  </pic:nvPicPr>
                  <pic:blipFill>
                    <a:blip r:embed="rId59">
                      <a:extLst>
                        <a:ext uri="{28A0092B-C50C-407E-A947-70E740481C1C}">
                          <a14:useLocalDpi xmlns:a14="http://schemas.microsoft.com/office/drawing/2010/main" val="0"/>
                        </a:ext>
                      </a:extLst>
                    </a:blip>
                    <a:stretch>
                      <a:fillRect/>
                    </a:stretch>
                  </pic:blipFill>
                  <pic:spPr>
                    <a:xfrm>
                      <a:off x="0" y="0"/>
                      <a:ext cx="5760720" cy="6174105"/>
                    </a:xfrm>
                    <a:prstGeom prst="rect">
                      <a:avLst/>
                    </a:prstGeom>
                  </pic:spPr>
                </pic:pic>
              </a:graphicData>
            </a:graphic>
          </wp:inline>
        </w:drawing>
      </w:r>
    </w:p>
    <w:p w14:paraId="0F20666A" w14:textId="77777777" w:rsidR="00637249" w:rsidRPr="00D81C28" w:rsidRDefault="00637249" w:rsidP="00637249">
      <w:pPr>
        <w:pStyle w:val="Caption"/>
      </w:pPr>
      <w:r w:rsidRPr="00D81C28">
        <w:t xml:space="preserve">Figure </w:t>
      </w:r>
      <w:r w:rsidRPr="00D81C28">
        <w:fldChar w:fldCharType="begin"/>
      </w:r>
      <w:r w:rsidRPr="00D81C28">
        <w:instrText xml:space="preserve"> SEQ Figure \* ARABIC </w:instrText>
      </w:r>
      <w:r w:rsidRPr="00D81C28">
        <w:fldChar w:fldCharType="separate"/>
      </w:r>
      <w:r w:rsidR="000F2DB1" w:rsidRPr="00D81C28">
        <w:t>30</w:t>
      </w:r>
      <w:r w:rsidRPr="00D81C28">
        <w:fldChar w:fldCharType="end"/>
      </w:r>
      <w:r w:rsidRPr="00D81C28">
        <w:t xml:space="preserve"> Creating an ontology from a coding</w:t>
      </w:r>
    </w:p>
    <w:p w14:paraId="5191E95E" w14:textId="77777777" w:rsidR="004E1717" w:rsidRPr="00D81C28" w:rsidRDefault="004E1717" w:rsidP="004E1717">
      <w:pPr>
        <w:pStyle w:val="BodyText"/>
      </w:pPr>
      <w:r w:rsidRPr="00D81C28">
        <w:t xml:space="preserve">So for instance we might create the new relation </w:t>
      </w:r>
      <w:r w:rsidRPr="00D81C28">
        <w:rPr>
          <w:rStyle w:val="CodeChar"/>
        </w:rPr>
        <w:t>hasElectricityValue</w:t>
      </w:r>
      <w:r w:rsidRPr="00D81C28">
        <w:t xml:space="preserve"> with the domain Person and range </w:t>
      </w:r>
      <w:r w:rsidRPr="000508FF">
        <w:rPr>
          <w:rStyle w:val="CodeChar"/>
        </w:rPr>
        <w:t>ElectricityBill</w:t>
      </w:r>
      <w:r w:rsidRPr="00D81C28">
        <w:t xml:space="preserve">, and this would be sufficient to allow the creation of individuals that will model (in the mathematical sense of being logically equivalent) the above situation. Indeed </w:t>
      </w:r>
      <w:r>
        <w:t>OWL 2</w:t>
      </w:r>
      <w:r w:rsidRPr="00D81C28">
        <w:t xml:space="preserve"> will allow you to go further than this. Say we want to say that </w:t>
      </w:r>
      <w:r w:rsidRPr="00D81C28">
        <w:rPr>
          <w:rStyle w:val="CodeChar"/>
        </w:rPr>
        <w:t>hasElectricityValue</w:t>
      </w:r>
      <w:r w:rsidRPr="00D81C28">
        <w:t xml:space="preserve"> only points to an instance of </w:t>
      </w:r>
      <w:r w:rsidRPr="00D81C28">
        <w:rPr>
          <w:rStyle w:val="CodeChar"/>
        </w:rPr>
        <w:t>ElectricityBill</w:t>
      </w:r>
      <w:r w:rsidRPr="00D81C28">
        <w:t xml:space="preserve"> if and only if the instance of </w:t>
      </w:r>
      <w:r w:rsidRPr="00D81C28">
        <w:rPr>
          <w:rStyle w:val="CodeChar"/>
        </w:rPr>
        <w:t>ElectricityBill</w:t>
      </w:r>
      <w:r w:rsidRPr="00D81C28">
        <w:t xml:space="preserve"> has some valid value for the data value property. In this manner the link and conditions for linkage can be made more explicit.</w:t>
      </w:r>
    </w:p>
    <w:p w14:paraId="65B289BF" w14:textId="77777777" w:rsidR="004E1717" w:rsidRPr="00D81C28" w:rsidRDefault="004E1717" w:rsidP="004E1717">
      <w:pPr>
        <w:pStyle w:val="BodyText"/>
      </w:pPr>
      <w:r w:rsidRPr="00D81C28">
        <w:t xml:space="preserve">So from this process we have uncovered a new class and linked that class to </w:t>
      </w:r>
      <w:r w:rsidRPr="00D81C28">
        <w:rPr>
          <w:rStyle w:val="CodeChar"/>
        </w:rPr>
        <w:t>Person</w:t>
      </w:r>
      <w:r w:rsidRPr="00D81C28">
        <w:t>, but this is not the end the new class may have implicit data value properties, as for example, in this case, period for the bill, currency of the bill,</w:t>
      </w:r>
      <w:r>
        <w:t xml:space="preserve"> </w:t>
      </w:r>
      <w:r w:rsidRPr="00D81C28">
        <w:t>and each of these can be added as data value properties and the same process applied to these. The degree of resolution is dependent upon the aims of the ontology and the choice of the ontology author. Moreover the new data value properties might reference externalities, the process for encoding for is explained next.</w:t>
      </w:r>
    </w:p>
    <w:p w14:paraId="0D5B52FC" w14:textId="77777777" w:rsidR="004E1717" w:rsidRPr="00D81C28" w:rsidRDefault="004E1717" w:rsidP="004E1717">
      <w:pPr>
        <w:pStyle w:val="BodyText"/>
      </w:pPr>
      <w:r w:rsidRPr="00D81C28">
        <w:t xml:space="preserve">An example of a question which contains references to externality would be something like: “What kind of transport do you use to commute?” with restricted answers to “car”, “bus” or “train”. In this case the externalities are “car”, “bus” and “train”. This is then quite simple, classes for </w:t>
      </w:r>
      <w:r w:rsidRPr="00D81C28">
        <w:rPr>
          <w:rStyle w:val="CodeChar"/>
        </w:rPr>
        <w:t>Bus</w:t>
      </w:r>
      <w:r w:rsidRPr="00D81C28">
        <w:t xml:space="preserve">, </w:t>
      </w:r>
      <w:r w:rsidRPr="00D81C28">
        <w:rPr>
          <w:rStyle w:val="CodeChar"/>
        </w:rPr>
        <w:t>Car</w:t>
      </w:r>
      <w:r w:rsidRPr="00D81C28">
        <w:t xml:space="preserve"> and </w:t>
      </w:r>
      <w:r w:rsidRPr="00D81C28">
        <w:rPr>
          <w:rStyle w:val="CodeChar"/>
        </w:rPr>
        <w:t>Train</w:t>
      </w:r>
      <w:r w:rsidRPr="00D81C28">
        <w:t xml:space="preserve"> are created, and are either </w:t>
      </w:r>
      <w:r>
        <w:t>subclass</w:t>
      </w:r>
      <w:r w:rsidRPr="00D81C28">
        <w:t xml:space="preserve">ed to some existing class, or a class is created that logically groups such classes together, say, for instance in this case, a class called </w:t>
      </w:r>
      <w:r w:rsidRPr="00D81C28">
        <w:rPr>
          <w:rStyle w:val="CodeChar"/>
        </w:rPr>
        <w:t>Transport</w:t>
      </w:r>
      <w:r w:rsidRPr="00D81C28">
        <w:t xml:space="preserve">. A relationship is then created from the </w:t>
      </w:r>
      <w:r w:rsidRPr="00D81C28">
        <w:rPr>
          <w:rStyle w:val="CodeChar"/>
        </w:rPr>
        <w:t>Person</w:t>
      </w:r>
      <w:r w:rsidRPr="00D81C28">
        <w:t xml:space="preserve"> class to Transport class, say </w:t>
      </w:r>
      <w:r w:rsidRPr="00D81C28">
        <w:rPr>
          <w:rStyle w:val="CodeChar"/>
        </w:rPr>
        <w:t>usesTransport</w:t>
      </w:r>
      <w:r w:rsidRPr="00D81C28">
        <w:t xml:space="preserve">, with domain </w:t>
      </w:r>
      <w:r w:rsidRPr="00D81C28">
        <w:rPr>
          <w:rStyle w:val="CodeChar"/>
        </w:rPr>
        <w:t>Person</w:t>
      </w:r>
      <w:r w:rsidRPr="00D81C28">
        <w:t xml:space="preserve"> and range </w:t>
      </w:r>
      <w:r w:rsidRPr="00D81C28">
        <w:rPr>
          <w:rStyle w:val="CodeChar"/>
        </w:rPr>
        <w:t>Transport</w:t>
      </w:r>
      <w:r w:rsidRPr="00D81C28">
        <w:t xml:space="preserve">. It might be argued here that all we need was the class </w:t>
      </w:r>
      <w:r w:rsidRPr="00D81C28">
        <w:rPr>
          <w:rStyle w:val="CodeChar"/>
        </w:rPr>
        <w:t>Transport</w:t>
      </w:r>
      <w:r w:rsidRPr="00D81C28">
        <w:t>, and indeed this would be a perfectly valid approach, but the aim of the investigation here is to uncover as much terminology as possible. Due to the nature of the data we have been able to uncover then we have mostly TBox, i.e. unpopulated ontologies. Hence it the processing of these “empty” ontologies, in the sense they do not contain individuals that we hope to obtain trans-disciplinary vocabulary and insights. Thus whenever possible we try and</w:t>
      </w:r>
      <w:r>
        <w:t xml:space="preserve"> </w:t>
      </w:r>
      <w:r w:rsidRPr="00D81C28">
        <w:t>specify as much TBox as possible. TBox includes class definitions, range and codomain specification for object and data value properties.</w:t>
      </w:r>
    </w:p>
    <w:p w14:paraId="6905AAF3" w14:textId="33DFA21F" w:rsidR="00637249" w:rsidRPr="00D81C28" w:rsidRDefault="00637249" w:rsidP="00637249">
      <w:pPr>
        <w:pStyle w:val="BodyText"/>
      </w:pPr>
      <w:r w:rsidRPr="00D81C28">
        <w:t>The last step is review. This is duplication removal and simplification. This means removing duplicate classes, being very careful to make sure that such classes are truly equivalent in the sense that every single individual of the class you are eliminating can potentially have any of the properties of the class into which you are merging the completed class. Simplification carries the same caveats, inasmuch as if a simplification is made then it must precisely equivalent in terms of the set axioms that underlie the ontology otherwise it is not a valid simplification.</w:t>
      </w:r>
    </w:p>
    <w:p w14:paraId="197C2032" w14:textId="77777777" w:rsidR="00637249" w:rsidRPr="00D81C28" w:rsidRDefault="00637249" w:rsidP="00637249">
      <w:pPr>
        <w:pStyle w:val="BodyText"/>
      </w:pPr>
      <w:r w:rsidRPr="00D81C28">
        <w:t>Once this stage is completed the next new data value property is examined and this process is continued until all such data value properties have been reviewed and processed. This entire process is summarized in the flow chart in, for which checking for the pre-existence of any new class is assumed for the sake of simplicity.</w:t>
      </w:r>
    </w:p>
    <w:p w14:paraId="49EBD191" w14:textId="77777777" w:rsidR="00FC7734" w:rsidRPr="00D81C28" w:rsidRDefault="00FC7734" w:rsidP="00FC7734">
      <w:pPr>
        <w:pStyle w:val="Heading3"/>
      </w:pPr>
      <w:r w:rsidRPr="00D81C28">
        <w:t>Results</w:t>
      </w:r>
    </w:p>
    <w:p w14:paraId="76D37260" w14:textId="76461BB3" w:rsidR="008B5764" w:rsidRPr="00D81C28" w:rsidRDefault="008B5764" w:rsidP="008B5764">
      <w:r w:rsidRPr="00D81C28">
        <w:t>A full list of all four ontologies can be found on GitHub</w:t>
      </w:r>
      <w:r w:rsidR="000508FF">
        <w:t xml:space="preserve"> at</w:t>
      </w:r>
      <w:r w:rsidRPr="00D81C28">
        <w:t xml:space="preserve"> </w:t>
      </w:r>
      <w:hyperlink r:id="rId60" w:history="1">
        <w:r w:rsidR="000508FF">
          <w:rPr>
            <w:rStyle w:val="Hyperlink"/>
          </w:rPr>
          <w:t>https://github.com/DougSalt/GLAMURS/tree/master/ontologies/bottom-up%20ontologies/regional%20surveys</w:t>
        </w:r>
      </w:hyperlink>
      <w:r w:rsidRPr="00D81C28">
        <w:t>.</w:t>
      </w:r>
    </w:p>
    <w:p w14:paraId="28D7D0C0" w14:textId="77777777" w:rsidR="0095763D" w:rsidRPr="00D81C28" w:rsidRDefault="0095763D" w:rsidP="008B5764">
      <w:r w:rsidRPr="00D81C28">
        <w:t xml:space="preserve">A list of the top-level classes for the ontology </w:t>
      </w:r>
      <w:r w:rsidRPr="00D81C28">
        <w:rPr>
          <w:b/>
          <w:i/>
        </w:rPr>
        <w:t>regional-roe</w:t>
      </w:r>
      <w:r w:rsidRPr="00D81C28">
        <w:t xml:space="preserve"> are shown in </w:t>
      </w:r>
      <w:r w:rsidRPr="00D81C28">
        <w:fldChar w:fldCharType="begin"/>
      </w:r>
      <w:r w:rsidRPr="00D81C28">
        <w:instrText xml:space="preserve"> REF _Ref470019157 \h </w:instrText>
      </w:r>
      <w:r w:rsidRPr="00D81C28">
        <w:fldChar w:fldCharType="separate"/>
      </w:r>
      <w:r w:rsidR="000F2DB1" w:rsidRPr="00D81C28">
        <w:t>Figure 31</w:t>
      </w:r>
      <w:r w:rsidRPr="00D81C28">
        <w:fldChar w:fldCharType="end"/>
      </w:r>
      <w:r w:rsidRPr="00D81C28">
        <w:t>.</w:t>
      </w:r>
    </w:p>
    <w:p w14:paraId="7A702399" w14:textId="77777777" w:rsidR="0095763D" w:rsidRPr="00D81C28" w:rsidRDefault="0095763D" w:rsidP="0095763D">
      <w:pPr>
        <w:keepNext/>
      </w:pPr>
      <w:r w:rsidRPr="00D81C28">
        <w:rPr>
          <w:noProof/>
          <w:lang w:eastAsia="en-GB"/>
        </w:rPr>
        <w:drawing>
          <wp:inline distT="0" distB="0" distL="0" distR="0" wp14:anchorId="67D98AA6" wp14:editId="1FA8E7AF">
            <wp:extent cx="5760720" cy="3906520"/>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regional_roe.png"/>
                    <pic:cNvPicPr/>
                  </pic:nvPicPr>
                  <pic:blipFill>
                    <a:blip r:embed="rId61">
                      <a:extLst>
                        <a:ext uri="{28A0092B-C50C-407E-A947-70E740481C1C}">
                          <a14:useLocalDpi xmlns:a14="http://schemas.microsoft.com/office/drawing/2010/main" val="0"/>
                        </a:ext>
                      </a:extLst>
                    </a:blip>
                    <a:stretch>
                      <a:fillRect/>
                    </a:stretch>
                  </pic:blipFill>
                  <pic:spPr>
                    <a:xfrm>
                      <a:off x="0" y="0"/>
                      <a:ext cx="5760720" cy="3906520"/>
                    </a:xfrm>
                    <a:prstGeom prst="rect">
                      <a:avLst/>
                    </a:prstGeom>
                  </pic:spPr>
                </pic:pic>
              </a:graphicData>
            </a:graphic>
          </wp:inline>
        </w:drawing>
      </w:r>
    </w:p>
    <w:p w14:paraId="3B129A38" w14:textId="77777777" w:rsidR="0095763D" w:rsidRPr="00D81C28" w:rsidRDefault="0095763D" w:rsidP="0095763D">
      <w:pPr>
        <w:pStyle w:val="Caption"/>
        <w:rPr>
          <w:i/>
        </w:rPr>
      </w:pPr>
      <w:bookmarkStart w:id="117" w:name="_Ref470019157"/>
      <w:r w:rsidRPr="00D81C28">
        <w:t xml:space="preserve">Figure </w:t>
      </w:r>
      <w:r w:rsidRPr="00D81C28">
        <w:fldChar w:fldCharType="begin"/>
      </w:r>
      <w:r w:rsidRPr="00D81C28">
        <w:instrText xml:space="preserve"> SEQ Figure \* ARABIC </w:instrText>
      </w:r>
      <w:r w:rsidRPr="00D81C28">
        <w:fldChar w:fldCharType="separate"/>
      </w:r>
      <w:r w:rsidR="000F2DB1" w:rsidRPr="00D81C28">
        <w:t>31</w:t>
      </w:r>
      <w:r w:rsidRPr="00D81C28">
        <w:fldChar w:fldCharType="end"/>
      </w:r>
      <w:bookmarkEnd w:id="117"/>
      <w:r w:rsidRPr="00D81C28">
        <w:t xml:space="preserve"> First level class diagram for the ontology </w:t>
      </w:r>
      <w:r w:rsidRPr="00D81C28">
        <w:rPr>
          <w:i/>
        </w:rPr>
        <w:t>region-roe</w:t>
      </w:r>
    </w:p>
    <w:p w14:paraId="53B33713" w14:textId="77777777" w:rsidR="0095763D" w:rsidRPr="00D81C28" w:rsidRDefault="0095763D" w:rsidP="0095763D">
      <w:r w:rsidRPr="00D81C28">
        <w:t xml:space="preserve">A selection of classes for the ontology </w:t>
      </w:r>
      <w:r w:rsidRPr="00D81C28">
        <w:rPr>
          <w:b/>
          <w:i/>
        </w:rPr>
        <w:t>regional-sco</w:t>
      </w:r>
      <w:r w:rsidRPr="00D81C28">
        <w:t xml:space="preserve"> is shown in </w:t>
      </w:r>
      <w:r w:rsidRPr="00D81C28">
        <w:fldChar w:fldCharType="begin"/>
      </w:r>
      <w:r w:rsidRPr="00D81C28">
        <w:instrText xml:space="preserve"> REF _Ref470019280 \h </w:instrText>
      </w:r>
      <w:r w:rsidRPr="00D81C28">
        <w:fldChar w:fldCharType="separate"/>
      </w:r>
      <w:r w:rsidR="000F2DB1" w:rsidRPr="00D81C28">
        <w:t>Figure 32</w:t>
      </w:r>
      <w:r w:rsidRPr="00D81C28">
        <w:fldChar w:fldCharType="end"/>
      </w:r>
      <w:r w:rsidRPr="00D81C28">
        <w:t>.</w:t>
      </w:r>
    </w:p>
    <w:p w14:paraId="1D54C0DA" w14:textId="77777777" w:rsidR="008B5764" w:rsidRPr="00D81C28" w:rsidRDefault="008B5764" w:rsidP="008B5764">
      <w:pPr>
        <w:pStyle w:val="Heading3"/>
      </w:pPr>
      <w:r w:rsidRPr="00D81C28">
        <w:t>Discussion points</w:t>
      </w:r>
    </w:p>
    <w:p w14:paraId="577722B7" w14:textId="77777777" w:rsidR="008B5764" w:rsidRPr="00D81C28" w:rsidRDefault="008B5764" w:rsidP="008B5764">
      <w:pPr>
        <w:pStyle w:val="BodyText"/>
      </w:pPr>
      <w:r w:rsidRPr="00D81C28">
        <w:t>This ontology</w:t>
      </w:r>
      <w:r w:rsidR="007F5E75" w:rsidRPr="00D81C28">
        <w:t xml:space="preserve"> as a TBox</w:t>
      </w:r>
      <w:r w:rsidRPr="00D81C28">
        <w:t xml:space="preserve"> is complete.</w:t>
      </w:r>
      <w:r w:rsidR="007F5E75" w:rsidRPr="00D81C28">
        <w:t xml:space="preserve"> </w:t>
      </w:r>
    </w:p>
    <w:p w14:paraId="107BB72D" w14:textId="77777777" w:rsidR="002A3897" w:rsidRPr="00D81C28" w:rsidRDefault="004C3AAF" w:rsidP="00813732">
      <w:pPr>
        <w:pStyle w:val="BodyText"/>
      </w:pPr>
      <w:bookmarkStart w:id="118" w:name="_Toc469652305"/>
      <w:bookmarkEnd w:id="118"/>
      <w:r w:rsidRPr="00D81C28">
        <w:t>We have successfully developed a methodology which uses interview or survey coding schemes to develop an ontology. This could be partially automated.</w:t>
      </w:r>
    </w:p>
    <w:p w14:paraId="752EF403" w14:textId="77777777" w:rsidR="004C3AAF" w:rsidRPr="00D81C28" w:rsidRDefault="004C3AAF" w:rsidP="004C3AAF">
      <w:pPr>
        <w:pStyle w:val="BodyText"/>
      </w:pPr>
      <w:r w:rsidRPr="00D81C28">
        <w:t>In addition, these ontologies are unpopulated. However there is data to create an ABox version of these ontologies, which may also be amenable to automation.</w:t>
      </w:r>
      <w:r w:rsidR="007F5E75" w:rsidRPr="00D81C28">
        <w:t xml:space="preserve"> So from this point of view the ontology might be considered incomplete.</w:t>
      </w:r>
      <w:r w:rsidRPr="00D81C28">
        <w:t xml:space="preserve"> The data for such population was available, but had yet to be </w:t>
      </w:r>
      <w:r w:rsidR="00FA7160" w:rsidRPr="00D81C28">
        <w:t>sanitised</w:t>
      </w:r>
      <w:r w:rsidRPr="00D81C28">
        <w:t xml:space="preserve"> inasmuch as personally identifier data had to be obscured. Such knowledge basis may produce novel inferences once complete.</w:t>
      </w:r>
    </w:p>
    <w:p w14:paraId="25541FE9" w14:textId="77777777" w:rsidR="0095763D" w:rsidRPr="00D81C28" w:rsidRDefault="0095763D" w:rsidP="0095763D">
      <w:pPr>
        <w:pStyle w:val="BodyText"/>
        <w:keepNext/>
      </w:pPr>
      <w:r w:rsidRPr="00D81C28">
        <w:rPr>
          <w:noProof/>
          <w:lang w:eastAsia="en-GB"/>
        </w:rPr>
        <w:drawing>
          <wp:inline distT="0" distB="0" distL="0" distR="0" wp14:anchorId="2DCCF533" wp14:editId="2AE76A17">
            <wp:extent cx="3916053" cy="8334375"/>
            <wp:effectExtent l="0" t="0" r="8255" b="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regional_sco.png"/>
                    <pic:cNvPicPr/>
                  </pic:nvPicPr>
                  <pic:blipFill>
                    <a:blip r:embed="rId62">
                      <a:extLst>
                        <a:ext uri="{28A0092B-C50C-407E-A947-70E740481C1C}">
                          <a14:useLocalDpi xmlns:a14="http://schemas.microsoft.com/office/drawing/2010/main" val="0"/>
                        </a:ext>
                      </a:extLst>
                    </a:blip>
                    <a:stretch>
                      <a:fillRect/>
                    </a:stretch>
                  </pic:blipFill>
                  <pic:spPr>
                    <a:xfrm>
                      <a:off x="0" y="0"/>
                      <a:ext cx="3917973" cy="8338460"/>
                    </a:xfrm>
                    <a:prstGeom prst="rect">
                      <a:avLst/>
                    </a:prstGeom>
                  </pic:spPr>
                </pic:pic>
              </a:graphicData>
            </a:graphic>
          </wp:inline>
        </w:drawing>
      </w:r>
    </w:p>
    <w:p w14:paraId="2758FB32" w14:textId="77777777" w:rsidR="0095763D" w:rsidRPr="00D81C28" w:rsidRDefault="0095763D" w:rsidP="0095763D">
      <w:pPr>
        <w:pStyle w:val="Caption"/>
      </w:pPr>
      <w:bookmarkStart w:id="119" w:name="_Ref470019280"/>
      <w:r w:rsidRPr="00D81C28">
        <w:t xml:space="preserve">Figure </w:t>
      </w:r>
      <w:r w:rsidRPr="00D81C28">
        <w:fldChar w:fldCharType="begin"/>
      </w:r>
      <w:r w:rsidRPr="00D81C28">
        <w:instrText xml:space="preserve"> SEQ Figure \* ARABIC </w:instrText>
      </w:r>
      <w:r w:rsidRPr="00D81C28">
        <w:fldChar w:fldCharType="separate"/>
      </w:r>
      <w:r w:rsidR="000F2DB1" w:rsidRPr="00D81C28">
        <w:t>32</w:t>
      </w:r>
      <w:r w:rsidRPr="00D81C28">
        <w:fldChar w:fldCharType="end"/>
      </w:r>
      <w:bookmarkEnd w:id="119"/>
      <w:r w:rsidRPr="00D81C28">
        <w:t xml:space="preserve"> Key classes from the </w:t>
      </w:r>
      <w:r w:rsidRPr="00D81C28">
        <w:rPr>
          <w:i/>
        </w:rPr>
        <w:t>regional-sco</w:t>
      </w:r>
      <w:r w:rsidRPr="00D81C28">
        <w:t xml:space="preserve"> ontology</w:t>
      </w:r>
    </w:p>
    <w:p w14:paraId="1BA986EE" w14:textId="77777777" w:rsidR="00813732" w:rsidRPr="00D81C28" w:rsidRDefault="00813732" w:rsidP="00813732">
      <w:pPr>
        <w:pStyle w:val="Heading2"/>
      </w:pPr>
      <w:bookmarkStart w:id="120" w:name="_Ref469928027"/>
      <w:bookmarkStart w:id="121" w:name="_Toc470076448"/>
      <w:r w:rsidRPr="00D81C28">
        <w:t>Ontologies from the GLAMURS regional case-study interviews</w:t>
      </w:r>
      <w:bookmarkEnd w:id="120"/>
      <w:bookmarkEnd w:id="121"/>
    </w:p>
    <w:p w14:paraId="51AA232A" w14:textId="77777777" w:rsidR="00FC7734" w:rsidRPr="00D81C28" w:rsidRDefault="00FC7734" w:rsidP="00FC7734">
      <w:pPr>
        <w:pStyle w:val="Heading3"/>
      </w:pPr>
      <w:r w:rsidRPr="00D81C28">
        <w:t>Introduction</w:t>
      </w:r>
    </w:p>
    <w:p w14:paraId="0713DFC6" w14:textId="77777777" w:rsidR="007F5E75" w:rsidRPr="00D81C28" w:rsidRDefault="007F5E75" w:rsidP="007F5E75">
      <w:r w:rsidRPr="00D81C28">
        <w:t>These ontologies are a representation of the interviews of the key stakeholders in the case-studies in seven regions of the countries involved in the GLAMURS project. These countries were:</w:t>
      </w:r>
    </w:p>
    <w:p w14:paraId="207C566B" w14:textId="77777777" w:rsidR="007F5E75" w:rsidRPr="00D81C28" w:rsidRDefault="007F5E75" w:rsidP="007F5E75">
      <w:pPr>
        <w:pStyle w:val="Bullet"/>
      </w:pPr>
      <w:r w:rsidRPr="00D81C28">
        <w:t>Austria;</w:t>
      </w:r>
    </w:p>
    <w:p w14:paraId="5D0C1625" w14:textId="77777777" w:rsidR="007F5E75" w:rsidRPr="00D81C28" w:rsidRDefault="007F5E75" w:rsidP="007F5E75">
      <w:pPr>
        <w:pStyle w:val="Bullet"/>
      </w:pPr>
      <w:r w:rsidRPr="00D81C28">
        <w:t>Germany;</w:t>
      </w:r>
    </w:p>
    <w:p w14:paraId="33BA6A06" w14:textId="77777777" w:rsidR="007F5E75" w:rsidRPr="00D81C28" w:rsidRDefault="007F5E75" w:rsidP="007F5E75">
      <w:pPr>
        <w:pStyle w:val="Bullet"/>
      </w:pPr>
      <w:r w:rsidRPr="00D81C28">
        <w:t>Italy;</w:t>
      </w:r>
    </w:p>
    <w:p w14:paraId="11824731" w14:textId="77777777" w:rsidR="007F5E75" w:rsidRPr="00D81C28" w:rsidRDefault="007F5E75" w:rsidP="007F5E75">
      <w:pPr>
        <w:pStyle w:val="Bullet"/>
      </w:pPr>
      <w:r w:rsidRPr="00D81C28">
        <w:t>Netherlands;</w:t>
      </w:r>
    </w:p>
    <w:p w14:paraId="4DF1E290" w14:textId="77777777" w:rsidR="007F5E75" w:rsidRPr="00D81C28" w:rsidRDefault="007F5E75" w:rsidP="007F5E75">
      <w:pPr>
        <w:pStyle w:val="Bullet"/>
      </w:pPr>
      <w:r w:rsidRPr="00D81C28">
        <w:t>Romania;</w:t>
      </w:r>
    </w:p>
    <w:p w14:paraId="538D9E41" w14:textId="77777777" w:rsidR="007F5E75" w:rsidRPr="00D81C28" w:rsidRDefault="007F5E75" w:rsidP="007F5E75">
      <w:pPr>
        <w:pStyle w:val="Bullet"/>
      </w:pPr>
      <w:r w:rsidRPr="00D81C28">
        <w:t>Scotland, and</w:t>
      </w:r>
    </w:p>
    <w:p w14:paraId="7AFD0BAF" w14:textId="77777777" w:rsidR="007F5E75" w:rsidRPr="00D81C28" w:rsidRDefault="007F5E75" w:rsidP="007F5E75">
      <w:pPr>
        <w:pStyle w:val="Bullet"/>
        <w:spacing w:after="120"/>
      </w:pPr>
      <w:r w:rsidRPr="00D81C28">
        <w:t>Spain.</w:t>
      </w:r>
    </w:p>
    <w:p w14:paraId="58B6443D" w14:textId="77777777" w:rsidR="00D152DE" w:rsidRPr="00D81C28" w:rsidRDefault="00D152DE" w:rsidP="00D152DE">
      <w:pPr>
        <w:pStyle w:val="BodyText"/>
      </w:pPr>
      <w:r w:rsidRPr="00D81C28">
        <w:t xml:space="preserve">The main ontology derived in section is denoted the </w:t>
      </w:r>
      <w:r w:rsidRPr="00D81C28">
        <w:rPr>
          <w:b/>
          <w:i/>
        </w:rPr>
        <w:t>initiative</w:t>
      </w:r>
      <w:r w:rsidRPr="00D81C28">
        <w:rPr>
          <w:b/>
        </w:rPr>
        <w:t xml:space="preserve"> </w:t>
      </w:r>
      <w:r w:rsidRPr="00D81C28">
        <w:t xml:space="preserve">ontology for both its filename, </w:t>
      </w:r>
      <w:r w:rsidRPr="00D81C28">
        <w:rPr>
          <w:rStyle w:val="CodeChar"/>
        </w:rPr>
        <w:t>initiative.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initiative</w:t>
      </w:r>
      <w:r w:rsidRPr="00D81C28">
        <w:t xml:space="preserve"> and the corresponding filename </w:t>
      </w:r>
      <w:r w:rsidRPr="00D81C28">
        <w:rPr>
          <w:rStyle w:val="CodeChar"/>
        </w:rPr>
        <w:t>mirror-initiative.owl</w:t>
      </w:r>
      <w:r w:rsidRPr="00D81C28">
        <w:t>.</w:t>
      </w:r>
    </w:p>
    <w:p w14:paraId="6364C82D" w14:textId="77777777" w:rsidR="00637249" w:rsidRPr="00D81C28" w:rsidRDefault="00637249" w:rsidP="00637249">
      <w:pPr>
        <w:pStyle w:val="BodyText"/>
      </w:pPr>
      <w:r w:rsidRPr="00D81C28">
        <w:t xml:space="preserve">This ontology is denoted the </w:t>
      </w:r>
      <w:r w:rsidRPr="00D81C28">
        <w:rPr>
          <w:b/>
          <w:i/>
        </w:rPr>
        <w:t>top-down</w:t>
      </w:r>
      <w:r w:rsidRPr="00D81C28">
        <w:rPr>
          <w:b/>
        </w:rPr>
        <w:t xml:space="preserve"> </w:t>
      </w:r>
      <w:r w:rsidRPr="00D81C28">
        <w:t xml:space="preserve">ontology for both its filename, </w:t>
      </w:r>
      <w:r w:rsidRPr="00D81C28">
        <w:rPr>
          <w:rStyle w:val="CodeChar"/>
        </w:rPr>
        <w:t>top-down.owl</w:t>
      </w:r>
      <w:r w:rsidRPr="00D81C28">
        <w:t xml:space="preserve"> and namespace.</w:t>
      </w:r>
    </w:p>
    <w:p w14:paraId="06B8BE84" w14:textId="77777777" w:rsidR="00FC7734" w:rsidRPr="00D81C28" w:rsidRDefault="00FC7734" w:rsidP="00FC7734">
      <w:pPr>
        <w:pStyle w:val="Heading3"/>
      </w:pPr>
      <w:r w:rsidRPr="00D81C28">
        <w:t>Purpose and relationship with other ontologies</w:t>
      </w:r>
    </w:p>
    <w:p w14:paraId="7871719E" w14:textId="37D69233" w:rsidR="004C3AAF" w:rsidRPr="00D81C28" w:rsidRDefault="007F5E75" w:rsidP="004C3AAF">
      <w:r w:rsidRPr="00D81C28">
        <w:t xml:space="preserve">The </w:t>
      </w:r>
      <w:r w:rsidRPr="00D81C28">
        <w:rPr>
          <w:b/>
          <w:i/>
        </w:rPr>
        <w:t>initiative</w:t>
      </w:r>
      <w:r w:rsidRPr="00D81C28">
        <w:t xml:space="preserve"> is a TBox ontology which</w:t>
      </w:r>
      <w:r w:rsidR="00AA7086">
        <w:t xml:space="preserve"> </w:t>
      </w:r>
      <w:r w:rsidRPr="00D81C28">
        <w:t>is an encoding of the coding for the regional case-study stakeholder interview</w:t>
      </w:r>
    </w:p>
    <w:p w14:paraId="3320A5EC" w14:textId="5A52B001" w:rsidR="004C3AAF" w:rsidRPr="00D81C28" w:rsidRDefault="004C3AAF" w:rsidP="004C3AAF">
      <w:r w:rsidRPr="00D81C28">
        <w:t>Th</w:t>
      </w:r>
      <w:r w:rsidR="007F5E75" w:rsidRPr="00D81C28">
        <w:t>e</w:t>
      </w:r>
      <w:r w:rsidRPr="00D81C28">
        <w:t xml:space="preserve"> ontology, </w:t>
      </w:r>
      <w:r w:rsidRPr="00D81C28">
        <w:rPr>
          <w:b/>
          <w:i/>
        </w:rPr>
        <w:t>initiative</w:t>
      </w:r>
      <w:r w:rsidRPr="00D81C28">
        <w:t xml:space="preserve"> is mirrored into the ontology </w:t>
      </w:r>
      <w:r w:rsidRPr="00D81C28">
        <w:rPr>
          <w:b/>
          <w:i/>
        </w:rPr>
        <w:t>mirror-initiative</w:t>
      </w:r>
      <w:r w:rsidRPr="00D81C28">
        <w:t xml:space="preserve">, using the mirroring framework ontology </w:t>
      </w:r>
      <w:r w:rsidRPr="00D81C28">
        <w:rPr>
          <w:b/>
          <w:i/>
        </w:rPr>
        <w:t>mirror</w:t>
      </w:r>
      <w:r w:rsidRPr="00D81C28">
        <w:t xml:space="preserve">, and these are included directly into the final </w:t>
      </w:r>
      <w:r w:rsidR="000508FF">
        <w:t>GLAMURS</w:t>
      </w:r>
      <w:r w:rsidRPr="00D81C28">
        <w:t xml:space="preserve"> ontology </w:t>
      </w:r>
      <w:r w:rsidRPr="00D81C28">
        <w:rPr>
          <w:b/>
          <w:i/>
        </w:rPr>
        <w:t>glamurs</w:t>
      </w:r>
      <w:r w:rsidRPr="00D81C28">
        <w:t>.</w:t>
      </w:r>
    </w:p>
    <w:p w14:paraId="068A1B64" w14:textId="77777777" w:rsidR="004C3AAF" w:rsidRPr="00D81C28" w:rsidRDefault="004C3AAF" w:rsidP="004C3AAF">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7B4977D5" w14:textId="77777777" w:rsidR="00FC7734" w:rsidRPr="00D81C28" w:rsidRDefault="00FC7734" w:rsidP="00FC7734">
      <w:pPr>
        <w:pStyle w:val="Heading3"/>
      </w:pPr>
      <w:r w:rsidRPr="00D81C28">
        <w:t>Data used by the ontology</w:t>
      </w:r>
    </w:p>
    <w:p w14:paraId="4C872289" w14:textId="77777777" w:rsidR="004C3AAF" w:rsidRPr="00D81C28" w:rsidRDefault="004C3AAF" w:rsidP="004C3AAF">
      <w:r w:rsidRPr="00D81C28">
        <w:t>Coding schemes used for the interview were provided on direct request to the relevant researchers.</w:t>
      </w:r>
      <w:r w:rsidR="007F5E75" w:rsidRPr="00D81C28">
        <w:t xml:space="preserve"> No other data, such as raw responses was supplied.</w:t>
      </w:r>
    </w:p>
    <w:p w14:paraId="7744BADB" w14:textId="77777777" w:rsidR="00FC7734" w:rsidRPr="00D81C28" w:rsidRDefault="00FC7734" w:rsidP="00FC7734">
      <w:pPr>
        <w:pStyle w:val="Heading3"/>
      </w:pPr>
      <w:r w:rsidRPr="00D81C28">
        <w:t>Method of construction</w:t>
      </w:r>
    </w:p>
    <w:p w14:paraId="22C162A4" w14:textId="77777777" w:rsidR="007F5E75" w:rsidRPr="00D81C28" w:rsidRDefault="007F5E75" w:rsidP="007F5E75">
      <w:pPr>
        <w:pStyle w:val="BodyText"/>
      </w:pPr>
      <w:r w:rsidRPr="00D81C28">
        <w:t xml:space="preserve">This re-used the construction outlined first in section </w:t>
      </w:r>
      <w:r w:rsidRPr="00D81C28">
        <w:fldChar w:fldCharType="begin"/>
      </w:r>
      <w:r w:rsidRPr="00D81C28">
        <w:instrText xml:space="preserve"> REF _Ref469918874 \r \h </w:instrText>
      </w:r>
      <w:r w:rsidRPr="00D81C28">
        <w:fldChar w:fldCharType="separate"/>
      </w:r>
      <w:r w:rsidR="000F2DB1" w:rsidRPr="00D81C28">
        <w:t>4.2.4</w:t>
      </w:r>
      <w:r w:rsidRPr="00D81C28">
        <w:fldChar w:fldCharType="end"/>
      </w:r>
      <w:r w:rsidRPr="00D81C28">
        <w:t>.</w:t>
      </w:r>
    </w:p>
    <w:p w14:paraId="6FF1E373" w14:textId="77777777" w:rsidR="00FC7734" w:rsidRPr="00D81C28" w:rsidRDefault="00FC7734" w:rsidP="00FC7734">
      <w:pPr>
        <w:pStyle w:val="Heading3"/>
      </w:pPr>
      <w:r w:rsidRPr="00D81C28">
        <w:t>Results</w:t>
      </w:r>
    </w:p>
    <w:p w14:paraId="2DAFA39F" w14:textId="27F23C9E" w:rsidR="00FC7734" w:rsidRPr="00D81C28" w:rsidRDefault="004C3AAF" w:rsidP="00FC7734">
      <w:pPr>
        <w:pStyle w:val="BodyText"/>
      </w:pPr>
      <w:r w:rsidRPr="00D81C28">
        <w:t>A full listing of the two ontologies can be found on GitHub</w:t>
      </w:r>
      <w:r w:rsidR="000508FF">
        <w:t xml:space="preserve"> at</w:t>
      </w:r>
      <w:r w:rsidRPr="00D81C28">
        <w:t xml:space="preserve"> </w:t>
      </w:r>
      <w:hyperlink r:id="rId63" w:history="1">
        <w:r w:rsidR="000508FF">
          <w:rPr>
            <w:rStyle w:val="Hyperlink"/>
          </w:rPr>
          <w:t>https://github.com/DougSalt/GLAMURS/tree/master/ontologies/bottom-up%20ontologies/initiative%20interviews</w:t>
        </w:r>
      </w:hyperlink>
      <w:r w:rsidRPr="00D81C28">
        <w:t>.</w:t>
      </w:r>
    </w:p>
    <w:p w14:paraId="4624D384" w14:textId="77777777" w:rsidR="00115659" w:rsidRPr="00D81C28" w:rsidRDefault="00115659" w:rsidP="00FC7734">
      <w:pPr>
        <w:pStyle w:val="BodyText"/>
      </w:pPr>
      <w:r w:rsidRPr="00D81C28">
        <w:t xml:space="preserve">Some of the key classes from the </w:t>
      </w:r>
      <w:r w:rsidRPr="00D81C28">
        <w:rPr>
          <w:b/>
          <w:i/>
        </w:rPr>
        <w:t>initiative</w:t>
      </w:r>
      <w:r w:rsidRPr="00D81C28">
        <w:t xml:space="preserve"> ontology are shown in </w:t>
      </w:r>
      <w:r w:rsidRPr="00D81C28">
        <w:fldChar w:fldCharType="begin"/>
      </w:r>
      <w:r w:rsidRPr="00D81C28">
        <w:instrText xml:space="preserve"> REF _Ref470019703 \h </w:instrText>
      </w:r>
      <w:r w:rsidRPr="00D81C28">
        <w:fldChar w:fldCharType="separate"/>
      </w:r>
      <w:r w:rsidR="000F2DB1" w:rsidRPr="00D81C28">
        <w:t>Figure 33</w:t>
      </w:r>
      <w:r w:rsidRPr="00D81C28">
        <w:fldChar w:fldCharType="end"/>
      </w:r>
      <w:r w:rsidRPr="00D81C28">
        <w:t>.</w:t>
      </w:r>
    </w:p>
    <w:p w14:paraId="0DD3571B" w14:textId="77777777" w:rsidR="00115659" w:rsidRPr="00D81C28" w:rsidRDefault="00115659" w:rsidP="00115659">
      <w:pPr>
        <w:pStyle w:val="BodyText"/>
        <w:keepNext/>
      </w:pPr>
      <w:r w:rsidRPr="00D81C28">
        <w:rPr>
          <w:noProof/>
          <w:lang w:eastAsia="en-GB"/>
        </w:rPr>
        <w:drawing>
          <wp:inline distT="0" distB="0" distL="0" distR="0" wp14:anchorId="0ADDAF8D" wp14:editId="75A47ABA">
            <wp:extent cx="5760720" cy="5336540"/>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initiative.png"/>
                    <pic:cNvPicPr/>
                  </pic:nvPicPr>
                  <pic:blipFill>
                    <a:blip r:embed="rId64">
                      <a:extLst>
                        <a:ext uri="{28A0092B-C50C-407E-A947-70E740481C1C}">
                          <a14:useLocalDpi xmlns:a14="http://schemas.microsoft.com/office/drawing/2010/main" val="0"/>
                        </a:ext>
                      </a:extLst>
                    </a:blip>
                    <a:stretch>
                      <a:fillRect/>
                    </a:stretch>
                  </pic:blipFill>
                  <pic:spPr>
                    <a:xfrm>
                      <a:off x="0" y="0"/>
                      <a:ext cx="5760720" cy="5336540"/>
                    </a:xfrm>
                    <a:prstGeom prst="rect">
                      <a:avLst/>
                    </a:prstGeom>
                  </pic:spPr>
                </pic:pic>
              </a:graphicData>
            </a:graphic>
          </wp:inline>
        </w:drawing>
      </w:r>
    </w:p>
    <w:p w14:paraId="7FC16CB7" w14:textId="77777777" w:rsidR="00115659" w:rsidRPr="00D81C28" w:rsidRDefault="00115659" w:rsidP="00115659">
      <w:pPr>
        <w:pStyle w:val="Caption"/>
      </w:pPr>
      <w:bookmarkStart w:id="122" w:name="_Ref470019703"/>
      <w:r w:rsidRPr="00D81C28">
        <w:t xml:space="preserve">Figure </w:t>
      </w:r>
      <w:r w:rsidRPr="00D81C28">
        <w:fldChar w:fldCharType="begin"/>
      </w:r>
      <w:r w:rsidRPr="00D81C28">
        <w:instrText xml:space="preserve"> SEQ Figure \* ARABIC </w:instrText>
      </w:r>
      <w:r w:rsidRPr="00D81C28">
        <w:fldChar w:fldCharType="separate"/>
      </w:r>
      <w:r w:rsidR="000F2DB1" w:rsidRPr="00D81C28">
        <w:t>33</w:t>
      </w:r>
      <w:r w:rsidRPr="00D81C28">
        <w:fldChar w:fldCharType="end"/>
      </w:r>
      <w:bookmarkEnd w:id="122"/>
      <w:r w:rsidRPr="00D81C28">
        <w:t xml:space="preserve"> Key classes form the </w:t>
      </w:r>
      <w:r w:rsidRPr="00D81C28">
        <w:rPr>
          <w:i/>
        </w:rPr>
        <w:t>initiative</w:t>
      </w:r>
      <w:r w:rsidRPr="00D81C28">
        <w:t xml:space="preserve"> ontology</w:t>
      </w:r>
    </w:p>
    <w:p w14:paraId="3A749461" w14:textId="77777777" w:rsidR="00FC7734" w:rsidRPr="00D81C28" w:rsidRDefault="00FC7734" w:rsidP="00FC7734">
      <w:pPr>
        <w:pStyle w:val="Heading3"/>
      </w:pPr>
      <w:r w:rsidRPr="00D81C28">
        <w:t>Discussion points</w:t>
      </w:r>
    </w:p>
    <w:p w14:paraId="256D164C" w14:textId="77777777" w:rsidR="007F5E75" w:rsidRPr="00D81C28" w:rsidRDefault="007F5E75" w:rsidP="007F5E75">
      <w:pPr>
        <w:pStyle w:val="BodyText"/>
      </w:pPr>
      <w:r w:rsidRPr="00D81C28">
        <w:t>This ontology is complete.</w:t>
      </w:r>
    </w:p>
    <w:p w14:paraId="64FD18E8" w14:textId="77777777" w:rsidR="007F5E75" w:rsidRPr="00D81C28" w:rsidRDefault="007F5E75" w:rsidP="007F5E75">
      <w:pPr>
        <w:pStyle w:val="BodyText"/>
      </w:pPr>
      <w:r w:rsidRPr="00D81C28">
        <w:t xml:space="preserve">This is a successful demonstration of the reuse of the methodology developed for creating TBox ontologies from interview and questionnaire codings, </w:t>
      </w:r>
      <w:r w:rsidR="00FA7160" w:rsidRPr="00D81C28">
        <w:t>first</w:t>
      </w:r>
      <w:r w:rsidRPr="00D81C28">
        <w:t xml:space="preserve"> explained in section </w:t>
      </w:r>
      <w:r w:rsidRPr="00D81C28">
        <w:fldChar w:fldCharType="begin"/>
      </w:r>
      <w:r w:rsidRPr="00D81C28">
        <w:instrText xml:space="preserve"> REF _Ref469918874 \r \h </w:instrText>
      </w:r>
      <w:r w:rsidRPr="00D81C28">
        <w:fldChar w:fldCharType="separate"/>
      </w:r>
      <w:r w:rsidR="000F2DB1" w:rsidRPr="00D81C28">
        <w:t>4.2.4</w:t>
      </w:r>
      <w:r w:rsidRPr="00D81C28">
        <w:fldChar w:fldCharType="end"/>
      </w:r>
      <w:r w:rsidRPr="00D81C28">
        <w:t>,</w:t>
      </w:r>
    </w:p>
    <w:p w14:paraId="5CB15811" w14:textId="77777777" w:rsidR="007F5E75" w:rsidRPr="00D81C28" w:rsidRDefault="007F5E75" w:rsidP="007F5E75">
      <w:pPr>
        <w:pStyle w:val="BodyText"/>
      </w:pPr>
      <w:r w:rsidRPr="00D81C28">
        <w:t>The was no readily available source of actual instance data in this case in order to create an ABox ontology with which to populate the TBox ontology. Maybe some kind of standardised response forms which might form the basis of purely quantitative approach to interview might be developed in order to facilitate the construction, thence population of such ontologies, eventually allowing formal reasoning over such entities.</w:t>
      </w:r>
    </w:p>
    <w:p w14:paraId="1A8C7193" w14:textId="77777777" w:rsidR="00813732" w:rsidRPr="00D81C28" w:rsidRDefault="00813732" w:rsidP="00451051">
      <w:pPr>
        <w:pStyle w:val="Heading2"/>
      </w:pPr>
      <w:bookmarkStart w:id="123" w:name="_Ref469929115"/>
      <w:bookmarkStart w:id="124" w:name="_Toc470076449"/>
      <w:r w:rsidRPr="00D81C28">
        <w:t>Ontologies from the UKHLS</w:t>
      </w:r>
      <w:bookmarkEnd w:id="123"/>
      <w:bookmarkEnd w:id="124"/>
    </w:p>
    <w:p w14:paraId="18EDCF60" w14:textId="77777777" w:rsidR="00FC7734" w:rsidRPr="00D81C28" w:rsidRDefault="00FC7734" w:rsidP="00FC7734">
      <w:pPr>
        <w:pStyle w:val="Heading3"/>
      </w:pPr>
      <w:r w:rsidRPr="00D81C28">
        <w:t>Introduction</w:t>
      </w:r>
    </w:p>
    <w:p w14:paraId="76394779" w14:textId="32A605FA" w:rsidR="004C3AAF" w:rsidRPr="00D81C28" w:rsidRDefault="004C3AAF" w:rsidP="004C3AAF">
      <w:pPr>
        <w:pStyle w:val="BodyText"/>
      </w:pPr>
      <w:r w:rsidRPr="00D81C28">
        <w:t xml:space="preserve">This is the UK household longitudinal study (UKHLS) and represents a collection of 25 years data for UK households, useful for environmental research, as many of the questions pertain to sustainable living or environmental awareness </w:t>
      </w:r>
      <w:r w:rsidRPr="00D81C28">
        <w:fldChar w:fldCharType="begin"/>
      </w:r>
      <w:r w:rsidR="001833CF">
        <w:instrText xml:space="preserve"> ADDIN ZOTERO_ITEM CSL_CITATION {"citationID":"2isabnu3fs","properties":{"formattedCitation":"(Longhi 2013)","plainCitation":"(Longhi 2013)"},"citationItems":[{"id":205,"uris":["http://zotero.org/users/3373081/items/QJZFW89P"],"uri":["http://zotero.org/users/3373081/items/QJZFW89P"],"itemData":{"id":205,"type":"report","title":"Individual pro-environmental behaviour in the household context","publisher":"Institute for Social and Economic Research","source":"Google Scholar","URL":"https://iser.sx.ac.uk/research/publications/working-papers/iser/2013-21.pdf","author":[{"family":"Longhi","given":"Simonetta"}],"issued":{"date-parts":[["2013"]]},"accessed":{"date-parts":[["2016",8,31]]}}}],"schema":"https://github.com/citation-style-language/schema/raw/master/csl-citation.json"} </w:instrText>
      </w:r>
      <w:r w:rsidRPr="00D81C28">
        <w:fldChar w:fldCharType="separate"/>
      </w:r>
      <w:r w:rsidR="001833CF" w:rsidRPr="001833CF">
        <w:rPr>
          <w:rFonts w:cs="Arial"/>
        </w:rPr>
        <w:t>(Longhi 2013)</w:t>
      </w:r>
      <w:r w:rsidRPr="00D81C28">
        <w:fldChar w:fldCharType="end"/>
      </w:r>
      <w:r w:rsidRPr="00D81C28">
        <w:rPr>
          <w:rFonts w:cs="Arial"/>
        </w:rPr>
        <w:t xml:space="preserve"> </w:t>
      </w:r>
      <w:r w:rsidRPr="00D81C28">
        <w:rPr>
          <w:rFonts w:cs="Arial"/>
        </w:rPr>
        <w:fldChar w:fldCharType="begin"/>
      </w:r>
      <w:r w:rsidR="001833CF">
        <w:rPr>
          <w:rFonts w:cs="Arial"/>
        </w:rPr>
        <w:instrText xml:space="preserve"> ADDIN ZOTERO_ITEM CSL_CITATION {"citationID":"1lssbth085","properties":{"formattedCitation":"(Lynn and others 2014)","plainCitation":"(Lynn and others 2014)"},"citationItems":[{"id":210,"uris":["http://zotero.org/users/3373081/items/WRII6AKZ"],"uri":["http://zotero.org/users/3373081/items/WRII6AKZ"],"itemData":{"id":210,"type":"article-journal","title":"Distinguishing dimensions of pro-environmental behaviour","container-title":"Institute for Social and Economic Research","page":"1–19","volume":"19","source":"Google Scholar","author":[{"family":"Lynn","given":"Peter"},{"literal":"others"}],"issued":{"date-parts":[["2014"]]}}}],"schema":"https://github.com/citation-style-language/schema/raw/master/csl-citation.json"} </w:instrText>
      </w:r>
      <w:r w:rsidRPr="00D81C28">
        <w:rPr>
          <w:rFonts w:cs="Arial"/>
        </w:rPr>
        <w:fldChar w:fldCharType="separate"/>
      </w:r>
      <w:r w:rsidR="001833CF" w:rsidRPr="001833CF">
        <w:rPr>
          <w:rFonts w:cs="Arial"/>
        </w:rPr>
        <w:t>(Lynn and others 2014)</w:t>
      </w:r>
      <w:r w:rsidRPr="00D81C28">
        <w:rPr>
          <w:rFonts w:cs="Arial"/>
        </w:rPr>
        <w:fldChar w:fldCharType="end"/>
      </w:r>
      <w:r w:rsidRPr="00D81C28">
        <w:t xml:space="preserve">. For example attitudes and habits with regard to household recycling and consumption. The data from this is being used by the JHI team to model pro-environmental behaviour as a function of perceived time-pressure. </w:t>
      </w:r>
    </w:p>
    <w:p w14:paraId="0E77F69B" w14:textId="77777777" w:rsidR="004C3AAF" w:rsidRPr="00D81C28" w:rsidRDefault="004C3AAF" w:rsidP="004C3AAF">
      <w:pPr>
        <w:pStyle w:val="BodyText"/>
      </w:pPr>
      <w:r w:rsidRPr="00D81C28">
        <w:t xml:space="preserve">The main ontology derived in section is denoted the </w:t>
      </w:r>
      <w:r w:rsidRPr="00D81C28">
        <w:rPr>
          <w:b/>
          <w:i/>
        </w:rPr>
        <w:t>ukhls</w:t>
      </w:r>
      <w:r w:rsidRPr="00D81C28">
        <w:rPr>
          <w:b/>
        </w:rPr>
        <w:t xml:space="preserve"> </w:t>
      </w:r>
      <w:r w:rsidRPr="00D81C28">
        <w:t xml:space="preserve">ontology for both its filename, </w:t>
      </w:r>
      <w:r w:rsidRPr="00D81C28">
        <w:rPr>
          <w:rStyle w:val="CodeChar"/>
        </w:rPr>
        <w:t>ukhls.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ukhls</w:t>
      </w:r>
      <w:r w:rsidRPr="00D81C28">
        <w:t xml:space="preserve"> and the corresponding filename </w:t>
      </w:r>
      <w:r w:rsidRPr="00D81C28">
        <w:rPr>
          <w:rStyle w:val="CodeChar"/>
        </w:rPr>
        <w:t>mirror-ukhls.owl</w:t>
      </w:r>
      <w:r w:rsidRPr="00D81C28">
        <w:t>.</w:t>
      </w:r>
    </w:p>
    <w:p w14:paraId="2B3C3F59" w14:textId="77777777" w:rsidR="00FC7734" w:rsidRPr="00D81C28" w:rsidRDefault="00FC7734" w:rsidP="00FC7734">
      <w:pPr>
        <w:pStyle w:val="Heading3"/>
      </w:pPr>
      <w:r w:rsidRPr="00D81C28">
        <w:t>Purpose and relationship with other ontologies</w:t>
      </w:r>
    </w:p>
    <w:p w14:paraId="41570529" w14:textId="77777777" w:rsidR="00C66A83" w:rsidRPr="00D81C28" w:rsidRDefault="00C66A83" w:rsidP="00C66A83">
      <w:r w:rsidRPr="00D81C28">
        <w:t xml:space="preserve">The </w:t>
      </w:r>
      <w:r w:rsidRPr="00D81C28">
        <w:rPr>
          <w:b/>
          <w:i/>
        </w:rPr>
        <w:t xml:space="preserve">ukhls </w:t>
      </w:r>
      <w:r w:rsidRPr="00D81C28">
        <w:t>ontology is a TBox representation of the coding scheme for the United Kingdom Household longitudinal study.</w:t>
      </w:r>
    </w:p>
    <w:p w14:paraId="426DC8D7" w14:textId="734C2FB7" w:rsidR="004C3AAF" w:rsidRPr="00D81C28" w:rsidRDefault="004C3AAF" w:rsidP="004C3AAF">
      <w:r w:rsidRPr="00D81C28">
        <w:t xml:space="preserve">This ontology, </w:t>
      </w:r>
      <w:r w:rsidRPr="00D81C28">
        <w:rPr>
          <w:b/>
          <w:i/>
        </w:rPr>
        <w:t>ukhls</w:t>
      </w:r>
      <w:r w:rsidRPr="00D81C28">
        <w:t xml:space="preserve"> is mirrored into the ontology </w:t>
      </w:r>
      <w:r w:rsidRPr="00D81C28">
        <w:rPr>
          <w:b/>
          <w:i/>
        </w:rPr>
        <w:t>mirror-ukhls</w:t>
      </w:r>
      <w:r w:rsidRPr="00D81C28">
        <w:t xml:space="preserve">, using the mirroring framework ontology </w:t>
      </w:r>
      <w:r w:rsidRPr="00D81C28">
        <w:rPr>
          <w:b/>
          <w:i/>
        </w:rPr>
        <w:t>mirror</w:t>
      </w:r>
      <w:r w:rsidRPr="00D81C28">
        <w:t xml:space="preserve">, and these are included directly into the final </w:t>
      </w:r>
      <w:r w:rsidR="000508FF">
        <w:t>GLAMURS</w:t>
      </w:r>
      <w:r w:rsidRPr="00D81C28">
        <w:t xml:space="preserve"> ontology </w:t>
      </w:r>
      <w:r w:rsidRPr="00D81C28">
        <w:rPr>
          <w:b/>
          <w:i/>
        </w:rPr>
        <w:t>glamurs</w:t>
      </w:r>
      <w:r w:rsidRPr="00D81C28">
        <w:t>.</w:t>
      </w:r>
    </w:p>
    <w:p w14:paraId="08BEBCDF" w14:textId="77777777" w:rsidR="004C3AAF" w:rsidRPr="00D81C28" w:rsidRDefault="004C3AAF" w:rsidP="004C3AAF">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7D08F661" w14:textId="77777777" w:rsidR="007F46A3" w:rsidRPr="00D81C28" w:rsidRDefault="007F46A3" w:rsidP="007F46A3">
      <w:pPr>
        <w:pStyle w:val="BodyText"/>
        <w:keepNext/>
      </w:pPr>
      <w:r w:rsidRPr="00D81C28">
        <w:rPr>
          <w:noProof/>
          <w:lang w:eastAsia="en-GB"/>
        </w:rPr>
        <w:drawing>
          <wp:inline distT="0" distB="0" distL="0" distR="0" wp14:anchorId="42052EDA" wp14:editId="5BE32FA5">
            <wp:extent cx="5760720" cy="4279265"/>
            <wp:effectExtent l="0" t="0" r="0" b="6985"/>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ukhls.png"/>
                    <pic:cNvPicPr/>
                  </pic:nvPicPr>
                  <pic:blipFill>
                    <a:blip r:embed="rId65">
                      <a:extLst>
                        <a:ext uri="{28A0092B-C50C-407E-A947-70E740481C1C}">
                          <a14:useLocalDpi xmlns:a14="http://schemas.microsoft.com/office/drawing/2010/main" val="0"/>
                        </a:ext>
                      </a:extLst>
                    </a:blip>
                    <a:stretch>
                      <a:fillRect/>
                    </a:stretch>
                  </pic:blipFill>
                  <pic:spPr>
                    <a:xfrm>
                      <a:off x="0" y="0"/>
                      <a:ext cx="5760720" cy="4279265"/>
                    </a:xfrm>
                    <a:prstGeom prst="rect">
                      <a:avLst/>
                    </a:prstGeom>
                  </pic:spPr>
                </pic:pic>
              </a:graphicData>
            </a:graphic>
          </wp:inline>
        </w:drawing>
      </w:r>
    </w:p>
    <w:p w14:paraId="5BE0D455" w14:textId="77777777" w:rsidR="007F46A3" w:rsidRPr="00D81C28" w:rsidRDefault="007F46A3" w:rsidP="007F46A3">
      <w:pPr>
        <w:pStyle w:val="Caption"/>
      </w:pPr>
      <w:bookmarkStart w:id="125" w:name="_Ref470020218"/>
      <w:r w:rsidRPr="00D81C28">
        <w:t xml:space="preserve">Figure </w:t>
      </w:r>
      <w:r w:rsidRPr="00D81C28">
        <w:fldChar w:fldCharType="begin"/>
      </w:r>
      <w:r w:rsidRPr="00D81C28">
        <w:instrText xml:space="preserve"> SEQ Figure \* ARABIC </w:instrText>
      </w:r>
      <w:r w:rsidRPr="00D81C28">
        <w:fldChar w:fldCharType="separate"/>
      </w:r>
      <w:r w:rsidR="000F2DB1" w:rsidRPr="00D81C28">
        <w:t>34</w:t>
      </w:r>
      <w:r w:rsidRPr="00D81C28">
        <w:fldChar w:fldCharType="end"/>
      </w:r>
      <w:bookmarkEnd w:id="125"/>
      <w:r w:rsidRPr="00D81C28">
        <w:t xml:space="preserve"> Top-level classes for the </w:t>
      </w:r>
      <w:r w:rsidRPr="00D81C28">
        <w:rPr>
          <w:i/>
        </w:rPr>
        <w:t xml:space="preserve">ukhls </w:t>
      </w:r>
      <w:r w:rsidRPr="00D81C28">
        <w:t>ontology</w:t>
      </w:r>
    </w:p>
    <w:p w14:paraId="03F0DA8B" w14:textId="77777777" w:rsidR="0010529E" w:rsidRPr="00D81C28" w:rsidRDefault="0010529E" w:rsidP="0010529E">
      <w:pPr>
        <w:pStyle w:val="Heading3"/>
      </w:pPr>
      <w:r w:rsidRPr="00D81C28">
        <w:t>Data used by the ontology</w:t>
      </w:r>
    </w:p>
    <w:p w14:paraId="49FCAE6F" w14:textId="77777777" w:rsidR="0010529E" w:rsidRPr="00D81C28" w:rsidRDefault="0010529E" w:rsidP="0010529E">
      <w:r w:rsidRPr="00D81C28">
        <w:t>We were provided with the relevant coding scheme and actual responses by the relevant researchers in the form of spreadsheets.</w:t>
      </w:r>
    </w:p>
    <w:p w14:paraId="7DBCAB0B" w14:textId="77777777" w:rsidR="0010529E" w:rsidRPr="00D81C28" w:rsidRDefault="0010529E" w:rsidP="0010529E">
      <w:r w:rsidRPr="00D81C28">
        <w:t>This ontology did have responses provided to the researcher. This data consisted of two waves of the questionnaire, firstly with all the environmentally pertinent data for those two waves, and separately with the data used purely in the context of the Hutton investigations. This data was provided, but no use was made of it</w:t>
      </w:r>
    </w:p>
    <w:p w14:paraId="49FAB337" w14:textId="77777777" w:rsidR="0010529E" w:rsidRPr="00D81C28" w:rsidRDefault="0010529E" w:rsidP="0010529E">
      <w:pPr>
        <w:pStyle w:val="Heading3"/>
      </w:pPr>
      <w:r w:rsidRPr="00D81C28">
        <w:t>Method of construction</w:t>
      </w:r>
    </w:p>
    <w:p w14:paraId="31BA2650" w14:textId="77777777" w:rsidR="0010529E" w:rsidRPr="00D81C28" w:rsidRDefault="0010529E" w:rsidP="0010529E">
      <w:pPr>
        <w:pStyle w:val="BodyText"/>
      </w:pPr>
      <w:r w:rsidRPr="00D81C28">
        <w:t xml:space="preserve">This re-used the construction outlined first in section </w:t>
      </w:r>
      <w:r w:rsidRPr="00D81C28">
        <w:fldChar w:fldCharType="begin"/>
      </w:r>
      <w:r w:rsidRPr="00D81C28">
        <w:instrText xml:space="preserve"> REF _Ref469918874 \r \h </w:instrText>
      </w:r>
      <w:r w:rsidRPr="00D81C28">
        <w:fldChar w:fldCharType="separate"/>
      </w:r>
      <w:r w:rsidRPr="00D81C28">
        <w:t>4.2.4</w:t>
      </w:r>
      <w:r w:rsidRPr="00D81C28">
        <w:fldChar w:fldCharType="end"/>
      </w:r>
      <w:r w:rsidRPr="00D81C28">
        <w:t>.</w:t>
      </w:r>
    </w:p>
    <w:p w14:paraId="4D5CA307" w14:textId="77777777" w:rsidR="0010529E" w:rsidRPr="00D81C28" w:rsidRDefault="0010529E" w:rsidP="0010529E">
      <w:pPr>
        <w:pStyle w:val="Heading3"/>
      </w:pPr>
      <w:r w:rsidRPr="00D81C28">
        <w:t>Results</w:t>
      </w:r>
    </w:p>
    <w:p w14:paraId="75E726D2" w14:textId="77777777" w:rsidR="0010529E" w:rsidRPr="00D81C28" w:rsidRDefault="0010529E" w:rsidP="0010529E">
      <w:pPr>
        <w:pStyle w:val="BodyText"/>
      </w:pPr>
      <w:r w:rsidRPr="00D81C28">
        <w:t>The full listing for both the ontologies mentioned above may be found on GitHub</w:t>
      </w:r>
      <w:r>
        <w:t xml:space="preserve"> at</w:t>
      </w:r>
      <w:r w:rsidRPr="00D81C28">
        <w:t xml:space="preserve"> </w:t>
      </w:r>
      <w:hyperlink r:id="rId66" w:history="1">
        <w:r>
          <w:rPr>
            <w:rStyle w:val="Hyperlink"/>
          </w:rPr>
          <w:t>https://github.com/DougSalt/GLAMURS/tree/master/ontologies/bottom-up%20ontologies/UKHLS</w:t>
        </w:r>
      </w:hyperlink>
      <w:r w:rsidRPr="00D81C28">
        <w:t>.</w:t>
      </w:r>
    </w:p>
    <w:p w14:paraId="3FC939FB" w14:textId="77777777" w:rsidR="0010529E" w:rsidRPr="00D81C28" w:rsidRDefault="0010529E" w:rsidP="0010529E">
      <w:pPr>
        <w:pStyle w:val="BodyText"/>
      </w:pPr>
      <w:r w:rsidRPr="00D81C28">
        <w:t xml:space="preserve">A diagram just showing the top-level classes for the ontology </w:t>
      </w:r>
      <w:r w:rsidRPr="00D81C28">
        <w:rPr>
          <w:b/>
          <w:i/>
        </w:rPr>
        <w:t>ukhls</w:t>
      </w:r>
      <w:r w:rsidRPr="00D81C28">
        <w:rPr>
          <w:b/>
        </w:rPr>
        <w:t xml:space="preserve"> </w:t>
      </w:r>
      <w:r w:rsidRPr="00D81C28">
        <w:t xml:space="preserve">is shown in </w:t>
      </w:r>
      <w:r w:rsidRPr="00D81C28">
        <w:fldChar w:fldCharType="begin"/>
      </w:r>
      <w:r w:rsidRPr="00D81C28">
        <w:instrText xml:space="preserve"> REF _Ref470020218 \h </w:instrText>
      </w:r>
      <w:r w:rsidRPr="00D81C28">
        <w:fldChar w:fldCharType="separate"/>
      </w:r>
      <w:r w:rsidRPr="00D81C28">
        <w:t>Figure 34</w:t>
      </w:r>
      <w:r w:rsidRPr="00D81C28">
        <w:fldChar w:fldCharType="end"/>
      </w:r>
      <w:r w:rsidRPr="00D81C28">
        <w:t>.</w:t>
      </w:r>
    </w:p>
    <w:p w14:paraId="5B3EACB3" w14:textId="77777777" w:rsidR="00FC7734" w:rsidRPr="00D81C28" w:rsidRDefault="00FC7734" w:rsidP="00FC7734">
      <w:pPr>
        <w:pStyle w:val="Heading3"/>
      </w:pPr>
      <w:r w:rsidRPr="00D81C28">
        <w:t>Discussion points</w:t>
      </w:r>
    </w:p>
    <w:p w14:paraId="0E74377B" w14:textId="77777777" w:rsidR="007F5E75" w:rsidRPr="00D81C28" w:rsidRDefault="00C66A83" w:rsidP="007F5E75">
      <w:pPr>
        <w:pStyle w:val="BodyText"/>
      </w:pPr>
      <w:r w:rsidRPr="00D81C28">
        <w:t>This TBox</w:t>
      </w:r>
      <w:r w:rsidR="007F5E75" w:rsidRPr="00D81C28">
        <w:t xml:space="preserve"> ontology is complete.</w:t>
      </w:r>
    </w:p>
    <w:p w14:paraId="1B81251B" w14:textId="77777777" w:rsidR="007F5E75" w:rsidRPr="00D81C28" w:rsidRDefault="007F5E75" w:rsidP="007F5E75">
      <w:pPr>
        <w:pStyle w:val="BodyText"/>
      </w:pPr>
      <w:r w:rsidRPr="00D81C28">
        <w:t xml:space="preserve">This is a successful demonstration of the reuse of the methodology developed for creating TBox ontologies from interview and questionnaire codings, </w:t>
      </w:r>
      <w:r w:rsidR="00FA7160" w:rsidRPr="00D81C28">
        <w:t>first</w:t>
      </w:r>
      <w:r w:rsidRPr="00D81C28">
        <w:t xml:space="preserve"> explained in section </w:t>
      </w:r>
      <w:r w:rsidRPr="00D81C28">
        <w:fldChar w:fldCharType="begin"/>
      </w:r>
      <w:r w:rsidRPr="00D81C28">
        <w:instrText xml:space="preserve"> REF _Ref469918874 \r \h </w:instrText>
      </w:r>
      <w:r w:rsidRPr="00D81C28">
        <w:fldChar w:fldCharType="separate"/>
      </w:r>
      <w:r w:rsidR="000F2DB1" w:rsidRPr="00D81C28">
        <w:t>4.2.4</w:t>
      </w:r>
      <w:r w:rsidRPr="00D81C28">
        <w:fldChar w:fldCharType="end"/>
      </w:r>
      <w:r w:rsidRPr="00D81C28">
        <w:t>. Indeed this methodology was developed using this ontology.</w:t>
      </w:r>
    </w:p>
    <w:p w14:paraId="447931DC" w14:textId="77777777" w:rsidR="007F5E75" w:rsidRPr="00D81C28" w:rsidRDefault="007F5E75" w:rsidP="007F5E75">
      <w:pPr>
        <w:pStyle w:val="BodyText"/>
      </w:pPr>
      <w:r w:rsidRPr="00D81C28">
        <w:t>This section of the UKHLS data that we processed is, apparently only a subsection of the data and coding scheme available</w:t>
      </w:r>
      <w:r w:rsidR="00C66A83" w:rsidRPr="00D81C28">
        <w:t>, so there is substantial amounts of data.</w:t>
      </w:r>
    </w:p>
    <w:p w14:paraId="787A8F79" w14:textId="77777777" w:rsidR="00C66A83" w:rsidRPr="00D81C28" w:rsidRDefault="00C66A83" w:rsidP="007F5E75">
      <w:pPr>
        <w:pStyle w:val="BodyText"/>
      </w:pPr>
      <w:r w:rsidRPr="00D81C28">
        <w:t>This ontology required the most time for development as it was the first ontology to be developed.</w:t>
      </w:r>
    </w:p>
    <w:p w14:paraId="10DF0AE6" w14:textId="77777777" w:rsidR="00C66A83" w:rsidRPr="00D81C28" w:rsidRDefault="00C66A83" w:rsidP="007F5E75">
      <w:pPr>
        <w:pStyle w:val="BodyText"/>
      </w:pPr>
      <w:r w:rsidRPr="00D81C28">
        <w:t xml:space="preserve">An ABox for this ontology could be created from the supplied data, and thus a knowledge base for UKHLS could be developed, so in this sense the ontology is not quite complete. Such a knowledge base would represent an excellent </w:t>
      </w:r>
      <w:r w:rsidR="00FA7160" w:rsidRPr="00D81C28">
        <w:t>opportunity</w:t>
      </w:r>
      <w:r w:rsidRPr="00D81C28">
        <w:t xml:space="preserve"> to perform formal reasoning over such data and possibly draw new inferences, in its own right.</w:t>
      </w:r>
    </w:p>
    <w:p w14:paraId="57B1C96F" w14:textId="77777777" w:rsidR="00012EED" w:rsidRPr="00D81C28" w:rsidRDefault="00012EED" w:rsidP="00FC7734">
      <w:pPr>
        <w:pStyle w:val="Heading2"/>
      </w:pPr>
      <w:bookmarkStart w:id="126" w:name="_Ref469929053"/>
      <w:bookmarkStart w:id="127" w:name="_Toc470076450"/>
      <w:r w:rsidRPr="00D81C28">
        <w:t>Ontologies from the GLAMURS agent-based model</w:t>
      </w:r>
      <w:bookmarkEnd w:id="126"/>
      <w:bookmarkEnd w:id="127"/>
    </w:p>
    <w:p w14:paraId="5A8983C9" w14:textId="77777777" w:rsidR="00D152DE" w:rsidRPr="00D81C28" w:rsidRDefault="00D152DE" w:rsidP="00D152DE">
      <w:pPr>
        <w:pStyle w:val="BodyText"/>
      </w:pPr>
    </w:p>
    <w:p w14:paraId="68919567" w14:textId="77777777" w:rsidR="00D152DE" w:rsidRPr="00D81C28" w:rsidRDefault="00D152DE" w:rsidP="00D152DE">
      <w:pPr>
        <w:pStyle w:val="Heading3"/>
      </w:pPr>
      <w:r w:rsidRPr="00D81C28">
        <w:t>Introduction</w:t>
      </w:r>
    </w:p>
    <w:p w14:paraId="341D7306" w14:textId="77777777" w:rsidR="001F1607" w:rsidRPr="00D81C28" w:rsidRDefault="001F1607" w:rsidP="001F1607">
      <w:r w:rsidRPr="00D81C28">
        <w:t>TiPaC is an agent-based model produced in Netlogo. This is a model of the traffic in for the city of Aberdeen and its immediate environment. This model was produced in order to test the impact of flexible working in Aberdeen.</w:t>
      </w:r>
    </w:p>
    <w:p w14:paraId="68D28884" w14:textId="77777777" w:rsidR="00D152DE" w:rsidRPr="00D81C28" w:rsidRDefault="00D152DE" w:rsidP="00D152DE">
      <w:pPr>
        <w:pStyle w:val="BodyText"/>
      </w:pPr>
      <w:r w:rsidRPr="00D81C28">
        <w:t xml:space="preserve">The main ontology derived in section is denoted the </w:t>
      </w:r>
      <w:r w:rsidR="004C3AAF" w:rsidRPr="00D81C28">
        <w:rPr>
          <w:b/>
          <w:i/>
        </w:rPr>
        <w:t>tipac</w:t>
      </w:r>
      <w:r w:rsidRPr="00D81C28">
        <w:rPr>
          <w:b/>
        </w:rPr>
        <w:t xml:space="preserve"> </w:t>
      </w:r>
      <w:r w:rsidRPr="00D81C28">
        <w:t xml:space="preserve">ontology for both its filename, </w:t>
      </w:r>
      <w:r w:rsidR="004C3AAF" w:rsidRPr="00D81C28">
        <w:rPr>
          <w:rStyle w:val="CodeChar"/>
        </w:rPr>
        <w:t>tipac</w:t>
      </w:r>
      <w:r w:rsidRPr="00D81C28">
        <w:rPr>
          <w:rStyle w:val="CodeChar"/>
        </w:rPr>
        <w:t>.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tipac</w:t>
      </w:r>
      <w:r w:rsidRPr="00D81C28">
        <w:t xml:space="preserve"> and the corresponding filename </w:t>
      </w:r>
      <w:r w:rsidRPr="00D81C28">
        <w:rPr>
          <w:rStyle w:val="CodeChar"/>
        </w:rPr>
        <w:t>mirror-</w:t>
      </w:r>
      <w:r w:rsidR="004C3AAF" w:rsidRPr="00D81C28">
        <w:rPr>
          <w:rStyle w:val="CodeChar"/>
        </w:rPr>
        <w:t>tipac</w:t>
      </w:r>
      <w:r w:rsidRPr="00D81C28">
        <w:rPr>
          <w:rStyle w:val="CodeChar"/>
        </w:rPr>
        <w:t>.owl</w:t>
      </w:r>
      <w:r w:rsidRPr="00D81C28">
        <w:t>.</w:t>
      </w:r>
    </w:p>
    <w:p w14:paraId="6FCC19E6" w14:textId="77777777" w:rsidR="00D152DE" w:rsidRPr="00D81C28" w:rsidRDefault="00D152DE" w:rsidP="00D152DE">
      <w:pPr>
        <w:pStyle w:val="Heading3"/>
      </w:pPr>
      <w:r w:rsidRPr="00D81C28">
        <w:t>Purpose and relationship with other ontologies</w:t>
      </w:r>
    </w:p>
    <w:p w14:paraId="040A869E" w14:textId="77777777" w:rsidR="001F1607" w:rsidRPr="00D81C28" w:rsidRDefault="001F1607" w:rsidP="004C3AAF">
      <w:r w:rsidRPr="00D81C28">
        <w:t>The ontology produced in this section is a TBox ontological representation of the TiPaC Netlogo model.</w:t>
      </w:r>
    </w:p>
    <w:p w14:paraId="22DB0AD5" w14:textId="06665A33" w:rsidR="004C3AAF" w:rsidRPr="00D81C28" w:rsidRDefault="004C3AAF" w:rsidP="004C3AAF">
      <w:r w:rsidRPr="00D81C28">
        <w:t xml:space="preserve">This ontology, </w:t>
      </w:r>
      <w:r w:rsidRPr="00D81C28">
        <w:rPr>
          <w:b/>
          <w:i/>
        </w:rPr>
        <w:t>tipac</w:t>
      </w:r>
      <w:r w:rsidRPr="00D81C28">
        <w:t xml:space="preserve"> is mirrored into the ontology </w:t>
      </w:r>
      <w:r w:rsidRPr="00D81C28">
        <w:rPr>
          <w:b/>
          <w:i/>
        </w:rPr>
        <w:t>mirror-tipac</w:t>
      </w:r>
      <w:r w:rsidRPr="00D81C28">
        <w:t xml:space="preserve">, using the mirroring framework ontology </w:t>
      </w:r>
      <w:r w:rsidRPr="00D81C28">
        <w:rPr>
          <w:b/>
          <w:i/>
        </w:rPr>
        <w:t>mirror</w:t>
      </w:r>
      <w:r w:rsidRPr="00D81C28">
        <w:t xml:space="preserve">, and these are included directly into the final </w:t>
      </w:r>
      <w:r w:rsidR="000508FF">
        <w:t>GLAMURS</w:t>
      </w:r>
      <w:r w:rsidRPr="00D81C28">
        <w:t xml:space="preserve"> ontology </w:t>
      </w:r>
      <w:r w:rsidRPr="00D81C28">
        <w:rPr>
          <w:b/>
          <w:i/>
        </w:rPr>
        <w:t>glamurs</w:t>
      </w:r>
      <w:r w:rsidRPr="00D81C28">
        <w:t>.</w:t>
      </w:r>
    </w:p>
    <w:p w14:paraId="483B4008" w14:textId="77777777" w:rsidR="004C3AAF" w:rsidRPr="00D81C28" w:rsidRDefault="004C3AAF" w:rsidP="004C3AAF">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241444A8" w14:textId="77777777" w:rsidR="00D152DE" w:rsidRPr="00D81C28" w:rsidRDefault="00D152DE" w:rsidP="00D152DE">
      <w:pPr>
        <w:pStyle w:val="Heading3"/>
      </w:pPr>
      <w:r w:rsidRPr="00D81C28">
        <w:t>Data used by the ontology</w:t>
      </w:r>
    </w:p>
    <w:p w14:paraId="389A9B07" w14:textId="77777777" w:rsidR="00C66A83" w:rsidRPr="00D81C28" w:rsidRDefault="00C66A83" w:rsidP="00C66A83">
      <w:r w:rsidRPr="00D81C28">
        <w:t>The NetLogo code was used to create the ontology.</w:t>
      </w:r>
    </w:p>
    <w:p w14:paraId="1E3A25A6" w14:textId="77777777" w:rsidR="00D152DE" w:rsidRPr="00D81C28" w:rsidRDefault="00D152DE" w:rsidP="00D152DE">
      <w:pPr>
        <w:pStyle w:val="Heading3"/>
      </w:pPr>
      <w:r w:rsidRPr="00D81C28">
        <w:t>Method of construction</w:t>
      </w:r>
    </w:p>
    <w:p w14:paraId="37C31D6F" w14:textId="77777777" w:rsidR="00C66A83" w:rsidRPr="00D81C28" w:rsidRDefault="00C66A83" w:rsidP="00C66A83">
      <w:r w:rsidRPr="00D81C28">
        <w:t xml:space="preserve">The ontology was produced automatically using software to </w:t>
      </w:r>
      <w:r w:rsidR="00FA7160" w:rsidRPr="00D81C28">
        <w:t>convert</w:t>
      </w:r>
      <w:r w:rsidRPr="00D81C28">
        <w:t xml:space="preserve"> the code used to create the model</w:t>
      </w:r>
      <w:r w:rsidR="001F1607" w:rsidRPr="00D81C28">
        <w:t>, Netl</w:t>
      </w:r>
      <w:r w:rsidRPr="00D81C28">
        <w:t>ogo automatically into an ontology.</w:t>
      </w:r>
    </w:p>
    <w:p w14:paraId="534CF3C7" w14:textId="77777777" w:rsidR="00D152DE" w:rsidRPr="00D81C28" w:rsidRDefault="00D152DE" w:rsidP="00D152DE">
      <w:pPr>
        <w:pStyle w:val="Heading3"/>
      </w:pPr>
      <w:r w:rsidRPr="00D81C28">
        <w:t>Results</w:t>
      </w:r>
    </w:p>
    <w:p w14:paraId="4A310BEF" w14:textId="78F8A0EA" w:rsidR="001F1607" w:rsidRPr="00D81C28" w:rsidRDefault="001F1607" w:rsidP="001F1607">
      <w:pPr>
        <w:pStyle w:val="BodyText"/>
      </w:pPr>
      <w:r w:rsidRPr="00D81C28">
        <w:t>The full listing for both the ontologies mentioned above may be found on GitHub</w:t>
      </w:r>
      <w:r w:rsidR="000508FF">
        <w:t xml:space="preserve"> at</w:t>
      </w:r>
      <w:r w:rsidRPr="00D81C28">
        <w:t xml:space="preserve"> </w:t>
      </w:r>
      <w:hyperlink r:id="rId67" w:history="1">
        <w:r w:rsidR="000508FF">
          <w:rPr>
            <w:rStyle w:val="Hyperlink"/>
          </w:rPr>
          <w:t>https://github.com/DougSalt/GLAMURS/tree/master/ontologies/bottom-up%20ontologies/models/agent-based%20models</w:t>
        </w:r>
      </w:hyperlink>
      <w:r w:rsidRPr="00D81C28">
        <w:t>.</w:t>
      </w:r>
    </w:p>
    <w:p w14:paraId="56A3A637" w14:textId="77777777" w:rsidR="007F46A3" w:rsidRPr="00D81C28" w:rsidRDefault="007F46A3" w:rsidP="001F1607">
      <w:pPr>
        <w:pStyle w:val="BodyText"/>
      </w:pPr>
      <w:r w:rsidRPr="00D81C28">
        <w:t xml:space="preserve">The class diagram for this model is shown in </w:t>
      </w:r>
      <w:r w:rsidRPr="00D81C28">
        <w:fldChar w:fldCharType="begin"/>
      </w:r>
      <w:r w:rsidRPr="00D81C28">
        <w:instrText xml:space="preserve"> REF _Ref470020640 \h </w:instrText>
      </w:r>
      <w:r w:rsidRPr="00D81C28">
        <w:fldChar w:fldCharType="separate"/>
      </w:r>
      <w:r w:rsidR="000F2DB1" w:rsidRPr="00D81C28">
        <w:t>Figure 35</w:t>
      </w:r>
      <w:r w:rsidRPr="00D81C28">
        <w:fldChar w:fldCharType="end"/>
      </w:r>
      <w:r w:rsidRPr="00D81C28">
        <w:t>.</w:t>
      </w:r>
    </w:p>
    <w:p w14:paraId="5F2C7661" w14:textId="77777777" w:rsidR="007F46A3" w:rsidRPr="00D81C28" w:rsidRDefault="007F46A3" w:rsidP="007F46A3">
      <w:pPr>
        <w:pStyle w:val="BodyText"/>
        <w:keepNext/>
      </w:pPr>
      <w:r w:rsidRPr="00D81C28">
        <w:rPr>
          <w:noProof/>
          <w:lang w:eastAsia="en-GB"/>
        </w:rPr>
        <w:drawing>
          <wp:inline distT="0" distB="0" distL="0" distR="0" wp14:anchorId="35A7AD9A" wp14:editId="7CBBAC8E">
            <wp:extent cx="5760720" cy="4279265"/>
            <wp:effectExtent l="0" t="0" r="0" b="698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tipac.png"/>
                    <pic:cNvPicPr/>
                  </pic:nvPicPr>
                  <pic:blipFill>
                    <a:blip r:embed="rId68">
                      <a:extLst>
                        <a:ext uri="{28A0092B-C50C-407E-A947-70E740481C1C}">
                          <a14:useLocalDpi xmlns:a14="http://schemas.microsoft.com/office/drawing/2010/main" val="0"/>
                        </a:ext>
                      </a:extLst>
                    </a:blip>
                    <a:stretch>
                      <a:fillRect/>
                    </a:stretch>
                  </pic:blipFill>
                  <pic:spPr>
                    <a:xfrm>
                      <a:off x="0" y="0"/>
                      <a:ext cx="5760720" cy="4279265"/>
                    </a:xfrm>
                    <a:prstGeom prst="rect">
                      <a:avLst/>
                    </a:prstGeom>
                  </pic:spPr>
                </pic:pic>
              </a:graphicData>
            </a:graphic>
          </wp:inline>
        </w:drawing>
      </w:r>
    </w:p>
    <w:p w14:paraId="47C63E61" w14:textId="77777777" w:rsidR="007F46A3" w:rsidRPr="00D81C28" w:rsidRDefault="007F46A3" w:rsidP="007F46A3">
      <w:pPr>
        <w:pStyle w:val="Caption"/>
      </w:pPr>
      <w:bookmarkStart w:id="128" w:name="_Ref470020640"/>
      <w:r w:rsidRPr="00D81C28">
        <w:t xml:space="preserve">Figure </w:t>
      </w:r>
      <w:r w:rsidRPr="00D81C28">
        <w:fldChar w:fldCharType="begin"/>
      </w:r>
      <w:r w:rsidRPr="00D81C28">
        <w:instrText xml:space="preserve"> SEQ Figure \* ARABIC </w:instrText>
      </w:r>
      <w:r w:rsidRPr="00D81C28">
        <w:fldChar w:fldCharType="separate"/>
      </w:r>
      <w:r w:rsidR="000F2DB1" w:rsidRPr="00D81C28">
        <w:t>35</w:t>
      </w:r>
      <w:r w:rsidRPr="00D81C28">
        <w:fldChar w:fldCharType="end"/>
      </w:r>
      <w:bookmarkEnd w:id="128"/>
      <w:r w:rsidRPr="00D81C28">
        <w:t xml:space="preserve"> The </w:t>
      </w:r>
      <w:r w:rsidRPr="00D81C28">
        <w:rPr>
          <w:i/>
        </w:rPr>
        <w:t>tipac</w:t>
      </w:r>
      <w:r w:rsidRPr="00D81C28">
        <w:t xml:space="preserve"> ontology class diagram</w:t>
      </w:r>
    </w:p>
    <w:p w14:paraId="1B53F299" w14:textId="77777777" w:rsidR="00D152DE" w:rsidRPr="00D81C28" w:rsidRDefault="00D152DE" w:rsidP="00D152DE">
      <w:pPr>
        <w:pStyle w:val="Heading3"/>
      </w:pPr>
      <w:r w:rsidRPr="00D81C28">
        <w:t>Discussion points</w:t>
      </w:r>
    </w:p>
    <w:p w14:paraId="7E8E8582" w14:textId="77777777" w:rsidR="00D152DE" w:rsidRPr="00D81C28" w:rsidRDefault="00C66A83" w:rsidP="00D152DE">
      <w:pPr>
        <w:pStyle w:val="BodyText"/>
      </w:pPr>
      <w:r w:rsidRPr="00D81C28">
        <w:t>This ontology is complete in that</w:t>
      </w:r>
      <w:r w:rsidR="001F1607" w:rsidRPr="00D81C28">
        <w:t xml:space="preserve"> this is TBox only. </w:t>
      </w:r>
    </w:p>
    <w:p w14:paraId="3CA4D9B1" w14:textId="21FAD811" w:rsidR="001F1607" w:rsidRPr="00D81C28" w:rsidRDefault="001F1607" w:rsidP="00D152DE">
      <w:pPr>
        <w:pStyle w:val="BodyText"/>
      </w:pPr>
      <w:r w:rsidRPr="00D81C28">
        <w:t>The model is rather sparse, in that object orientation, and in particular inheritance is dealt with differently in Net</w:t>
      </w:r>
      <w:r w:rsidR="0010529E">
        <w:t>l</w:t>
      </w:r>
      <w:r w:rsidRPr="00D81C28">
        <w:t xml:space="preserve">ogo (which in turn is based on Java) to how such inheritance is applied in </w:t>
      </w:r>
      <w:r w:rsidR="00436297">
        <w:t>OWL 2</w:t>
      </w:r>
      <w:r w:rsidRPr="00D81C28">
        <w:t>. This inhibits, to a certain extent the automatic translation from one to the other. This could be mitigated by either enforcing coding standards in Netlogo and automated code checking of some kind.</w:t>
      </w:r>
    </w:p>
    <w:p w14:paraId="1B4032BF" w14:textId="67651A46" w:rsidR="001F1607" w:rsidRPr="00D81C28" w:rsidRDefault="001F1607" w:rsidP="00D152DE">
      <w:pPr>
        <w:pStyle w:val="BodyText"/>
      </w:pPr>
      <w:r w:rsidRPr="00D81C28">
        <w:t>The automation of model production from Net</w:t>
      </w:r>
      <w:r w:rsidR="0010529E">
        <w:t>l</w:t>
      </w:r>
      <w:r w:rsidRPr="00D81C28">
        <w:t>ogo models may be extended</w:t>
      </w:r>
      <w:r w:rsidR="0010529E">
        <w:t>.</w:t>
      </w:r>
    </w:p>
    <w:p w14:paraId="08E77BE4" w14:textId="77777777" w:rsidR="00012EED" w:rsidRPr="00D81C28" w:rsidRDefault="00012EED" w:rsidP="00FC7734">
      <w:pPr>
        <w:pStyle w:val="Heading2"/>
      </w:pPr>
      <w:bookmarkStart w:id="129" w:name="_Ref469581296"/>
      <w:bookmarkStart w:id="130" w:name="_Toc470076451"/>
      <w:r w:rsidRPr="00D81C28">
        <w:t xml:space="preserve">Ontologies from the GLAMURS </w:t>
      </w:r>
      <w:r w:rsidR="00FC7734" w:rsidRPr="00D81C28">
        <w:t>micro-</w:t>
      </w:r>
      <w:r w:rsidRPr="00D81C28">
        <w:t>economic models</w:t>
      </w:r>
      <w:bookmarkEnd w:id="129"/>
      <w:bookmarkEnd w:id="130"/>
    </w:p>
    <w:p w14:paraId="33889DA4" w14:textId="77777777" w:rsidR="00FC7734" w:rsidRPr="00D81C28" w:rsidRDefault="00FC7734" w:rsidP="00FC7734">
      <w:pPr>
        <w:pStyle w:val="Heading3"/>
      </w:pPr>
      <w:r w:rsidRPr="00D81C28">
        <w:t>Introduction</w:t>
      </w:r>
    </w:p>
    <w:p w14:paraId="1B145ED1" w14:textId="77777777" w:rsidR="001F1607" w:rsidRPr="00D81C28" w:rsidRDefault="001F1607" w:rsidP="001F1607">
      <w:r w:rsidRPr="00D81C28">
        <w:t xml:space="preserve">The section deals with Bath Universities micro-economic models. These were produced in order to model the effect of environmental rewards and </w:t>
      </w:r>
      <w:r w:rsidR="00FA7160" w:rsidRPr="00D81C28">
        <w:t>punishments</w:t>
      </w:r>
      <w:r w:rsidRPr="00D81C28">
        <w:t xml:space="preserve"> on </w:t>
      </w:r>
      <w:r w:rsidR="00FA7160" w:rsidRPr="00D81C28">
        <w:t>individuals</w:t>
      </w:r>
      <w:r w:rsidRPr="00D81C28">
        <w:t xml:space="preserve"> modelled as differential equations.</w:t>
      </w:r>
    </w:p>
    <w:p w14:paraId="77864147" w14:textId="77777777" w:rsidR="00D152DE" w:rsidRPr="00D81C28" w:rsidRDefault="00D152DE" w:rsidP="00D152DE">
      <w:pPr>
        <w:pStyle w:val="BodyText"/>
      </w:pPr>
      <w:r w:rsidRPr="00D81C28">
        <w:t xml:space="preserve">The main ontology derived in section is denoted the </w:t>
      </w:r>
      <w:r w:rsidR="004C3AAF" w:rsidRPr="00D81C28">
        <w:rPr>
          <w:b/>
          <w:i/>
        </w:rPr>
        <w:t>ubah</w:t>
      </w:r>
      <w:r w:rsidRPr="00D81C28">
        <w:rPr>
          <w:b/>
        </w:rPr>
        <w:t xml:space="preserve"> </w:t>
      </w:r>
      <w:r w:rsidRPr="00D81C28">
        <w:t xml:space="preserve">ontology for both its filename, </w:t>
      </w:r>
      <w:r w:rsidR="004C3AAF" w:rsidRPr="00D81C28">
        <w:rPr>
          <w:rStyle w:val="CodeChar"/>
        </w:rPr>
        <w:t>ubah</w:t>
      </w:r>
      <w:r w:rsidRPr="00D81C28">
        <w:rPr>
          <w:rStyle w:val="CodeChar"/>
        </w:rPr>
        <w:t>.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00FA7160" w:rsidRPr="00D81C28">
        <w:rPr>
          <w:b/>
          <w:i/>
        </w:rPr>
        <w:t>mirror</w:t>
      </w:r>
      <w:r w:rsidRPr="00D81C28">
        <w:rPr>
          <w:b/>
          <w:i/>
        </w:rPr>
        <w:t>-</w:t>
      </w:r>
      <w:r w:rsidR="004C3AAF" w:rsidRPr="00D81C28">
        <w:rPr>
          <w:b/>
          <w:i/>
        </w:rPr>
        <w:t>ubah</w:t>
      </w:r>
      <w:r w:rsidRPr="00D81C28">
        <w:t xml:space="preserve"> and the corresponding filename </w:t>
      </w:r>
      <w:r w:rsidRPr="00D81C28">
        <w:rPr>
          <w:rStyle w:val="CodeChar"/>
        </w:rPr>
        <w:t>mirror-</w:t>
      </w:r>
      <w:r w:rsidR="004C3AAF" w:rsidRPr="00D81C28">
        <w:rPr>
          <w:rStyle w:val="CodeChar"/>
        </w:rPr>
        <w:t>ubah</w:t>
      </w:r>
      <w:r w:rsidRPr="00D81C28">
        <w:rPr>
          <w:rStyle w:val="CodeChar"/>
        </w:rPr>
        <w:t>.owl</w:t>
      </w:r>
      <w:r w:rsidRPr="00D81C28">
        <w:t>.</w:t>
      </w:r>
    </w:p>
    <w:p w14:paraId="5EAC5607" w14:textId="77777777" w:rsidR="001B6360" w:rsidRPr="00D81C28" w:rsidRDefault="001B6360" w:rsidP="001B6360">
      <w:pPr>
        <w:pStyle w:val="BodyText"/>
        <w:keepNext/>
      </w:pPr>
      <w:r w:rsidRPr="00D81C28">
        <w:rPr>
          <w:noProof/>
          <w:lang w:eastAsia="en-GB"/>
        </w:rPr>
        <w:drawing>
          <wp:inline distT="0" distB="0" distL="0" distR="0" wp14:anchorId="46D7CBF5" wp14:editId="5FB83FF5">
            <wp:extent cx="4829175" cy="5286375"/>
            <wp:effectExtent l="0" t="0" r="9525" b="9525"/>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ubah.png"/>
                    <pic:cNvPicPr/>
                  </pic:nvPicPr>
                  <pic:blipFill>
                    <a:blip r:embed="rId69">
                      <a:extLst>
                        <a:ext uri="{28A0092B-C50C-407E-A947-70E740481C1C}">
                          <a14:useLocalDpi xmlns:a14="http://schemas.microsoft.com/office/drawing/2010/main" val="0"/>
                        </a:ext>
                      </a:extLst>
                    </a:blip>
                    <a:stretch>
                      <a:fillRect/>
                    </a:stretch>
                  </pic:blipFill>
                  <pic:spPr>
                    <a:xfrm>
                      <a:off x="0" y="0"/>
                      <a:ext cx="4829175" cy="5286375"/>
                    </a:xfrm>
                    <a:prstGeom prst="rect">
                      <a:avLst/>
                    </a:prstGeom>
                  </pic:spPr>
                </pic:pic>
              </a:graphicData>
            </a:graphic>
          </wp:inline>
        </w:drawing>
      </w:r>
    </w:p>
    <w:p w14:paraId="146D31DF" w14:textId="77777777" w:rsidR="001B6360" w:rsidRPr="00D81C28" w:rsidRDefault="001B6360" w:rsidP="001B6360">
      <w:pPr>
        <w:pStyle w:val="Caption"/>
      </w:pPr>
      <w:bookmarkStart w:id="131" w:name="_Ref470020892"/>
      <w:r w:rsidRPr="00D81C28">
        <w:t xml:space="preserve">Figure </w:t>
      </w:r>
      <w:r w:rsidRPr="00D81C28">
        <w:fldChar w:fldCharType="begin"/>
      </w:r>
      <w:r w:rsidRPr="00D81C28">
        <w:instrText xml:space="preserve"> SEQ Figure \* ARABIC </w:instrText>
      </w:r>
      <w:r w:rsidRPr="00D81C28">
        <w:fldChar w:fldCharType="separate"/>
      </w:r>
      <w:r w:rsidR="000F2DB1" w:rsidRPr="00D81C28">
        <w:t>36</w:t>
      </w:r>
      <w:r w:rsidRPr="00D81C28">
        <w:fldChar w:fldCharType="end"/>
      </w:r>
      <w:bookmarkEnd w:id="131"/>
      <w:r w:rsidRPr="00D81C28">
        <w:t xml:space="preserve"> Key classes for the </w:t>
      </w:r>
      <w:r w:rsidRPr="00D81C28">
        <w:rPr>
          <w:i/>
        </w:rPr>
        <w:t>ubah</w:t>
      </w:r>
      <w:r w:rsidRPr="00D81C28">
        <w:t xml:space="preserve"> ontology</w:t>
      </w:r>
    </w:p>
    <w:p w14:paraId="62732281" w14:textId="77777777" w:rsidR="0010529E" w:rsidRPr="00D81C28" w:rsidRDefault="0010529E" w:rsidP="0010529E">
      <w:pPr>
        <w:pStyle w:val="Heading3"/>
      </w:pPr>
      <w:r w:rsidRPr="00D81C28">
        <w:t>Purpose and relationship with other ontologies</w:t>
      </w:r>
    </w:p>
    <w:p w14:paraId="75FF94C3" w14:textId="77777777" w:rsidR="0010529E" w:rsidRPr="00D81C28" w:rsidRDefault="0010529E" w:rsidP="0010529E">
      <w:r w:rsidRPr="00D81C28">
        <w:t xml:space="preserve">The </w:t>
      </w:r>
      <w:r w:rsidRPr="00D81C28">
        <w:rPr>
          <w:b/>
          <w:i/>
        </w:rPr>
        <w:t>ubah</w:t>
      </w:r>
      <w:r w:rsidRPr="00D81C28">
        <w:t xml:space="preserve"> ontology is TBox ontology only. The ontology will be derived from the model from the University of Bath team describing their mathematical economic micro models</w:t>
      </w:r>
      <w:r>
        <w:t xml:space="preserve"> </w:t>
      </w:r>
      <w:r w:rsidRPr="00D81C28">
        <w:t>modelling consumer attitudes towards and environmental impact of notional consumer goods.</w:t>
      </w:r>
    </w:p>
    <w:p w14:paraId="68FAFE3D" w14:textId="77777777" w:rsidR="0010529E" w:rsidRPr="00D81C28" w:rsidRDefault="0010529E" w:rsidP="0010529E">
      <w:r w:rsidRPr="00D81C28">
        <w:t xml:space="preserve">This ontology, </w:t>
      </w:r>
      <w:r w:rsidRPr="00D81C28">
        <w:rPr>
          <w:b/>
          <w:i/>
        </w:rPr>
        <w:t>ubah</w:t>
      </w:r>
      <w:r w:rsidRPr="00D81C28">
        <w:t xml:space="preserve"> is mirrored into the ontology </w:t>
      </w:r>
      <w:r w:rsidRPr="00D81C28">
        <w:rPr>
          <w:b/>
          <w:i/>
        </w:rPr>
        <w:t>mirror-ubah</w:t>
      </w:r>
      <w:r w:rsidRPr="00D81C28">
        <w:t xml:space="preserve">, using the mirroring framework ontology </w:t>
      </w:r>
      <w:r w:rsidRPr="00D81C28">
        <w:rPr>
          <w:b/>
          <w:i/>
        </w:rPr>
        <w:t>mirror</w:t>
      </w:r>
      <w:r w:rsidRPr="00D81C28">
        <w:t xml:space="preserve">, and these are included directly into the final </w:t>
      </w:r>
      <w:r>
        <w:t>GLAMURS</w:t>
      </w:r>
      <w:r w:rsidRPr="00D81C28">
        <w:t xml:space="preserve"> ontology </w:t>
      </w:r>
      <w:r w:rsidRPr="00D81C28">
        <w:rPr>
          <w:b/>
          <w:i/>
        </w:rPr>
        <w:t>glamurs</w:t>
      </w:r>
      <w:r w:rsidRPr="00D81C28">
        <w:t>.</w:t>
      </w:r>
    </w:p>
    <w:p w14:paraId="7FF85EAC" w14:textId="77777777" w:rsidR="0010529E" w:rsidRPr="00D81C28" w:rsidRDefault="0010529E" w:rsidP="0010529E">
      <w:r w:rsidRPr="00D81C28">
        <w:t xml:space="preserve">This is illustrated in </w:t>
      </w:r>
      <w:r w:rsidRPr="00D81C28">
        <w:fldChar w:fldCharType="begin"/>
      </w:r>
      <w:r w:rsidRPr="00D81C28">
        <w:instrText xml:space="preserve"> REF _Ref469838523 \h </w:instrText>
      </w:r>
      <w:r w:rsidRPr="00D81C28">
        <w:fldChar w:fldCharType="separate"/>
      </w:r>
      <w:r w:rsidRPr="00D81C28">
        <w:t>Figure 2</w:t>
      </w:r>
      <w:r w:rsidRPr="00D81C28">
        <w:fldChar w:fldCharType="end"/>
      </w:r>
      <w:r w:rsidRPr="00D81C28">
        <w:t>.</w:t>
      </w:r>
    </w:p>
    <w:p w14:paraId="7654D7A1" w14:textId="77777777" w:rsidR="0010529E" w:rsidRPr="00D81C28" w:rsidRDefault="0010529E" w:rsidP="0010529E">
      <w:pPr>
        <w:pStyle w:val="Heading3"/>
      </w:pPr>
      <w:r w:rsidRPr="00D81C28">
        <w:t>Data used by the ontology</w:t>
      </w:r>
    </w:p>
    <w:p w14:paraId="2FE131F4" w14:textId="77777777" w:rsidR="0010529E" w:rsidRPr="00D81C28" w:rsidRDefault="0010529E" w:rsidP="0010529E">
      <w:r w:rsidRPr="00D81C28">
        <w:t>Presentation slides provided by the relevant researchers.</w:t>
      </w:r>
    </w:p>
    <w:p w14:paraId="6D4617DC" w14:textId="77777777" w:rsidR="0010529E" w:rsidRPr="00D81C28" w:rsidRDefault="0010529E" w:rsidP="0010529E">
      <w:pPr>
        <w:pStyle w:val="Heading3"/>
      </w:pPr>
      <w:r w:rsidRPr="00D81C28">
        <w:t>Method of construction</w:t>
      </w:r>
    </w:p>
    <w:p w14:paraId="350E31EF" w14:textId="77777777" w:rsidR="0010529E" w:rsidRPr="00D81C28" w:rsidRDefault="0010529E" w:rsidP="0010529E">
      <w:pPr>
        <w:pStyle w:val="BodyText"/>
      </w:pPr>
      <w:r w:rsidRPr="00D81C28">
        <w:t>Direct interpretation of the provided slides.</w:t>
      </w:r>
    </w:p>
    <w:p w14:paraId="7C9E5D96" w14:textId="77777777" w:rsidR="0010529E" w:rsidRPr="00D81C28" w:rsidRDefault="0010529E" w:rsidP="0010529E">
      <w:pPr>
        <w:pStyle w:val="Heading3"/>
      </w:pPr>
      <w:r w:rsidRPr="00D81C28">
        <w:t>Results</w:t>
      </w:r>
    </w:p>
    <w:p w14:paraId="6279336F" w14:textId="77777777" w:rsidR="0010529E" w:rsidRPr="00D81C28" w:rsidRDefault="0010529E" w:rsidP="0010529E">
      <w:pPr>
        <w:pStyle w:val="BodyText"/>
      </w:pPr>
      <w:r w:rsidRPr="00D81C28">
        <w:t>The listing for these two ontologies may be found on GitHub</w:t>
      </w:r>
      <w:r>
        <w:t xml:space="preserve"> at</w:t>
      </w:r>
      <w:r w:rsidRPr="00D81C28">
        <w:t xml:space="preserve"> </w:t>
      </w:r>
      <w:hyperlink r:id="rId70" w:history="1">
        <w:r>
          <w:rPr>
            <w:rStyle w:val="Hyperlink"/>
          </w:rPr>
          <w:t>https://github.com/DougSalt/GLAMURS/tree/master/ontologies/bottom-up%20ontologies/models/micro-economic%20models</w:t>
        </w:r>
      </w:hyperlink>
      <w:r w:rsidRPr="00D81C28">
        <w:t>.</w:t>
      </w:r>
    </w:p>
    <w:p w14:paraId="5EB71166" w14:textId="77777777" w:rsidR="0010529E" w:rsidRPr="00D81C28" w:rsidRDefault="0010529E" w:rsidP="0010529E">
      <w:pPr>
        <w:pStyle w:val="BodyText"/>
      </w:pPr>
      <w:r w:rsidRPr="00D81C28">
        <w:t xml:space="preserve">Key class for the </w:t>
      </w:r>
      <w:r w:rsidRPr="00D81C28">
        <w:rPr>
          <w:b/>
          <w:i/>
        </w:rPr>
        <w:t>ubah</w:t>
      </w:r>
      <w:r w:rsidRPr="00D81C28">
        <w:rPr>
          <w:b/>
        </w:rPr>
        <w:t xml:space="preserve"> </w:t>
      </w:r>
      <w:r w:rsidRPr="00D81C28">
        <w:t xml:space="preserve">ontology are shown in </w:t>
      </w:r>
      <w:r w:rsidRPr="00D81C28">
        <w:fldChar w:fldCharType="begin"/>
      </w:r>
      <w:r w:rsidRPr="00D81C28">
        <w:instrText xml:space="preserve"> REF _Ref470020892 \h </w:instrText>
      </w:r>
      <w:r w:rsidRPr="00D81C28">
        <w:fldChar w:fldCharType="separate"/>
      </w:r>
      <w:r w:rsidRPr="00D81C28">
        <w:t>Figure 36</w:t>
      </w:r>
      <w:r w:rsidRPr="00D81C28">
        <w:fldChar w:fldCharType="end"/>
      </w:r>
      <w:r w:rsidRPr="00D81C28">
        <w:t>.</w:t>
      </w:r>
    </w:p>
    <w:p w14:paraId="3C1EFDFF" w14:textId="77777777" w:rsidR="00FC7734" w:rsidRPr="00D81C28" w:rsidRDefault="00FC7734" w:rsidP="00FC7734">
      <w:pPr>
        <w:pStyle w:val="Heading3"/>
      </w:pPr>
      <w:r w:rsidRPr="00D81C28">
        <w:t>Discussion points</w:t>
      </w:r>
    </w:p>
    <w:p w14:paraId="0C02EC24" w14:textId="77777777" w:rsidR="00FC7734" w:rsidRPr="00D81C28" w:rsidRDefault="001F1607" w:rsidP="00FC7734">
      <w:pPr>
        <w:pStyle w:val="BodyText"/>
      </w:pPr>
      <w:r w:rsidRPr="00D81C28">
        <w:t>This is a complete TBox ontology.</w:t>
      </w:r>
    </w:p>
    <w:p w14:paraId="6729E603" w14:textId="307AA1F3" w:rsidR="001F1607" w:rsidRPr="00D81C28" w:rsidRDefault="001F1607" w:rsidP="001F1607">
      <w:pPr>
        <w:pStyle w:val="BodyText"/>
      </w:pPr>
      <w:r w:rsidRPr="00D81C28">
        <w:t xml:space="preserve">The ontology never received any feedback from the original researchers who specified the model. We </w:t>
      </w:r>
      <w:r w:rsidR="00FA7160" w:rsidRPr="00D81C28">
        <w:t>believe</w:t>
      </w:r>
      <w:r w:rsidRPr="00D81C28">
        <w:t xml:space="preserve"> this would have </w:t>
      </w:r>
      <w:r w:rsidR="00FA7160" w:rsidRPr="00D81C28">
        <w:t>greatly</w:t>
      </w:r>
      <w:r w:rsidRPr="00D81C28">
        <w:t xml:space="preserve"> enhanced the model given such feedback. Unfortunately </w:t>
      </w:r>
      <w:r w:rsidR="0010529E">
        <w:t>there</w:t>
      </w:r>
      <w:r w:rsidRPr="00D81C28">
        <w:t xml:space="preserve"> was insufficient time.</w:t>
      </w:r>
    </w:p>
    <w:p w14:paraId="4D69DF20" w14:textId="77777777" w:rsidR="00FC7734" w:rsidRPr="00D81C28" w:rsidRDefault="00FC7734">
      <w:pPr>
        <w:pStyle w:val="Heading2"/>
      </w:pPr>
      <w:bookmarkStart w:id="132" w:name="_Ref469929076"/>
      <w:bookmarkStart w:id="133" w:name="_Toc470076452"/>
      <w:r w:rsidRPr="00D81C28">
        <w:t>Ontologies from the GLAMURS macro-economic models</w:t>
      </w:r>
      <w:bookmarkEnd w:id="132"/>
      <w:bookmarkEnd w:id="133"/>
    </w:p>
    <w:p w14:paraId="71A1A6E3" w14:textId="77777777" w:rsidR="00FC7734" w:rsidRPr="00D81C28" w:rsidRDefault="00FC7734" w:rsidP="00FC7734">
      <w:pPr>
        <w:pStyle w:val="Heading3"/>
      </w:pPr>
      <w:r w:rsidRPr="00D81C28">
        <w:t>Introduction</w:t>
      </w:r>
    </w:p>
    <w:p w14:paraId="618C519E" w14:textId="77777777" w:rsidR="001F1607" w:rsidRPr="00D81C28" w:rsidRDefault="001F1607" w:rsidP="001F1607">
      <w:pPr>
        <w:pStyle w:val="BodyText"/>
      </w:pPr>
      <w:r w:rsidRPr="00D81C28">
        <w:t>The ontology is based on the macro-economic models created by the team from Tilburg University detailing their macro-economic modelling. This tries to model “degrowth” using classical economic models.</w:t>
      </w:r>
    </w:p>
    <w:p w14:paraId="5F23FDAD" w14:textId="77777777" w:rsidR="00D152DE" w:rsidRPr="00D81C28" w:rsidRDefault="00D152DE" w:rsidP="00D152DE">
      <w:pPr>
        <w:pStyle w:val="BodyText"/>
      </w:pPr>
      <w:r w:rsidRPr="00D81C28">
        <w:t xml:space="preserve">The main ontology derived in section is denoted the </w:t>
      </w:r>
      <w:r w:rsidR="004C3AAF" w:rsidRPr="00D81C28">
        <w:rPr>
          <w:b/>
          <w:i/>
        </w:rPr>
        <w:t>tsc</w:t>
      </w:r>
      <w:r w:rsidRPr="00D81C28">
        <w:rPr>
          <w:b/>
        </w:rPr>
        <w:t xml:space="preserve"> </w:t>
      </w:r>
      <w:r w:rsidRPr="00D81C28">
        <w:t xml:space="preserve">ontology for both its filename, </w:t>
      </w:r>
      <w:r w:rsidR="004C3AAF" w:rsidRPr="00D81C28">
        <w:rPr>
          <w:rStyle w:val="CodeChar"/>
        </w:rPr>
        <w:t>tsc</w:t>
      </w:r>
      <w:r w:rsidRPr="00D81C28">
        <w:rPr>
          <w:rStyle w:val="CodeChar"/>
        </w:rPr>
        <w:t>.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tsc</w:t>
      </w:r>
      <w:r w:rsidRPr="00D81C28">
        <w:t xml:space="preserve"> and the corresponding filename </w:t>
      </w:r>
      <w:r w:rsidRPr="00D81C28">
        <w:rPr>
          <w:rStyle w:val="CodeChar"/>
        </w:rPr>
        <w:t>mirror-</w:t>
      </w:r>
      <w:r w:rsidR="004C3AAF" w:rsidRPr="00D81C28">
        <w:rPr>
          <w:rStyle w:val="CodeChar"/>
        </w:rPr>
        <w:t>tsc</w:t>
      </w:r>
      <w:r w:rsidRPr="00D81C28">
        <w:rPr>
          <w:rStyle w:val="CodeChar"/>
        </w:rPr>
        <w:t>.owl</w:t>
      </w:r>
      <w:r w:rsidRPr="00D81C28">
        <w:t>.</w:t>
      </w:r>
    </w:p>
    <w:p w14:paraId="02C7C98A" w14:textId="77777777" w:rsidR="00FC7734" w:rsidRPr="00D81C28" w:rsidRDefault="00FC7734" w:rsidP="00FC7734">
      <w:pPr>
        <w:pStyle w:val="Heading3"/>
      </w:pPr>
      <w:r w:rsidRPr="00D81C28">
        <w:t>Purpose and relationship with other ontologies</w:t>
      </w:r>
    </w:p>
    <w:p w14:paraId="458B77FE" w14:textId="77777777" w:rsidR="001F1607" w:rsidRPr="00D81C28" w:rsidRDefault="001F1607" w:rsidP="004C3AAF">
      <w:r w:rsidRPr="00D81C28">
        <w:t>This is a TBox ontology with no instance data available.</w:t>
      </w:r>
    </w:p>
    <w:p w14:paraId="12872258" w14:textId="3819A995" w:rsidR="004C3AAF" w:rsidRPr="00D81C28" w:rsidRDefault="004C3AAF" w:rsidP="004C3AAF">
      <w:r w:rsidRPr="00D81C28">
        <w:t xml:space="preserve">This ontology, </w:t>
      </w:r>
      <w:r w:rsidRPr="00D81C28">
        <w:rPr>
          <w:b/>
          <w:i/>
        </w:rPr>
        <w:t>tsc</w:t>
      </w:r>
      <w:r w:rsidRPr="00D81C28">
        <w:t xml:space="preserve"> is mirrored into the ontology </w:t>
      </w:r>
      <w:r w:rsidRPr="00D81C28">
        <w:rPr>
          <w:b/>
          <w:i/>
        </w:rPr>
        <w:t>mirror-tsc</w:t>
      </w:r>
      <w:r w:rsidRPr="00D81C28">
        <w:t xml:space="preserve">, using the mirroring framework ontology </w:t>
      </w:r>
      <w:r w:rsidRPr="00D81C28">
        <w:rPr>
          <w:b/>
          <w:i/>
        </w:rPr>
        <w:t>mirror</w:t>
      </w:r>
      <w:r w:rsidRPr="00D81C28">
        <w:t xml:space="preserve">, and these are included directly into the final </w:t>
      </w:r>
      <w:r w:rsidR="000508FF">
        <w:t>GLAMURS</w:t>
      </w:r>
      <w:r w:rsidRPr="00D81C28">
        <w:t xml:space="preserve"> ontology </w:t>
      </w:r>
      <w:r w:rsidRPr="00D81C28">
        <w:rPr>
          <w:b/>
          <w:i/>
        </w:rPr>
        <w:t>glamurs</w:t>
      </w:r>
      <w:r w:rsidRPr="00D81C28">
        <w:t>.</w:t>
      </w:r>
    </w:p>
    <w:p w14:paraId="653D56FE" w14:textId="77777777" w:rsidR="004C3AAF" w:rsidRPr="00D81C28" w:rsidRDefault="004C3AAF" w:rsidP="004C3AAF">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7D3F43FB" w14:textId="77777777" w:rsidR="001F1607" w:rsidRPr="00D81C28" w:rsidRDefault="001F1607" w:rsidP="001F1607">
      <w:pPr>
        <w:pStyle w:val="Heading3"/>
      </w:pPr>
      <w:r w:rsidRPr="00D81C28">
        <w:t>Data used by the ontology</w:t>
      </w:r>
    </w:p>
    <w:p w14:paraId="7F200218" w14:textId="77777777" w:rsidR="001F1607" w:rsidRPr="00D81C28" w:rsidRDefault="001F1607" w:rsidP="001F1607">
      <w:r w:rsidRPr="00D81C28">
        <w:t>Presentation slides provided by the relevant researchers.</w:t>
      </w:r>
    </w:p>
    <w:p w14:paraId="09FD5420" w14:textId="77777777" w:rsidR="001F1607" w:rsidRPr="00D81C28" w:rsidRDefault="001F1607" w:rsidP="001F1607">
      <w:pPr>
        <w:pStyle w:val="Heading3"/>
      </w:pPr>
      <w:r w:rsidRPr="00D81C28">
        <w:t>Method of construction</w:t>
      </w:r>
    </w:p>
    <w:p w14:paraId="5690F769" w14:textId="77777777" w:rsidR="001F1607" w:rsidRPr="00D81C28" w:rsidRDefault="001F1607" w:rsidP="001F1607">
      <w:pPr>
        <w:pStyle w:val="BodyText"/>
      </w:pPr>
      <w:r w:rsidRPr="00D81C28">
        <w:t>Direct interpretation of the provided slides.</w:t>
      </w:r>
    </w:p>
    <w:p w14:paraId="1270624C" w14:textId="77777777" w:rsidR="001F1607" w:rsidRPr="00D81C28" w:rsidRDefault="001F1607" w:rsidP="001F1607">
      <w:pPr>
        <w:pStyle w:val="Heading3"/>
      </w:pPr>
      <w:r w:rsidRPr="00D81C28">
        <w:t>Results</w:t>
      </w:r>
    </w:p>
    <w:p w14:paraId="7C77A757" w14:textId="76F522F5" w:rsidR="001F1607" w:rsidRPr="00D81C28" w:rsidRDefault="001F1607" w:rsidP="001F1607">
      <w:pPr>
        <w:pStyle w:val="BodyText"/>
      </w:pPr>
      <w:r w:rsidRPr="00D81C28">
        <w:t>The listing for these two ontologies may be found on GitHub</w:t>
      </w:r>
      <w:r w:rsidR="000508FF">
        <w:t xml:space="preserve"> at</w:t>
      </w:r>
      <w:r w:rsidRPr="00D81C28">
        <w:t xml:space="preserve"> </w:t>
      </w:r>
      <w:hyperlink r:id="rId71" w:history="1">
        <w:r w:rsidR="000508FF">
          <w:rPr>
            <w:rStyle w:val="Hyperlink"/>
          </w:rPr>
          <w:t>https://github.com/DougSalt/GLAMURS/tree/master/ontologies/bottom-up%20ontologies/models/macro-economic%20models</w:t>
        </w:r>
      </w:hyperlink>
      <w:r w:rsidRPr="00D81C28">
        <w:t>.</w:t>
      </w:r>
    </w:p>
    <w:p w14:paraId="155BBB7B" w14:textId="2E5E9F4C" w:rsidR="001B6360" w:rsidRDefault="001B6360" w:rsidP="001F1607">
      <w:pPr>
        <w:pStyle w:val="BodyText"/>
      </w:pPr>
      <w:r w:rsidRPr="00D81C28">
        <w:t xml:space="preserve">The class diagram for the </w:t>
      </w:r>
      <w:r w:rsidRPr="00D81C28">
        <w:rPr>
          <w:b/>
          <w:i/>
        </w:rPr>
        <w:t>tsc</w:t>
      </w:r>
      <w:r w:rsidRPr="00D81C28">
        <w:rPr>
          <w:b/>
        </w:rPr>
        <w:t xml:space="preserve"> </w:t>
      </w:r>
      <w:r w:rsidRPr="00D81C28">
        <w:t xml:space="preserve">ontology is shown in </w:t>
      </w:r>
      <w:r w:rsidRPr="00D81C28">
        <w:fldChar w:fldCharType="begin"/>
      </w:r>
      <w:r w:rsidRPr="00D81C28">
        <w:instrText xml:space="preserve"> REF _Ref470021137 \h </w:instrText>
      </w:r>
      <w:r w:rsidRPr="00D81C28">
        <w:fldChar w:fldCharType="separate"/>
      </w:r>
      <w:r w:rsidR="000F2DB1" w:rsidRPr="00D81C28">
        <w:t>Figure 37</w:t>
      </w:r>
      <w:r w:rsidRPr="00D81C28">
        <w:fldChar w:fldCharType="end"/>
      </w:r>
      <w:r w:rsidR="0010529E">
        <w:t>.</w:t>
      </w:r>
    </w:p>
    <w:p w14:paraId="7F11FC66" w14:textId="77777777" w:rsidR="0010529E" w:rsidRPr="00D81C28" w:rsidRDefault="0010529E" w:rsidP="0010529E">
      <w:pPr>
        <w:pStyle w:val="Heading3"/>
      </w:pPr>
      <w:r w:rsidRPr="00D81C28">
        <w:t>Discussion points</w:t>
      </w:r>
    </w:p>
    <w:p w14:paraId="700CD46E" w14:textId="77777777" w:rsidR="0010529E" w:rsidRPr="00D81C28" w:rsidRDefault="0010529E" w:rsidP="0010529E">
      <w:r w:rsidRPr="00D81C28">
        <w:t>This ontology is a complete TBox ontology based on the supplied documentation.</w:t>
      </w:r>
    </w:p>
    <w:p w14:paraId="373E7812" w14:textId="77777777" w:rsidR="0010529E" w:rsidRPr="00D81C28" w:rsidRDefault="0010529E" w:rsidP="0010529E">
      <w:pPr>
        <w:pStyle w:val="BodyText"/>
      </w:pPr>
      <w:r w:rsidRPr="00D81C28">
        <w:t>The ontology never received any feedback from the original researchers who specified the model. We believe this would have greatly enhanced the model given such feedback. Unfortunately no response was received to the requests for feedback.</w:t>
      </w:r>
    </w:p>
    <w:p w14:paraId="1D8FBD51" w14:textId="77777777" w:rsidR="0010529E" w:rsidRPr="00D81C28" w:rsidRDefault="0010529E" w:rsidP="001F1607">
      <w:pPr>
        <w:pStyle w:val="BodyText"/>
      </w:pPr>
    </w:p>
    <w:p w14:paraId="7B340F5C" w14:textId="77777777" w:rsidR="001B6360" w:rsidRPr="00D81C28" w:rsidRDefault="001B6360" w:rsidP="001B6360">
      <w:pPr>
        <w:pStyle w:val="BodyText"/>
        <w:keepNext/>
      </w:pPr>
      <w:r w:rsidRPr="00D81C28">
        <w:rPr>
          <w:noProof/>
          <w:lang w:eastAsia="en-GB"/>
        </w:rPr>
        <w:drawing>
          <wp:inline distT="0" distB="0" distL="0" distR="0" wp14:anchorId="3A7A7E8F" wp14:editId="085604A7">
            <wp:extent cx="5760720" cy="4465955"/>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tsc.png"/>
                    <pic:cNvPicPr/>
                  </pic:nvPicPr>
                  <pic:blipFill>
                    <a:blip r:embed="rId72">
                      <a:extLst>
                        <a:ext uri="{28A0092B-C50C-407E-A947-70E740481C1C}">
                          <a14:useLocalDpi xmlns:a14="http://schemas.microsoft.com/office/drawing/2010/main" val="0"/>
                        </a:ext>
                      </a:extLst>
                    </a:blip>
                    <a:stretch>
                      <a:fillRect/>
                    </a:stretch>
                  </pic:blipFill>
                  <pic:spPr>
                    <a:xfrm>
                      <a:off x="0" y="0"/>
                      <a:ext cx="5760720" cy="4465955"/>
                    </a:xfrm>
                    <a:prstGeom prst="rect">
                      <a:avLst/>
                    </a:prstGeom>
                  </pic:spPr>
                </pic:pic>
              </a:graphicData>
            </a:graphic>
          </wp:inline>
        </w:drawing>
      </w:r>
    </w:p>
    <w:p w14:paraId="173E26AC" w14:textId="77777777" w:rsidR="001B6360" w:rsidRPr="00D81C28" w:rsidRDefault="001B6360" w:rsidP="001B6360">
      <w:pPr>
        <w:pStyle w:val="Caption"/>
      </w:pPr>
      <w:bookmarkStart w:id="134" w:name="_Ref470021137"/>
      <w:r w:rsidRPr="00D81C28">
        <w:t xml:space="preserve">Figure </w:t>
      </w:r>
      <w:r w:rsidRPr="00D81C28">
        <w:fldChar w:fldCharType="begin"/>
      </w:r>
      <w:r w:rsidRPr="00D81C28">
        <w:instrText xml:space="preserve"> SEQ Figure \* ARABIC </w:instrText>
      </w:r>
      <w:r w:rsidRPr="00D81C28">
        <w:fldChar w:fldCharType="separate"/>
      </w:r>
      <w:r w:rsidR="000F2DB1" w:rsidRPr="00D81C28">
        <w:t>37</w:t>
      </w:r>
      <w:r w:rsidRPr="00D81C28">
        <w:fldChar w:fldCharType="end"/>
      </w:r>
      <w:bookmarkEnd w:id="134"/>
      <w:r w:rsidRPr="00D81C28">
        <w:t xml:space="preserve"> Class diagram for the </w:t>
      </w:r>
      <w:r w:rsidRPr="00D81C28">
        <w:rPr>
          <w:i/>
        </w:rPr>
        <w:t>tsc</w:t>
      </w:r>
      <w:r w:rsidRPr="00D81C28">
        <w:t xml:space="preserve"> ontology</w:t>
      </w:r>
    </w:p>
    <w:p w14:paraId="790A4E9C" w14:textId="1D61205D" w:rsidR="00012EED" w:rsidRPr="00D81C28" w:rsidRDefault="00012EED" w:rsidP="00012EED">
      <w:pPr>
        <w:pStyle w:val="Heading2"/>
      </w:pPr>
      <w:bookmarkStart w:id="135" w:name="_Ref469904375"/>
      <w:bookmarkStart w:id="136" w:name="_Ref469928964"/>
      <w:bookmarkStart w:id="137" w:name="_Ref469928982"/>
      <w:bookmarkStart w:id="138" w:name="_Toc470076453"/>
      <w:r w:rsidRPr="00D81C28">
        <w:t xml:space="preserve">Ontologies from the GLAMURS </w:t>
      </w:r>
      <w:r w:rsidR="00AA7086">
        <w:t>footprinting</w:t>
      </w:r>
      <w:r w:rsidRPr="00D81C28">
        <w:t xml:space="preserve"> data</w:t>
      </w:r>
      <w:bookmarkEnd w:id="135"/>
      <w:bookmarkEnd w:id="136"/>
      <w:bookmarkEnd w:id="137"/>
      <w:bookmarkEnd w:id="138"/>
    </w:p>
    <w:p w14:paraId="1B76B048" w14:textId="77777777" w:rsidR="00FC7734" w:rsidRPr="00D81C28" w:rsidRDefault="00FC7734" w:rsidP="00FC7734">
      <w:pPr>
        <w:pStyle w:val="Heading3"/>
      </w:pPr>
      <w:r w:rsidRPr="00D81C28">
        <w:t>Introduction</w:t>
      </w:r>
    </w:p>
    <w:p w14:paraId="33558C81" w14:textId="77777777" w:rsidR="00A33597" w:rsidRPr="00D81C28" w:rsidRDefault="00A33597" w:rsidP="00A33597">
      <w:r w:rsidRPr="00D81C28">
        <w:t xml:space="preserve">In this section ontologies were developed using data from NTNU. This data </w:t>
      </w:r>
      <w:r w:rsidR="0012060E" w:rsidRPr="00D81C28">
        <w:t xml:space="preserve">represents environmental and consumption statistics obtained from existing </w:t>
      </w:r>
      <w:r w:rsidR="00FA7160" w:rsidRPr="00D81C28">
        <w:t>environmental</w:t>
      </w:r>
      <w:r w:rsidR="0012060E" w:rsidRPr="00D81C28">
        <w:t xml:space="preserve"> meta-databases.</w:t>
      </w:r>
    </w:p>
    <w:p w14:paraId="73FBFC3D" w14:textId="77777777" w:rsidR="00D152DE" w:rsidRPr="00D81C28" w:rsidRDefault="00D152DE" w:rsidP="00D152DE">
      <w:pPr>
        <w:pStyle w:val="BodyText"/>
      </w:pPr>
      <w:r w:rsidRPr="00D81C28">
        <w:t xml:space="preserve">The main ontology derived in section is denoted the </w:t>
      </w:r>
      <w:r w:rsidR="004C3AAF" w:rsidRPr="00D81C28">
        <w:rPr>
          <w:b/>
          <w:i/>
        </w:rPr>
        <w:t>ntnu</w:t>
      </w:r>
      <w:r w:rsidRPr="00D81C28">
        <w:rPr>
          <w:b/>
        </w:rPr>
        <w:t xml:space="preserve"> </w:t>
      </w:r>
      <w:r w:rsidRPr="00D81C28">
        <w:t xml:space="preserve">ontology for both its filename, </w:t>
      </w:r>
      <w:r w:rsidR="004C3AAF" w:rsidRPr="00D81C28">
        <w:rPr>
          <w:rStyle w:val="CodeChar"/>
        </w:rPr>
        <w:t>ntnu</w:t>
      </w:r>
      <w:r w:rsidRPr="00D81C28">
        <w:rPr>
          <w:rStyle w:val="CodeChar"/>
        </w:rPr>
        <w:t>.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ntnu</w:t>
      </w:r>
      <w:r w:rsidRPr="00D81C28">
        <w:t xml:space="preserve"> and the corresponding filename </w:t>
      </w:r>
      <w:r w:rsidRPr="00D81C28">
        <w:rPr>
          <w:rStyle w:val="CodeChar"/>
        </w:rPr>
        <w:t>mirror-</w:t>
      </w:r>
      <w:r w:rsidR="004C3AAF" w:rsidRPr="00D81C28">
        <w:rPr>
          <w:rStyle w:val="CodeChar"/>
        </w:rPr>
        <w:t>ntnu</w:t>
      </w:r>
      <w:r w:rsidRPr="00D81C28">
        <w:rPr>
          <w:rStyle w:val="CodeChar"/>
        </w:rPr>
        <w:t>.owl</w:t>
      </w:r>
      <w:r w:rsidRPr="00D81C28">
        <w:t>.</w:t>
      </w:r>
    </w:p>
    <w:p w14:paraId="57D60361" w14:textId="77777777" w:rsidR="00FC7734" w:rsidRPr="00D81C28" w:rsidRDefault="00FC7734" w:rsidP="00FC7734">
      <w:pPr>
        <w:pStyle w:val="Heading3"/>
      </w:pPr>
      <w:r w:rsidRPr="00D81C28">
        <w:t>Purpose and relationship with other ontologies</w:t>
      </w:r>
    </w:p>
    <w:p w14:paraId="484C79DA" w14:textId="0E22EFA7" w:rsidR="00A33597" w:rsidRPr="00D81C28" w:rsidRDefault="00A33597" w:rsidP="004C3AAF">
      <w:r w:rsidRPr="00D81C28">
        <w:t xml:space="preserve">The TBox ontology was produced initially, the </w:t>
      </w:r>
      <w:r w:rsidRPr="00D81C28">
        <w:rPr>
          <w:b/>
          <w:i/>
        </w:rPr>
        <w:t>ntnu</w:t>
      </w:r>
      <w:r w:rsidRPr="00D81C28">
        <w:t xml:space="preserve"> ontology and then this was used to incorporate national </w:t>
      </w:r>
      <w:r w:rsidR="00AA7086">
        <w:t>footprinting</w:t>
      </w:r>
      <w:r w:rsidRPr="00D81C28">
        <w:t xml:space="preserve"> data, producing the new ontology </w:t>
      </w:r>
      <w:r w:rsidRPr="00D81C28">
        <w:rPr>
          <w:b/>
          <w:i/>
        </w:rPr>
        <w:t>ntnu-abox</w:t>
      </w:r>
      <w:r w:rsidRPr="00D81C28">
        <w:t>,</w:t>
      </w:r>
    </w:p>
    <w:p w14:paraId="38EB8354" w14:textId="21B77BD3" w:rsidR="004C3AAF" w:rsidRPr="00D81C28" w:rsidRDefault="004C3AAF" w:rsidP="004C3AAF">
      <w:r w:rsidRPr="00D81C28">
        <w:t xml:space="preserve">This ontology, </w:t>
      </w:r>
      <w:r w:rsidRPr="00D81C28">
        <w:rPr>
          <w:b/>
          <w:i/>
        </w:rPr>
        <w:t>ntnu</w:t>
      </w:r>
      <w:r w:rsidR="00A33597" w:rsidRPr="00D81C28">
        <w:rPr>
          <w:b/>
          <w:i/>
        </w:rPr>
        <w:t>-abox</w:t>
      </w:r>
      <w:r w:rsidR="00A33597" w:rsidRPr="00D81C28">
        <w:t xml:space="preserve"> wa</w:t>
      </w:r>
      <w:r w:rsidRPr="00D81C28">
        <w:t xml:space="preserve">s mirrored into the ontology </w:t>
      </w:r>
      <w:r w:rsidR="00A33597" w:rsidRPr="00D81C28">
        <w:rPr>
          <w:b/>
          <w:i/>
        </w:rPr>
        <w:t>mirror</w:t>
      </w:r>
      <w:r w:rsidRPr="00D81C28">
        <w:rPr>
          <w:b/>
          <w:i/>
        </w:rPr>
        <w:t>-</w:t>
      </w:r>
      <w:r w:rsidR="00A33597" w:rsidRPr="00D81C28">
        <w:rPr>
          <w:b/>
          <w:i/>
        </w:rPr>
        <w:t>ntnu</w:t>
      </w:r>
      <w:r w:rsidRPr="00D81C28">
        <w:t xml:space="preserve">, using the mirroring framework ontology </w:t>
      </w:r>
      <w:r w:rsidRPr="00D81C28">
        <w:rPr>
          <w:b/>
          <w:i/>
        </w:rPr>
        <w:t>mirror</w:t>
      </w:r>
      <w:r w:rsidRPr="00D81C28">
        <w:t xml:space="preserve">, and these are included directly into the final </w:t>
      </w:r>
      <w:r w:rsidR="000508FF">
        <w:t>GLAMURS</w:t>
      </w:r>
      <w:r w:rsidRPr="00D81C28">
        <w:t xml:space="preserve"> ontology </w:t>
      </w:r>
      <w:r w:rsidRPr="00D81C28">
        <w:rPr>
          <w:b/>
          <w:i/>
        </w:rPr>
        <w:t>glamurs</w:t>
      </w:r>
      <w:r w:rsidRPr="00D81C28">
        <w:t>.</w:t>
      </w:r>
    </w:p>
    <w:p w14:paraId="3E19ECE8" w14:textId="77777777" w:rsidR="00FC7734" w:rsidRPr="00D81C28" w:rsidRDefault="004C3AAF" w:rsidP="00FC7734">
      <w:r w:rsidRPr="00D81C28">
        <w:t xml:space="preserve">This is illustrate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03A24D63" w14:textId="77777777" w:rsidR="00FC7734" w:rsidRPr="00D81C28" w:rsidRDefault="00FC7734" w:rsidP="00FC7734">
      <w:pPr>
        <w:pStyle w:val="Heading3"/>
      </w:pPr>
      <w:r w:rsidRPr="00D81C28">
        <w:t>Data used by the ontology</w:t>
      </w:r>
    </w:p>
    <w:p w14:paraId="047F7EEC" w14:textId="77777777" w:rsidR="00FC7734" w:rsidRPr="00D81C28" w:rsidRDefault="00533BD9" w:rsidP="00FC7734">
      <w:r w:rsidRPr="00D81C28">
        <w:t>Summary s</w:t>
      </w:r>
      <w:r w:rsidR="00A33597" w:rsidRPr="00D81C28">
        <w:t>preadsheets provided directly by the relevant researches.</w:t>
      </w:r>
    </w:p>
    <w:p w14:paraId="2A34E0CD" w14:textId="3FB22265" w:rsidR="0012060E" w:rsidRPr="00D81C28" w:rsidRDefault="0012060E" w:rsidP="00FC7734">
      <w:r w:rsidRPr="00D81C28">
        <w:t xml:space="preserve">This ontology is populated and is formed from a selection from the data from the EXOBIOS2 </w:t>
      </w:r>
      <w:r w:rsidRPr="00D81C28">
        <w:fldChar w:fldCharType="begin"/>
      </w:r>
      <w:r w:rsidR="001833CF">
        <w:instrText xml:space="preserve"> ADDIN ZOTERO_ITEM CSL_CITATION {"citationID":"1l6jfg53g4","properties":{"formattedCitation":"(Ivanova et al. 2016)","plainCitation":"(Ivanova et al. 2016)"},"citationItems":[{"id":143,"uris":["http://zotero.org/users/3373081/items/AT2HSEZM"],"uri":["http://zotero.org/users/3373081/items/AT2HSEZM"],"itemData":{"id":143,"type":"article-journal","title":"Environmental Impact Assessment of Household Consumption: Environmental Impact Assessment of Household Consumption","container-title":"Journal of Industrial Ecology","page":"526-536","volume":"20","issue":"3","source":"CrossRef","DOI":"10.1111/jiec.12371","ISSN":"10881980","shortTitle":"Environmental Impact Assessment of Household Consumption","language":"en","author":[{"family":"Ivanova","given":"Diana"},{"family":"Stadler","given":"Konstantin"},{"family":"Steen-Olsen","given":"Kjartan"},{"family":"Wood","given":"Richard"},{"family":"Vita","given":"Gibran"},{"family":"Tukker","given":"Arnold"},{"family":"Hertwich","given":"Edgar G."}],"issued":{"date-parts":[["2016",6]]}}}],"schema":"https://github.com/citation-style-language/schema/raw/master/csl-citation.json"} </w:instrText>
      </w:r>
      <w:r w:rsidRPr="00D81C28">
        <w:fldChar w:fldCharType="separate"/>
      </w:r>
      <w:r w:rsidR="001833CF" w:rsidRPr="001833CF">
        <w:rPr>
          <w:rFonts w:cs="Arial"/>
        </w:rPr>
        <w:t>(Ivanova et al. 2016)</w:t>
      </w:r>
      <w:r w:rsidRPr="00D81C28">
        <w:fldChar w:fldCharType="end"/>
      </w:r>
      <w:r w:rsidRPr="00D81C28">
        <w:t xml:space="preserve"> </w:t>
      </w:r>
      <w:r w:rsidRPr="00D81C28">
        <w:fldChar w:fldCharType="begin"/>
      </w:r>
      <w:r w:rsidR="001833CF">
        <w:instrText xml:space="preserve"> ADDIN ZOTERO_ITEM CSL_CITATION {"citationID":"2jffmbohc4","properties":{"formattedCitation":"(Wood et al. 2014)","plainCitation":"(Wood et al. 2014)"},"citationItems":[{"id":141,"uris":["http://zotero.org/users/3373081/items/JMTFHKK4"],"uri":["http://zotero.org/users/3373081/items/JMTFHKK4"],"itemData":{"id":141,"type":"article-journal","title":"Global Sustainability Accounting—Developing EXIOBASE for Multi-Regional Footprint Analysis","container-title":"Sustainability","page":"138-163","volume":"7","issue":"1","source":"CrossRef","abstract":"Measuring progress towards sustainable development requires appropriate frameworks and databases. The System of Environmental-Economic Accounts (SEEA) is undergoing continuous refinement with these objectives in mind. In SEEA, there is a need for databases to encompass the global dimension of societal metabolism. In this paper, we focus on the latest effort to construct a global multi-regional input−output database (EXIOBASE) with a focus on environmentally relevant activities. The database and its broader analytical framework allows for the as yet most detailed insight into the production-related impacts and “footprints” of our consumption. We explore the methods used to arrive at the database, and some key relationships extracted from the database.","DOI":"10.3390/su7010138","ISSN":"2071-1050","language":"en","author":[{"family":"Wood","given":"Richard"},{"family":"Stadler","given":"Konstantin"},{"family":"Bulavskaya","given":"Tatyana"},{"family":"Lutter","given":"Stephan"},{"family":"Giljum","given":"Stefan"},{"family":"Koning","given":"Arjan","non-dropping-particle":"de"},{"family":"Kuenen","given":"Jeroen"},{"family":"Schütz","given":"Helmut"},{"family":"Acosta-Fernández","given":"José"},{"family":"Usubiaga","given":"Arkaitz"},{"family":"Simas","given":"Moana"},{"family":"Ivanova","given":"Olga"},{"family":"Weinzettel","given":"Jan"},{"family":"Schmidt","given":"Jannick"},{"family":"Merciai","given":"Stefano"},{"family":"Tukker","given":"Arnold"}],"issued":{"date-parts":[["2014",12,26]]}}}],"schema":"https://github.com/citation-style-language/schema/raw/master/csl-citation.json"} </w:instrText>
      </w:r>
      <w:r w:rsidRPr="00D81C28">
        <w:fldChar w:fldCharType="separate"/>
      </w:r>
      <w:r w:rsidR="001833CF" w:rsidRPr="001833CF">
        <w:rPr>
          <w:rFonts w:cs="Arial"/>
        </w:rPr>
        <w:t>(Wood et al. 2014)</w:t>
      </w:r>
      <w:r w:rsidRPr="00D81C28">
        <w:fldChar w:fldCharType="end"/>
      </w:r>
      <w:r w:rsidRPr="00D81C28">
        <w:t xml:space="preserve"> relevant to European countries and in particular that data from the 7 regions involved in the GLAMURS project.</w:t>
      </w:r>
    </w:p>
    <w:p w14:paraId="49A0F3BC" w14:textId="77777777" w:rsidR="00FC7734" w:rsidRPr="00D81C28" w:rsidRDefault="00FC7734" w:rsidP="00FC7734">
      <w:pPr>
        <w:pStyle w:val="Heading3"/>
      </w:pPr>
      <w:r w:rsidRPr="00D81C28">
        <w:t>Method of construction</w:t>
      </w:r>
    </w:p>
    <w:p w14:paraId="3EB35647" w14:textId="77777777" w:rsidR="00A33597" w:rsidRPr="00D81C28" w:rsidRDefault="00A33597" w:rsidP="00A33597">
      <w:r w:rsidRPr="00D81C28">
        <w:t>Creation of the TBox ontology from the headings of the spreadsheets.</w:t>
      </w:r>
    </w:p>
    <w:p w14:paraId="0101B99D" w14:textId="77777777" w:rsidR="00A33597" w:rsidRPr="00D81C28" w:rsidRDefault="00A33597" w:rsidP="00A33597">
      <w:r w:rsidRPr="00D81C28">
        <w:t>Creation of the ABox ontology simultaneously using the TBox ontology to create a knowledge base containing the TBox and ABox values from the cells of the supplied spread sheets.</w:t>
      </w:r>
    </w:p>
    <w:p w14:paraId="3A3A6B04" w14:textId="77777777" w:rsidR="00FC7734" w:rsidRPr="00D81C28" w:rsidRDefault="00FC7734" w:rsidP="00FC7734">
      <w:pPr>
        <w:pStyle w:val="Heading3"/>
      </w:pPr>
      <w:r w:rsidRPr="00D81C28">
        <w:t>Results</w:t>
      </w:r>
    </w:p>
    <w:p w14:paraId="6E284E05" w14:textId="2539FDA5" w:rsidR="00FC7734" w:rsidRPr="00D81C28" w:rsidRDefault="00A33597" w:rsidP="00FC7734">
      <w:pPr>
        <w:pStyle w:val="BodyText"/>
      </w:pPr>
      <w:r w:rsidRPr="00D81C28">
        <w:t>The three ontologies described in this section may be found on GitHub</w:t>
      </w:r>
      <w:r w:rsidR="000508FF">
        <w:t xml:space="preserve"> at</w:t>
      </w:r>
      <w:r w:rsidRPr="00D81C28">
        <w:t xml:space="preserve"> </w:t>
      </w:r>
      <w:hyperlink r:id="rId73" w:history="1">
        <w:r w:rsidR="000508FF">
          <w:rPr>
            <w:rStyle w:val="Hyperlink"/>
          </w:rPr>
          <w:t>https://github.com/DougSalt/GLAMURS/tree/master/ontologies/bottom-up%20ontologies/environmental%20footprinting</w:t>
        </w:r>
      </w:hyperlink>
      <w:r w:rsidRPr="00D81C28">
        <w:t>.</w:t>
      </w:r>
    </w:p>
    <w:p w14:paraId="1B460BC2" w14:textId="77777777" w:rsidR="001B6360" w:rsidRPr="00D81C28" w:rsidRDefault="001B6360" w:rsidP="00FC7734">
      <w:pPr>
        <w:pStyle w:val="BodyText"/>
      </w:pPr>
      <w:r w:rsidRPr="00D81C28">
        <w:t xml:space="preserve">Key classes are shown from the </w:t>
      </w:r>
      <w:r w:rsidRPr="00D81C28">
        <w:rPr>
          <w:b/>
          <w:i/>
        </w:rPr>
        <w:t>ntnu</w:t>
      </w:r>
      <w:r w:rsidRPr="00D81C28">
        <w:rPr>
          <w:b/>
        </w:rPr>
        <w:t xml:space="preserve"> </w:t>
      </w:r>
      <w:r w:rsidRPr="00D81C28">
        <w:t xml:space="preserve">ontology in </w:t>
      </w:r>
      <w:r w:rsidRPr="00D81C28">
        <w:fldChar w:fldCharType="begin"/>
      </w:r>
      <w:r w:rsidRPr="00D81C28">
        <w:instrText xml:space="preserve"> REF _Ref470021395 \h </w:instrText>
      </w:r>
      <w:r w:rsidRPr="00D81C28">
        <w:fldChar w:fldCharType="separate"/>
      </w:r>
      <w:r w:rsidR="000F2DB1" w:rsidRPr="00D81C28">
        <w:t>Figure 38</w:t>
      </w:r>
      <w:r w:rsidRPr="00D81C28">
        <w:fldChar w:fldCharType="end"/>
      </w:r>
    </w:p>
    <w:p w14:paraId="693DC15B" w14:textId="77777777" w:rsidR="001B6360" w:rsidRPr="00D81C28" w:rsidRDefault="001B6360" w:rsidP="001B6360">
      <w:pPr>
        <w:pStyle w:val="BodyText"/>
        <w:keepNext/>
      </w:pPr>
      <w:r w:rsidRPr="00D81C28">
        <w:rPr>
          <w:noProof/>
          <w:lang w:eastAsia="en-GB"/>
        </w:rPr>
        <w:drawing>
          <wp:inline distT="0" distB="0" distL="0" distR="0" wp14:anchorId="66FD1FD5" wp14:editId="17BB0BD1">
            <wp:extent cx="5760720" cy="3153410"/>
            <wp:effectExtent l="0" t="0" r="0" b="889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ntnu.png"/>
                    <pic:cNvPicPr/>
                  </pic:nvPicPr>
                  <pic:blipFill>
                    <a:blip r:embed="rId74">
                      <a:extLst>
                        <a:ext uri="{28A0092B-C50C-407E-A947-70E740481C1C}">
                          <a14:useLocalDpi xmlns:a14="http://schemas.microsoft.com/office/drawing/2010/main" val="0"/>
                        </a:ext>
                      </a:extLst>
                    </a:blip>
                    <a:stretch>
                      <a:fillRect/>
                    </a:stretch>
                  </pic:blipFill>
                  <pic:spPr>
                    <a:xfrm>
                      <a:off x="0" y="0"/>
                      <a:ext cx="5760720" cy="3153410"/>
                    </a:xfrm>
                    <a:prstGeom prst="rect">
                      <a:avLst/>
                    </a:prstGeom>
                  </pic:spPr>
                </pic:pic>
              </a:graphicData>
            </a:graphic>
          </wp:inline>
        </w:drawing>
      </w:r>
    </w:p>
    <w:p w14:paraId="012F9C86" w14:textId="77777777" w:rsidR="001B6360" w:rsidRPr="00D81C28" w:rsidRDefault="001B6360" w:rsidP="001B6360">
      <w:pPr>
        <w:pStyle w:val="Caption"/>
      </w:pPr>
      <w:bookmarkStart w:id="139" w:name="_Ref470021395"/>
      <w:r w:rsidRPr="00D81C28">
        <w:t xml:space="preserve">Figure </w:t>
      </w:r>
      <w:r w:rsidRPr="00D81C28">
        <w:fldChar w:fldCharType="begin"/>
      </w:r>
      <w:r w:rsidRPr="00D81C28">
        <w:instrText xml:space="preserve"> SEQ Figure \* ARABIC </w:instrText>
      </w:r>
      <w:r w:rsidRPr="00D81C28">
        <w:fldChar w:fldCharType="separate"/>
      </w:r>
      <w:r w:rsidR="000F2DB1" w:rsidRPr="00D81C28">
        <w:t>38</w:t>
      </w:r>
      <w:r w:rsidRPr="00D81C28">
        <w:fldChar w:fldCharType="end"/>
      </w:r>
      <w:bookmarkEnd w:id="139"/>
      <w:r w:rsidRPr="00D81C28">
        <w:t xml:space="preserve"> Key classes from the </w:t>
      </w:r>
      <w:r w:rsidRPr="00D81C28">
        <w:rPr>
          <w:i/>
        </w:rPr>
        <w:t>ntnu</w:t>
      </w:r>
      <w:r w:rsidRPr="00D81C28">
        <w:t xml:space="preserve"> ontology</w:t>
      </w:r>
    </w:p>
    <w:p w14:paraId="1A9479B4" w14:textId="77777777" w:rsidR="00FC7734" w:rsidRPr="00D81C28" w:rsidRDefault="00FC7734" w:rsidP="00FC7734">
      <w:pPr>
        <w:pStyle w:val="Heading3"/>
      </w:pPr>
      <w:r w:rsidRPr="00D81C28">
        <w:t>Discussion points</w:t>
      </w:r>
    </w:p>
    <w:p w14:paraId="4D0DAAA2" w14:textId="77777777" w:rsidR="00FC7734" w:rsidRPr="00D81C28" w:rsidRDefault="00533BD9" w:rsidP="00FC7734">
      <w:pPr>
        <w:pStyle w:val="BodyText"/>
      </w:pPr>
      <w:r w:rsidRPr="00D81C28">
        <w:t xml:space="preserve">This ontology is complete, and is the only ontology that actually is a knowledge base, containing both ABox and TBox. </w:t>
      </w:r>
    </w:p>
    <w:p w14:paraId="2057EFB1" w14:textId="77777777" w:rsidR="00533BD9" w:rsidRPr="00D81C28" w:rsidRDefault="00533BD9" w:rsidP="00FC7734">
      <w:pPr>
        <w:pStyle w:val="BodyText"/>
      </w:pPr>
      <w:r w:rsidRPr="00D81C28">
        <w:t>The ontology is too small. There is a wealth of data that supports the summaries that were provided. It would be of interest to actually specify the original databases as ontologies, although a task of some magnitude.</w:t>
      </w:r>
    </w:p>
    <w:p w14:paraId="68932B92" w14:textId="77777777" w:rsidR="00012EED" w:rsidRPr="00D81C28" w:rsidRDefault="00012EED" w:rsidP="00012EED">
      <w:pPr>
        <w:pStyle w:val="BodyText"/>
      </w:pPr>
    </w:p>
    <w:p w14:paraId="70FB6ACF" w14:textId="5C5C33DB" w:rsidR="00012EED" w:rsidRPr="00D81C28" w:rsidRDefault="00012EED" w:rsidP="00012EED">
      <w:pPr>
        <w:pStyle w:val="Heading2"/>
      </w:pPr>
      <w:bookmarkStart w:id="140" w:name="_Ref469928943"/>
      <w:bookmarkStart w:id="141" w:name="_Toc470076454"/>
      <w:r w:rsidRPr="00D81C28">
        <w:t xml:space="preserve">Ontologies from the GLAMURS regional </w:t>
      </w:r>
      <w:r w:rsidR="00AA7086">
        <w:t>backcasting</w:t>
      </w:r>
      <w:bookmarkEnd w:id="140"/>
      <w:bookmarkEnd w:id="141"/>
    </w:p>
    <w:p w14:paraId="783D812E" w14:textId="77777777" w:rsidR="00FC7734" w:rsidRPr="00D81C28" w:rsidRDefault="00FC7734" w:rsidP="00FC7734">
      <w:pPr>
        <w:pStyle w:val="Heading3"/>
      </w:pPr>
      <w:r w:rsidRPr="00D81C28">
        <w:t>Introduction</w:t>
      </w:r>
    </w:p>
    <w:p w14:paraId="6A91B6D2" w14:textId="004FD3D1" w:rsidR="00A33597" w:rsidRPr="00D81C28" w:rsidRDefault="00A33597" w:rsidP="00A33597">
      <w:r w:rsidRPr="00D81C28">
        <w:t xml:space="preserve">These ontologies were derived from the </w:t>
      </w:r>
      <w:r w:rsidR="00AA7086">
        <w:t>backcasting</w:t>
      </w:r>
      <w:r w:rsidRPr="00D81C28">
        <w:t xml:space="preserve"> workshops undertaken in order to determine the circumstances</w:t>
      </w:r>
      <w:r w:rsidR="00AA7086">
        <w:t xml:space="preserve"> </w:t>
      </w:r>
      <w:r w:rsidRPr="00D81C28">
        <w:t>under which conditions would be conducive to the proliferation of more instances of the examples of the regional case studies.</w:t>
      </w:r>
    </w:p>
    <w:p w14:paraId="731F92E4" w14:textId="77777777" w:rsidR="00A33597" w:rsidRPr="00D81C28" w:rsidRDefault="00A33597" w:rsidP="00A33597">
      <w:r w:rsidRPr="00D81C28">
        <w:t xml:space="preserve">Only the Dutch case-study was </w:t>
      </w:r>
      <w:r w:rsidR="00FA7160" w:rsidRPr="00D81C28">
        <w:t>analysed</w:t>
      </w:r>
      <w:r w:rsidRPr="00D81C28">
        <w:t xml:space="preserve"> in this case due to the constraints of time.</w:t>
      </w:r>
    </w:p>
    <w:p w14:paraId="1D5337A8" w14:textId="77777777" w:rsidR="00D152DE" w:rsidRPr="00D81C28" w:rsidRDefault="00D152DE" w:rsidP="00D152DE">
      <w:pPr>
        <w:pStyle w:val="BodyText"/>
      </w:pPr>
      <w:r w:rsidRPr="00D81C28">
        <w:t xml:space="preserve">The main ontology derived in section is denoted the </w:t>
      </w:r>
      <w:r w:rsidR="004C3AAF" w:rsidRPr="00D81C28">
        <w:rPr>
          <w:b/>
          <w:i/>
        </w:rPr>
        <w:t>backcasting</w:t>
      </w:r>
      <w:r w:rsidRPr="00D81C28">
        <w:rPr>
          <w:b/>
        </w:rPr>
        <w:t xml:space="preserve"> </w:t>
      </w:r>
      <w:r w:rsidRPr="00D81C28">
        <w:t xml:space="preserve">ontology for both its filename, </w:t>
      </w:r>
      <w:r w:rsidR="004C3AAF" w:rsidRPr="00D81C28">
        <w:rPr>
          <w:rStyle w:val="CodeChar"/>
        </w:rPr>
        <w:t>backcasting</w:t>
      </w:r>
      <w:r w:rsidRPr="00D81C28">
        <w:rPr>
          <w:rStyle w:val="CodeChar"/>
        </w:rPr>
        <w:t>.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w:t>
      </w:r>
      <w:r w:rsidR="004C3AAF" w:rsidRPr="00D81C28">
        <w:rPr>
          <w:b/>
          <w:i/>
        </w:rPr>
        <w:t>backcasting</w:t>
      </w:r>
      <w:r w:rsidRPr="00D81C28">
        <w:t xml:space="preserve"> and the corresponding filename </w:t>
      </w:r>
      <w:r w:rsidRPr="00D81C28">
        <w:rPr>
          <w:rStyle w:val="CodeChar"/>
        </w:rPr>
        <w:t>mirror-</w:t>
      </w:r>
      <w:r w:rsidR="004C3AAF" w:rsidRPr="00D81C28">
        <w:rPr>
          <w:rStyle w:val="CodeChar"/>
        </w:rPr>
        <w:t>backcasting</w:t>
      </w:r>
      <w:r w:rsidRPr="00D81C28">
        <w:rPr>
          <w:rStyle w:val="CodeChar"/>
        </w:rPr>
        <w:t>.owl</w:t>
      </w:r>
      <w:r w:rsidRPr="00D81C28">
        <w:t>.</w:t>
      </w:r>
    </w:p>
    <w:p w14:paraId="48375ED3" w14:textId="77777777" w:rsidR="00475177" w:rsidRPr="00D81C28" w:rsidRDefault="00B55294" w:rsidP="00475177">
      <w:pPr>
        <w:pStyle w:val="BodyText"/>
        <w:keepNext/>
      </w:pPr>
      <w:r w:rsidRPr="00D81C28">
        <w:rPr>
          <w:noProof/>
          <w:lang w:eastAsia="en-GB"/>
        </w:rPr>
        <w:drawing>
          <wp:inline distT="0" distB="0" distL="0" distR="0" wp14:anchorId="7DC117CE" wp14:editId="73BB3397">
            <wp:extent cx="5429250" cy="4033037"/>
            <wp:effectExtent l="0" t="0" r="0"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backcasting.png"/>
                    <pic:cNvPicPr/>
                  </pic:nvPicPr>
                  <pic:blipFill>
                    <a:blip r:embed="rId75">
                      <a:extLst>
                        <a:ext uri="{28A0092B-C50C-407E-A947-70E740481C1C}">
                          <a14:useLocalDpi xmlns:a14="http://schemas.microsoft.com/office/drawing/2010/main" val="0"/>
                        </a:ext>
                      </a:extLst>
                    </a:blip>
                    <a:stretch>
                      <a:fillRect/>
                    </a:stretch>
                  </pic:blipFill>
                  <pic:spPr>
                    <a:xfrm>
                      <a:off x="0" y="0"/>
                      <a:ext cx="5432474" cy="4035432"/>
                    </a:xfrm>
                    <a:prstGeom prst="rect">
                      <a:avLst/>
                    </a:prstGeom>
                  </pic:spPr>
                </pic:pic>
              </a:graphicData>
            </a:graphic>
          </wp:inline>
        </w:drawing>
      </w:r>
    </w:p>
    <w:p w14:paraId="0F3D9B59" w14:textId="77777777" w:rsidR="00475177" w:rsidRPr="00D81C28" w:rsidRDefault="00475177" w:rsidP="00475177">
      <w:pPr>
        <w:pStyle w:val="Caption"/>
      </w:pPr>
      <w:bookmarkStart w:id="142" w:name="_Ref470014678"/>
      <w:r w:rsidRPr="00D81C28">
        <w:t xml:space="preserve">Figure </w:t>
      </w:r>
      <w:r w:rsidRPr="00D81C28">
        <w:fldChar w:fldCharType="begin"/>
      </w:r>
      <w:r w:rsidRPr="00D81C28">
        <w:instrText xml:space="preserve"> SEQ Figure \* ARABIC </w:instrText>
      </w:r>
      <w:r w:rsidRPr="00D81C28">
        <w:fldChar w:fldCharType="separate"/>
      </w:r>
      <w:r w:rsidR="000F2DB1" w:rsidRPr="00D81C28">
        <w:t>39</w:t>
      </w:r>
      <w:r w:rsidRPr="00D81C28">
        <w:fldChar w:fldCharType="end"/>
      </w:r>
      <w:bookmarkEnd w:id="142"/>
      <w:r w:rsidR="001B6360" w:rsidRPr="00D81C28">
        <w:t xml:space="preserve"> Key class from the</w:t>
      </w:r>
      <w:r w:rsidRPr="00D81C28">
        <w:t xml:space="preserve"> </w:t>
      </w:r>
      <w:r w:rsidRPr="00D81C28">
        <w:rPr>
          <w:i/>
        </w:rPr>
        <w:t>backcasting</w:t>
      </w:r>
      <w:r w:rsidRPr="00D81C28">
        <w:t xml:space="preserve"> </w:t>
      </w:r>
      <w:r w:rsidR="001B6360" w:rsidRPr="00D81C28">
        <w:t>ontology</w:t>
      </w:r>
    </w:p>
    <w:p w14:paraId="758B808D" w14:textId="77777777" w:rsidR="0010529E" w:rsidRPr="00D81C28" w:rsidRDefault="0010529E" w:rsidP="0010529E">
      <w:pPr>
        <w:pStyle w:val="Heading3"/>
      </w:pPr>
      <w:r w:rsidRPr="00D81C28">
        <w:t>Purpose and relationship with other ontologies</w:t>
      </w:r>
    </w:p>
    <w:p w14:paraId="03CFA28E" w14:textId="77777777" w:rsidR="0010529E" w:rsidRPr="00D81C28" w:rsidRDefault="0010529E" w:rsidP="0010529E">
      <w:r w:rsidRPr="00D81C28">
        <w:t xml:space="preserve">This is the ontology created to model the backcasting sessions particular for the Dutch </w:t>
      </w:r>
      <w:r>
        <w:t>backcasting</w:t>
      </w:r>
      <w:r w:rsidRPr="00D81C28">
        <w:t xml:space="preserve"> workshops in order to establish the right conditions for the proliferation of repair cafe movement.</w:t>
      </w:r>
    </w:p>
    <w:p w14:paraId="4F9BC254" w14:textId="77777777" w:rsidR="0010529E" w:rsidRPr="00D81C28" w:rsidRDefault="0010529E" w:rsidP="0010529E">
      <w:r w:rsidRPr="00D81C28">
        <w:t>This ontology was a TBOX representation of the documentation mentioned in the next section.</w:t>
      </w:r>
    </w:p>
    <w:p w14:paraId="257AF8D1" w14:textId="77777777" w:rsidR="0010529E" w:rsidRPr="00D81C28" w:rsidRDefault="0010529E" w:rsidP="0010529E">
      <w:r w:rsidRPr="00D81C28">
        <w:t xml:space="preserve">This ontology, </w:t>
      </w:r>
      <w:r w:rsidRPr="00D81C28">
        <w:rPr>
          <w:b/>
          <w:i/>
        </w:rPr>
        <w:t>backcasting</w:t>
      </w:r>
      <w:r w:rsidRPr="00D81C28">
        <w:t xml:space="preserve"> is mirrored into the ontology </w:t>
      </w:r>
      <w:r w:rsidRPr="00D81C28">
        <w:rPr>
          <w:b/>
          <w:i/>
        </w:rPr>
        <w:t>mirror-backcasting</w:t>
      </w:r>
      <w:r w:rsidRPr="00D81C28">
        <w:t xml:space="preserve">, using the mirroring framework ontology </w:t>
      </w:r>
      <w:r w:rsidRPr="00D81C28">
        <w:rPr>
          <w:b/>
          <w:i/>
        </w:rPr>
        <w:t>backcasting</w:t>
      </w:r>
      <w:r w:rsidRPr="00D81C28">
        <w:t xml:space="preserve">, and these are included directly into the final </w:t>
      </w:r>
      <w:r>
        <w:t>GLAMURS</w:t>
      </w:r>
      <w:r w:rsidRPr="00D81C28">
        <w:t xml:space="preserve"> ontology </w:t>
      </w:r>
      <w:r w:rsidRPr="00D81C28">
        <w:rPr>
          <w:b/>
          <w:i/>
        </w:rPr>
        <w:t>glamurs</w:t>
      </w:r>
      <w:r w:rsidRPr="00D81C28">
        <w:t>.</w:t>
      </w:r>
    </w:p>
    <w:p w14:paraId="79A83DC4" w14:textId="77777777" w:rsidR="0010529E" w:rsidRPr="00D81C28" w:rsidRDefault="0010529E" w:rsidP="0010529E">
      <w:r w:rsidRPr="00D81C28">
        <w:t xml:space="preserve">This is illustrated in </w:t>
      </w:r>
      <w:r w:rsidRPr="00D81C28">
        <w:fldChar w:fldCharType="begin"/>
      </w:r>
      <w:r w:rsidRPr="00D81C28">
        <w:instrText xml:space="preserve"> REF _Ref469838523 \h </w:instrText>
      </w:r>
      <w:r w:rsidRPr="00D81C28">
        <w:fldChar w:fldCharType="separate"/>
      </w:r>
      <w:r w:rsidRPr="00D81C28">
        <w:t>Figure 2</w:t>
      </w:r>
      <w:r w:rsidRPr="00D81C28">
        <w:fldChar w:fldCharType="end"/>
      </w:r>
      <w:r w:rsidRPr="00D81C28">
        <w:t>.</w:t>
      </w:r>
    </w:p>
    <w:p w14:paraId="46569239" w14:textId="77777777" w:rsidR="0010529E" w:rsidRPr="00D81C28" w:rsidRDefault="0010529E" w:rsidP="0010529E">
      <w:pPr>
        <w:pStyle w:val="Heading3"/>
      </w:pPr>
      <w:r w:rsidRPr="00D81C28">
        <w:t>Data used by the ontology</w:t>
      </w:r>
    </w:p>
    <w:p w14:paraId="02345E84" w14:textId="77777777" w:rsidR="0010529E" w:rsidRPr="00D81C28" w:rsidRDefault="0010529E" w:rsidP="0010529E">
      <w:r w:rsidRPr="00D81C28">
        <w:t>WP5, Task 5.2 – Summary report of Second Backcasting Workshop (Pathway Development) in Dutch Case Study for GLAMURS</w:t>
      </w:r>
    </w:p>
    <w:p w14:paraId="2E1A9E35" w14:textId="77777777" w:rsidR="0010529E" w:rsidRPr="00D81C28" w:rsidRDefault="0010529E" w:rsidP="0010529E">
      <w:pPr>
        <w:pStyle w:val="Heading3"/>
      </w:pPr>
      <w:r w:rsidRPr="00D81C28">
        <w:t>Method of construction</w:t>
      </w:r>
    </w:p>
    <w:p w14:paraId="4E343032" w14:textId="77777777" w:rsidR="0010529E" w:rsidRPr="00D81C28" w:rsidRDefault="0010529E" w:rsidP="0010529E">
      <w:pPr>
        <w:pStyle w:val="BodyText"/>
      </w:pPr>
      <w:r w:rsidRPr="00D81C28">
        <w:t>Analysis and interpretation of the above document.</w:t>
      </w:r>
    </w:p>
    <w:p w14:paraId="361B5254" w14:textId="77777777" w:rsidR="0010529E" w:rsidRPr="00D81C28" w:rsidRDefault="0010529E" w:rsidP="0010529E">
      <w:pPr>
        <w:pStyle w:val="Heading3"/>
      </w:pPr>
      <w:r w:rsidRPr="00D81C28">
        <w:t>Results</w:t>
      </w:r>
    </w:p>
    <w:p w14:paraId="497D5EE0" w14:textId="58464423" w:rsidR="001B6360" w:rsidRPr="00D81C28" w:rsidRDefault="001B6360" w:rsidP="001B6360">
      <w:pPr>
        <w:pStyle w:val="BodyText"/>
      </w:pPr>
      <w:r w:rsidRPr="00D81C28">
        <w:t>The two ontologies mentioned in this section can be found on GitHub</w:t>
      </w:r>
      <w:r w:rsidR="000508FF">
        <w:t xml:space="preserve"> at</w:t>
      </w:r>
      <w:r w:rsidRPr="00D81C28">
        <w:t xml:space="preserve"> </w:t>
      </w:r>
      <w:hyperlink r:id="rId76" w:history="1">
        <w:r w:rsidR="000508FF">
          <w:rPr>
            <w:rStyle w:val="Hyperlink"/>
          </w:rPr>
          <w:t>https://github.com/DougSalt/GLAMURS/tree/master/ontologies/bottom-up%20ontologies/back-casting</w:t>
        </w:r>
      </w:hyperlink>
      <w:r w:rsidRPr="00D81C28">
        <w:t>.</w:t>
      </w:r>
    </w:p>
    <w:p w14:paraId="69ADA465" w14:textId="77777777" w:rsidR="001B6360" w:rsidRPr="00D81C28" w:rsidRDefault="001B6360" w:rsidP="001B6360">
      <w:pPr>
        <w:pStyle w:val="BodyText"/>
      </w:pPr>
      <w:r w:rsidRPr="00D81C28">
        <w:t xml:space="preserve">A class diagram is shown in </w:t>
      </w:r>
      <w:r w:rsidRPr="00D81C28">
        <w:fldChar w:fldCharType="begin"/>
      </w:r>
      <w:r w:rsidRPr="00D81C28">
        <w:instrText xml:space="preserve"> REF _Ref470014678 \h </w:instrText>
      </w:r>
      <w:r w:rsidRPr="00D81C28">
        <w:fldChar w:fldCharType="separate"/>
      </w:r>
      <w:r w:rsidR="000F2DB1" w:rsidRPr="00D81C28">
        <w:t>Figure 39</w:t>
      </w:r>
      <w:r w:rsidRPr="00D81C28">
        <w:fldChar w:fldCharType="end"/>
      </w:r>
      <w:r w:rsidRPr="00D81C28">
        <w:t>.</w:t>
      </w:r>
    </w:p>
    <w:p w14:paraId="45889B8B" w14:textId="77777777" w:rsidR="00FC7734" w:rsidRPr="00D81C28" w:rsidRDefault="00FC7734" w:rsidP="00FC7734">
      <w:pPr>
        <w:pStyle w:val="Heading3"/>
      </w:pPr>
      <w:r w:rsidRPr="00D81C28">
        <w:t>Discussion points</w:t>
      </w:r>
    </w:p>
    <w:p w14:paraId="24C41012" w14:textId="77777777" w:rsidR="00A33597" w:rsidRPr="00D81C28" w:rsidRDefault="00A33597" w:rsidP="00FC7734">
      <w:pPr>
        <w:pStyle w:val="BodyText"/>
      </w:pPr>
      <w:r w:rsidRPr="00D81C28">
        <w:t>The ontology is a complete TBox ontology.</w:t>
      </w:r>
    </w:p>
    <w:p w14:paraId="10A93D96" w14:textId="4E3FB752" w:rsidR="00FC7734" w:rsidRPr="00D81C28" w:rsidRDefault="00A33597" w:rsidP="00FC7734">
      <w:pPr>
        <w:pStyle w:val="BodyText"/>
      </w:pPr>
      <w:r w:rsidRPr="00D81C28">
        <w:t xml:space="preserve">Only an ontology has been produced for the Dutch </w:t>
      </w:r>
      <w:r w:rsidR="00AA7086">
        <w:t>backcasting</w:t>
      </w:r>
      <w:r w:rsidRPr="00D81C28">
        <w:t xml:space="preserve"> sessions. Ontologies need to developed for the remaining regional </w:t>
      </w:r>
      <w:r w:rsidR="00AA7086">
        <w:t>backcasting</w:t>
      </w:r>
      <w:r w:rsidRPr="00D81C28">
        <w:t xml:space="preserve"> workshops.</w:t>
      </w:r>
    </w:p>
    <w:p w14:paraId="47AC5C10" w14:textId="77777777" w:rsidR="00012EED" w:rsidRPr="00D81C28" w:rsidRDefault="00012EED" w:rsidP="00012EED">
      <w:pPr>
        <w:pStyle w:val="Heading2"/>
      </w:pPr>
      <w:bookmarkStart w:id="143" w:name="_Ref469929148"/>
      <w:bookmarkStart w:id="144" w:name="_Ref469929167"/>
      <w:bookmarkStart w:id="145" w:name="_Toc470076455"/>
      <w:r w:rsidRPr="00D81C28">
        <w:t>Ontologies from the GLAMURS regional social networking analyses</w:t>
      </w:r>
      <w:bookmarkEnd w:id="143"/>
      <w:bookmarkEnd w:id="144"/>
      <w:bookmarkEnd w:id="145"/>
    </w:p>
    <w:p w14:paraId="3A54B0F9" w14:textId="77777777" w:rsidR="00FC7734" w:rsidRPr="00D81C28" w:rsidRDefault="00FC7734" w:rsidP="00FC7734">
      <w:pPr>
        <w:pStyle w:val="Heading3"/>
      </w:pPr>
      <w:r w:rsidRPr="00D81C28">
        <w:t>Introduction</w:t>
      </w:r>
    </w:p>
    <w:p w14:paraId="5E160E28" w14:textId="77777777" w:rsidR="00CA4901" w:rsidRPr="00D81C28" w:rsidRDefault="00CA4901" w:rsidP="00CA4901">
      <w:pPr>
        <w:pStyle w:val="BodyText"/>
      </w:pPr>
      <w:r w:rsidRPr="00D81C28">
        <w:t xml:space="preserve">The </w:t>
      </w:r>
      <w:r w:rsidR="00FA7160" w:rsidRPr="00D81C28">
        <w:t>ontologies</w:t>
      </w:r>
      <w:r w:rsidRPr="00D81C28">
        <w:t xml:space="preserve"> in this section are ontological </w:t>
      </w:r>
      <w:r w:rsidR="00FA7160" w:rsidRPr="00D81C28">
        <w:t>interpretations</w:t>
      </w:r>
      <w:r w:rsidRPr="00D81C28">
        <w:t xml:space="preserve"> of the social network analyses </w:t>
      </w:r>
      <w:r w:rsidR="00FA7160" w:rsidRPr="00D81C28">
        <w:t>performed</w:t>
      </w:r>
      <w:r w:rsidRPr="00D81C28">
        <w:t xml:space="preserve"> on the key stakeholders, networks and agents in each of the regional case-</w:t>
      </w:r>
      <w:r w:rsidR="00FA7160" w:rsidRPr="00D81C28">
        <w:t>studies</w:t>
      </w:r>
      <w:r w:rsidRPr="00D81C28">
        <w:t>.</w:t>
      </w:r>
    </w:p>
    <w:p w14:paraId="0F29FC3C" w14:textId="1F6824C8" w:rsidR="00CA4901" w:rsidRPr="00D81C28" w:rsidRDefault="00CA4901" w:rsidP="00CA4901">
      <w:pPr>
        <w:pStyle w:val="BodyText"/>
      </w:pPr>
      <w:r w:rsidRPr="00D81C28">
        <w:t xml:space="preserve">There are two sets of ontologies in this section. The first covering the Scotland case-study region, and the other covering the </w:t>
      </w:r>
      <w:r w:rsidR="00FA7160" w:rsidRPr="00D81C28">
        <w:t>remaining</w:t>
      </w:r>
      <w:r w:rsidRPr="00D81C28">
        <w:t xml:space="preserve"> case study regions, denoted the rest of Europe, which include the case study regions from the</w:t>
      </w:r>
      <w:r w:rsidR="00AA7086">
        <w:t xml:space="preserve"> </w:t>
      </w:r>
      <w:r w:rsidRPr="00D81C28">
        <w:t>countries of Austria, Germany, Italy, Netherlands Romania and Spain. These are different as the nature of the case studies in the rest of Europe was quite different from that in the Scotland case study.</w:t>
      </w:r>
    </w:p>
    <w:p w14:paraId="58BE4C42" w14:textId="77777777" w:rsidR="00CA4901" w:rsidRPr="00D81C28" w:rsidRDefault="00CA4901" w:rsidP="00CA4901">
      <w:pPr>
        <w:pStyle w:val="BodyText"/>
      </w:pPr>
      <w:r w:rsidRPr="00D81C28">
        <w:t>Both main ontologies are TBox ontologies.</w:t>
      </w:r>
    </w:p>
    <w:p w14:paraId="17805E3D" w14:textId="77777777" w:rsidR="00CA4901" w:rsidRPr="00D81C28" w:rsidRDefault="00CA4901" w:rsidP="00CA4901">
      <w:pPr>
        <w:pStyle w:val="BodyText"/>
      </w:pPr>
      <w:r w:rsidRPr="00D81C28">
        <w:t xml:space="preserve">The main Scottish social networking analysis ontology derived in section is denoted the </w:t>
      </w:r>
      <w:r w:rsidRPr="00D81C28">
        <w:rPr>
          <w:b/>
          <w:i/>
        </w:rPr>
        <w:t>sna-sco</w:t>
      </w:r>
      <w:r w:rsidRPr="00D81C28">
        <w:rPr>
          <w:b/>
        </w:rPr>
        <w:t xml:space="preserve"> </w:t>
      </w:r>
      <w:r w:rsidRPr="00D81C28">
        <w:t xml:space="preserve">ontology for both its filename, </w:t>
      </w:r>
      <w:r w:rsidRPr="00D81C28">
        <w:rPr>
          <w:rStyle w:val="CodeChar"/>
        </w:rPr>
        <w:t>sna-sco.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sna-sco</w:t>
      </w:r>
      <w:r w:rsidRPr="00D81C28">
        <w:t xml:space="preserve"> and the corresponding filename </w:t>
      </w:r>
      <w:r w:rsidRPr="00D81C28">
        <w:rPr>
          <w:rStyle w:val="CodeChar"/>
        </w:rPr>
        <w:t>mirror-sna-sco.owl</w:t>
      </w:r>
      <w:r w:rsidRPr="00D81C28">
        <w:t>.</w:t>
      </w:r>
    </w:p>
    <w:p w14:paraId="32AC10F8" w14:textId="77777777" w:rsidR="00CA4901" w:rsidRPr="00D81C28" w:rsidRDefault="00CA4901" w:rsidP="00CA4901">
      <w:pPr>
        <w:pStyle w:val="BodyText"/>
      </w:pPr>
      <w:r w:rsidRPr="00D81C28">
        <w:t xml:space="preserve">The main rest of Europe social networking analysis ontology derived in section is denoted the </w:t>
      </w:r>
      <w:r w:rsidRPr="00D81C28">
        <w:rPr>
          <w:b/>
          <w:i/>
        </w:rPr>
        <w:t>sna-roe</w:t>
      </w:r>
      <w:r w:rsidRPr="00D81C28">
        <w:rPr>
          <w:b/>
        </w:rPr>
        <w:t xml:space="preserve"> </w:t>
      </w:r>
      <w:r w:rsidRPr="00D81C28">
        <w:t xml:space="preserve">ontology for both its filename, </w:t>
      </w:r>
      <w:r w:rsidRPr="00D81C28">
        <w:rPr>
          <w:rStyle w:val="CodeChar"/>
        </w:rPr>
        <w:t>sna-roe.owl</w:t>
      </w:r>
      <w:r w:rsidRPr="00D81C28">
        <w:t xml:space="preserve"> and namespace. The mirroring of this ontology (see section </w:t>
      </w:r>
      <w:r w:rsidRPr="00D81C28">
        <w:fldChar w:fldCharType="begin"/>
      </w:r>
      <w:r w:rsidRPr="00D81C28">
        <w:instrText xml:space="preserve"> REF _Ref469579946 \r \h </w:instrText>
      </w:r>
      <w:r w:rsidRPr="00D81C28">
        <w:fldChar w:fldCharType="separate"/>
      </w:r>
      <w:r w:rsidR="000F2DB1" w:rsidRPr="00D81C28">
        <w:t>4.1</w:t>
      </w:r>
      <w:r w:rsidRPr="00D81C28">
        <w:fldChar w:fldCharType="end"/>
      </w:r>
      <w:r w:rsidRPr="00D81C28">
        <w:t xml:space="preserve">) produces the ontology denoted </w:t>
      </w:r>
      <w:r w:rsidRPr="00D81C28">
        <w:rPr>
          <w:b/>
          <w:i/>
        </w:rPr>
        <w:t>mirror-sna-roe</w:t>
      </w:r>
      <w:r w:rsidRPr="00D81C28">
        <w:t xml:space="preserve"> and the corresponding filename </w:t>
      </w:r>
      <w:r w:rsidRPr="00D81C28">
        <w:rPr>
          <w:rStyle w:val="CodeChar"/>
        </w:rPr>
        <w:t>mirror-sna-roe.owl</w:t>
      </w:r>
      <w:r w:rsidRPr="00D81C28">
        <w:t>.</w:t>
      </w:r>
    </w:p>
    <w:p w14:paraId="0E13C686" w14:textId="77777777" w:rsidR="00FC7734" w:rsidRPr="00D81C28" w:rsidRDefault="00FC7734" w:rsidP="00FC7734">
      <w:pPr>
        <w:pStyle w:val="Heading3"/>
      </w:pPr>
      <w:r w:rsidRPr="00D81C28">
        <w:t>Purpose and relationship with other ontologies</w:t>
      </w:r>
    </w:p>
    <w:p w14:paraId="27B3C0A6" w14:textId="6C497A20" w:rsidR="00CA4901" w:rsidRPr="00D81C28" w:rsidRDefault="00CA4901" w:rsidP="00CA4901">
      <w:r w:rsidRPr="00D81C28">
        <w:t xml:space="preserve">These ontologies, </w:t>
      </w:r>
      <w:r w:rsidRPr="00D81C28">
        <w:rPr>
          <w:b/>
          <w:i/>
        </w:rPr>
        <w:t>sna-sco</w:t>
      </w:r>
      <w:r w:rsidRPr="00D81C28">
        <w:t xml:space="preserve">, and </w:t>
      </w:r>
      <w:r w:rsidRPr="00D81C28">
        <w:rPr>
          <w:b/>
          <w:i/>
        </w:rPr>
        <w:t>sna-roe</w:t>
      </w:r>
      <w:r w:rsidRPr="00D81C28">
        <w:t xml:space="preserve"> are mirrored into the ontologies </w:t>
      </w:r>
      <w:r w:rsidRPr="00D81C28">
        <w:rPr>
          <w:b/>
          <w:i/>
        </w:rPr>
        <w:t>mirror-sna-sco</w:t>
      </w:r>
      <w:r w:rsidRPr="00D81C28">
        <w:t xml:space="preserve"> and </w:t>
      </w:r>
      <w:r w:rsidRPr="00D81C28">
        <w:rPr>
          <w:b/>
          <w:i/>
        </w:rPr>
        <w:t>mirror</w:t>
      </w:r>
      <w:r w:rsidRPr="00D81C28">
        <w:rPr>
          <w:b/>
          <w:i/>
        </w:rPr>
        <w:softHyphen/>
        <w:t>-sna-roe</w:t>
      </w:r>
      <w:r w:rsidRPr="00D81C28">
        <w:t xml:space="preserve"> </w:t>
      </w:r>
      <w:r w:rsidR="00FA7160" w:rsidRPr="00D81C28">
        <w:t>respectively</w:t>
      </w:r>
      <w:r w:rsidRPr="00D81C28">
        <w:t xml:space="preserve">, using the mirroring framework ontology </w:t>
      </w:r>
      <w:r w:rsidRPr="00D81C28">
        <w:rPr>
          <w:b/>
          <w:i/>
        </w:rPr>
        <w:t>mirror</w:t>
      </w:r>
      <w:r w:rsidRPr="00D81C28">
        <w:t xml:space="preserve">, and these are included directly into the final </w:t>
      </w:r>
      <w:r w:rsidR="006B4E38">
        <w:t>GLAMURS</w:t>
      </w:r>
      <w:r w:rsidRPr="00D81C28">
        <w:t xml:space="preserve"> ontology </w:t>
      </w:r>
      <w:r w:rsidRPr="00D81C28">
        <w:rPr>
          <w:b/>
          <w:i/>
        </w:rPr>
        <w:t>glamurs</w:t>
      </w:r>
      <w:r w:rsidRPr="00D81C28">
        <w:t>.</w:t>
      </w:r>
    </w:p>
    <w:p w14:paraId="35F25C19" w14:textId="77777777" w:rsidR="00CA4901" w:rsidRPr="00D81C28" w:rsidRDefault="00CA4901" w:rsidP="00CA4901">
      <w:r w:rsidRPr="00D81C28">
        <w:t xml:space="preserve">This is illustrated in </w:t>
      </w:r>
      <w:r w:rsidR="008B5764" w:rsidRPr="00D81C28">
        <w:fldChar w:fldCharType="begin"/>
      </w:r>
      <w:r w:rsidR="008B5764" w:rsidRPr="00D81C28">
        <w:instrText xml:space="preserve"> REF _Ref469838523 \h </w:instrText>
      </w:r>
      <w:r w:rsidR="008B5764" w:rsidRPr="00D81C28">
        <w:fldChar w:fldCharType="separate"/>
      </w:r>
      <w:r w:rsidR="000F2DB1" w:rsidRPr="00D81C28">
        <w:t>Figure 2</w:t>
      </w:r>
      <w:r w:rsidR="008B5764" w:rsidRPr="00D81C28">
        <w:fldChar w:fldCharType="end"/>
      </w:r>
      <w:r w:rsidR="008B5764" w:rsidRPr="00D81C28">
        <w:t>.</w:t>
      </w:r>
    </w:p>
    <w:p w14:paraId="2DC402F9" w14:textId="77777777" w:rsidR="00FC7734" w:rsidRPr="00D81C28" w:rsidRDefault="00FC7734" w:rsidP="00FC7734">
      <w:pPr>
        <w:pStyle w:val="Heading3"/>
      </w:pPr>
      <w:r w:rsidRPr="00D81C28">
        <w:t>Data used by the ontology</w:t>
      </w:r>
    </w:p>
    <w:p w14:paraId="53B2E6C5" w14:textId="6427263E" w:rsidR="00FC7734" w:rsidRPr="00D81C28" w:rsidRDefault="008B5764" w:rsidP="00FC7734">
      <w:r w:rsidRPr="00D81C28">
        <w:t xml:space="preserve">The data for these ontologies was obtained from analysis of the WP5 D5.1 milestone report </w:t>
      </w:r>
      <w:r w:rsidRPr="00D81C28">
        <w:fldChar w:fldCharType="begin"/>
      </w:r>
      <w:r w:rsidR="001833CF">
        <w:instrText xml:space="preserve"> ADDIN ZOTERO_ITEM CSL_CITATION {"citationID":"1iipr2d7pf","properties":{"formattedCitation":"(Omann et al. 2015)","plainCitation":"(Omann et al. 2015)"},"citationItems":[{"id":362,"uris":["http://zotero.org/users/3373081/items/2R5JP3BM"],"uri":["http://zotero.org/users/3373081/items/2R5JP3BM"],"itemData":{"id":362,"type":"report","title":"'Green Lifestyles Alternative Models and    Up-scaling Regional Sustainability' WORK PACKAGE 5: Case studies in su stainable lifestyles and consumption  initiatives","author":[{"family":"Omann","given":"Ines"},{"family":"Mock","given":"Mirijam"},{"family":"Polzin","given":"Christine"},{"family":"Rauschmayer","given":"Felix"}],"issued":{"date-parts":[["2015",12]]}}}],"schema":"https://github.com/citation-style-language/schema/raw/master/csl-citation.json"} </w:instrText>
      </w:r>
      <w:r w:rsidRPr="00D81C28">
        <w:fldChar w:fldCharType="separate"/>
      </w:r>
      <w:r w:rsidR="001833CF" w:rsidRPr="001833CF">
        <w:rPr>
          <w:rFonts w:cs="Arial"/>
        </w:rPr>
        <w:t>(Omann et al. 2015)</w:t>
      </w:r>
      <w:r w:rsidRPr="00D81C28">
        <w:fldChar w:fldCharType="end"/>
      </w:r>
      <w:r w:rsidRPr="00D81C28">
        <w:t xml:space="preserve">. </w:t>
      </w:r>
    </w:p>
    <w:p w14:paraId="114BE504" w14:textId="77777777" w:rsidR="00FC7734" w:rsidRPr="00D81C28" w:rsidRDefault="00FC7734" w:rsidP="00FC7734">
      <w:pPr>
        <w:pStyle w:val="Heading3"/>
      </w:pPr>
      <w:r w:rsidRPr="00D81C28">
        <w:t>Method of construction</w:t>
      </w:r>
    </w:p>
    <w:p w14:paraId="279D8EF0" w14:textId="77777777" w:rsidR="00FC7734" w:rsidRPr="00D81C28" w:rsidRDefault="008B5764" w:rsidP="00FC7734">
      <w:pPr>
        <w:pStyle w:val="BodyText"/>
      </w:pPr>
      <w:r w:rsidRPr="00D81C28">
        <w:t xml:space="preserve">Mostly by inspecting the diagrams of the networks and converting these to a </w:t>
      </w:r>
      <w:r w:rsidR="00FA7160" w:rsidRPr="00D81C28">
        <w:t>corresponding</w:t>
      </w:r>
      <w:r w:rsidRPr="00D81C28">
        <w:t xml:space="preserve"> ontology.</w:t>
      </w:r>
    </w:p>
    <w:p w14:paraId="628167C6" w14:textId="77777777" w:rsidR="00FC7734" w:rsidRPr="00D81C28" w:rsidRDefault="00FC7734" w:rsidP="00FC7734">
      <w:pPr>
        <w:pStyle w:val="Heading3"/>
      </w:pPr>
      <w:r w:rsidRPr="00D81C28">
        <w:t>Results</w:t>
      </w:r>
    </w:p>
    <w:p w14:paraId="197707ED" w14:textId="77777777" w:rsidR="00FC7734" w:rsidRPr="00D81C28" w:rsidRDefault="001B6360" w:rsidP="00FC7734">
      <w:pPr>
        <w:pStyle w:val="BodyText"/>
      </w:pPr>
      <w:r w:rsidRPr="00D81C28">
        <w:t>The full listing for the four ontologies found in this section may be found on GitHub here.</w:t>
      </w:r>
    </w:p>
    <w:p w14:paraId="0677BF48" w14:textId="77777777" w:rsidR="001B6360" w:rsidRPr="00D81C28" w:rsidRDefault="001B6360" w:rsidP="00FC7734">
      <w:pPr>
        <w:pStyle w:val="BodyText"/>
      </w:pPr>
      <w:r w:rsidRPr="00D81C28">
        <w:t xml:space="preserve">In addition the class diagram for the </w:t>
      </w:r>
      <w:r w:rsidRPr="00D81C28">
        <w:rPr>
          <w:b/>
          <w:i/>
        </w:rPr>
        <w:t>sna-roe</w:t>
      </w:r>
      <w:r w:rsidRPr="00D81C28">
        <w:t xml:space="preserve"> ontology is shown in </w:t>
      </w:r>
      <w:r w:rsidRPr="00D81C28">
        <w:fldChar w:fldCharType="begin"/>
      </w:r>
      <w:r w:rsidRPr="00D81C28">
        <w:instrText xml:space="preserve"> REF _Ref470021781 \h </w:instrText>
      </w:r>
      <w:r w:rsidRPr="00D81C28">
        <w:fldChar w:fldCharType="separate"/>
      </w:r>
      <w:r w:rsidR="000F2DB1" w:rsidRPr="00D81C28">
        <w:t>Figure 40</w:t>
      </w:r>
      <w:r w:rsidRPr="00D81C28">
        <w:fldChar w:fldCharType="end"/>
      </w:r>
      <w:r w:rsidRPr="00D81C28">
        <w:t>.</w:t>
      </w:r>
    </w:p>
    <w:p w14:paraId="3AF1D8C4" w14:textId="77777777" w:rsidR="001B6360" w:rsidRPr="00D81C28" w:rsidRDefault="001B6360" w:rsidP="001B6360">
      <w:pPr>
        <w:pStyle w:val="BodyText"/>
        <w:keepNext/>
      </w:pPr>
      <w:r w:rsidRPr="00D81C28">
        <w:rPr>
          <w:noProof/>
          <w:lang w:eastAsia="en-GB"/>
        </w:rPr>
        <w:drawing>
          <wp:inline distT="0" distB="0" distL="0" distR="0" wp14:anchorId="6FB72E80" wp14:editId="617FCE12">
            <wp:extent cx="5760720" cy="3415665"/>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sna_roe.png"/>
                    <pic:cNvPicPr/>
                  </pic:nvPicPr>
                  <pic:blipFill>
                    <a:blip r:embed="rId77">
                      <a:extLst>
                        <a:ext uri="{28A0092B-C50C-407E-A947-70E740481C1C}">
                          <a14:useLocalDpi xmlns:a14="http://schemas.microsoft.com/office/drawing/2010/main" val="0"/>
                        </a:ext>
                      </a:extLst>
                    </a:blip>
                    <a:stretch>
                      <a:fillRect/>
                    </a:stretch>
                  </pic:blipFill>
                  <pic:spPr>
                    <a:xfrm>
                      <a:off x="0" y="0"/>
                      <a:ext cx="5760720" cy="3415665"/>
                    </a:xfrm>
                    <a:prstGeom prst="rect">
                      <a:avLst/>
                    </a:prstGeom>
                  </pic:spPr>
                </pic:pic>
              </a:graphicData>
            </a:graphic>
          </wp:inline>
        </w:drawing>
      </w:r>
    </w:p>
    <w:p w14:paraId="6B15A61A" w14:textId="77777777" w:rsidR="001B6360" w:rsidRPr="00D81C28" w:rsidRDefault="001B6360" w:rsidP="001B6360">
      <w:pPr>
        <w:pStyle w:val="Caption"/>
      </w:pPr>
      <w:bookmarkStart w:id="146" w:name="_Ref470021781"/>
      <w:r w:rsidRPr="00D81C28">
        <w:t xml:space="preserve">Figure </w:t>
      </w:r>
      <w:r w:rsidRPr="00D81C28">
        <w:fldChar w:fldCharType="begin"/>
      </w:r>
      <w:r w:rsidRPr="00D81C28">
        <w:instrText xml:space="preserve"> SEQ Figure \* ARABIC </w:instrText>
      </w:r>
      <w:r w:rsidRPr="00D81C28">
        <w:fldChar w:fldCharType="separate"/>
      </w:r>
      <w:r w:rsidR="000F2DB1" w:rsidRPr="00D81C28">
        <w:t>40</w:t>
      </w:r>
      <w:r w:rsidRPr="00D81C28">
        <w:fldChar w:fldCharType="end"/>
      </w:r>
      <w:bookmarkEnd w:id="146"/>
      <w:r w:rsidRPr="00D81C28">
        <w:t xml:space="preserve"> Class diagram for the </w:t>
      </w:r>
      <w:r w:rsidRPr="00D81C28">
        <w:rPr>
          <w:i/>
        </w:rPr>
        <w:t>sna-roe</w:t>
      </w:r>
      <w:r w:rsidRPr="00D81C28">
        <w:t xml:space="preserve"> ontology</w:t>
      </w:r>
    </w:p>
    <w:p w14:paraId="5884F0B7" w14:textId="77777777" w:rsidR="0010529E" w:rsidRPr="00D81C28" w:rsidRDefault="0010529E" w:rsidP="0010529E">
      <w:pPr>
        <w:pStyle w:val="BodyText"/>
        <w:keepNext/>
      </w:pPr>
      <w:r w:rsidRPr="00D81C28">
        <w:rPr>
          <w:noProof/>
          <w:lang w:eastAsia="en-GB"/>
        </w:rPr>
        <w:drawing>
          <wp:inline distT="0" distB="0" distL="0" distR="0" wp14:anchorId="29E28BA0" wp14:editId="73133FA1">
            <wp:extent cx="5760720" cy="405828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sna_sco.png"/>
                    <pic:cNvPicPr/>
                  </pic:nvPicPr>
                  <pic:blipFill>
                    <a:blip r:embed="rId78">
                      <a:extLst>
                        <a:ext uri="{28A0092B-C50C-407E-A947-70E740481C1C}">
                          <a14:useLocalDpi xmlns:a14="http://schemas.microsoft.com/office/drawing/2010/main" val="0"/>
                        </a:ext>
                      </a:extLst>
                    </a:blip>
                    <a:stretch>
                      <a:fillRect/>
                    </a:stretch>
                  </pic:blipFill>
                  <pic:spPr>
                    <a:xfrm>
                      <a:off x="0" y="0"/>
                      <a:ext cx="5760720" cy="4058285"/>
                    </a:xfrm>
                    <a:prstGeom prst="rect">
                      <a:avLst/>
                    </a:prstGeom>
                  </pic:spPr>
                </pic:pic>
              </a:graphicData>
            </a:graphic>
          </wp:inline>
        </w:drawing>
      </w:r>
    </w:p>
    <w:p w14:paraId="7F137E55" w14:textId="77777777" w:rsidR="0010529E" w:rsidRPr="00D81C28" w:rsidRDefault="0010529E" w:rsidP="0010529E">
      <w:pPr>
        <w:pStyle w:val="Caption"/>
      </w:pPr>
      <w:bookmarkStart w:id="147" w:name="_Ref470022444"/>
      <w:r w:rsidRPr="00D81C28">
        <w:t xml:space="preserve">Figure </w:t>
      </w:r>
      <w:r w:rsidRPr="00D81C28">
        <w:fldChar w:fldCharType="begin"/>
      </w:r>
      <w:r w:rsidRPr="00D81C28">
        <w:instrText xml:space="preserve"> SEQ Figure \* ARABIC </w:instrText>
      </w:r>
      <w:r w:rsidRPr="00D81C28">
        <w:fldChar w:fldCharType="separate"/>
      </w:r>
      <w:r w:rsidRPr="00D81C28">
        <w:t>41</w:t>
      </w:r>
      <w:r w:rsidRPr="00D81C28">
        <w:fldChar w:fldCharType="end"/>
      </w:r>
      <w:bookmarkEnd w:id="147"/>
      <w:r w:rsidRPr="00D81C28">
        <w:t xml:space="preserve"> Key classes for the </w:t>
      </w:r>
      <w:r w:rsidRPr="00D81C28">
        <w:rPr>
          <w:i/>
        </w:rPr>
        <w:t>sna-sco</w:t>
      </w:r>
      <w:r w:rsidRPr="00D81C28">
        <w:t xml:space="preserve"> ontology</w:t>
      </w:r>
    </w:p>
    <w:p w14:paraId="3892178D" w14:textId="77777777" w:rsidR="001B6360" w:rsidRPr="00D81C28" w:rsidRDefault="001B6360" w:rsidP="001B6360">
      <w:r w:rsidRPr="00D81C28">
        <w:t xml:space="preserve">Likewise the class diagram for the ontology </w:t>
      </w:r>
      <w:r w:rsidR="004B4189" w:rsidRPr="00D81C28">
        <w:rPr>
          <w:b/>
          <w:i/>
        </w:rPr>
        <w:t>sna-sco</w:t>
      </w:r>
      <w:r w:rsidR="004B4189" w:rsidRPr="00D81C28">
        <w:t xml:space="preserve"> is shown in </w:t>
      </w:r>
      <w:r w:rsidR="004B4189" w:rsidRPr="00D81C28">
        <w:fldChar w:fldCharType="begin"/>
      </w:r>
      <w:r w:rsidR="004B4189" w:rsidRPr="00D81C28">
        <w:instrText xml:space="preserve"> REF _Ref470022444 \h </w:instrText>
      </w:r>
      <w:r w:rsidR="004B4189" w:rsidRPr="00D81C28">
        <w:fldChar w:fldCharType="separate"/>
      </w:r>
      <w:r w:rsidR="000F2DB1" w:rsidRPr="00D81C28">
        <w:t>Figure 41</w:t>
      </w:r>
      <w:r w:rsidR="004B4189" w:rsidRPr="00D81C28">
        <w:fldChar w:fldCharType="end"/>
      </w:r>
      <w:r w:rsidR="004B4189" w:rsidRPr="00D81C28">
        <w:t>.</w:t>
      </w:r>
    </w:p>
    <w:p w14:paraId="579E4979" w14:textId="77777777" w:rsidR="00FC7734" w:rsidRPr="00D81C28" w:rsidRDefault="00FC7734" w:rsidP="00FC7734">
      <w:pPr>
        <w:pStyle w:val="Heading3"/>
      </w:pPr>
      <w:r w:rsidRPr="00D81C28">
        <w:t>Discussion points</w:t>
      </w:r>
    </w:p>
    <w:p w14:paraId="6E758B35" w14:textId="77777777" w:rsidR="008B5764" w:rsidRPr="00D81C28" w:rsidRDefault="004B4189" w:rsidP="00012EED">
      <w:pPr>
        <w:pStyle w:val="BodyText"/>
      </w:pPr>
      <w:r w:rsidRPr="00D81C28">
        <w:t>These TBox ontologies are</w:t>
      </w:r>
      <w:r w:rsidR="008B5764" w:rsidRPr="00D81C28">
        <w:t xml:space="preserve"> complete.</w:t>
      </w:r>
    </w:p>
    <w:p w14:paraId="2E6A71CE" w14:textId="77777777" w:rsidR="004B4189" w:rsidRPr="00D81C28" w:rsidRDefault="004B4189" w:rsidP="00012EED">
      <w:pPr>
        <w:pStyle w:val="BodyText"/>
      </w:pPr>
      <w:r w:rsidRPr="00D81C28">
        <w:t xml:space="preserve">These are TBox ontologies. There is no data for the </w:t>
      </w:r>
      <w:r w:rsidRPr="00D81C28">
        <w:rPr>
          <w:b/>
          <w:i/>
        </w:rPr>
        <w:t>sna-sco</w:t>
      </w:r>
      <w:r w:rsidRPr="00D81C28">
        <w:t xml:space="preserve"> ontology, but there is lots of individuals for the </w:t>
      </w:r>
      <w:r w:rsidRPr="00D81C28">
        <w:rPr>
          <w:b/>
          <w:i/>
        </w:rPr>
        <w:t>sna-roe</w:t>
      </w:r>
      <w:r w:rsidRPr="00D81C28">
        <w:t xml:space="preserve"> ontologies. These should be populated at some point in order to process social network ontologies that might be reasoned over.</w:t>
      </w:r>
    </w:p>
    <w:p w14:paraId="3C2FE36D" w14:textId="77777777" w:rsidR="00012EED" w:rsidRPr="00D81C28" w:rsidRDefault="00012EED" w:rsidP="007C1EAD">
      <w:pPr>
        <w:pStyle w:val="Heading1"/>
        <w:rPr>
          <w:lang w:val="en-GB"/>
        </w:rPr>
      </w:pPr>
      <w:bookmarkStart w:id="148" w:name="_Ref469929433"/>
      <w:bookmarkStart w:id="149" w:name="_Toc470076456"/>
      <w:r w:rsidRPr="00D81C28">
        <w:rPr>
          <w:lang w:val="en-GB"/>
        </w:rPr>
        <w:t>The GLAMURS ontology</w:t>
      </w:r>
      <w:bookmarkEnd w:id="148"/>
      <w:bookmarkEnd w:id="149"/>
    </w:p>
    <w:p w14:paraId="1434A611" w14:textId="77777777" w:rsidR="00FC7734" w:rsidRPr="00D81C28" w:rsidRDefault="00FC7734" w:rsidP="0010529E">
      <w:pPr>
        <w:pStyle w:val="Heading2"/>
      </w:pPr>
      <w:r w:rsidRPr="00D81C28">
        <w:t>Introduction</w:t>
      </w:r>
    </w:p>
    <w:p w14:paraId="42D38902" w14:textId="23033BC1" w:rsidR="00AC401C" w:rsidRPr="00D81C28" w:rsidRDefault="00E14CC7" w:rsidP="00533BD9">
      <w:pPr>
        <w:pStyle w:val="BodyText"/>
        <w:keepNext/>
      </w:pPr>
      <w:r w:rsidRPr="00D81C28">
        <w:t xml:space="preserve">This ontology is denoted the </w:t>
      </w:r>
      <w:r w:rsidRPr="00D81C28">
        <w:rPr>
          <w:b/>
          <w:i/>
        </w:rPr>
        <w:t>glamurs</w:t>
      </w:r>
      <w:r w:rsidRPr="00D81C28">
        <w:t xml:space="preserve"> ontology and this is section describes the</w:t>
      </w:r>
      <w:r w:rsidR="00AA7086">
        <w:t xml:space="preserve"> </w:t>
      </w:r>
      <w:r w:rsidR="00AC401C" w:rsidRPr="00D81C28">
        <w:t>global ontology for the project</w:t>
      </w:r>
      <w:r w:rsidR="00533BD9" w:rsidRPr="00D81C28">
        <w:t>. This ontology is a combination of</w:t>
      </w:r>
      <w:r w:rsidR="00AA7086">
        <w:t xml:space="preserve"> </w:t>
      </w:r>
      <w:r w:rsidR="00AC401C" w:rsidRPr="00D81C28">
        <w:t xml:space="preserve">the “top-down” ontology linked in a star network to each of the “bottom-up” ontologies. The linking </w:t>
      </w:r>
      <w:r w:rsidRPr="00D81C28">
        <w:t>was</w:t>
      </w:r>
      <w:r w:rsidR="00AA7086">
        <w:t xml:space="preserve"> </w:t>
      </w:r>
      <w:r w:rsidR="00AC401C" w:rsidRPr="00D81C28">
        <w:t>accomplished by joining individual classes using the vocabulary from the global integration ontology</w:t>
      </w:r>
      <w:r w:rsidRPr="00D81C28">
        <w:t xml:space="preserve">, </w:t>
      </w:r>
      <w:r w:rsidRPr="00D81C28">
        <w:rPr>
          <w:b/>
          <w:i/>
        </w:rPr>
        <w:t>star</w:t>
      </w:r>
      <w:r w:rsidR="00533BD9" w:rsidRPr="00D81C28">
        <w:t xml:space="preserve">, first mentioned in section </w:t>
      </w:r>
      <w:r w:rsidR="00533BD9" w:rsidRPr="00D81C28">
        <w:fldChar w:fldCharType="begin"/>
      </w:r>
      <w:r w:rsidR="00533BD9" w:rsidRPr="00D81C28">
        <w:instrText xml:space="preserve"> REF _Ref469565878 \r \h </w:instrText>
      </w:r>
      <w:r w:rsidR="00533BD9" w:rsidRPr="00D81C28">
        <w:fldChar w:fldCharType="separate"/>
      </w:r>
      <w:r w:rsidR="000F2DB1" w:rsidRPr="00D81C28">
        <w:t>2.3</w:t>
      </w:r>
      <w:r w:rsidR="00533BD9" w:rsidRPr="00D81C28">
        <w:fldChar w:fldCharType="end"/>
      </w:r>
      <w:r w:rsidR="00533BD9" w:rsidRPr="00D81C28">
        <w:t>.</w:t>
      </w:r>
      <w:r w:rsidR="00AC401C" w:rsidRPr="00D81C28">
        <w:t xml:space="preserve"> </w:t>
      </w:r>
      <w:r w:rsidR="00207ADD" w:rsidRPr="00D81C28">
        <w:t>T</w:t>
      </w:r>
    </w:p>
    <w:p w14:paraId="483BD95C" w14:textId="77777777" w:rsidR="00207ADD" w:rsidRPr="00D81C28" w:rsidRDefault="00207ADD" w:rsidP="00207ADD">
      <w:pPr>
        <w:pStyle w:val="BodyText"/>
        <w:keepNext/>
      </w:pPr>
      <w:r w:rsidRPr="00D81C28">
        <w:t xml:space="preserve">Although not meant to be in anyway particularly accurate, </w:t>
      </w:r>
      <w:r w:rsidRPr="00D81C28">
        <w:fldChar w:fldCharType="begin"/>
      </w:r>
      <w:r w:rsidRPr="00D81C28">
        <w:instrText xml:space="preserve"> REF _Ref469488632 \h </w:instrText>
      </w:r>
      <w:r w:rsidRPr="00D81C28">
        <w:fldChar w:fldCharType="separate"/>
      </w:r>
      <w:r w:rsidR="000F2DB1" w:rsidRPr="00D81C28">
        <w:t>Figure 42</w:t>
      </w:r>
      <w:r w:rsidRPr="00D81C28">
        <w:fldChar w:fldCharType="end"/>
      </w:r>
      <w:r w:rsidRPr="00D81C28">
        <w:t xml:space="preserve"> gives a simplified idea of how the global ontology was envisage. Upon implementation the final result was somewhat different and is represented by the simplified schematic in </w:t>
      </w:r>
      <w:r w:rsidRPr="00D81C28">
        <w:fldChar w:fldCharType="begin"/>
      </w:r>
      <w:r w:rsidRPr="00D81C28">
        <w:instrText xml:space="preserve"> REF _Ref469842218 \h </w:instrText>
      </w:r>
      <w:r w:rsidRPr="00D81C28">
        <w:fldChar w:fldCharType="separate"/>
      </w:r>
      <w:r w:rsidR="000F2DB1" w:rsidRPr="00D81C28">
        <w:t>Figure 43</w:t>
      </w:r>
      <w:r w:rsidRPr="00D81C28">
        <w:fldChar w:fldCharType="end"/>
      </w:r>
      <w:r w:rsidRPr="00D81C28">
        <w:t>.</w:t>
      </w:r>
    </w:p>
    <w:p w14:paraId="3B0E6AC6" w14:textId="77777777" w:rsidR="00207ADD" w:rsidRPr="00D81C28" w:rsidRDefault="00207ADD" w:rsidP="00207ADD">
      <w:pPr>
        <w:pStyle w:val="BodyText"/>
        <w:keepNext/>
      </w:pPr>
      <w:r w:rsidRPr="00D81C28">
        <w:rPr>
          <w:noProof/>
          <w:lang w:eastAsia="en-GB"/>
        </w:rPr>
        <w:drawing>
          <wp:inline distT="0" distB="0" distL="0" distR="0" wp14:anchorId="22F51FC6" wp14:editId="30D0B06B">
            <wp:extent cx="5760720" cy="383794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sible_glamurs.png"/>
                    <pic:cNvPicPr/>
                  </pic:nvPicPr>
                  <pic:blipFill>
                    <a:blip r:embed="rId79">
                      <a:extLst>
                        <a:ext uri="{28A0092B-C50C-407E-A947-70E740481C1C}">
                          <a14:useLocalDpi xmlns:a14="http://schemas.microsoft.com/office/drawing/2010/main" val="0"/>
                        </a:ext>
                      </a:extLst>
                    </a:blip>
                    <a:stretch>
                      <a:fillRect/>
                    </a:stretch>
                  </pic:blipFill>
                  <pic:spPr>
                    <a:xfrm>
                      <a:off x="0" y="0"/>
                      <a:ext cx="5760720" cy="3837940"/>
                    </a:xfrm>
                    <a:prstGeom prst="rect">
                      <a:avLst/>
                    </a:prstGeom>
                  </pic:spPr>
                </pic:pic>
              </a:graphicData>
            </a:graphic>
          </wp:inline>
        </w:drawing>
      </w:r>
    </w:p>
    <w:p w14:paraId="33230B4B" w14:textId="77777777" w:rsidR="00207ADD" w:rsidRPr="00D81C28" w:rsidRDefault="00207ADD" w:rsidP="00207ADD">
      <w:pPr>
        <w:pStyle w:val="Caption"/>
      </w:pPr>
      <w:bookmarkStart w:id="150" w:name="_Ref469488632"/>
      <w:bookmarkStart w:id="151" w:name="_Ref469488623"/>
      <w:r w:rsidRPr="00D81C28">
        <w:t xml:space="preserve">Figure </w:t>
      </w:r>
      <w:r w:rsidRPr="00D81C28">
        <w:fldChar w:fldCharType="begin"/>
      </w:r>
      <w:r w:rsidRPr="00D81C28">
        <w:instrText xml:space="preserve"> SEQ Figure \* ARABIC </w:instrText>
      </w:r>
      <w:r w:rsidRPr="00D81C28">
        <w:fldChar w:fldCharType="separate"/>
      </w:r>
      <w:r w:rsidR="000F2DB1" w:rsidRPr="00D81C28">
        <w:t>42</w:t>
      </w:r>
      <w:r w:rsidRPr="00D81C28">
        <w:fldChar w:fldCharType="end"/>
      </w:r>
      <w:bookmarkEnd w:id="150"/>
      <w:r w:rsidRPr="00D81C28">
        <w:t xml:space="preserve"> Possible GLAMURS ontology</w:t>
      </w:r>
      <w:bookmarkEnd w:id="151"/>
    </w:p>
    <w:p w14:paraId="6274FC28" w14:textId="77777777" w:rsidR="00207ADD" w:rsidRPr="00D81C28" w:rsidRDefault="00207ADD" w:rsidP="00533BD9">
      <w:pPr>
        <w:pStyle w:val="BodyText"/>
        <w:keepNext/>
      </w:pPr>
    </w:p>
    <w:p w14:paraId="3CFA8869" w14:textId="77777777" w:rsidR="00FC7734" w:rsidRPr="00D81C28" w:rsidRDefault="00FC7734" w:rsidP="0010529E">
      <w:pPr>
        <w:pStyle w:val="Heading2"/>
      </w:pPr>
      <w:r w:rsidRPr="00D81C28">
        <w:t>Purpose and relationship with other ontologies</w:t>
      </w:r>
    </w:p>
    <w:p w14:paraId="725003FA" w14:textId="25D3EE82" w:rsidR="00E14CC7" w:rsidRPr="00D81C28" w:rsidRDefault="0010529E" w:rsidP="00E14CC7">
      <w:pPr>
        <w:pStyle w:val="BodyText"/>
        <w:keepNext/>
      </w:pPr>
      <w:r>
        <w:t>This is the result: t</w:t>
      </w:r>
      <w:r w:rsidR="00E14CC7" w:rsidRPr="00D81C28">
        <w:t>he ontology representing the entire GLAMURS project.</w:t>
      </w:r>
      <w:r w:rsidR="0047684E" w:rsidRPr="00D81C28">
        <w:t xml:space="preserve"> This ontology will form the basis of any formal reasoning about the project. </w:t>
      </w:r>
    </w:p>
    <w:p w14:paraId="02B573E0" w14:textId="77777777" w:rsidR="00FC7734" w:rsidRPr="00D81C28" w:rsidRDefault="00FC7734" w:rsidP="0010529E">
      <w:pPr>
        <w:pStyle w:val="Heading2"/>
      </w:pPr>
      <w:r w:rsidRPr="00D81C28">
        <w:t>Data used by the ontology</w:t>
      </w:r>
    </w:p>
    <w:p w14:paraId="062B1B24" w14:textId="77777777" w:rsidR="00FC7734" w:rsidRPr="00D81C28" w:rsidRDefault="00A80E1F" w:rsidP="00FC7734">
      <w:r w:rsidRPr="00D81C28">
        <w:t xml:space="preserve">This incorporates all the </w:t>
      </w:r>
      <w:r w:rsidR="00FA7160" w:rsidRPr="00D81C28">
        <w:t>developed</w:t>
      </w:r>
      <w:r w:rsidRPr="00D81C28">
        <w:t xml:space="preserve"> ontologies, and those ontologies </w:t>
      </w:r>
      <w:r w:rsidR="00E14CC7" w:rsidRPr="00D81C28">
        <w:t>in their mirror form (see LINK). Consequently this ontology incorporates the following ontologies:</w:t>
      </w:r>
    </w:p>
    <w:p w14:paraId="3EBCE17D" w14:textId="77777777" w:rsidR="00627722" w:rsidRPr="00D81C28" w:rsidRDefault="00627722" w:rsidP="00E14CC7">
      <w:pPr>
        <w:pStyle w:val="Bullet"/>
        <w:sectPr w:rsidR="00627722" w:rsidRPr="00D81C28">
          <w:headerReference w:type="default" r:id="rId80"/>
          <w:footerReference w:type="default" r:id="rId81"/>
          <w:headerReference w:type="first" r:id="rId82"/>
          <w:footerReference w:type="first" r:id="rId83"/>
          <w:pgSz w:w="11906" w:h="16838"/>
          <w:pgMar w:top="1417" w:right="1417" w:bottom="1134" w:left="1417" w:header="708" w:footer="708" w:gutter="0"/>
          <w:cols w:space="720"/>
          <w:titlePg/>
        </w:sectPr>
      </w:pPr>
    </w:p>
    <w:p w14:paraId="6F2345B9" w14:textId="77777777" w:rsidR="00E14CC7" w:rsidRPr="00D81C28" w:rsidRDefault="00E14CC7" w:rsidP="00E14CC7">
      <w:pPr>
        <w:pStyle w:val="Bullet"/>
      </w:pPr>
      <w:r w:rsidRPr="00D81C28">
        <w:t>backcasting;</w:t>
      </w:r>
    </w:p>
    <w:p w14:paraId="3736CC82" w14:textId="77777777" w:rsidR="00E14CC7" w:rsidRPr="00D81C28" w:rsidRDefault="00E14CC7" w:rsidP="00E14CC7">
      <w:pPr>
        <w:pStyle w:val="Bullet"/>
      </w:pPr>
      <w:r w:rsidRPr="00D81C28">
        <w:t>ntnu;</w:t>
      </w:r>
    </w:p>
    <w:p w14:paraId="4C506C45" w14:textId="77777777" w:rsidR="00E14CC7" w:rsidRPr="00D81C28" w:rsidRDefault="00E14CC7" w:rsidP="00E14CC7">
      <w:pPr>
        <w:pStyle w:val="Bullet"/>
      </w:pPr>
      <w:r w:rsidRPr="00D81C28">
        <w:t>ntnu-abox;</w:t>
      </w:r>
    </w:p>
    <w:p w14:paraId="44567320" w14:textId="77777777" w:rsidR="00E14CC7" w:rsidRPr="00D81C28" w:rsidRDefault="00E14CC7" w:rsidP="00E14CC7">
      <w:pPr>
        <w:pStyle w:val="Bullet"/>
      </w:pPr>
      <w:r w:rsidRPr="00D81C28">
        <w:t>initiative;</w:t>
      </w:r>
    </w:p>
    <w:p w14:paraId="438B6738" w14:textId="77777777" w:rsidR="00E14CC7" w:rsidRPr="00D81C28" w:rsidRDefault="00E14CC7" w:rsidP="00E14CC7">
      <w:pPr>
        <w:pStyle w:val="Bullet"/>
      </w:pPr>
      <w:r w:rsidRPr="00D81C28">
        <w:t>tipac;</w:t>
      </w:r>
    </w:p>
    <w:p w14:paraId="5603ABF4" w14:textId="77777777" w:rsidR="00E14CC7" w:rsidRPr="00D81C28" w:rsidRDefault="00E14CC7" w:rsidP="00E14CC7">
      <w:pPr>
        <w:pStyle w:val="Bullet"/>
      </w:pPr>
      <w:r w:rsidRPr="00D81C28">
        <w:t>tsc;</w:t>
      </w:r>
    </w:p>
    <w:p w14:paraId="65E89CF6" w14:textId="77777777" w:rsidR="00E14CC7" w:rsidRPr="00D81C28" w:rsidRDefault="00E14CC7" w:rsidP="00E14CC7">
      <w:pPr>
        <w:pStyle w:val="Bullet"/>
      </w:pPr>
      <w:r w:rsidRPr="00D81C28">
        <w:t>ubah;</w:t>
      </w:r>
    </w:p>
    <w:p w14:paraId="27DA63BC" w14:textId="77777777" w:rsidR="00E14CC7" w:rsidRPr="00D81C28" w:rsidRDefault="00E14CC7" w:rsidP="00E14CC7">
      <w:pPr>
        <w:pStyle w:val="Bullet"/>
      </w:pPr>
      <w:r w:rsidRPr="00D81C28">
        <w:t>regional-roe;</w:t>
      </w:r>
    </w:p>
    <w:p w14:paraId="0030D906" w14:textId="77777777" w:rsidR="00E14CC7" w:rsidRPr="00D81C28" w:rsidRDefault="00FA7160" w:rsidP="00E14CC7">
      <w:pPr>
        <w:pStyle w:val="Bullet"/>
      </w:pPr>
      <w:r w:rsidRPr="00D81C28">
        <w:t>regional-sco</w:t>
      </w:r>
      <w:r w:rsidR="00E14CC7" w:rsidRPr="00D81C28">
        <w:t>;</w:t>
      </w:r>
    </w:p>
    <w:p w14:paraId="6D0277B8" w14:textId="77777777" w:rsidR="00E14CC7" w:rsidRPr="00D81C28" w:rsidRDefault="00E14CC7" w:rsidP="00E14CC7">
      <w:pPr>
        <w:pStyle w:val="Bullet"/>
      </w:pPr>
      <w:r w:rsidRPr="00D81C28">
        <w:t>sna-roe;</w:t>
      </w:r>
    </w:p>
    <w:p w14:paraId="12B7C50F" w14:textId="77777777" w:rsidR="00E14CC7" w:rsidRPr="00D81C28" w:rsidRDefault="00E14CC7" w:rsidP="00E14CC7">
      <w:pPr>
        <w:pStyle w:val="Bullet"/>
      </w:pPr>
      <w:r w:rsidRPr="00D81C28">
        <w:t>sna-sco;</w:t>
      </w:r>
    </w:p>
    <w:p w14:paraId="2F0F9203" w14:textId="77777777" w:rsidR="00E14CC7" w:rsidRPr="00D81C28" w:rsidRDefault="00E14CC7" w:rsidP="00E14CC7">
      <w:pPr>
        <w:pStyle w:val="Bullet"/>
      </w:pPr>
      <w:r w:rsidRPr="00D81C28">
        <w:t>ukhls;</w:t>
      </w:r>
    </w:p>
    <w:p w14:paraId="03615476" w14:textId="77777777" w:rsidR="00E14CC7" w:rsidRPr="00D81C28" w:rsidRDefault="00E14CC7" w:rsidP="00E14CC7">
      <w:pPr>
        <w:pStyle w:val="Bullet"/>
      </w:pPr>
      <w:r w:rsidRPr="00D81C28">
        <w:t>expert;</w:t>
      </w:r>
    </w:p>
    <w:p w14:paraId="47F1DE66" w14:textId="77777777" w:rsidR="00E14CC7" w:rsidRPr="00D81C28" w:rsidRDefault="00E14CC7" w:rsidP="00E14CC7">
      <w:pPr>
        <w:pStyle w:val="Bullet"/>
      </w:pPr>
      <w:r w:rsidRPr="00D81C28">
        <w:t>questionnaire;</w:t>
      </w:r>
    </w:p>
    <w:p w14:paraId="24EDDD5A" w14:textId="77777777" w:rsidR="00E14CC7" w:rsidRPr="00D81C28" w:rsidRDefault="00E14CC7" w:rsidP="00E14CC7">
      <w:pPr>
        <w:pStyle w:val="Bullet"/>
      </w:pPr>
      <w:r w:rsidRPr="00D81C28">
        <w:t>core;</w:t>
      </w:r>
    </w:p>
    <w:p w14:paraId="5451878E" w14:textId="77777777" w:rsidR="00E14CC7" w:rsidRPr="00D81C28" w:rsidRDefault="00E14CC7" w:rsidP="00E14CC7">
      <w:pPr>
        <w:pStyle w:val="Bullet"/>
      </w:pPr>
      <w:r w:rsidRPr="00D81C28">
        <w:t>top-down;</w:t>
      </w:r>
    </w:p>
    <w:p w14:paraId="56CA45D3" w14:textId="77777777" w:rsidR="00E14CC7" w:rsidRPr="00D81C28" w:rsidRDefault="00E14CC7" w:rsidP="00E14CC7">
      <w:pPr>
        <w:pStyle w:val="Bullet"/>
      </w:pPr>
      <w:r w:rsidRPr="00D81C28">
        <w:t>metadata;</w:t>
      </w:r>
    </w:p>
    <w:p w14:paraId="28E5976E" w14:textId="77777777" w:rsidR="00E14CC7" w:rsidRPr="00D81C28" w:rsidRDefault="00E14CC7" w:rsidP="00E14CC7">
      <w:pPr>
        <w:pStyle w:val="Bullet"/>
      </w:pPr>
      <w:r w:rsidRPr="00D81C28">
        <w:t>mirror;</w:t>
      </w:r>
    </w:p>
    <w:p w14:paraId="0AEF2065" w14:textId="77777777" w:rsidR="00E14CC7" w:rsidRPr="00D81C28" w:rsidRDefault="00E14CC7" w:rsidP="00E14CC7">
      <w:pPr>
        <w:pStyle w:val="Bullet"/>
      </w:pPr>
      <w:r w:rsidRPr="00D81C28">
        <w:t>integration;</w:t>
      </w:r>
    </w:p>
    <w:p w14:paraId="12BA7678" w14:textId="77777777" w:rsidR="00E14CC7" w:rsidRPr="00D81C28" w:rsidRDefault="00E14CC7" w:rsidP="00E14CC7">
      <w:pPr>
        <w:pStyle w:val="Bullet"/>
      </w:pPr>
      <w:r w:rsidRPr="00D81C28">
        <w:t>mirror-backcasting;</w:t>
      </w:r>
    </w:p>
    <w:p w14:paraId="165FA0C7" w14:textId="77777777" w:rsidR="00E14CC7" w:rsidRPr="00D81C28" w:rsidRDefault="00E14CC7" w:rsidP="00E14CC7">
      <w:pPr>
        <w:pStyle w:val="Bullet"/>
      </w:pPr>
      <w:r w:rsidRPr="00D81C28">
        <w:t>mirror-ntnu;</w:t>
      </w:r>
    </w:p>
    <w:p w14:paraId="6DA7BB32" w14:textId="77777777" w:rsidR="00E14CC7" w:rsidRPr="00D81C28" w:rsidRDefault="00E14CC7" w:rsidP="00E14CC7">
      <w:pPr>
        <w:pStyle w:val="Bullet"/>
      </w:pPr>
      <w:r w:rsidRPr="00D81C28">
        <w:t>mirror-initiative;</w:t>
      </w:r>
    </w:p>
    <w:p w14:paraId="56C56340" w14:textId="77777777" w:rsidR="00E14CC7" w:rsidRPr="00D81C28" w:rsidRDefault="00E14CC7" w:rsidP="00E14CC7">
      <w:pPr>
        <w:pStyle w:val="Bullet"/>
      </w:pPr>
      <w:r w:rsidRPr="00D81C28">
        <w:t>mirror-tipac;</w:t>
      </w:r>
    </w:p>
    <w:p w14:paraId="6D7D7247" w14:textId="77777777" w:rsidR="00E14CC7" w:rsidRPr="00D81C28" w:rsidRDefault="00E14CC7" w:rsidP="00E14CC7">
      <w:pPr>
        <w:pStyle w:val="Bullet"/>
      </w:pPr>
      <w:r w:rsidRPr="00D81C28">
        <w:t>mirror-tsc;</w:t>
      </w:r>
    </w:p>
    <w:p w14:paraId="0095FA71" w14:textId="77777777" w:rsidR="00E14CC7" w:rsidRPr="00D81C28" w:rsidRDefault="00E14CC7" w:rsidP="00E14CC7">
      <w:pPr>
        <w:pStyle w:val="Bullet"/>
      </w:pPr>
      <w:r w:rsidRPr="00D81C28">
        <w:t>mirror-ubah;</w:t>
      </w:r>
    </w:p>
    <w:p w14:paraId="14B58337" w14:textId="77777777" w:rsidR="00E14CC7" w:rsidRPr="00D81C28" w:rsidRDefault="00E14CC7" w:rsidP="00E14CC7">
      <w:pPr>
        <w:pStyle w:val="Bullet"/>
      </w:pPr>
      <w:r w:rsidRPr="00D81C28">
        <w:t>mirror-regional-roe;</w:t>
      </w:r>
    </w:p>
    <w:p w14:paraId="1277975F" w14:textId="77777777" w:rsidR="00E14CC7" w:rsidRPr="00D81C28" w:rsidRDefault="00E14CC7" w:rsidP="00E14CC7">
      <w:pPr>
        <w:pStyle w:val="Bullet"/>
      </w:pPr>
      <w:r w:rsidRPr="00D81C28">
        <w:t>mirror-</w:t>
      </w:r>
      <w:r w:rsidR="00FA7160" w:rsidRPr="00D81C28">
        <w:t>regional-sco</w:t>
      </w:r>
      <w:r w:rsidRPr="00D81C28">
        <w:t>;</w:t>
      </w:r>
    </w:p>
    <w:p w14:paraId="10F6D3F2" w14:textId="77777777" w:rsidR="00E14CC7" w:rsidRPr="00D81C28" w:rsidRDefault="00E14CC7" w:rsidP="00E14CC7">
      <w:pPr>
        <w:pStyle w:val="Bullet"/>
      </w:pPr>
      <w:r w:rsidRPr="00D81C28">
        <w:t>mirror-sna-roe;</w:t>
      </w:r>
    </w:p>
    <w:p w14:paraId="682D9E20" w14:textId="77777777" w:rsidR="00E14CC7" w:rsidRPr="00D81C28" w:rsidRDefault="00E14CC7" w:rsidP="00E14CC7">
      <w:pPr>
        <w:pStyle w:val="Bullet"/>
      </w:pPr>
      <w:r w:rsidRPr="00D81C28">
        <w:t>mirror-sna-sco;</w:t>
      </w:r>
    </w:p>
    <w:p w14:paraId="39182474" w14:textId="77777777" w:rsidR="00E14CC7" w:rsidRPr="00D81C28" w:rsidRDefault="00E14CC7" w:rsidP="00E14CC7">
      <w:pPr>
        <w:pStyle w:val="Bullet"/>
      </w:pPr>
      <w:r w:rsidRPr="00D81C28">
        <w:t>mirror-ukhls;</w:t>
      </w:r>
    </w:p>
    <w:p w14:paraId="6E3B4ACF" w14:textId="77777777" w:rsidR="00E14CC7" w:rsidRPr="00D81C28" w:rsidRDefault="00E14CC7" w:rsidP="00E14CC7">
      <w:pPr>
        <w:pStyle w:val="Bullet"/>
      </w:pPr>
      <w:r w:rsidRPr="00D81C28">
        <w:t>mirror-expert;</w:t>
      </w:r>
    </w:p>
    <w:p w14:paraId="73B1CAC7" w14:textId="77777777" w:rsidR="00E14CC7" w:rsidRPr="00D81C28" w:rsidRDefault="00E14CC7" w:rsidP="00E14CC7">
      <w:pPr>
        <w:pStyle w:val="Bullet"/>
      </w:pPr>
      <w:r w:rsidRPr="00D81C28">
        <w:t>mirror-questionnaire;</w:t>
      </w:r>
    </w:p>
    <w:p w14:paraId="06BD1D92" w14:textId="77777777" w:rsidR="00E14CC7" w:rsidRPr="00D81C28" w:rsidRDefault="00E14CC7" w:rsidP="00E14CC7">
      <w:pPr>
        <w:pStyle w:val="Bullet"/>
      </w:pPr>
      <w:r w:rsidRPr="00D81C28">
        <w:t>mirror-core, and</w:t>
      </w:r>
    </w:p>
    <w:p w14:paraId="20242576" w14:textId="77777777" w:rsidR="00E14CC7" w:rsidRPr="00D81C28" w:rsidRDefault="00E14CC7" w:rsidP="000A50BC">
      <w:pPr>
        <w:pStyle w:val="Bullet"/>
        <w:spacing w:after="120"/>
      </w:pPr>
      <w:r w:rsidRPr="00D81C28">
        <w:t>mirror-top-down.</w:t>
      </w:r>
    </w:p>
    <w:p w14:paraId="25BDD4EB" w14:textId="77777777" w:rsidR="00627722" w:rsidRPr="00D81C28" w:rsidRDefault="00627722" w:rsidP="00FC7734">
      <w:pPr>
        <w:sectPr w:rsidR="00627722" w:rsidRPr="00D81C28" w:rsidSect="00627722">
          <w:type w:val="continuous"/>
          <w:pgSz w:w="11906" w:h="16838"/>
          <w:pgMar w:top="1417" w:right="1417" w:bottom="1134" w:left="1417" w:header="708" w:footer="708" w:gutter="0"/>
          <w:cols w:num="2" w:space="720"/>
          <w:titlePg/>
        </w:sectPr>
      </w:pPr>
    </w:p>
    <w:p w14:paraId="7E9E05EC" w14:textId="77777777" w:rsidR="00E14CC7" w:rsidRPr="00D81C28" w:rsidRDefault="000A50BC" w:rsidP="00FC7734">
      <w:r w:rsidRPr="00D81C28">
        <w:t xml:space="preserve">Thus this ontology links directly or indirectly to every other ontology in the repository (except those that are incomplete), as shown by the ontology map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w:t>
      </w:r>
    </w:p>
    <w:p w14:paraId="0F5624AD" w14:textId="77777777" w:rsidR="00FC7734" w:rsidRPr="00D81C28" w:rsidRDefault="00FC7734" w:rsidP="0010529E">
      <w:pPr>
        <w:pStyle w:val="Heading2"/>
      </w:pPr>
      <w:r w:rsidRPr="00D81C28">
        <w:t>Method of construction</w:t>
      </w:r>
    </w:p>
    <w:p w14:paraId="76C9B0B9" w14:textId="77777777" w:rsidR="00FC7734" w:rsidRPr="00D81C28" w:rsidRDefault="00A80E1F" w:rsidP="00FC7734">
      <w:pPr>
        <w:pStyle w:val="BodyText"/>
      </w:pPr>
      <w:r w:rsidRPr="00D81C28">
        <w:t>This ontology</w:t>
      </w:r>
      <w:r w:rsidR="000A50BC" w:rsidRPr="00D81C28">
        <w:t xml:space="preserve"> is constructed using a Perl script </w:t>
      </w:r>
      <w:hyperlink r:id="rId84" w:history="1">
        <w:r w:rsidR="000A50BC" w:rsidRPr="00D81C28">
          <w:rPr>
            <w:rStyle w:val="Hyperlink"/>
          </w:rPr>
          <w:t>create_glamurs_ontology.pl</w:t>
        </w:r>
      </w:hyperlink>
      <w:r w:rsidR="000A50BC" w:rsidRPr="00D81C28">
        <w:t xml:space="preserve"> as this automates a large part of manually assembling the process and can also introduce au</w:t>
      </w:r>
      <w:r w:rsidR="00534360" w:rsidRPr="00D81C28">
        <w:t xml:space="preserve">tomation in </w:t>
      </w:r>
      <w:r w:rsidR="00F26016" w:rsidRPr="00D81C28">
        <w:t>linking concepts in the mirroring</w:t>
      </w:r>
      <w:r w:rsidR="00534360" w:rsidRPr="00D81C28">
        <w:t xml:space="preserve"> ontology explained in</w:t>
      </w:r>
      <w:r w:rsidR="00F26016" w:rsidRPr="00D81C28">
        <w:t xml:space="preserve"> </w:t>
      </w:r>
      <w:r w:rsidR="00F26016" w:rsidRPr="00D81C28">
        <w:fldChar w:fldCharType="begin"/>
      </w:r>
      <w:r w:rsidR="00F26016" w:rsidRPr="00D81C28">
        <w:instrText xml:space="preserve"> REF _Ref469841931 \r \h </w:instrText>
      </w:r>
      <w:r w:rsidR="00F26016" w:rsidRPr="00D81C28">
        <w:fldChar w:fldCharType="separate"/>
      </w:r>
      <w:r w:rsidR="000F2DB1" w:rsidRPr="00D81C28">
        <w:t>2.4</w:t>
      </w:r>
      <w:r w:rsidR="00F26016" w:rsidRPr="00D81C28">
        <w:fldChar w:fldCharType="end"/>
      </w:r>
      <w:r w:rsidR="00F26016" w:rsidRPr="00D81C28">
        <w:t>.</w:t>
      </w:r>
    </w:p>
    <w:p w14:paraId="328DAC08" w14:textId="59DF217F" w:rsidR="00534360" w:rsidRPr="00D81C28" w:rsidRDefault="00534360" w:rsidP="00FC7734">
      <w:pPr>
        <w:pStyle w:val="BodyText"/>
      </w:pPr>
      <w:r w:rsidRPr="00D81C28">
        <w:t xml:space="preserve">For the man page for this script then see appendix </w:t>
      </w:r>
      <w:r w:rsidR="0047684E" w:rsidRPr="00D81C28">
        <w:fldChar w:fldCharType="begin"/>
      </w:r>
      <w:r w:rsidR="0047684E" w:rsidRPr="00D81C28">
        <w:instrText xml:space="preserve"> REF _Ref469842091 \r \h </w:instrText>
      </w:r>
      <w:r w:rsidR="0047684E" w:rsidRPr="00D81C28">
        <w:fldChar w:fldCharType="separate"/>
      </w:r>
      <w:r w:rsidR="000F2DB1" w:rsidRPr="00D81C28">
        <w:t>3</w:t>
      </w:r>
      <w:r w:rsidR="0047684E" w:rsidRPr="00D81C28">
        <w:fldChar w:fldCharType="end"/>
      </w:r>
      <w:r w:rsidRPr="00D81C28">
        <w:t xml:space="preserve">, however the important parameters for this script are </w:t>
      </w:r>
      <w:r w:rsidR="00FB695B" w:rsidRPr="00D81C28">
        <w:t>s</w:t>
      </w:r>
      <w:r w:rsidR="00F26016" w:rsidRPr="00D81C28">
        <w:t xml:space="preserve">hown in </w:t>
      </w:r>
      <w:r w:rsidR="00F26016" w:rsidRPr="00D81C28">
        <w:fldChar w:fldCharType="begin"/>
      </w:r>
      <w:r w:rsidR="00F26016" w:rsidRPr="00D81C28">
        <w:instrText xml:space="preserve"> REF _Ref469841854 \h </w:instrText>
      </w:r>
      <w:r w:rsidR="00F26016" w:rsidRPr="00D81C28">
        <w:fldChar w:fldCharType="separate"/>
      </w:r>
      <w:r w:rsidR="000F2DB1" w:rsidRPr="00D81C28">
        <w:t>Table 9</w:t>
      </w:r>
      <w:r w:rsidR="00F26016" w:rsidRPr="00D81C28">
        <w:fldChar w:fldCharType="end"/>
      </w:r>
      <w:r w:rsidR="00F26016" w:rsidRPr="00D81C28">
        <w:t>.</w:t>
      </w:r>
    </w:p>
    <w:p w14:paraId="000D8E72" w14:textId="77777777" w:rsidR="00F26016" w:rsidRPr="00D81C28" w:rsidRDefault="00F26016" w:rsidP="00F26016">
      <w:pPr>
        <w:pStyle w:val="Caption"/>
        <w:keepNext/>
      </w:pPr>
      <w:bookmarkStart w:id="152" w:name="_Ref469841854"/>
      <w:r w:rsidRPr="00D81C28">
        <w:t xml:space="preserve">Table </w:t>
      </w:r>
      <w:r w:rsidRPr="00D81C28">
        <w:fldChar w:fldCharType="begin"/>
      </w:r>
      <w:r w:rsidRPr="00D81C28">
        <w:instrText xml:space="preserve"> SEQ Table \* ARABIC </w:instrText>
      </w:r>
      <w:r w:rsidRPr="00D81C28">
        <w:fldChar w:fldCharType="separate"/>
      </w:r>
      <w:r w:rsidR="000F2DB1" w:rsidRPr="00D81C28">
        <w:t>9</w:t>
      </w:r>
      <w:r w:rsidRPr="00D81C28">
        <w:fldChar w:fldCharType="end"/>
      </w:r>
      <w:bookmarkEnd w:id="152"/>
      <w:r w:rsidRPr="00D81C28">
        <w:t xml:space="preserve"> create_glamurs_ontology.pl parameters</w:t>
      </w:r>
    </w:p>
    <w:tbl>
      <w:tblPr>
        <w:tblStyle w:val="TableGrid"/>
        <w:tblW w:w="0" w:type="auto"/>
        <w:tblLook w:val="04A0" w:firstRow="1" w:lastRow="0" w:firstColumn="1" w:lastColumn="0" w:noHBand="0" w:noVBand="1"/>
      </w:tblPr>
      <w:tblGrid>
        <w:gridCol w:w="2093"/>
        <w:gridCol w:w="7195"/>
      </w:tblGrid>
      <w:tr w:rsidR="00534360" w:rsidRPr="00D81C28" w14:paraId="0D5AFC62" w14:textId="77777777" w:rsidTr="00F26016">
        <w:tc>
          <w:tcPr>
            <w:tcW w:w="2093" w:type="dxa"/>
          </w:tcPr>
          <w:p w14:paraId="231E4F3B" w14:textId="77777777" w:rsidR="00534360" w:rsidRPr="00D81C28" w:rsidRDefault="00534360" w:rsidP="009D6612">
            <w:pPr>
              <w:pStyle w:val="BodyText"/>
              <w:rPr>
                <w:b/>
              </w:rPr>
            </w:pPr>
            <w:r w:rsidRPr="00D81C28">
              <w:rPr>
                <w:b/>
              </w:rPr>
              <w:t>Parameter Name</w:t>
            </w:r>
          </w:p>
        </w:tc>
        <w:tc>
          <w:tcPr>
            <w:tcW w:w="7195" w:type="dxa"/>
          </w:tcPr>
          <w:p w14:paraId="5CD25D87" w14:textId="77777777" w:rsidR="00534360" w:rsidRPr="00D81C28" w:rsidRDefault="00534360" w:rsidP="009D6612">
            <w:pPr>
              <w:pStyle w:val="BodyText"/>
              <w:rPr>
                <w:b/>
              </w:rPr>
            </w:pPr>
            <w:r w:rsidRPr="00D81C28">
              <w:rPr>
                <w:b/>
              </w:rPr>
              <w:t>Purpose</w:t>
            </w:r>
          </w:p>
        </w:tc>
      </w:tr>
      <w:tr w:rsidR="00534360" w:rsidRPr="00D81C28" w14:paraId="4DE5A38A" w14:textId="77777777" w:rsidTr="00F26016">
        <w:tc>
          <w:tcPr>
            <w:tcW w:w="2093" w:type="dxa"/>
          </w:tcPr>
          <w:p w14:paraId="7690E423" w14:textId="77777777" w:rsidR="00534360" w:rsidRPr="00D81C28" w:rsidRDefault="00534360" w:rsidP="009D6612">
            <w:pPr>
              <w:pStyle w:val="BodyText"/>
            </w:pPr>
            <w:r w:rsidRPr="00D81C28">
              <w:t>--library</w:t>
            </w:r>
          </w:p>
        </w:tc>
        <w:tc>
          <w:tcPr>
            <w:tcW w:w="7195" w:type="dxa"/>
          </w:tcPr>
          <w:p w14:paraId="2F8CF6D2" w14:textId="77777777" w:rsidR="00534360" w:rsidRPr="00D81C28" w:rsidRDefault="00534360" w:rsidP="00FB695B">
            <w:pPr>
              <w:pStyle w:val="BodyText"/>
            </w:pPr>
            <w:r w:rsidRPr="00D81C28">
              <w:t xml:space="preserve">This is any ontology that will only be used as a </w:t>
            </w:r>
            <w:r w:rsidR="00FB695B" w:rsidRPr="00D81C28">
              <w:t>component in the resultant ontology</w:t>
            </w:r>
            <w:r w:rsidRPr="00D81C28">
              <w:t>.</w:t>
            </w:r>
            <w:r w:rsidR="00FB695B" w:rsidRPr="00D81C28">
              <w:t xml:space="preserve"> No These are processed in order of the parameters</w:t>
            </w:r>
          </w:p>
        </w:tc>
      </w:tr>
      <w:tr w:rsidR="00534360" w:rsidRPr="00D81C28" w14:paraId="5A61D241" w14:textId="77777777" w:rsidTr="00F26016">
        <w:tc>
          <w:tcPr>
            <w:tcW w:w="2093" w:type="dxa"/>
          </w:tcPr>
          <w:p w14:paraId="7DBFC962" w14:textId="77777777" w:rsidR="00534360" w:rsidRPr="00D81C28" w:rsidRDefault="00FB695B" w:rsidP="009D6612">
            <w:pPr>
              <w:pStyle w:val="BodyText"/>
            </w:pPr>
            <w:r w:rsidRPr="00D81C28">
              <w:t>--ontology-name</w:t>
            </w:r>
          </w:p>
        </w:tc>
        <w:tc>
          <w:tcPr>
            <w:tcW w:w="7195" w:type="dxa"/>
          </w:tcPr>
          <w:p w14:paraId="419DB627" w14:textId="77777777" w:rsidR="00534360" w:rsidRPr="00D81C28" w:rsidRDefault="00FB695B" w:rsidP="009D6612">
            <w:pPr>
              <w:pStyle w:val="BodyText"/>
            </w:pPr>
            <w:r w:rsidRPr="00D81C28">
              <w:t>The output ontology name space</w:t>
            </w:r>
          </w:p>
        </w:tc>
      </w:tr>
      <w:tr w:rsidR="00534360" w:rsidRPr="00D81C28" w14:paraId="712F41CB" w14:textId="77777777" w:rsidTr="00F26016">
        <w:tc>
          <w:tcPr>
            <w:tcW w:w="2093" w:type="dxa"/>
          </w:tcPr>
          <w:p w14:paraId="75CBEA84" w14:textId="77777777" w:rsidR="00534360" w:rsidRPr="00D81C28" w:rsidRDefault="00FB695B" w:rsidP="009D6612">
            <w:pPr>
              <w:pStyle w:val="BodyText"/>
            </w:pPr>
            <w:r w:rsidRPr="00D81C28">
              <w:t>--process-files</w:t>
            </w:r>
          </w:p>
        </w:tc>
        <w:tc>
          <w:tcPr>
            <w:tcW w:w="7195" w:type="dxa"/>
          </w:tcPr>
          <w:p w14:paraId="2AF0C12A" w14:textId="77777777" w:rsidR="00534360" w:rsidRPr="00D81C28" w:rsidRDefault="00FB695B" w:rsidP="009D6612">
            <w:pPr>
              <w:pStyle w:val="BodyText"/>
            </w:pPr>
            <w:r w:rsidRPr="00D81C28">
              <w:t xml:space="preserve">These ontologies are specially processed to get obtain the links between domain and ranges for the </w:t>
            </w:r>
            <w:r w:rsidR="00F26016" w:rsidRPr="00D81C28">
              <w:rPr>
                <w:rFonts w:cs="Arial"/>
              </w:rPr>
              <w:t>σ</w:t>
            </w:r>
            <w:r w:rsidRPr="00D81C28">
              <w:t xml:space="preserve">–represents and </w:t>
            </w:r>
            <w:r w:rsidR="00F26016" w:rsidRPr="00D81C28">
              <w:rPr>
                <w:rFonts w:cs="Arial"/>
              </w:rPr>
              <w:t>γ</w:t>
            </w:r>
            <w:r w:rsidRPr="00D81C28">
              <w:t xml:space="preserve">–represents, to link the individuals </w:t>
            </w:r>
            <w:r w:rsidR="00F26016" w:rsidRPr="00D81C28">
              <w:t xml:space="preserve">in the mirrored ontology explained in section </w:t>
            </w:r>
            <w:r w:rsidR="00F26016" w:rsidRPr="00D81C28">
              <w:fldChar w:fldCharType="begin"/>
            </w:r>
            <w:r w:rsidR="00F26016" w:rsidRPr="00D81C28">
              <w:instrText xml:space="preserve"> REF _Ref469841528 \r \h </w:instrText>
            </w:r>
            <w:r w:rsidR="00F26016" w:rsidRPr="00D81C28">
              <w:fldChar w:fldCharType="separate"/>
            </w:r>
            <w:r w:rsidR="000F2DB1" w:rsidRPr="00D81C28">
              <w:t>2.4</w:t>
            </w:r>
            <w:r w:rsidR="00F26016" w:rsidRPr="00D81C28">
              <w:fldChar w:fldCharType="end"/>
            </w:r>
          </w:p>
        </w:tc>
      </w:tr>
    </w:tbl>
    <w:p w14:paraId="3CFC0B46" w14:textId="77777777" w:rsidR="00F26016" w:rsidRPr="00D81C28" w:rsidRDefault="00F26016" w:rsidP="00F26016">
      <w:pPr>
        <w:pStyle w:val="BodyText"/>
      </w:pPr>
      <w:r w:rsidRPr="00D81C28">
        <w:t>There are also positional parameters which include the ontologies that are imported and have their name spaces included.</w:t>
      </w:r>
    </w:p>
    <w:p w14:paraId="2C494017" w14:textId="77777777" w:rsidR="0047684E" w:rsidRPr="00D81C28" w:rsidRDefault="0047684E" w:rsidP="00F26016">
      <w:pPr>
        <w:pStyle w:val="BodyText"/>
      </w:pPr>
      <w:r w:rsidRPr="00D81C28">
        <w:t xml:space="preserve">Essentially how this program works is that it takes the positional parameters, reads these ontologies and works out their name and namespace. These are included in the global ontology. Each of </w:t>
      </w:r>
      <w:r w:rsidR="00FA7160" w:rsidRPr="00D81C28">
        <w:t>libraries</w:t>
      </w:r>
      <w:r w:rsidRPr="00D81C28">
        <w:t xml:space="preserve"> is then read and included verbatim into the glossary. This approach allows a component development and separation of functional units of parts of the top-down ontology. The parts used in the construction of the GLAMURS ontology and their purpose are listed in table link.</w:t>
      </w:r>
    </w:p>
    <w:p w14:paraId="112C8D06" w14:textId="77777777" w:rsidR="00815276" w:rsidRPr="00D81C28" w:rsidRDefault="00815276" w:rsidP="00815276">
      <w:pPr>
        <w:pStyle w:val="Caption"/>
        <w:keepNext/>
      </w:pPr>
      <w:r w:rsidRPr="00D81C28">
        <w:t xml:space="preserve">Table </w:t>
      </w:r>
      <w:r w:rsidRPr="00D81C28">
        <w:fldChar w:fldCharType="begin"/>
      </w:r>
      <w:r w:rsidRPr="00D81C28">
        <w:instrText xml:space="preserve"> SEQ Table \* ARABIC </w:instrText>
      </w:r>
      <w:r w:rsidRPr="00D81C28">
        <w:fldChar w:fldCharType="separate"/>
      </w:r>
      <w:r w:rsidR="000F2DB1" w:rsidRPr="00D81C28">
        <w:t>10</w:t>
      </w:r>
      <w:r w:rsidRPr="00D81C28">
        <w:fldChar w:fldCharType="end"/>
      </w:r>
      <w:r w:rsidRPr="00D81C28">
        <w:t xml:space="preserve"> - Libraries for the final GLAMURS ontology</w:t>
      </w:r>
    </w:p>
    <w:tbl>
      <w:tblPr>
        <w:tblStyle w:val="TableGrid"/>
        <w:tblW w:w="0" w:type="auto"/>
        <w:tblLook w:val="04A0" w:firstRow="1" w:lastRow="0" w:firstColumn="1" w:lastColumn="0" w:noHBand="0" w:noVBand="1"/>
      </w:tblPr>
      <w:tblGrid>
        <w:gridCol w:w="3041"/>
        <w:gridCol w:w="6247"/>
      </w:tblGrid>
      <w:tr w:rsidR="0047684E" w:rsidRPr="00D81C28" w14:paraId="03107AD0" w14:textId="77777777" w:rsidTr="0047684E">
        <w:tc>
          <w:tcPr>
            <w:tcW w:w="0" w:type="auto"/>
          </w:tcPr>
          <w:p w14:paraId="752ACA69" w14:textId="77777777" w:rsidR="0047684E" w:rsidRPr="00D81C28" w:rsidRDefault="0047684E" w:rsidP="009D6612">
            <w:pPr>
              <w:pStyle w:val="BodyText"/>
              <w:rPr>
                <w:b/>
              </w:rPr>
            </w:pPr>
            <w:r w:rsidRPr="00D81C28">
              <w:rPr>
                <w:b/>
              </w:rPr>
              <w:t>Library name</w:t>
            </w:r>
          </w:p>
        </w:tc>
        <w:tc>
          <w:tcPr>
            <w:tcW w:w="0" w:type="auto"/>
          </w:tcPr>
          <w:p w14:paraId="05A416EF" w14:textId="77777777" w:rsidR="0047684E" w:rsidRPr="00D81C28" w:rsidRDefault="0047684E" w:rsidP="009D6612">
            <w:pPr>
              <w:pStyle w:val="BodyText"/>
              <w:rPr>
                <w:b/>
              </w:rPr>
            </w:pPr>
            <w:r w:rsidRPr="00D81C28">
              <w:rPr>
                <w:b/>
              </w:rPr>
              <w:t>Library purpose</w:t>
            </w:r>
          </w:p>
        </w:tc>
      </w:tr>
      <w:tr w:rsidR="0047684E" w:rsidRPr="00D81C28" w14:paraId="02F3B1D6" w14:textId="77777777" w:rsidTr="0047684E">
        <w:tc>
          <w:tcPr>
            <w:tcW w:w="0" w:type="auto"/>
          </w:tcPr>
          <w:p w14:paraId="2A442294" w14:textId="77777777" w:rsidR="0047684E" w:rsidRPr="00D81C28" w:rsidRDefault="0047684E" w:rsidP="009D6612">
            <w:pPr>
              <w:pStyle w:val="BodyText"/>
            </w:pPr>
            <w:r w:rsidRPr="00D81C28">
              <w:t>gamma_represent_types.owl</w:t>
            </w:r>
          </w:p>
        </w:tc>
        <w:tc>
          <w:tcPr>
            <w:tcW w:w="0" w:type="auto"/>
          </w:tcPr>
          <w:p w14:paraId="12EF5745" w14:textId="77777777" w:rsidR="0047684E" w:rsidRPr="00D81C28" w:rsidRDefault="0047684E" w:rsidP="009D6612">
            <w:pPr>
              <w:pStyle w:val="BodyText"/>
            </w:pPr>
            <w:r w:rsidRPr="00D81C28">
              <w:t xml:space="preserve">These are </w:t>
            </w:r>
            <w:r w:rsidRPr="00D81C28">
              <w:rPr>
                <w:rFonts w:cs="Arial"/>
              </w:rPr>
              <w:t>γ</w:t>
            </w:r>
            <w:r w:rsidRPr="00D81C28">
              <w:t xml:space="preserve">–represents, or group representations as discussed in section </w:t>
            </w:r>
            <w:r w:rsidRPr="00D81C28">
              <w:fldChar w:fldCharType="begin"/>
            </w:r>
            <w:r w:rsidRPr="00D81C28">
              <w:instrText xml:space="preserve"> REF _Ref469842526 \r \h </w:instrText>
            </w:r>
            <w:r w:rsidRPr="00D81C28">
              <w:fldChar w:fldCharType="separate"/>
            </w:r>
            <w:r w:rsidR="000F2DB1" w:rsidRPr="00D81C28">
              <w:t>2.4</w:t>
            </w:r>
            <w:r w:rsidRPr="00D81C28">
              <w:fldChar w:fldCharType="end"/>
            </w:r>
            <w:r w:rsidRPr="00D81C28">
              <w:t>.</w:t>
            </w:r>
            <w:r w:rsidR="00815276" w:rsidRPr="00D81C28">
              <w:t xml:space="preserve"> These are all the general representations, generally between mutually exclusive groups of entities, and there sub-entities.</w:t>
            </w:r>
          </w:p>
        </w:tc>
      </w:tr>
      <w:tr w:rsidR="0047684E" w:rsidRPr="00D81C28" w14:paraId="50B88792" w14:textId="77777777" w:rsidTr="0047684E">
        <w:tc>
          <w:tcPr>
            <w:tcW w:w="0" w:type="auto"/>
          </w:tcPr>
          <w:p w14:paraId="59FA01F5" w14:textId="77777777" w:rsidR="0047684E" w:rsidRPr="00D81C28" w:rsidRDefault="0047684E" w:rsidP="009D6612">
            <w:pPr>
              <w:pStyle w:val="BodyText"/>
            </w:pPr>
            <w:r w:rsidRPr="00D81C28">
              <w:t>misc.owl</w:t>
            </w:r>
          </w:p>
        </w:tc>
        <w:tc>
          <w:tcPr>
            <w:tcW w:w="0" w:type="auto"/>
          </w:tcPr>
          <w:p w14:paraId="6729FC14" w14:textId="0EE92541" w:rsidR="0047684E" w:rsidRPr="00D81C28" w:rsidRDefault="0047684E" w:rsidP="009D6612">
            <w:pPr>
              <w:pStyle w:val="BodyText"/>
            </w:pPr>
            <w:r w:rsidRPr="00D81C28">
              <w:t xml:space="preserve">In the case of the GLAMURS ontology these are miscellaneous class creation and class </w:t>
            </w:r>
            <w:r w:rsidR="00AA7086">
              <w:t>subclass</w:t>
            </w:r>
            <w:r w:rsidRPr="00D81C28">
              <w:t>ing used to clarify some links in the top-down onto</w:t>
            </w:r>
            <w:r w:rsidR="00815276" w:rsidRPr="00D81C28">
              <w:t>logy.</w:t>
            </w:r>
          </w:p>
        </w:tc>
      </w:tr>
      <w:tr w:rsidR="0047684E" w:rsidRPr="00D81C28" w14:paraId="7F256A66" w14:textId="77777777" w:rsidTr="0047684E">
        <w:tc>
          <w:tcPr>
            <w:tcW w:w="0" w:type="auto"/>
          </w:tcPr>
          <w:p w14:paraId="5235D2FD" w14:textId="77777777" w:rsidR="0047684E" w:rsidRPr="00D81C28" w:rsidRDefault="0047684E" w:rsidP="009D6612">
            <w:pPr>
              <w:pStyle w:val="BodyText"/>
            </w:pPr>
            <w:r w:rsidRPr="00D81C28">
              <w:t>rules.owl</w:t>
            </w:r>
          </w:p>
        </w:tc>
        <w:tc>
          <w:tcPr>
            <w:tcW w:w="0" w:type="auto"/>
          </w:tcPr>
          <w:p w14:paraId="75EC23C6" w14:textId="77777777" w:rsidR="0047684E" w:rsidRPr="00D81C28" w:rsidRDefault="0047684E" w:rsidP="009D6612">
            <w:pPr>
              <w:pStyle w:val="BodyText"/>
            </w:pPr>
            <w:r w:rsidRPr="00D81C28">
              <w:t xml:space="preserve">These are SWRL rules which help in reasoning over the ontology. For more discussion then please section </w:t>
            </w:r>
            <w:r w:rsidRPr="00D81C28">
              <w:fldChar w:fldCharType="begin"/>
            </w:r>
            <w:r w:rsidRPr="00D81C28">
              <w:instrText xml:space="preserve"> REF _Ref469843081 \r \h </w:instrText>
            </w:r>
            <w:r w:rsidRPr="00D81C28">
              <w:fldChar w:fldCharType="separate"/>
            </w:r>
            <w:r w:rsidR="000F2DB1" w:rsidRPr="00D81C28">
              <w:t>6.1</w:t>
            </w:r>
            <w:r w:rsidRPr="00D81C28">
              <w:fldChar w:fldCharType="end"/>
            </w:r>
            <w:r w:rsidRPr="00D81C28">
              <w:t>.</w:t>
            </w:r>
          </w:p>
        </w:tc>
      </w:tr>
      <w:tr w:rsidR="0047684E" w:rsidRPr="00D81C28" w14:paraId="144DFECE" w14:textId="77777777" w:rsidTr="0047684E">
        <w:tc>
          <w:tcPr>
            <w:tcW w:w="0" w:type="auto"/>
          </w:tcPr>
          <w:p w14:paraId="596FB47A" w14:textId="77777777" w:rsidR="0047684E" w:rsidRPr="00D81C28" w:rsidRDefault="0047684E" w:rsidP="009D6612">
            <w:pPr>
              <w:pStyle w:val="BodyText"/>
            </w:pPr>
            <w:r w:rsidRPr="00D81C28">
              <w:t>sigma_represents.owl</w:t>
            </w:r>
          </w:p>
        </w:tc>
        <w:tc>
          <w:tcPr>
            <w:tcW w:w="0" w:type="auto"/>
          </w:tcPr>
          <w:p w14:paraId="2D6B9C0A" w14:textId="77777777" w:rsidR="0047684E" w:rsidRPr="00D81C28" w:rsidRDefault="00815276" w:rsidP="009D6612">
            <w:pPr>
              <w:pStyle w:val="BodyText"/>
            </w:pPr>
            <w:r w:rsidRPr="00D81C28">
              <w:t xml:space="preserve">These are </w:t>
            </w:r>
            <w:r w:rsidRPr="00D81C28">
              <w:rPr>
                <w:rFonts w:cs="Arial"/>
              </w:rPr>
              <w:t>σ</w:t>
            </w:r>
            <w:r w:rsidRPr="00D81C28">
              <w:t xml:space="preserve">–represents, or specific representations as discussed in section </w:t>
            </w:r>
            <w:r w:rsidRPr="00D81C28">
              <w:fldChar w:fldCharType="begin"/>
            </w:r>
            <w:r w:rsidRPr="00D81C28">
              <w:instrText xml:space="preserve"> REF _Ref469842526 \r \h </w:instrText>
            </w:r>
            <w:r w:rsidRPr="00D81C28">
              <w:fldChar w:fldCharType="separate"/>
            </w:r>
            <w:r w:rsidR="000F2DB1" w:rsidRPr="00D81C28">
              <w:t>2.4</w:t>
            </w:r>
            <w:r w:rsidRPr="00D81C28">
              <w:fldChar w:fldCharType="end"/>
            </w:r>
            <w:r w:rsidRPr="00D81C28">
              <w:t>. These are specific representation asserted between ontological entities such as classes, object properties and data values, when, and only when these concepts are instantiated as individuals.</w:t>
            </w:r>
          </w:p>
        </w:tc>
      </w:tr>
      <w:tr w:rsidR="00815276" w:rsidRPr="00D81C28" w14:paraId="392CFCEB" w14:textId="77777777" w:rsidTr="0047684E">
        <w:tc>
          <w:tcPr>
            <w:tcW w:w="0" w:type="auto"/>
          </w:tcPr>
          <w:p w14:paraId="0F34F024" w14:textId="77777777" w:rsidR="00815276" w:rsidRPr="00D81C28" w:rsidRDefault="00815276" w:rsidP="009D6612">
            <w:pPr>
              <w:pStyle w:val="BodyText"/>
            </w:pPr>
            <w:r w:rsidRPr="00D81C28">
              <w:t>sigma_represents_types</w:t>
            </w:r>
          </w:p>
        </w:tc>
        <w:tc>
          <w:tcPr>
            <w:tcW w:w="0" w:type="auto"/>
          </w:tcPr>
          <w:p w14:paraId="7CED5D9B" w14:textId="11190D4D" w:rsidR="00815276" w:rsidRPr="00D81C28" w:rsidRDefault="00815276" w:rsidP="00815276">
            <w:pPr>
              <w:pStyle w:val="BodyText"/>
            </w:pPr>
            <w:r w:rsidRPr="00D81C28">
              <w:t xml:space="preserve">These are </w:t>
            </w:r>
            <w:r w:rsidRPr="00D81C28">
              <w:rPr>
                <w:rFonts w:cs="Arial"/>
              </w:rPr>
              <w:t>σ</w:t>
            </w:r>
            <w:r w:rsidRPr="00D81C28">
              <w:t xml:space="preserve">–represents, or specific representations as discussed in section </w:t>
            </w:r>
            <w:r w:rsidRPr="00D81C28">
              <w:fldChar w:fldCharType="begin"/>
            </w:r>
            <w:r w:rsidRPr="00D81C28">
              <w:instrText xml:space="preserve"> REF _Ref469842526 \r \h </w:instrText>
            </w:r>
            <w:r w:rsidRPr="00D81C28">
              <w:fldChar w:fldCharType="separate"/>
            </w:r>
            <w:r w:rsidR="000F2DB1" w:rsidRPr="00D81C28">
              <w:t>2.4</w:t>
            </w:r>
            <w:r w:rsidRPr="00D81C28">
              <w:fldChar w:fldCharType="end"/>
            </w:r>
            <w:r w:rsidRPr="00D81C28">
              <w:t xml:space="preserve">. These are specific representations, but at the level of the TBox definition. Unlike sigma_represents.owl above, these roles are processed to give relationships between the corresponding instance, generated for the ontological processes. This is done by using the domain and ranges for the are </w:t>
            </w:r>
            <w:r w:rsidRPr="00D81C28">
              <w:rPr>
                <w:rFonts w:cs="Arial"/>
              </w:rPr>
              <w:t>σ</w:t>
            </w:r>
            <w:r w:rsidRPr="00D81C28">
              <w:t>–represents.</w:t>
            </w:r>
            <w:r w:rsidR="00AA7086">
              <w:t xml:space="preserve"> </w:t>
            </w:r>
            <w:r w:rsidRPr="00D81C28">
              <w:t>These can be processed to instantiated links between individual terms.</w:t>
            </w:r>
          </w:p>
        </w:tc>
      </w:tr>
    </w:tbl>
    <w:p w14:paraId="0DEF95B8" w14:textId="77777777" w:rsidR="0047684E" w:rsidRPr="00D81C28" w:rsidRDefault="00815276" w:rsidP="00F26016">
      <w:pPr>
        <w:pStyle w:val="BodyText"/>
      </w:pPr>
      <w:r w:rsidRPr="00D81C28">
        <w:t xml:space="preserve">Finally any file included as a --process-files parameter is read. This currently has to specify only </w:t>
      </w:r>
      <w:r w:rsidRPr="00D81C28">
        <w:rPr>
          <w:rFonts w:cs="Arial"/>
        </w:rPr>
        <w:t>σ</w:t>
      </w:r>
      <w:r w:rsidRPr="00D81C28">
        <w:t xml:space="preserve">–represents roles and these are processed to produce links between the corresponding instantiations of the classes in the mirrored ontology, discussed in section </w:t>
      </w:r>
      <w:r w:rsidRPr="00D81C28">
        <w:fldChar w:fldCharType="begin"/>
      </w:r>
      <w:r w:rsidRPr="00D81C28">
        <w:instrText xml:space="preserve"> REF _Ref469843696 \r \h </w:instrText>
      </w:r>
      <w:r w:rsidRPr="00D81C28">
        <w:fldChar w:fldCharType="separate"/>
      </w:r>
      <w:r w:rsidR="000F2DB1" w:rsidRPr="00D81C28">
        <w:t>2.4</w:t>
      </w:r>
      <w:r w:rsidRPr="00D81C28">
        <w:fldChar w:fldCharType="end"/>
      </w:r>
      <w:r w:rsidRPr="00D81C28">
        <w:t xml:space="preserve">. </w:t>
      </w:r>
    </w:p>
    <w:p w14:paraId="3B4F7F39" w14:textId="77777777" w:rsidR="00FC7734" w:rsidRPr="00D81C28" w:rsidRDefault="00FC7734" w:rsidP="0010529E">
      <w:pPr>
        <w:pStyle w:val="Heading2"/>
      </w:pPr>
      <w:r w:rsidRPr="00D81C28">
        <w:t>Results</w:t>
      </w:r>
    </w:p>
    <w:p w14:paraId="73D07D34" w14:textId="77777777" w:rsidR="00FC7734" w:rsidRDefault="00AC401C" w:rsidP="00FC7734">
      <w:pPr>
        <w:pStyle w:val="BodyText"/>
      </w:pPr>
      <w:r w:rsidRPr="00D81C28">
        <w:t xml:space="preserve">Rather than show the whole ontology we show a schematic of the ontology, as in illustrated in </w:t>
      </w:r>
      <w:r w:rsidR="0047684E" w:rsidRPr="00D81C28">
        <w:fldChar w:fldCharType="begin"/>
      </w:r>
      <w:r w:rsidR="0047684E" w:rsidRPr="00D81C28">
        <w:instrText xml:space="preserve"> REF _Ref469842218 \h </w:instrText>
      </w:r>
      <w:r w:rsidR="0047684E" w:rsidRPr="00D81C28">
        <w:fldChar w:fldCharType="separate"/>
      </w:r>
      <w:r w:rsidR="000F2DB1" w:rsidRPr="00D81C28">
        <w:t>Figure 43</w:t>
      </w:r>
      <w:r w:rsidR="0047684E" w:rsidRPr="00D81C28">
        <w:fldChar w:fldCharType="end"/>
      </w:r>
      <w:r w:rsidR="0047684E" w:rsidRPr="00D81C28">
        <w:t>.</w:t>
      </w:r>
    </w:p>
    <w:p w14:paraId="78D460A7" w14:textId="77777777" w:rsidR="0010529E" w:rsidRPr="00D81C28" w:rsidRDefault="0010529E" w:rsidP="0010529E">
      <w:r w:rsidRPr="00D81C28">
        <w:t>The statistics for the resultant ontology are as follow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644"/>
        <w:gridCol w:w="4644"/>
      </w:tblGrid>
      <w:tr w:rsidR="0010529E" w:rsidRPr="00D81C28" w14:paraId="14508D64" w14:textId="77777777" w:rsidTr="00DF41F4">
        <w:tc>
          <w:tcPr>
            <w:tcW w:w="4644" w:type="dxa"/>
          </w:tcPr>
          <w:p w14:paraId="068CEAB2" w14:textId="77777777" w:rsidR="0010529E" w:rsidRPr="00D81C28" w:rsidRDefault="0010529E" w:rsidP="00DF41F4">
            <w:r w:rsidRPr="00D81C28">
              <w:t>Axiom</w:t>
            </w:r>
          </w:p>
        </w:tc>
        <w:tc>
          <w:tcPr>
            <w:tcW w:w="4644" w:type="dxa"/>
          </w:tcPr>
          <w:p w14:paraId="67146416" w14:textId="77777777" w:rsidR="0010529E" w:rsidRPr="00D81C28" w:rsidRDefault="0010529E" w:rsidP="00DF41F4">
            <w:pPr>
              <w:jc w:val="right"/>
            </w:pPr>
            <w:r w:rsidRPr="00D81C28">
              <w:t>37433</w:t>
            </w:r>
          </w:p>
        </w:tc>
      </w:tr>
      <w:tr w:rsidR="0010529E" w:rsidRPr="00D81C28" w14:paraId="5E4AC9AE" w14:textId="77777777" w:rsidTr="00DF41F4">
        <w:tc>
          <w:tcPr>
            <w:tcW w:w="4644" w:type="dxa"/>
          </w:tcPr>
          <w:p w14:paraId="714CF04B" w14:textId="77777777" w:rsidR="0010529E" w:rsidRPr="00D81C28" w:rsidRDefault="0010529E" w:rsidP="00DF41F4">
            <w:r w:rsidRPr="00D81C28">
              <w:t>Logical axiom count</w:t>
            </w:r>
          </w:p>
        </w:tc>
        <w:tc>
          <w:tcPr>
            <w:tcW w:w="4644" w:type="dxa"/>
          </w:tcPr>
          <w:p w14:paraId="2FAB6B94" w14:textId="77777777" w:rsidR="0010529E" w:rsidRPr="00D81C28" w:rsidRDefault="0010529E" w:rsidP="00DF41F4">
            <w:pPr>
              <w:jc w:val="right"/>
            </w:pPr>
            <w:r w:rsidRPr="00D81C28">
              <w:t>22288</w:t>
            </w:r>
          </w:p>
        </w:tc>
      </w:tr>
      <w:tr w:rsidR="0010529E" w:rsidRPr="00D81C28" w14:paraId="0E7CE670" w14:textId="77777777" w:rsidTr="00DF41F4">
        <w:tc>
          <w:tcPr>
            <w:tcW w:w="4644" w:type="dxa"/>
          </w:tcPr>
          <w:p w14:paraId="76280BE6" w14:textId="77777777" w:rsidR="0010529E" w:rsidRPr="00D81C28" w:rsidRDefault="0010529E" w:rsidP="00DF41F4">
            <w:r w:rsidRPr="00D81C28">
              <w:t>Declaration count</w:t>
            </w:r>
          </w:p>
        </w:tc>
        <w:tc>
          <w:tcPr>
            <w:tcW w:w="4644" w:type="dxa"/>
          </w:tcPr>
          <w:p w14:paraId="795D61C6" w14:textId="77777777" w:rsidR="0010529E" w:rsidRPr="00D81C28" w:rsidRDefault="0010529E" w:rsidP="00DF41F4">
            <w:pPr>
              <w:jc w:val="right"/>
            </w:pPr>
            <w:r w:rsidRPr="00D81C28">
              <w:t>6335</w:t>
            </w:r>
          </w:p>
        </w:tc>
      </w:tr>
      <w:tr w:rsidR="0010529E" w:rsidRPr="00D81C28" w14:paraId="6B517BDA" w14:textId="77777777" w:rsidTr="00DF41F4">
        <w:tc>
          <w:tcPr>
            <w:tcW w:w="4644" w:type="dxa"/>
          </w:tcPr>
          <w:p w14:paraId="68A113C0" w14:textId="77777777" w:rsidR="0010529E" w:rsidRPr="00D81C28" w:rsidRDefault="0010529E" w:rsidP="00DF41F4">
            <w:r w:rsidRPr="00D81C28">
              <w:t>Object property count</w:t>
            </w:r>
          </w:p>
        </w:tc>
        <w:tc>
          <w:tcPr>
            <w:tcW w:w="4644" w:type="dxa"/>
          </w:tcPr>
          <w:p w14:paraId="067FAE61" w14:textId="77777777" w:rsidR="0010529E" w:rsidRPr="00D81C28" w:rsidRDefault="0010529E" w:rsidP="00DF41F4">
            <w:pPr>
              <w:jc w:val="right"/>
            </w:pPr>
            <w:r w:rsidRPr="00D81C28">
              <w:t>1312</w:t>
            </w:r>
          </w:p>
        </w:tc>
      </w:tr>
      <w:tr w:rsidR="0010529E" w:rsidRPr="00D81C28" w14:paraId="4396A9E9" w14:textId="77777777" w:rsidTr="00DF41F4">
        <w:tc>
          <w:tcPr>
            <w:tcW w:w="4644" w:type="dxa"/>
          </w:tcPr>
          <w:p w14:paraId="30095860" w14:textId="77777777" w:rsidR="0010529E" w:rsidRPr="00D81C28" w:rsidRDefault="0010529E" w:rsidP="00DF41F4">
            <w:r w:rsidRPr="00D81C28">
              <w:t>Data property count</w:t>
            </w:r>
          </w:p>
        </w:tc>
        <w:tc>
          <w:tcPr>
            <w:tcW w:w="4644" w:type="dxa"/>
          </w:tcPr>
          <w:p w14:paraId="71903037" w14:textId="77777777" w:rsidR="0010529E" w:rsidRPr="00D81C28" w:rsidRDefault="0010529E" w:rsidP="00DF41F4">
            <w:pPr>
              <w:jc w:val="right"/>
            </w:pPr>
            <w:r w:rsidRPr="00D81C28">
              <w:t>1030</w:t>
            </w:r>
          </w:p>
        </w:tc>
      </w:tr>
      <w:tr w:rsidR="0010529E" w:rsidRPr="00D81C28" w14:paraId="68F27EF5" w14:textId="77777777" w:rsidTr="00DF41F4">
        <w:tc>
          <w:tcPr>
            <w:tcW w:w="4644" w:type="dxa"/>
          </w:tcPr>
          <w:p w14:paraId="06013A1F" w14:textId="77777777" w:rsidR="0010529E" w:rsidRPr="00D81C28" w:rsidRDefault="0010529E" w:rsidP="00DF41F4">
            <w:r w:rsidRPr="00D81C28">
              <w:t>Individual count</w:t>
            </w:r>
          </w:p>
        </w:tc>
        <w:tc>
          <w:tcPr>
            <w:tcW w:w="4644" w:type="dxa"/>
          </w:tcPr>
          <w:p w14:paraId="781F6F01" w14:textId="77777777" w:rsidR="0010529E" w:rsidRPr="00D81C28" w:rsidRDefault="0010529E" w:rsidP="00DF41F4">
            <w:pPr>
              <w:jc w:val="right"/>
            </w:pPr>
            <w:r w:rsidRPr="00D81C28">
              <w:t>3542</w:t>
            </w:r>
          </w:p>
        </w:tc>
      </w:tr>
      <w:tr w:rsidR="0010529E" w:rsidRPr="00D81C28" w14:paraId="2C22DBEC" w14:textId="77777777" w:rsidTr="00DF41F4">
        <w:tc>
          <w:tcPr>
            <w:tcW w:w="4644" w:type="dxa"/>
          </w:tcPr>
          <w:p w14:paraId="39FD781D" w14:textId="77777777" w:rsidR="0010529E" w:rsidRPr="00D81C28" w:rsidRDefault="0010529E" w:rsidP="00DF41F4">
            <w:r w:rsidRPr="00D81C28">
              <w:t>DL Expressivity</w:t>
            </w:r>
          </w:p>
        </w:tc>
        <w:tc>
          <w:tcPr>
            <w:tcW w:w="4644" w:type="dxa"/>
          </w:tcPr>
          <w:p w14:paraId="4BF5B4B8" w14:textId="77777777" w:rsidR="0010529E" w:rsidRPr="00D81C28" w:rsidRDefault="0010529E" w:rsidP="00DF41F4">
            <w:pPr>
              <w:jc w:val="right"/>
            </w:pPr>
            <w:r w:rsidRPr="00D81C28">
              <w:rPr>
                <w:rStyle w:val="MathScriptChar"/>
                <w:lang w:val="en-GB"/>
              </w:rPr>
              <w:t>SROIQ</w:t>
            </w:r>
            <w:r w:rsidRPr="00D81C28">
              <w:rPr>
                <w:rStyle w:val="MathScriptChar"/>
                <w:vertAlign w:val="superscript"/>
                <w:lang w:val="en-GB"/>
              </w:rPr>
              <w:t>(D)</w:t>
            </w:r>
          </w:p>
        </w:tc>
      </w:tr>
    </w:tbl>
    <w:p w14:paraId="505BC7D9" w14:textId="77777777" w:rsidR="0010529E" w:rsidRPr="00D81C28" w:rsidRDefault="0010529E" w:rsidP="0010529E"/>
    <w:p w14:paraId="6C0EA4E0" w14:textId="77777777" w:rsidR="0010529E" w:rsidRPr="00D81C28" w:rsidRDefault="0010529E" w:rsidP="0010529E">
      <w:r w:rsidRPr="00D81C28">
        <w:t xml:space="preserve">The final GLAMURS ontology, </w:t>
      </w:r>
      <w:r w:rsidRPr="00D81C28">
        <w:rPr>
          <w:b/>
          <w:i/>
        </w:rPr>
        <w:t>glamurs</w:t>
      </w:r>
      <w:r w:rsidRPr="00D81C28">
        <w:t xml:space="preserve"> may be found </w:t>
      </w:r>
      <w:r>
        <w:t>on GitHub at</w:t>
      </w:r>
      <w:r w:rsidRPr="00D81C28">
        <w:t xml:space="preserve"> </w:t>
      </w:r>
      <w:hyperlink r:id="rId85" w:history="1">
        <w:r>
          <w:rPr>
            <w:rStyle w:val="Hyperlink"/>
          </w:rPr>
          <w:t>https://github.com/DougSalt/GLAMURS/blob/master/ontologies/glamurs.owl</w:t>
        </w:r>
      </w:hyperlink>
      <w:r w:rsidRPr="00D81C28">
        <w:t>.</w:t>
      </w:r>
    </w:p>
    <w:p w14:paraId="20602961" w14:textId="77777777" w:rsidR="00AC401C" w:rsidRPr="00D81C28" w:rsidRDefault="00AC401C" w:rsidP="00AC401C">
      <w:pPr>
        <w:pStyle w:val="BodyText"/>
        <w:keepNext/>
      </w:pPr>
      <w:r w:rsidRPr="00D81C28">
        <w:rPr>
          <w:noProof/>
          <w:lang w:eastAsia="en-GB"/>
        </w:rPr>
        <w:drawing>
          <wp:inline distT="0" distB="0" distL="0" distR="0" wp14:anchorId="510CC945" wp14:editId="72923215">
            <wp:extent cx="5760720" cy="3837940"/>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murs.png"/>
                    <pic:cNvPicPr/>
                  </pic:nvPicPr>
                  <pic:blipFill>
                    <a:blip r:embed="rId86">
                      <a:extLst>
                        <a:ext uri="{28A0092B-C50C-407E-A947-70E740481C1C}">
                          <a14:useLocalDpi xmlns:a14="http://schemas.microsoft.com/office/drawing/2010/main" val="0"/>
                        </a:ext>
                      </a:extLst>
                    </a:blip>
                    <a:stretch>
                      <a:fillRect/>
                    </a:stretch>
                  </pic:blipFill>
                  <pic:spPr>
                    <a:xfrm>
                      <a:off x="0" y="0"/>
                      <a:ext cx="5760720" cy="3837940"/>
                    </a:xfrm>
                    <a:prstGeom prst="rect">
                      <a:avLst/>
                    </a:prstGeom>
                  </pic:spPr>
                </pic:pic>
              </a:graphicData>
            </a:graphic>
          </wp:inline>
        </w:drawing>
      </w:r>
    </w:p>
    <w:p w14:paraId="242040E3" w14:textId="77777777" w:rsidR="00AC401C" w:rsidRPr="00D81C28" w:rsidRDefault="00AC401C" w:rsidP="00AC401C">
      <w:pPr>
        <w:pStyle w:val="Caption"/>
      </w:pPr>
      <w:bookmarkStart w:id="153" w:name="_Ref469842218"/>
      <w:bookmarkStart w:id="154" w:name="_Ref469927054"/>
      <w:r w:rsidRPr="00D81C28">
        <w:t xml:space="preserve">Figure </w:t>
      </w:r>
      <w:r w:rsidRPr="00D81C28">
        <w:fldChar w:fldCharType="begin"/>
      </w:r>
      <w:r w:rsidRPr="00D81C28">
        <w:instrText xml:space="preserve"> SEQ Figure \* ARABIC </w:instrText>
      </w:r>
      <w:r w:rsidRPr="00D81C28">
        <w:fldChar w:fldCharType="separate"/>
      </w:r>
      <w:r w:rsidR="000F2DB1" w:rsidRPr="00D81C28">
        <w:t>43</w:t>
      </w:r>
      <w:r w:rsidRPr="00D81C28">
        <w:fldChar w:fldCharType="end"/>
      </w:r>
      <w:bookmarkEnd w:id="153"/>
      <w:r w:rsidRPr="00D81C28">
        <w:t xml:space="preserve"> GLAMURS ontology</w:t>
      </w:r>
      <w:bookmarkEnd w:id="154"/>
    </w:p>
    <w:p w14:paraId="1F6B35C2" w14:textId="77777777" w:rsidR="00FC7734" w:rsidRPr="00D81C28" w:rsidRDefault="00FC7734" w:rsidP="00FC7734">
      <w:pPr>
        <w:pStyle w:val="Heading3"/>
      </w:pPr>
      <w:r w:rsidRPr="00D81C28">
        <w:t>Discussion points</w:t>
      </w:r>
    </w:p>
    <w:p w14:paraId="6EFA1C28" w14:textId="77777777" w:rsidR="00AC401C" w:rsidRPr="00D81C28" w:rsidRDefault="00AC401C" w:rsidP="00AC401C">
      <w:pPr>
        <w:pStyle w:val="BodyText"/>
      </w:pPr>
      <w:r w:rsidRPr="00D81C28">
        <w:t>Although ontologies are generally thought of as diagrammatic in nature, any ontology is actually defined by a series of axioms. These are statements that define domains, codomains, relationships, existence conditions. By counting the number of axioms a relationship, class, or individual is involved in, then we have an immediate measure of how important a concept, individual or relationship is with respect to the rest of the ontology. This will provide reflection on the whole project, in that we can compare the relative importance of a given entity to the original aims of the project. The original project being represented by the enhanced “top-down” ontology.</w:t>
      </w:r>
    </w:p>
    <w:p w14:paraId="0C170BB7" w14:textId="0B7A590B" w:rsidR="00FC7734" w:rsidRPr="00D81C28" w:rsidRDefault="00AC401C" w:rsidP="00AC401C">
      <w:pPr>
        <w:pStyle w:val="BodyText"/>
      </w:pPr>
      <w:r w:rsidRPr="00D81C28">
        <w:t>Moreover not only will the resultant ontology be able to be reasoned over with logical inference software such as FACT</w:t>
      </w:r>
      <w:r w:rsidR="0010529E">
        <w:t>++</w:t>
      </w:r>
      <w:r w:rsidRPr="00D81C28">
        <w:t xml:space="preserve"> or Pellet, the final ontology may also be susceptible to other forms of analysis such as forming simple perspectives such as those</w:t>
      </w:r>
      <w:r w:rsidR="00AA7086">
        <w:t xml:space="preserve"> </w:t>
      </w:r>
      <w:r w:rsidRPr="00D81C28">
        <w:t xml:space="preserve">suggested in </w:t>
      </w:r>
      <w:r w:rsidRPr="00D81C28">
        <w:rPr>
          <w:rFonts w:cs="Arial"/>
        </w:rPr>
        <w:fldChar w:fldCharType="begin"/>
      </w:r>
      <w:r w:rsidR="001833CF">
        <w:rPr>
          <w:rFonts w:cs="Arial"/>
        </w:rPr>
        <w:instrText xml:space="preserve"> ADDIN ZOTERO_ITEM CSL_CITATION {"citationID":"21bgipld12","properties":{"formattedCitation":"(Kumazawa et al. 2009)","plainCitation":"(Kumazawa et al. 2009)"},"citationItems":[{"id":135,"uris":["http://zotero.org/users/3373081/items/QQSFUHAP"],"uri":["http://zotero.org/users/3373081/items/QQSFUHAP"],"itemData":{"id":135,"type":"article-journal","title":"Toward knowledge structuring of sustainability science based on ontology engineering","container-title":"Sustainability Science","page":"99-116","volume":"4","issue":"1","source":"CrossRef","abstract":"In sustainability science (SS), it is difficult to identify what needs to be solved, and it is also not clear how to solve the problems that are identified. There has been no consensus on the underlying question of “What is structuring knowledge in SS?” This paper focuses on knowledge structuring accompanied by supporting of thinking. It addresses the key challenges associated with knowledge structuring in SS, identifies the requirements for the structuring of knowledge, proposes a reference model, and develops an ontology-based mapping tool as a solution to one layer of the reference model. First, we identify the important requirements for SS knowledge structuring. Second, we develop a reference model composed of five layers based on three of the requirements. Third, we develop an ontology-based mapping tool at Layer 2 of the reference model for meeting the two major challenges for SS, namely, identifying what problems should be addressed in SS itself and proposing solutions for those problems. The tool is designed to store and retrieve information regarding SS, to provide access to a prototype ontology for SS, and to create multiple maps of conceptual chains depending on a user’s interests and perspectives. Finally, we assess whether the developed tool successfully realizes the targeted part of the reference model for SS by examining the tool’s conformity to the reference model, as well as its usability, effectiveness, and constraints. Although several issues were identified in the prototype ontology and the mapping tool, the study concluded that the mapping tool is useful enough to facilitate the function of Layer 2. In particular, the mapping tool can support thinking about SS from the viewpoint of: (a) finding new potentials and risks of technological countermeasures studied in SS; (b) helping users to get a more comprehensive picture of problems and their potential solutions; and (c) providing an effective opportunity to come up with new ideas that might not be thought of without such a tool.","DOI":"10.1007/s11625-008-0063-z","ISSN":"1862-4065, 1862-4057","language":"en","author":[{"family":"Kumazawa","given":"Terukazu"},{"family":"Saito","given":"Osamu"},{"family":"Kozaki","given":"Kouji"},{"family":"Matsui","given":"Takanori"},{"family":"Mizoguchi","given":"Riichiro"}],"issued":{"date-parts":[["2009",4]]}}}],"schema":"https://github.com/citation-style-language/schema/raw/master/csl-citation.json"} </w:instrText>
      </w:r>
      <w:r w:rsidRPr="00D81C28">
        <w:rPr>
          <w:rFonts w:cs="Arial"/>
        </w:rPr>
        <w:fldChar w:fldCharType="separate"/>
      </w:r>
      <w:r w:rsidR="001833CF" w:rsidRPr="001833CF">
        <w:rPr>
          <w:rFonts w:cs="Arial"/>
        </w:rPr>
        <w:t>(Kumazawa et al. 2009)</w:t>
      </w:r>
      <w:r w:rsidRPr="00D81C28">
        <w:rPr>
          <w:rFonts w:cs="Arial"/>
        </w:rPr>
        <w:fldChar w:fldCharType="end"/>
      </w:r>
      <w:r w:rsidRPr="00D81C28">
        <w:t>, in order to uncover connections between concepts of which we were previously unaware.</w:t>
      </w:r>
    </w:p>
    <w:p w14:paraId="6B293595" w14:textId="77777777" w:rsidR="00012EED" w:rsidRPr="00D81C28" w:rsidRDefault="00012EED" w:rsidP="00012EED">
      <w:pPr>
        <w:pStyle w:val="BodyText"/>
      </w:pPr>
      <w:r w:rsidRPr="00D81C28">
        <w:t>Finally we will make provision to publish the ontology in order that it might be of use, or at least serve as an example to other sustainability projects.</w:t>
      </w:r>
    </w:p>
    <w:p w14:paraId="26F9879F" w14:textId="625547EB" w:rsidR="0047684E" w:rsidRPr="00D81C28" w:rsidRDefault="0047684E" w:rsidP="00012EED">
      <w:pPr>
        <w:pStyle w:val="BodyText"/>
      </w:pPr>
      <w:r w:rsidRPr="00D81C28">
        <w:t>The resultant project ontology also has the potential to yield many project metrics, but unfortunately we are</w:t>
      </w:r>
      <w:r w:rsidR="0010529E">
        <w:t xml:space="preserve"> not</w:t>
      </w:r>
      <w:r w:rsidRPr="00D81C28">
        <w:t xml:space="preserve"> in position to obtain these, as so far we only have a sample set of this project only.</w:t>
      </w:r>
    </w:p>
    <w:p w14:paraId="721FDB9E" w14:textId="77777777" w:rsidR="00012EED" w:rsidRPr="00D81C28" w:rsidRDefault="00012EED" w:rsidP="007C1EAD">
      <w:pPr>
        <w:pStyle w:val="Heading1"/>
        <w:rPr>
          <w:lang w:val="en-GB"/>
        </w:rPr>
      </w:pPr>
      <w:bookmarkStart w:id="155" w:name="_Toc470076457"/>
      <w:bookmarkStart w:id="156" w:name="_Ref470084129"/>
      <w:r w:rsidRPr="00D81C28">
        <w:rPr>
          <w:lang w:val="en-GB"/>
        </w:rPr>
        <w:t>Discussion and Conclusions</w:t>
      </w:r>
      <w:bookmarkEnd w:id="155"/>
      <w:bookmarkEnd w:id="156"/>
    </w:p>
    <w:p w14:paraId="4B393927" w14:textId="77777777" w:rsidR="00F25418" w:rsidRPr="00D81C28" w:rsidRDefault="00F25418" w:rsidP="00F25418">
      <w:pPr>
        <w:pStyle w:val="BodyText"/>
      </w:pPr>
      <w:r w:rsidRPr="00D81C28">
        <w:t xml:space="preserve">This section includes a discussion about the utility of the </w:t>
      </w:r>
      <w:r w:rsidR="00A20FB3" w:rsidRPr="00D81C28">
        <w:t xml:space="preserve">project </w:t>
      </w:r>
      <w:r w:rsidRPr="00D81C28">
        <w:t>ontology</w:t>
      </w:r>
      <w:r w:rsidR="00A20FB3" w:rsidRPr="00D81C28">
        <w:t>,</w:t>
      </w:r>
      <w:r w:rsidRPr="00D81C28">
        <w:t xml:space="preserve"> now </w:t>
      </w:r>
      <w:r w:rsidR="00A20FB3" w:rsidRPr="00D81C28">
        <w:t xml:space="preserve">that </w:t>
      </w:r>
      <w:r w:rsidRPr="00D81C28">
        <w:t>it has been created successfully</w:t>
      </w:r>
      <w:r w:rsidR="00A20FB3" w:rsidRPr="00D81C28">
        <w:t>, with an</w:t>
      </w:r>
      <w:r w:rsidRPr="00D81C28">
        <w:t xml:space="preserve"> illustration of some simple reasoning tha</w:t>
      </w:r>
      <w:r w:rsidR="00A20FB3" w:rsidRPr="00D81C28">
        <w:t>t might be performed against this</w:t>
      </w:r>
      <w:r w:rsidRPr="00D81C28">
        <w:t xml:space="preserve"> resultant ontology, </w:t>
      </w:r>
      <w:r w:rsidR="00A20FB3" w:rsidRPr="00D81C28">
        <w:t xml:space="preserve">and </w:t>
      </w:r>
      <w:r w:rsidRPr="00D81C28">
        <w:t xml:space="preserve">some useful metrics that also might be derived from the ontology. </w:t>
      </w:r>
    </w:p>
    <w:p w14:paraId="6D5277A3" w14:textId="77777777" w:rsidR="00F25418" w:rsidRPr="00D81C28" w:rsidRDefault="00F25418" w:rsidP="00F25418">
      <w:pPr>
        <w:pStyle w:val="BodyText"/>
      </w:pPr>
      <w:r w:rsidRPr="00D81C28">
        <w:t>We also draw conclusions about the work that has actually been performed, and the lessons and future work that might arise from what we have observed in the process of creating the global, project ontology for GLAMURS.</w:t>
      </w:r>
    </w:p>
    <w:p w14:paraId="0FC4ACB1" w14:textId="77777777" w:rsidR="00FA7160" w:rsidRPr="00D81C28" w:rsidRDefault="00012EED" w:rsidP="008B6859">
      <w:pPr>
        <w:pStyle w:val="Heading2"/>
      </w:pPr>
      <w:bookmarkStart w:id="157" w:name="_Ref469843081"/>
      <w:bookmarkStart w:id="158" w:name="_Toc470076458"/>
      <w:r w:rsidRPr="00D81C28">
        <w:t>Discussion</w:t>
      </w:r>
      <w:bookmarkEnd w:id="157"/>
      <w:bookmarkEnd w:id="158"/>
    </w:p>
    <w:p w14:paraId="0721BB2D" w14:textId="1CEE0DF3" w:rsidR="006E5CD3" w:rsidRPr="00D81C28" w:rsidRDefault="006E5CD3" w:rsidP="006E5CD3">
      <w:pPr>
        <w:pStyle w:val="BodyText"/>
      </w:pPr>
      <w:r w:rsidRPr="00D81C28">
        <w:t>The approach taken in this study is somewhat orthogonal to the rest the project in that it encompasses the approach of a knowledge engineer with little involvement in the project until the latter stages. Thus this approach represents a rather analytic and reductionist approach to the various components of the project with somewhat lessened regard for the meaning of each of the components of the project. This is a direct consequence of the late involvement of one of the engineers, and represents the best comprehension of the project given the reduced time for such comprehension. However balanced against this is the intrinsic nature of such sustainability projects inasmuch</w:t>
      </w:r>
      <w:r w:rsidR="00AA7086">
        <w:t xml:space="preserve"> </w:t>
      </w:r>
      <w:r w:rsidRPr="00D81C28">
        <w:t>as it is the nature of such projects to be necessarily trans-disciplinary and ipso facto, are initially a disjoint union of disciplines involved in the project. Thus it might be argued that the such an approach approximates a reasonable model of the project in terms of ontological integration.</w:t>
      </w:r>
    </w:p>
    <w:p w14:paraId="34165BA8" w14:textId="77777777" w:rsidR="00F25418" w:rsidRPr="00D81C28" w:rsidRDefault="00F25418" w:rsidP="00F25418">
      <w:pPr>
        <w:pStyle w:val="BodyText"/>
      </w:pPr>
      <w:r w:rsidRPr="00D81C28">
        <w:t>Although not comprehensive and as detailed as we should like we provide some brief ideas of how the ontology of the entire project might be exploited in order to uncover new knowledge about the project and in addition also suggest some other ways that such an ontology may be utilized in terms of better project management.</w:t>
      </w:r>
    </w:p>
    <w:p w14:paraId="58C6F93F" w14:textId="77777777" w:rsidR="00F25418" w:rsidRPr="00D81C28" w:rsidRDefault="00F25418" w:rsidP="00F25418">
      <w:pPr>
        <w:pStyle w:val="BodyText"/>
      </w:pPr>
      <w:r w:rsidRPr="00D81C28">
        <w:t>The structure of this section is as follows.</w:t>
      </w:r>
    </w:p>
    <w:p w14:paraId="6454CF16" w14:textId="77777777" w:rsidR="00F25418" w:rsidRPr="00D81C28" w:rsidRDefault="00F25418" w:rsidP="00F25418">
      <w:pPr>
        <w:pStyle w:val="Bullet"/>
      </w:pPr>
      <w:r w:rsidRPr="00D81C28">
        <w:t>The possibility of reasoning over the resultant, global, project ontology for GLAMURS and some examples thereof, along with suggestions as to how we might extend such reasoning.</w:t>
      </w:r>
    </w:p>
    <w:p w14:paraId="249959BB" w14:textId="77777777" w:rsidR="00F25418" w:rsidRPr="00D81C28" w:rsidRDefault="00F25418" w:rsidP="00F25418">
      <w:pPr>
        <w:pStyle w:val="Bullet"/>
      </w:pPr>
      <w:r w:rsidRPr="00D81C28">
        <w:t xml:space="preserve">A brief discussion, which is effectively a reiteration of the points made in section </w:t>
      </w:r>
      <w:r w:rsidRPr="00D81C28">
        <w:fldChar w:fldCharType="begin"/>
      </w:r>
      <w:r w:rsidRPr="00D81C28">
        <w:instrText xml:space="preserve"> REF _Ref469565878 \r \h  \* MERGEFORMAT </w:instrText>
      </w:r>
      <w:r w:rsidRPr="00D81C28">
        <w:fldChar w:fldCharType="separate"/>
      </w:r>
      <w:r w:rsidR="000F2DB1" w:rsidRPr="00D81C28">
        <w:t>2.3</w:t>
      </w:r>
      <w:r w:rsidRPr="00D81C28">
        <w:fldChar w:fldCharType="end"/>
      </w:r>
      <w:r w:rsidRPr="00D81C28">
        <w:t>, but repeated here to emphasize its importance.</w:t>
      </w:r>
    </w:p>
    <w:p w14:paraId="2A143380" w14:textId="07BD2A05" w:rsidR="00F25418" w:rsidRPr="00D81C28" w:rsidRDefault="00F25418" w:rsidP="00F25418">
      <w:pPr>
        <w:pStyle w:val="Bullet"/>
        <w:spacing w:after="120"/>
      </w:pPr>
      <w:r w:rsidRPr="00D81C28">
        <w:t>Finally a similarly brief discussion about possible metrics</w:t>
      </w:r>
      <w:r w:rsidR="006B4E38">
        <w:t xml:space="preserve"> that might also be extracted f</w:t>
      </w:r>
      <w:r w:rsidRPr="00D81C28">
        <w:t>r</w:t>
      </w:r>
      <w:r w:rsidR="006B4E38">
        <w:t>o</w:t>
      </w:r>
      <w:r w:rsidRPr="00D81C28">
        <w:t>m the project ontology.</w:t>
      </w:r>
    </w:p>
    <w:p w14:paraId="640883CC" w14:textId="77777777" w:rsidR="00FA7160" w:rsidRPr="00D81C28" w:rsidRDefault="00FA7160">
      <w:pPr>
        <w:pStyle w:val="Heading3"/>
      </w:pPr>
      <w:r w:rsidRPr="00D81C28">
        <w:t>Reasoning</w:t>
      </w:r>
    </w:p>
    <w:p w14:paraId="35B52232" w14:textId="3A50D4C8" w:rsidR="00F25418" w:rsidRPr="00D81C28" w:rsidRDefault="00F25418" w:rsidP="00F25418">
      <w:r w:rsidRPr="00D81C28">
        <w:t>One of the state</w:t>
      </w:r>
      <w:r w:rsidR="00723563">
        <w:t>d</w:t>
      </w:r>
      <w:r w:rsidRPr="00D81C28">
        <w:t xml:space="preserve"> aims in this document (section </w:t>
      </w:r>
      <w:r w:rsidRPr="00D81C28">
        <w:fldChar w:fldCharType="begin"/>
      </w:r>
      <w:r w:rsidRPr="00D81C28">
        <w:instrText xml:space="preserve"> REF _Ref469565878 \r \h </w:instrText>
      </w:r>
      <w:r w:rsidRPr="00D81C28">
        <w:fldChar w:fldCharType="separate"/>
      </w:r>
      <w:r w:rsidR="000F2DB1" w:rsidRPr="00D81C28">
        <w:t>2.3</w:t>
      </w:r>
      <w:r w:rsidRPr="00D81C28">
        <w:fldChar w:fldCharType="end"/>
      </w:r>
      <w:r w:rsidRPr="00D81C28">
        <w:t>) was to produce an ontology of the ontology in terms of individuals over which it would be possible to use formal reasoning</w:t>
      </w:r>
      <w:r w:rsidR="00AA7086">
        <w:t xml:space="preserve"> </w:t>
      </w:r>
      <w:r w:rsidRPr="00D81C28">
        <w:t>and consequently obtain new inferences about ontological concepts that had been represented as those individuals. This is presuming, of course that the translation to those individuals is functional in nature, and moreover injective and surjective. This remains to b</w:t>
      </w:r>
      <w:r w:rsidR="00A20FB3" w:rsidRPr="00D81C28">
        <w:t xml:space="preserve">e proved on the transformation of the ontology to individuals (mirroring) </w:t>
      </w:r>
      <w:r w:rsidRPr="00D81C28">
        <w:t xml:space="preserve">used to represent the ontology in the approach undertaken in this project. However if we assume this is the case, and the two are functionally equivalent, then there are new tools available which can extend the reasoning available in </w:t>
      </w:r>
      <w:r w:rsidR="00436297">
        <w:t>OWL 2</w:t>
      </w:r>
      <w:r w:rsidRPr="00D81C28">
        <w:t xml:space="preserve"> ontologies: in par</w:t>
      </w:r>
      <w:r w:rsidR="00A20FB3" w:rsidRPr="00D81C28">
        <w:t>ticular Semantic Web Rule XML</w:t>
      </w:r>
      <w:r w:rsidR="00AA7086">
        <w:t xml:space="preserve"> </w:t>
      </w:r>
      <w:r w:rsidR="00A20FB3" w:rsidRPr="00D81C28">
        <w:t>(</w:t>
      </w:r>
      <w:r w:rsidRPr="00D81C28">
        <w:t>SWRL</w:t>
      </w:r>
      <w:r w:rsidR="00A20FB3" w:rsidRPr="00D81C28">
        <w:t>)</w:t>
      </w:r>
      <w:r w:rsidRPr="00D81C28">
        <w:t xml:space="preserve">. </w:t>
      </w:r>
      <w:r w:rsidR="0001316B" w:rsidRPr="00D81C28">
        <w:t>SWRL is a representation of Horn-like rules, this being</w:t>
      </w:r>
      <w:r w:rsidRPr="00D81C28">
        <w:t xml:space="preserve"> a fragment of first order logic, which is decidable, although when applied to </w:t>
      </w:r>
      <w:r w:rsidR="00436297">
        <w:t>OWL 2</w:t>
      </w:r>
      <w:r w:rsidRPr="00D81C28">
        <w:t xml:space="preserve"> ontologies it almost certainly is not decidable </w:t>
      </w:r>
      <w:r w:rsidR="00356A47" w:rsidRPr="00D81C28">
        <w:fldChar w:fldCharType="begin"/>
      </w:r>
      <w:r w:rsidR="001833CF">
        <w:instrText xml:space="preserve"> ADDIN ZOTERO_ITEM CSL_CITATION {"citationID":"14449eoa75","properties":{"formattedCitation":"(Horrocks et al. 2004)","plainCitation":"(Horrocks et al. 2004)"},"citationItems":[{"id":365,"uris":["http://zotero.org/users/3373081/items/5XISR7ZV"],"uri":["http://zotero.org/users/3373081/items/5XISR7ZV"],"itemData":{"id":365,"type":"article-journal","title":"SWRL: A semantic web rule language combining OWL and RuleML","container-title":"W3C Member submission","page":"79","volume":"21","source":"Google Scholar","shortTitle":"SWRL","author":[{"family":"Horrocks","given":"Ian"},{"family":"Patel-Schneider","given":"Peter F."},{"family":"Boley","given":"Harold"},{"family":"Tabet","given":"Said"},{"family":"Grosof","given":"Benjamin"},{"family":"Dean","given":"Mike"},{"literal":"others"}],"issued":{"date-parts":[["2004"]]}}}],"schema":"https://github.com/citation-style-language/schema/raw/master/csl-citation.json"} </w:instrText>
      </w:r>
      <w:r w:rsidR="00356A47" w:rsidRPr="00D81C28">
        <w:fldChar w:fldCharType="separate"/>
      </w:r>
      <w:r w:rsidR="001833CF" w:rsidRPr="001833CF">
        <w:rPr>
          <w:rFonts w:cs="Arial"/>
        </w:rPr>
        <w:t>(Horrocks et al. 2004)</w:t>
      </w:r>
      <w:r w:rsidR="00356A47" w:rsidRPr="00D81C28">
        <w:fldChar w:fldCharType="end"/>
      </w:r>
      <w:r w:rsidRPr="00D81C28">
        <w:t xml:space="preserve">. </w:t>
      </w:r>
    </w:p>
    <w:p w14:paraId="00EDA006" w14:textId="7CB4DEFB" w:rsidR="00F25418" w:rsidRPr="00D81C28" w:rsidRDefault="00F25418" w:rsidP="00F25418">
      <w:r w:rsidRPr="00D81C28">
        <w:t xml:space="preserve">The following shows an example SWRL rule which can be </w:t>
      </w:r>
      <w:r w:rsidR="00A20FB3" w:rsidRPr="00D81C28">
        <w:t>applied</w:t>
      </w:r>
      <w:r w:rsidRPr="00D81C28">
        <w:t xml:space="preserve"> to the GLAMURS </w:t>
      </w:r>
      <w:r w:rsidR="00A20FB3" w:rsidRPr="00D81C28">
        <w:t>global</w:t>
      </w:r>
      <w:r w:rsidRPr="00D81C28">
        <w:t xml:space="preserve"> ontology, </w:t>
      </w:r>
      <w:r w:rsidRPr="00D81C28">
        <w:rPr>
          <w:b/>
          <w:i/>
        </w:rPr>
        <w:t>glamurs</w:t>
      </w:r>
      <w:r w:rsidRPr="00D81C28">
        <w:t>.</w:t>
      </w:r>
    </w:p>
    <w:p w14:paraId="3720C113" w14:textId="77777777" w:rsidR="00F25418" w:rsidRPr="0010529E" w:rsidRDefault="00F25418" w:rsidP="0010529E">
      <w:pPr>
        <w:pStyle w:val="BodyText"/>
        <w:jc w:val="left"/>
        <w:rPr>
          <w:rFonts w:ascii="Courier New" w:hAnsi="Courier New"/>
          <w:sz w:val="20"/>
        </w:rPr>
      </w:pPr>
      <w:r w:rsidRPr="0010529E">
        <w:rPr>
          <w:rFonts w:ascii="Courier New" w:hAnsi="Courier New"/>
          <w:sz w:val="20"/>
        </w:rPr>
        <w:t>TopDownTerm(?:t), hasOntologicalOrientation(?:t, topDown:ontology), BottomUpTerm(?:b1), hasOntologicalOrientation(?:b1, bottomUp:ontology), sigmaRepresents(?:b1, ?:t), BottomUpTerm(?:b2), hasOntologicalOrientation(?:b2, bottomUp:ontology), sigmaRepresents(?:b2, ?:t) -&gt; isSemanticallyRelatedTo(?:b1, ?:b2)</w:t>
      </w:r>
    </w:p>
    <w:p w14:paraId="7E9BC6E6" w14:textId="77777777" w:rsidR="00F25418" w:rsidRPr="00D81C28" w:rsidRDefault="00F25418" w:rsidP="00F25418">
      <w:pPr>
        <w:pStyle w:val="BodyText"/>
      </w:pPr>
      <w:r w:rsidRPr="00D81C28">
        <w:t>which simplified means:</w:t>
      </w:r>
    </w:p>
    <w:p w14:paraId="392A586C" w14:textId="77777777" w:rsidR="00F25418" w:rsidRPr="00D81C28" w:rsidRDefault="00F25418" w:rsidP="00F25418">
      <w:pPr>
        <w:pStyle w:val="BodyText"/>
      </w:pPr>
    </w:p>
    <w:p w14:paraId="288EEC3F" w14:textId="77777777" w:rsidR="00F25418" w:rsidRPr="00D81C28" w:rsidRDefault="00F25418" w:rsidP="00F25418">
      <w:pPr>
        <w:pStyle w:val="BodyText"/>
        <w:rPr>
          <w:b/>
        </w:rPr>
      </w:pPr>
      <w:r w:rsidRPr="00D81C28">
        <w:rPr>
          <w:b/>
        </w:rPr>
        <w:t xml:space="preserve">if </w:t>
      </w:r>
      <w:r w:rsidRPr="00D81C28">
        <w:rPr>
          <w:b/>
          <w:i/>
        </w:rPr>
        <w:t>b</w:t>
      </w:r>
      <w:r w:rsidRPr="00D81C28">
        <w:rPr>
          <w:b/>
          <w:i/>
          <w:vertAlign w:val="subscript"/>
        </w:rPr>
        <w:t>1</w:t>
      </w:r>
      <w:r w:rsidRPr="00D81C28">
        <w:rPr>
          <w:b/>
        </w:rPr>
        <w:t xml:space="preserve"> and </w:t>
      </w:r>
      <w:r w:rsidRPr="00D81C28">
        <w:rPr>
          <w:b/>
          <w:i/>
        </w:rPr>
        <w:t>b</w:t>
      </w:r>
      <w:r w:rsidRPr="00D81C28">
        <w:rPr>
          <w:b/>
          <w:i/>
          <w:vertAlign w:val="subscript"/>
        </w:rPr>
        <w:t>2</w:t>
      </w:r>
      <w:r w:rsidRPr="00D81C28">
        <w:rPr>
          <w:b/>
        </w:rPr>
        <w:t xml:space="preserve"> represent </w:t>
      </w:r>
      <w:r w:rsidRPr="00D81C28">
        <w:rPr>
          <w:b/>
          <w:i/>
        </w:rPr>
        <w:t>t</w:t>
      </w:r>
      <w:r w:rsidRPr="00D81C28">
        <w:rPr>
          <w:b/>
        </w:rPr>
        <w:t xml:space="preserve">, </w:t>
      </w:r>
    </w:p>
    <w:p w14:paraId="0E09EB88" w14:textId="77777777" w:rsidR="00F25418" w:rsidRPr="00D81C28" w:rsidRDefault="00F25418" w:rsidP="00F25418">
      <w:pPr>
        <w:pStyle w:val="BodyText"/>
        <w:rPr>
          <w:b/>
        </w:rPr>
      </w:pPr>
      <w:r w:rsidRPr="00D81C28">
        <w:rPr>
          <w:b/>
        </w:rPr>
        <w:t xml:space="preserve">then </w:t>
      </w:r>
      <w:r w:rsidRPr="00D81C28">
        <w:rPr>
          <w:b/>
          <w:i/>
        </w:rPr>
        <w:t>b</w:t>
      </w:r>
      <w:r w:rsidRPr="00D81C28">
        <w:rPr>
          <w:b/>
          <w:i/>
          <w:vertAlign w:val="subscript"/>
        </w:rPr>
        <w:t>1</w:t>
      </w:r>
      <w:r w:rsidRPr="00D81C28">
        <w:rPr>
          <w:b/>
        </w:rPr>
        <w:t xml:space="preserve"> is semantically related to b</w:t>
      </w:r>
      <w:r w:rsidRPr="00D81C28">
        <w:rPr>
          <w:b/>
          <w:vertAlign w:val="subscript"/>
        </w:rPr>
        <w:t>2</w:t>
      </w:r>
      <w:r w:rsidRPr="00D81C28">
        <w:rPr>
          <w:b/>
        </w:rPr>
        <w:t>;</w:t>
      </w:r>
    </w:p>
    <w:p w14:paraId="2D9D6E30" w14:textId="77777777" w:rsidR="00F25418" w:rsidRPr="00D81C28" w:rsidRDefault="00F25418" w:rsidP="00F25418">
      <w:pPr>
        <w:pStyle w:val="BodyText"/>
      </w:pPr>
      <w:r w:rsidRPr="00D81C28">
        <w:t xml:space="preserve">where </w:t>
      </w:r>
      <w:r w:rsidRPr="00D81C28">
        <w:rPr>
          <w:b/>
        </w:rPr>
        <w:t>b</w:t>
      </w:r>
      <w:r w:rsidRPr="00D81C28">
        <w:rPr>
          <w:b/>
          <w:vertAlign w:val="subscript"/>
        </w:rPr>
        <w:t>1</w:t>
      </w:r>
      <w:r w:rsidRPr="00D81C28">
        <w:t xml:space="preserve">, </w:t>
      </w:r>
      <w:r w:rsidRPr="00D81C28">
        <w:rPr>
          <w:b/>
        </w:rPr>
        <w:t>b</w:t>
      </w:r>
      <w:r w:rsidRPr="00D81C28">
        <w:rPr>
          <w:b/>
          <w:vertAlign w:val="subscript"/>
        </w:rPr>
        <w:t>2</w:t>
      </w:r>
      <w:r w:rsidRPr="00D81C28">
        <w:t xml:space="preserve"> are both bottom-up terms and </w:t>
      </w:r>
      <w:r w:rsidRPr="00D81C28">
        <w:rPr>
          <w:b/>
        </w:rPr>
        <w:t>t</w:t>
      </w:r>
      <w:r w:rsidRPr="00D81C28">
        <w:t xml:space="preserve"> is a top-down term.</w:t>
      </w:r>
    </w:p>
    <w:p w14:paraId="0B99009B" w14:textId="77777777" w:rsidR="00F25418" w:rsidRPr="00D81C28" w:rsidRDefault="00F25418" w:rsidP="00F25418">
      <w:pPr>
        <w:pStyle w:val="BodyText"/>
      </w:pPr>
      <w:r w:rsidRPr="00D81C28">
        <w:t xml:space="preserve">Diagrammatically this might look like the following show in </w:t>
      </w:r>
      <w:r w:rsidRPr="00D81C28">
        <w:fldChar w:fldCharType="begin"/>
      </w:r>
      <w:r w:rsidRPr="00D81C28">
        <w:instrText xml:space="preserve"> REF _Ref469938015 \h </w:instrText>
      </w:r>
      <w:r w:rsidRPr="00D81C28">
        <w:fldChar w:fldCharType="separate"/>
      </w:r>
      <w:r w:rsidR="000F2DB1" w:rsidRPr="00D81C28">
        <w:t>Figure 44</w:t>
      </w:r>
      <w:r w:rsidRPr="00D81C28">
        <w:fldChar w:fldCharType="end"/>
      </w:r>
      <w:r w:rsidRPr="00D81C28">
        <w:t>.</w:t>
      </w:r>
    </w:p>
    <w:p w14:paraId="07B8F3A2" w14:textId="77777777" w:rsidR="00F25418" w:rsidRPr="00D81C28" w:rsidRDefault="00F25418" w:rsidP="00F25418">
      <w:pPr>
        <w:pStyle w:val="BodyText"/>
        <w:keepNext/>
      </w:pPr>
      <w:r w:rsidRPr="00D81C28">
        <w:rPr>
          <w:noProof/>
          <w:lang w:eastAsia="en-GB"/>
        </w:rPr>
        <w:drawing>
          <wp:inline distT="0" distB="0" distL="0" distR="0" wp14:anchorId="6D983D8C" wp14:editId="047E0FAF">
            <wp:extent cx="2755164" cy="2523536"/>
            <wp:effectExtent l="0" t="0" r="762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rule.png"/>
                    <pic:cNvPicPr/>
                  </pic:nvPicPr>
                  <pic:blipFill>
                    <a:blip r:embed="rId87">
                      <a:extLst>
                        <a:ext uri="{28A0092B-C50C-407E-A947-70E740481C1C}">
                          <a14:useLocalDpi xmlns:a14="http://schemas.microsoft.com/office/drawing/2010/main" val="0"/>
                        </a:ext>
                      </a:extLst>
                    </a:blip>
                    <a:stretch>
                      <a:fillRect/>
                    </a:stretch>
                  </pic:blipFill>
                  <pic:spPr>
                    <a:xfrm>
                      <a:off x="0" y="0"/>
                      <a:ext cx="2755164" cy="2523536"/>
                    </a:xfrm>
                    <a:prstGeom prst="rect">
                      <a:avLst/>
                    </a:prstGeom>
                  </pic:spPr>
                </pic:pic>
              </a:graphicData>
            </a:graphic>
          </wp:inline>
        </w:drawing>
      </w:r>
    </w:p>
    <w:p w14:paraId="5D673F9A" w14:textId="0869A25C" w:rsidR="00F25418" w:rsidRPr="00D81C28" w:rsidRDefault="00F25418" w:rsidP="00F25418">
      <w:pPr>
        <w:pStyle w:val="Caption"/>
      </w:pPr>
      <w:bookmarkStart w:id="159" w:name="_Ref469938015"/>
      <w:r w:rsidRPr="00D81C28">
        <w:t xml:space="preserve">Figure </w:t>
      </w:r>
      <w:r w:rsidRPr="00D81C28">
        <w:fldChar w:fldCharType="begin"/>
      </w:r>
      <w:r w:rsidRPr="00D81C28">
        <w:instrText xml:space="preserve"> SEQ Figure \* ARABIC </w:instrText>
      </w:r>
      <w:r w:rsidRPr="00D81C28">
        <w:fldChar w:fldCharType="separate"/>
      </w:r>
      <w:r w:rsidR="000F2DB1" w:rsidRPr="00D81C28">
        <w:t>44</w:t>
      </w:r>
      <w:r w:rsidRPr="00D81C28">
        <w:fldChar w:fldCharType="end"/>
      </w:r>
      <w:bookmarkEnd w:id="159"/>
      <w:r w:rsidRPr="00D81C28">
        <w:t xml:space="preserve"> SWRL Rule</w:t>
      </w:r>
      <w:r w:rsidR="0010529E">
        <w:t xml:space="preserve"> in which ‘is semantically related to’ is inferred from assertions that b1 and b2 ‘represents’ t.</w:t>
      </w:r>
    </w:p>
    <w:p w14:paraId="5CFFE829" w14:textId="77777777" w:rsidR="00F25418" w:rsidRPr="00D81C28" w:rsidRDefault="00F25418" w:rsidP="00F25418">
      <w:r w:rsidRPr="00D81C28">
        <w:t xml:space="preserve">So what has occurred here is the uncovering using the specification of rules, some form of relation which is has certain existential constraints. In this case we have asserted semantic relatedness, but this might be some other property. The key is that reasoning has been utilised in order to coordinate those constraints between disparate concepts in order to obtain novel relations, which if the correct constraints are sufficiently reflect the reality they represent, then they may well tell us something novel about the real world. </w:t>
      </w:r>
    </w:p>
    <w:p w14:paraId="607A5857" w14:textId="77777777" w:rsidR="00F25418" w:rsidRPr="00D81C28" w:rsidRDefault="00F25418" w:rsidP="00F25418">
      <w:r w:rsidRPr="00D81C28">
        <w:t>Obviously this kind of reasoning and how it might be applied needs careful, future inv</w:t>
      </w:r>
      <w:r w:rsidR="00A20FB3" w:rsidRPr="00D81C28">
        <w:t>estigation in order to discover</w:t>
      </w:r>
      <w:r w:rsidRPr="00D81C28">
        <w:t xml:space="preserve"> whether it indeed does have utility beyond </w:t>
      </w:r>
      <w:r w:rsidR="00A20FB3" w:rsidRPr="00D81C28">
        <w:t xml:space="preserve">just </w:t>
      </w:r>
      <w:r w:rsidRPr="00D81C28">
        <w:t>contrivance. But in order to convince the reader we present some example</w:t>
      </w:r>
      <w:r w:rsidR="00AE2911" w:rsidRPr="00D81C28">
        <w:t>s</w:t>
      </w:r>
      <w:r w:rsidRPr="00D81C28">
        <w:t xml:space="preserve"> of how the rule above has been used to extract correspondences between terminology from differing domains of application. That is, what we hope the examples below show is the possibility that his kind of approach might be used to tease out links between terminology between differing disciplines. </w:t>
      </w:r>
      <w:r w:rsidR="00AE2911" w:rsidRPr="00D81C28">
        <w:t>Or more concisely, the ontology is doing what the semantic web was designed to do, which is represent meaning.</w:t>
      </w:r>
    </w:p>
    <w:p w14:paraId="509BED94" w14:textId="77777777" w:rsidR="00AE2911" w:rsidRPr="00D81C28" w:rsidRDefault="00AE2911" w:rsidP="00F25418">
      <w:r w:rsidRPr="00D81C28">
        <w:t xml:space="preserve">The three examples now follow. The prefix before the colon in all that follow is the </w:t>
      </w:r>
      <w:r w:rsidRPr="00D81C28">
        <w:rPr>
          <w:i/>
        </w:rPr>
        <w:t>namespace</w:t>
      </w:r>
      <w:r w:rsidRPr="00D81C28">
        <w:t xml:space="preserve"> – this denotes the ontology form which the class originated. A map of these ontologies may be found in </w:t>
      </w:r>
      <w:r w:rsidRPr="00D81C28">
        <w:fldChar w:fldCharType="begin"/>
      </w:r>
      <w:r w:rsidRPr="00D81C28">
        <w:instrText xml:space="preserve"> REF _Ref469838523 \h </w:instrText>
      </w:r>
      <w:r w:rsidRPr="00D81C28">
        <w:fldChar w:fldCharType="separate"/>
      </w:r>
      <w:r w:rsidR="000F2DB1" w:rsidRPr="00D81C28">
        <w:t>Figure 2</w:t>
      </w:r>
      <w:r w:rsidRPr="00D81C28">
        <w:fldChar w:fldCharType="end"/>
      </w:r>
      <w:r w:rsidRPr="00D81C28">
        <w:t xml:space="preserve"> and listed in </w:t>
      </w:r>
      <w:r w:rsidRPr="00D81C28">
        <w:fldChar w:fldCharType="begin"/>
      </w:r>
      <w:r w:rsidRPr="00D81C28">
        <w:instrText xml:space="preserve"> REF _Ref469930250 \h </w:instrText>
      </w:r>
      <w:r w:rsidRPr="00D81C28">
        <w:fldChar w:fldCharType="separate"/>
      </w:r>
      <w:r w:rsidR="000F2DB1" w:rsidRPr="00D81C28">
        <w:t>Table 1</w:t>
      </w:r>
      <w:r w:rsidRPr="00D81C28">
        <w:fldChar w:fldCharType="end"/>
      </w:r>
      <w:r w:rsidRPr="00D81C28">
        <w:t>.</w:t>
      </w:r>
    </w:p>
    <w:p w14:paraId="08F616CB" w14:textId="77777777" w:rsidR="009D2967" w:rsidRPr="00D81C28" w:rsidRDefault="009D2967" w:rsidP="00FA7160">
      <w:pPr>
        <w:pStyle w:val="Heading4"/>
      </w:pPr>
      <w:r w:rsidRPr="00D81C28">
        <w:t xml:space="preserve">Example 1 </w:t>
      </w:r>
    </w:p>
    <w:p w14:paraId="63D51CEC" w14:textId="77777777" w:rsidR="009D2967" w:rsidRPr="00D81C28" w:rsidRDefault="009D2967" w:rsidP="009D2967">
      <w:pPr>
        <w:pStyle w:val="BodyText"/>
      </w:pPr>
      <w:r w:rsidRPr="00D81C28">
        <w:rPr>
          <w:noProof/>
          <w:lang w:eastAsia="en-GB"/>
        </w:rPr>
        <w:drawing>
          <wp:inline distT="0" distB="0" distL="0" distR="0" wp14:anchorId="732C6EBC" wp14:editId="0AA10B0D">
            <wp:extent cx="5760720" cy="2487295"/>
            <wp:effectExtent l="0" t="0" r="0" b="825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ntically related- satisfaction.png"/>
                    <pic:cNvPicPr/>
                  </pic:nvPicPr>
                  <pic:blipFill>
                    <a:blip r:embed="rId88">
                      <a:extLst>
                        <a:ext uri="{28A0092B-C50C-407E-A947-70E740481C1C}">
                          <a14:useLocalDpi xmlns:a14="http://schemas.microsoft.com/office/drawing/2010/main" val="0"/>
                        </a:ext>
                      </a:extLst>
                    </a:blip>
                    <a:stretch>
                      <a:fillRect/>
                    </a:stretch>
                  </pic:blipFill>
                  <pic:spPr>
                    <a:xfrm>
                      <a:off x="0" y="0"/>
                      <a:ext cx="5760720" cy="2487295"/>
                    </a:xfrm>
                    <a:prstGeom prst="rect">
                      <a:avLst/>
                    </a:prstGeom>
                  </pic:spPr>
                </pic:pic>
              </a:graphicData>
            </a:graphic>
          </wp:inline>
        </w:drawing>
      </w:r>
    </w:p>
    <w:p w14:paraId="01C365E6" w14:textId="77777777" w:rsidR="009D2967" w:rsidRPr="00D81C28" w:rsidRDefault="009D2967" w:rsidP="009D2967">
      <w:pPr>
        <w:pStyle w:val="BodyText"/>
      </w:pPr>
      <w:r w:rsidRPr="00D81C28">
        <w:rPr>
          <w:rStyle w:val="CodeChar"/>
        </w:rPr>
        <w:t>initiative:LifeSatisfactionImpact</w:t>
      </w:r>
      <w:r w:rsidRPr="00D81C28">
        <w:t xml:space="preserve"> is semantically linked to </w:t>
      </w:r>
      <w:r w:rsidRPr="00D81C28">
        <w:rPr>
          <w:rStyle w:val="CodeChar"/>
        </w:rPr>
        <w:t xml:space="preserve">tsc:utility </w:t>
      </w:r>
      <w:r w:rsidRPr="00D81C28">
        <w:t xml:space="preserve">as </w:t>
      </w:r>
      <w:r w:rsidRPr="00D81C28">
        <w:rPr>
          <w:rStyle w:val="CodeChar"/>
        </w:rPr>
        <w:t>is initiative:LifeSatisfactionImpact</w:t>
      </w:r>
      <w:r w:rsidRPr="00D81C28">
        <w:t xml:space="preserve"> is semantically linked to </w:t>
      </w:r>
      <w:r w:rsidRPr="00D81C28">
        <w:rPr>
          <w:rStyle w:val="CodeChar"/>
        </w:rPr>
        <w:t>ubah:utility</w:t>
      </w:r>
      <w:r w:rsidRPr="00D81C28">
        <w:t xml:space="preserve"> </w:t>
      </w:r>
      <w:r w:rsidRPr="00D81C28">
        <w:rPr>
          <w:rStyle w:val="CodeChar"/>
        </w:rPr>
        <w:t>and</w:t>
      </w:r>
      <w:r w:rsidR="00A33597" w:rsidRPr="00D81C28">
        <w:rPr>
          <w:rStyle w:val="CodeChar"/>
        </w:rPr>
        <w:t xml:space="preserve"> </w:t>
      </w:r>
      <w:r w:rsidRPr="00D81C28">
        <w:rPr>
          <w:rStyle w:val="CodeChar"/>
        </w:rPr>
        <w:t>tsc:utility</w:t>
      </w:r>
      <w:r w:rsidRPr="00D81C28">
        <w:t xml:space="preserve"> is semantically linked </w:t>
      </w:r>
      <w:r w:rsidRPr="00D81C28">
        <w:rPr>
          <w:rStyle w:val="CodeChar"/>
        </w:rPr>
        <w:t>to ubah:utility</w:t>
      </w:r>
      <w:r w:rsidR="00A33597" w:rsidRPr="00D81C28">
        <w:rPr>
          <w:rStyle w:val="CodeChar"/>
        </w:rPr>
        <w:t xml:space="preserve"> </w:t>
      </w:r>
      <w:r w:rsidRPr="00D81C28">
        <w:t>via:</w:t>
      </w:r>
      <w:r w:rsidR="00A33597" w:rsidRPr="00D81C28">
        <w:t xml:space="preserve"> </w:t>
      </w:r>
      <w:r w:rsidRPr="00D81C28">
        <w:rPr>
          <w:rStyle w:val="CodeChar"/>
        </w:rPr>
        <w:t>top-down:Satisfaction</w:t>
      </w:r>
      <w:r w:rsidR="00A33597" w:rsidRPr="00D81C28">
        <w:rPr>
          <w:rStyle w:val="CodeChar"/>
        </w:rPr>
        <w:t>.</w:t>
      </w:r>
    </w:p>
    <w:p w14:paraId="4028EC11" w14:textId="77777777" w:rsidR="00A11CB9" w:rsidRPr="00D81C28" w:rsidRDefault="00A11CB9" w:rsidP="00A11CB9">
      <w:pPr>
        <w:pStyle w:val="BodyText"/>
      </w:pPr>
      <w:r w:rsidRPr="00D81C28">
        <w:t>So this tells us that “Life satisfaction” and “Utility” are related to “Satisfaction”.</w:t>
      </w:r>
    </w:p>
    <w:p w14:paraId="7CF514E7" w14:textId="77777777" w:rsidR="009D2967" w:rsidRPr="00D81C28" w:rsidRDefault="009D2967" w:rsidP="00FA7160">
      <w:pPr>
        <w:pStyle w:val="Heading4"/>
      </w:pPr>
      <w:r w:rsidRPr="00D81C28">
        <w:t>Example 2</w:t>
      </w:r>
    </w:p>
    <w:p w14:paraId="612FD2C2" w14:textId="77777777" w:rsidR="009D2967" w:rsidRPr="00D81C28" w:rsidRDefault="009D2967" w:rsidP="009D2967">
      <w:r w:rsidRPr="00D81C28">
        <w:rPr>
          <w:noProof/>
          <w:lang w:eastAsia="en-GB"/>
        </w:rPr>
        <w:drawing>
          <wp:inline distT="0" distB="0" distL="0" distR="0" wp14:anchorId="5F31A2CD" wp14:editId="0E3F6B57">
            <wp:extent cx="5760720" cy="1997075"/>
            <wp:effectExtent l="0" t="0" r="0" b="317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ntically related- materialConsumption.png"/>
                    <pic:cNvPicPr/>
                  </pic:nvPicPr>
                  <pic:blipFill>
                    <a:blip r:embed="rId89">
                      <a:extLst>
                        <a:ext uri="{28A0092B-C50C-407E-A947-70E740481C1C}">
                          <a14:useLocalDpi xmlns:a14="http://schemas.microsoft.com/office/drawing/2010/main" val="0"/>
                        </a:ext>
                      </a:extLst>
                    </a:blip>
                    <a:stretch>
                      <a:fillRect/>
                    </a:stretch>
                  </pic:blipFill>
                  <pic:spPr>
                    <a:xfrm>
                      <a:off x="0" y="0"/>
                      <a:ext cx="5760720" cy="1997075"/>
                    </a:xfrm>
                    <a:prstGeom prst="rect">
                      <a:avLst/>
                    </a:prstGeom>
                  </pic:spPr>
                </pic:pic>
              </a:graphicData>
            </a:graphic>
          </wp:inline>
        </w:drawing>
      </w:r>
    </w:p>
    <w:p w14:paraId="02B54B99" w14:textId="77777777" w:rsidR="009D2967" w:rsidRPr="00D81C28" w:rsidRDefault="009D2967" w:rsidP="0010529E">
      <w:pPr>
        <w:rPr>
          <w:rStyle w:val="CodeChar"/>
        </w:rPr>
      </w:pPr>
      <w:r w:rsidRPr="00D81C28">
        <w:rPr>
          <w:rStyle w:val="CodeChar"/>
        </w:rPr>
        <w:t>ukhls:consumption</w:t>
      </w:r>
      <w:r w:rsidRPr="00D81C28">
        <w:t xml:space="preserve"> </w:t>
      </w:r>
      <w:r w:rsidRPr="00D81C28">
        <w:rPr>
          <w:sz w:val="24"/>
          <w:szCs w:val="24"/>
        </w:rPr>
        <w:t xml:space="preserve">is </w:t>
      </w:r>
      <w:r w:rsidRPr="00D81C28">
        <w:rPr>
          <w:rFonts w:cs="Arial"/>
          <w:sz w:val="24"/>
          <w:szCs w:val="24"/>
        </w:rPr>
        <w:t>semantically</w:t>
      </w:r>
      <w:r w:rsidRPr="00D81C28">
        <w:rPr>
          <w:sz w:val="24"/>
          <w:szCs w:val="24"/>
        </w:rPr>
        <w:t xml:space="preserve"> linked to</w:t>
      </w:r>
      <w:r w:rsidRPr="00D81C28">
        <w:t xml:space="preserve"> </w:t>
      </w:r>
      <w:r w:rsidRPr="00D81C28">
        <w:rPr>
          <w:rStyle w:val="CodeChar"/>
        </w:rPr>
        <w:t>ntnu:FootPrintPerCapita</w:t>
      </w:r>
      <w:r w:rsidRPr="00D81C28">
        <w:t xml:space="preserve"> </w:t>
      </w:r>
      <w:r w:rsidRPr="00D81C28">
        <w:rPr>
          <w:rFonts w:cs="Arial"/>
          <w:sz w:val="24"/>
          <w:szCs w:val="24"/>
        </w:rPr>
        <w:t>via:</w:t>
      </w:r>
      <w:r w:rsidR="00A33597" w:rsidRPr="00D81C28">
        <w:t xml:space="preserve"> </w:t>
      </w:r>
      <w:r w:rsidRPr="00D81C28">
        <w:rPr>
          <w:rStyle w:val="CodeChar"/>
        </w:rPr>
        <w:t>expert:MaterialConsumption</w:t>
      </w:r>
      <w:r w:rsidRPr="00D81C28">
        <w:t xml:space="preserve">, </w:t>
      </w:r>
      <w:r w:rsidRPr="00D81C28">
        <w:rPr>
          <w:rStyle w:val="CodeChar"/>
        </w:rPr>
        <w:t>core:ConsumptionOfMaterialGoods</w:t>
      </w:r>
      <w:r w:rsidRPr="00D81C28">
        <w:t xml:space="preserve"> </w:t>
      </w:r>
      <w:r w:rsidRPr="00D81C28">
        <w:rPr>
          <w:rFonts w:cs="Arial"/>
          <w:sz w:val="24"/>
          <w:szCs w:val="24"/>
        </w:rPr>
        <w:t>and</w:t>
      </w:r>
      <w:r w:rsidRPr="00D81C28">
        <w:t xml:space="preserve"> </w:t>
      </w:r>
      <w:r w:rsidRPr="00D81C28">
        <w:rPr>
          <w:rStyle w:val="CodeChar"/>
        </w:rPr>
        <w:t>questionnaire:Footprint</w:t>
      </w:r>
      <w:r w:rsidR="00A33597" w:rsidRPr="00D81C28">
        <w:rPr>
          <w:rStyle w:val="CodeChar"/>
        </w:rPr>
        <w:t>.</w:t>
      </w:r>
    </w:p>
    <w:p w14:paraId="0021EE60" w14:textId="72CB195F" w:rsidR="00A11CB9" w:rsidRPr="00D81C28" w:rsidRDefault="00A11CB9" w:rsidP="00A11CB9">
      <w:pPr>
        <w:pStyle w:val="BodyText"/>
      </w:pPr>
      <w:r w:rsidRPr="00D81C28">
        <w:t>So this tells us that “Material consumption”, “Consumption”, “Footprint per capita”, “Footprint”</w:t>
      </w:r>
      <w:r w:rsidR="00AA7086">
        <w:t xml:space="preserve"> </w:t>
      </w:r>
      <w:r w:rsidRPr="00D81C28">
        <w:t>and “Consumption of material goods” are in some way related.</w:t>
      </w:r>
    </w:p>
    <w:p w14:paraId="30C2786C" w14:textId="77777777" w:rsidR="009D2967" w:rsidRPr="00D81C28" w:rsidRDefault="009D2967" w:rsidP="00FA7160">
      <w:pPr>
        <w:pStyle w:val="Heading4"/>
      </w:pPr>
      <w:r w:rsidRPr="00D81C28">
        <w:t>Example 3</w:t>
      </w:r>
    </w:p>
    <w:p w14:paraId="2F92A3C4" w14:textId="77777777" w:rsidR="000A50BC" w:rsidRPr="00D81C28" w:rsidRDefault="000A50BC" w:rsidP="009D2967">
      <w:r w:rsidRPr="00D81C28">
        <w:rPr>
          <w:noProof/>
          <w:lang w:eastAsia="en-GB"/>
        </w:rPr>
        <w:drawing>
          <wp:inline distT="0" distB="0" distL="0" distR="0" wp14:anchorId="3205AC6B" wp14:editId="1EB4471C">
            <wp:extent cx="4224179" cy="2718591"/>
            <wp:effectExtent l="0" t="0" r="0" b="571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ntically related- wellBeing.png"/>
                    <pic:cNvPicPr/>
                  </pic:nvPicPr>
                  <pic:blipFill>
                    <a:blip r:embed="rId90">
                      <a:extLst>
                        <a:ext uri="{28A0092B-C50C-407E-A947-70E740481C1C}">
                          <a14:useLocalDpi xmlns:a14="http://schemas.microsoft.com/office/drawing/2010/main" val="0"/>
                        </a:ext>
                      </a:extLst>
                    </a:blip>
                    <a:stretch>
                      <a:fillRect/>
                    </a:stretch>
                  </pic:blipFill>
                  <pic:spPr>
                    <a:xfrm>
                      <a:off x="0" y="0"/>
                      <a:ext cx="4224179" cy="2718591"/>
                    </a:xfrm>
                    <a:prstGeom prst="rect">
                      <a:avLst/>
                    </a:prstGeom>
                  </pic:spPr>
                </pic:pic>
              </a:graphicData>
            </a:graphic>
          </wp:inline>
        </w:drawing>
      </w:r>
    </w:p>
    <w:p w14:paraId="27A16C4C" w14:textId="77777777" w:rsidR="009D2967" w:rsidRPr="00D81C28" w:rsidRDefault="009D2967" w:rsidP="009D2967">
      <w:pPr>
        <w:rPr>
          <w:rStyle w:val="CodeChar"/>
        </w:rPr>
      </w:pPr>
      <w:r w:rsidRPr="00D81C28">
        <w:rPr>
          <w:rStyle w:val="CodeChar"/>
        </w:rPr>
        <w:t>questionnaire:QualityOfLife</w:t>
      </w:r>
      <w:r w:rsidRPr="00D81C28">
        <w:t xml:space="preserve"> is semantically linked to </w:t>
      </w:r>
      <w:r w:rsidRPr="00D81C28">
        <w:rPr>
          <w:rStyle w:val="CodeChar"/>
        </w:rPr>
        <w:t>questionnaire:WellBeing</w:t>
      </w:r>
      <w:r w:rsidRPr="00D81C28">
        <w:t xml:space="preserve"> via</w:t>
      </w:r>
      <w:r w:rsidR="00A33597" w:rsidRPr="00D81C28">
        <w:t xml:space="preserve"> </w:t>
      </w:r>
      <w:r w:rsidRPr="00D81C28">
        <w:rPr>
          <w:rStyle w:val="CodeChar"/>
        </w:rPr>
        <w:t>initiative:WellBeing</w:t>
      </w:r>
      <w:r w:rsidRPr="00D81C28">
        <w:t xml:space="preserve"> is semantically linked to </w:t>
      </w:r>
      <w:r w:rsidRPr="00D81C28">
        <w:rPr>
          <w:rStyle w:val="CodeChar"/>
        </w:rPr>
        <w:t>regional-roe:WellBeing</w:t>
      </w:r>
    </w:p>
    <w:p w14:paraId="76C46E22" w14:textId="77777777" w:rsidR="00A11CB9" w:rsidRPr="00D81C28" w:rsidRDefault="00A11CB9" w:rsidP="00A11CB9">
      <w:pPr>
        <w:pStyle w:val="BodyText"/>
      </w:pPr>
      <w:r w:rsidRPr="00D81C28">
        <w:t>So this tells us that “Well Being” and “Quality of life” are related terms.</w:t>
      </w:r>
    </w:p>
    <w:p w14:paraId="68C1F5FA" w14:textId="77777777" w:rsidR="00FA7160" w:rsidRPr="00D81C28" w:rsidRDefault="00FA7160">
      <w:pPr>
        <w:pStyle w:val="Heading4"/>
      </w:pPr>
      <w:r w:rsidRPr="00D81C28">
        <w:t>Other reasoning.</w:t>
      </w:r>
    </w:p>
    <w:p w14:paraId="740659C0" w14:textId="77777777" w:rsidR="00AE2911" w:rsidRPr="00D81C28" w:rsidRDefault="00357758" w:rsidP="00AE2911">
      <w:r w:rsidRPr="00D81C28">
        <w:t xml:space="preserve">In addition to the above we suspect strongly that there is more logical implications to each element of the integration vocabulary and especially the </w:t>
      </w:r>
      <w:r w:rsidRPr="00D81C28">
        <w:rPr>
          <w:i/>
        </w:rPr>
        <w:t xml:space="preserve">represents </w:t>
      </w:r>
      <w:r w:rsidRPr="00D81C28">
        <w:t xml:space="preserve">primitive initially discussed in section </w:t>
      </w:r>
      <w:r w:rsidRPr="00D81C28">
        <w:fldChar w:fldCharType="begin"/>
      </w:r>
      <w:r w:rsidRPr="00D81C28">
        <w:instrText xml:space="preserve"> REF _Ref469565878 \r \h </w:instrText>
      </w:r>
      <w:r w:rsidRPr="00D81C28">
        <w:fldChar w:fldCharType="separate"/>
      </w:r>
      <w:r w:rsidR="000F2DB1" w:rsidRPr="00D81C28">
        <w:t>2.3</w:t>
      </w:r>
      <w:r w:rsidRPr="00D81C28">
        <w:fldChar w:fldCharType="end"/>
      </w:r>
      <w:r w:rsidRPr="00D81C28">
        <w:t xml:space="preserve">. We have already uncovered the difference between what we have denoted the global, or </w:t>
      </w:r>
      <w:r w:rsidR="004915A6" w:rsidRPr="00D81C28">
        <w:rPr>
          <w:rFonts w:cs="Arial"/>
          <w:i/>
        </w:rPr>
        <w:t>σ</w:t>
      </w:r>
      <w:r w:rsidRPr="00D81C28">
        <w:rPr>
          <w:i/>
        </w:rPr>
        <w:t>–represents</w:t>
      </w:r>
      <w:r w:rsidRPr="00D81C28">
        <w:t xml:space="preserve"> and the specifically represents, modelled by </w:t>
      </w:r>
      <w:r w:rsidR="004915A6" w:rsidRPr="00D81C28">
        <w:rPr>
          <w:rFonts w:cs="Arial"/>
          <w:i/>
        </w:rPr>
        <w:t>γ</w:t>
      </w:r>
      <w:r w:rsidRPr="00D81C28">
        <w:rPr>
          <w:i/>
        </w:rPr>
        <w:t>–represents</w:t>
      </w:r>
      <w:r w:rsidRPr="00D81C28">
        <w:t>. However, we believe there is more. For instance we would like to posit some of t</w:t>
      </w:r>
      <w:r w:rsidR="004915A6" w:rsidRPr="00D81C28">
        <w:t>he following.</w:t>
      </w:r>
    </w:p>
    <w:p w14:paraId="32AE041A" w14:textId="77777777" w:rsidR="00357758" w:rsidRPr="00D81C28" w:rsidRDefault="00357758" w:rsidP="00357758">
      <w:r w:rsidRPr="00D81C28">
        <w:t xml:space="preserve">That ‘represents’ is an asymmetric annotation relation between entities in the model structure ontology and entities in the domain ontology. If </w:t>
      </w:r>
      <w:r w:rsidRPr="00D81C28">
        <w:rPr>
          <w:i/>
        </w:rPr>
        <w:t>X</w:t>
      </w:r>
      <w:r w:rsidRPr="00D81C28">
        <w:t xml:space="preserve"> represents </w:t>
      </w:r>
      <w:r w:rsidRPr="00D81C28">
        <w:rPr>
          <w:i/>
        </w:rPr>
        <w:t>Y</w:t>
      </w:r>
      <w:r w:rsidRPr="00D81C28">
        <w:t>, then:</w:t>
      </w:r>
    </w:p>
    <w:p w14:paraId="58E01BE8" w14:textId="77777777" w:rsidR="00357758" w:rsidRPr="00D81C28" w:rsidRDefault="00357758" w:rsidP="00357758">
      <w:pPr>
        <w:pStyle w:val="Bullet"/>
      </w:pPr>
      <w:r w:rsidRPr="00D81C28">
        <w:rPr>
          <w:i/>
        </w:rPr>
        <w:t>X</w:t>
      </w:r>
      <w:r w:rsidRPr="00D81C28">
        <w:t xml:space="preserve"> is necessarily something in the model and necessarily not something in the real world. That is, </w:t>
      </w:r>
      <w:r w:rsidRPr="00D81C28">
        <w:rPr>
          <w:i/>
        </w:rPr>
        <w:t>X</w:t>
      </w:r>
      <w:r w:rsidRPr="00D81C28">
        <w:t xml:space="preserve"> can be mapped exclusively to entities in the computer program.</w:t>
      </w:r>
    </w:p>
    <w:p w14:paraId="289B718B" w14:textId="77777777" w:rsidR="00357758" w:rsidRPr="00D81C28" w:rsidRDefault="00357758" w:rsidP="00357758">
      <w:pPr>
        <w:pStyle w:val="Bullet"/>
      </w:pPr>
      <w:r w:rsidRPr="00D81C28">
        <w:rPr>
          <w:i/>
        </w:rPr>
        <w:t>Y</w:t>
      </w:r>
      <w:r w:rsidRPr="00D81C28">
        <w:t xml:space="preserve"> is necessarily not something in the model and necessarily something in the real world. That is, </w:t>
      </w:r>
      <w:r w:rsidRPr="00D81C28">
        <w:rPr>
          <w:i/>
        </w:rPr>
        <w:t>Y</w:t>
      </w:r>
      <w:r w:rsidRPr="00D81C28">
        <w:t xml:space="preserve"> can be mapped exclusively to concepts in natural language that refer to real-world entities.</w:t>
      </w:r>
    </w:p>
    <w:p w14:paraId="6E5FA84D" w14:textId="77777777" w:rsidR="00357758" w:rsidRPr="00D81C28" w:rsidRDefault="00357758" w:rsidP="00357758">
      <w:pPr>
        <w:pStyle w:val="Bullet"/>
        <w:spacing w:after="120"/>
      </w:pPr>
      <w:r w:rsidRPr="00D81C28">
        <w:rPr>
          <w:i/>
        </w:rPr>
        <w:t>X</w:t>
      </w:r>
      <w:r w:rsidRPr="00D81C28">
        <w:t xml:space="preserve"> and </w:t>
      </w:r>
      <w:r w:rsidRPr="00D81C28">
        <w:rPr>
          <w:i/>
        </w:rPr>
        <w:t>Y</w:t>
      </w:r>
      <w:r w:rsidRPr="00D81C28">
        <w:t xml:space="preserve"> may therefore and provably not be the same type of entity. </w:t>
      </w:r>
    </w:p>
    <w:p w14:paraId="66C884C3" w14:textId="77777777" w:rsidR="00357758" w:rsidRPr="00D81C28" w:rsidRDefault="00357758" w:rsidP="00357758">
      <w:r w:rsidRPr="00D81C28">
        <w:t xml:space="preserve">Or possibly if </w:t>
      </w:r>
      <w:r w:rsidRPr="00D81C28">
        <w:rPr>
          <w:i/>
        </w:rPr>
        <w:t>X</w:t>
      </w:r>
      <w:r w:rsidRPr="00D81C28">
        <w:t xml:space="preserve"> represents </w:t>
      </w:r>
      <w:r w:rsidRPr="00D81C28">
        <w:rPr>
          <w:i/>
        </w:rPr>
        <w:t>Y</w:t>
      </w:r>
      <w:r w:rsidRPr="00D81C28">
        <w:t xml:space="preserve"> and </w:t>
      </w:r>
      <w:r w:rsidRPr="00D81C28">
        <w:rPr>
          <w:i/>
        </w:rPr>
        <w:t>X</w:t>
      </w:r>
      <w:r w:rsidRPr="00D81C28">
        <w:t xml:space="preserve"> represents </w:t>
      </w:r>
      <w:r w:rsidRPr="00D81C28">
        <w:rPr>
          <w:i/>
        </w:rPr>
        <w:t>Z</w:t>
      </w:r>
      <w:r w:rsidRPr="00D81C28">
        <w:t xml:space="preserve">, then </w:t>
      </w:r>
      <w:r w:rsidRPr="00D81C28">
        <w:rPr>
          <w:i/>
        </w:rPr>
        <w:t>Y</w:t>
      </w:r>
      <w:r w:rsidRPr="00D81C28">
        <w:t xml:space="preserve"> and </w:t>
      </w:r>
      <w:r w:rsidRPr="00D81C28">
        <w:rPr>
          <w:i/>
        </w:rPr>
        <w:t>Z</w:t>
      </w:r>
      <w:r w:rsidRPr="00D81C28">
        <w:t xml:space="preserve"> must be the same type of entity. Further:</w:t>
      </w:r>
    </w:p>
    <w:p w14:paraId="359A112B" w14:textId="77777777" w:rsidR="00357758" w:rsidRPr="00D81C28" w:rsidRDefault="00357758" w:rsidP="00357758">
      <w:pPr>
        <w:pStyle w:val="Bullet"/>
      </w:pPr>
      <w:r w:rsidRPr="00D81C28">
        <w:t xml:space="preserve">If </w:t>
      </w:r>
      <w:r w:rsidRPr="00D81C28">
        <w:rPr>
          <w:i/>
        </w:rPr>
        <w:t>Y</w:t>
      </w:r>
      <w:r w:rsidRPr="00D81C28">
        <w:t xml:space="preserve"> and </w:t>
      </w:r>
      <w:r w:rsidRPr="00D81C28">
        <w:rPr>
          <w:i/>
        </w:rPr>
        <w:t>Z</w:t>
      </w:r>
      <w:r w:rsidRPr="00D81C28">
        <w:t xml:space="preserve"> are classes, </w:t>
      </w:r>
      <w:r w:rsidRPr="00D81C28">
        <w:rPr>
          <w:i/>
        </w:rPr>
        <w:t>Y</w:t>
      </w:r>
      <w:r w:rsidRPr="00D81C28">
        <w:t xml:space="preserve"> and </w:t>
      </w:r>
      <w:r w:rsidRPr="00D81C28">
        <w:rPr>
          <w:i/>
        </w:rPr>
        <w:t>Z</w:t>
      </w:r>
      <w:r w:rsidRPr="00D81C28">
        <w:t xml:space="preserve"> must not be disjoint.</w:t>
      </w:r>
    </w:p>
    <w:p w14:paraId="729180C6" w14:textId="77777777" w:rsidR="00357758" w:rsidRPr="00D81C28" w:rsidRDefault="00357758" w:rsidP="00357758">
      <w:pPr>
        <w:pStyle w:val="Bullet"/>
      </w:pPr>
      <w:r w:rsidRPr="00D81C28">
        <w:t xml:space="preserve">If </w:t>
      </w:r>
      <w:r w:rsidRPr="00D81C28">
        <w:rPr>
          <w:i/>
        </w:rPr>
        <w:t>Y</w:t>
      </w:r>
      <w:r w:rsidRPr="00D81C28">
        <w:t xml:space="preserve"> and </w:t>
      </w:r>
      <w:r w:rsidRPr="00D81C28">
        <w:rPr>
          <w:i/>
        </w:rPr>
        <w:t>Z</w:t>
      </w:r>
      <w:r w:rsidRPr="00D81C28">
        <w:t xml:space="preserve"> are object properties, their domains and ranges must not be disjoint.</w:t>
      </w:r>
    </w:p>
    <w:p w14:paraId="53062A2F" w14:textId="77777777" w:rsidR="00357758" w:rsidRPr="00D81C28" w:rsidRDefault="00357758" w:rsidP="00357758">
      <w:pPr>
        <w:pStyle w:val="Bullet"/>
      </w:pPr>
      <w:r w:rsidRPr="00D81C28">
        <w:t xml:space="preserve">If </w:t>
      </w:r>
      <w:r w:rsidRPr="00D81C28">
        <w:rPr>
          <w:i/>
        </w:rPr>
        <w:t>Y</w:t>
      </w:r>
      <w:r w:rsidRPr="00D81C28">
        <w:t xml:space="preserve"> and </w:t>
      </w:r>
      <w:r w:rsidRPr="00D81C28">
        <w:rPr>
          <w:i/>
        </w:rPr>
        <w:t>Z</w:t>
      </w:r>
      <w:r w:rsidRPr="00D81C28">
        <w:t xml:space="preserve"> are data properties, their domains must not be disjoint.</w:t>
      </w:r>
    </w:p>
    <w:p w14:paraId="2E8D2976" w14:textId="77777777" w:rsidR="00357758" w:rsidRPr="00D81C28" w:rsidRDefault="00357758" w:rsidP="005D7200">
      <w:pPr>
        <w:pStyle w:val="Bullet"/>
        <w:spacing w:after="120"/>
      </w:pPr>
      <w:r w:rsidRPr="00D81C28">
        <w:t xml:space="preserve">If </w:t>
      </w:r>
      <w:r w:rsidRPr="00D81C28">
        <w:rPr>
          <w:i/>
        </w:rPr>
        <w:t>Y</w:t>
      </w:r>
      <w:r w:rsidRPr="00D81C28">
        <w:t xml:space="preserve"> and </w:t>
      </w:r>
      <w:r w:rsidRPr="00D81C28">
        <w:rPr>
          <w:i/>
        </w:rPr>
        <w:t>Z</w:t>
      </w:r>
      <w:r w:rsidRPr="00D81C28">
        <w:t xml:space="preserve"> are individuals, then their classes must not be disjoint.</w:t>
      </w:r>
    </w:p>
    <w:p w14:paraId="787C6C48" w14:textId="381D3406" w:rsidR="00357758" w:rsidRPr="00D81C28" w:rsidRDefault="00357758" w:rsidP="00357758">
      <w:r w:rsidRPr="00D81C28">
        <w:t>And maybe if the inverse of ‘represents’ is ‘represented-by’,</w:t>
      </w:r>
      <w:r w:rsidR="00AA7086">
        <w:t xml:space="preserve"> </w:t>
      </w:r>
      <w:r w:rsidRPr="00D81C28">
        <w:t xml:space="preserve">if </w:t>
      </w:r>
      <w:r w:rsidRPr="00D81C28">
        <w:rPr>
          <w:i/>
        </w:rPr>
        <w:t>Z</w:t>
      </w:r>
      <w:r w:rsidRPr="00D81C28">
        <w:t xml:space="preserve"> represented-by </w:t>
      </w:r>
      <w:r w:rsidRPr="00D81C28">
        <w:rPr>
          <w:i/>
        </w:rPr>
        <w:t>X</w:t>
      </w:r>
      <w:r w:rsidRPr="00D81C28">
        <w:t xml:space="preserve">, and Z represented-by </w:t>
      </w:r>
      <w:r w:rsidRPr="00D81C28">
        <w:rPr>
          <w:i/>
        </w:rPr>
        <w:t>Y</w:t>
      </w:r>
      <w:r w:rsidRPr="00D81C28">
        <w:t xml:space="preserve"> then </w:t>
      </w:r>
      <w:r w:rsidRPr="00D81C28">
        <w:rPr>
          <w:i/>
        </w:rPr>
        <w:t>X</w:t>
      </w:r>
      <w:r w:rsidRPr="00D81C28">
        <w:t xml:space="preserve"> and </w:t>
      </w:r>
      <w:r w:rsidRPr="00D81C28">
        <w:rPr>
          <w:i/>
        </w:rPr>
        <w:t>Y</w:t>
      </w:r>
      <w:r w:rsidRPr="00D81C28">
        <w:t xml:space="preserve"> must be the same type of entity. Further:</w:t>
      </w:r>
    </w:p>
    <w:p w14:paraId="5852ECE2" w14:textId="77777777" w:rsidR="00357758" w:rsidRPr="00D81C28" w:rsidRDefault="00357758" w:rsidP="00357758">
      <w:pPr>
        <w:pStyle w:val="Bullet"/>
      </w:pPr>
      <w:r w:rsidRPr="00D81C28">
        <w:t xml:space="preserve">If </w:t>
      </w:r>
      <w:r w:rsidRPr="00D81C28">
        <w:rPr>
          <w:i/>
        </w:rPr>
        <w:t>X</w:t>
      </w:r>
      <w:r w:rsidRPr="00D81C28">
        <w:t xml:space="preserve"> and </w:t>
      </w:r>
      <w:r w:rsidRPr="00D81C28">
        <w:rPr>
          <w:i/>
        </w:rPr>
        <w:t>Y</w:t>
      </w:r>
      <w:r w:rsidRPr="00D81C28">
        <w:t xml:space="preserve"> are classes, </w:t>
      </w:r>
      <w:r w:rsidRPr="00D81C28">
        <w:rPr>
          <w:i/>
        </w:rPr>
        <w:t>X</w:t>
      </w:r>
      <w:r w:rsidRPr="00D81C28">
        <w:t xml:space="preserve"> and </w:t>
      </w:r>
      <w:r w:rsidRPr="00D81C28">
        <w:rPr>
          <w:i/>
        </w:rPr>
        <w:t>Y</w:t>
      </w:r>
      <w:r w:rsidRPr="00D81C28">
        <w:t xml:space="preserve"> must not be disjoint.</w:t>
      </w:r>
    </w:p>
    <w:p w14:paraId="00567525" w14:textId="77777777" w:rsidR="00357758" w:rsidRPr="00D81C28" w:rsidRDefault="00357758" w:rsidP="00357758">
      <w:pPr>
        <w:pStyle w:val="Bullet"/>
      </w:pPr>
      <w:r w:rsidRPr="00D81C28">
        <w:t xml:space="preserve">If </w:t>
      </w:r>
      <w:r w:rsidRPr="00D81C28">
        <w:rPr>
          <w:i/>
        </w:rPr>
        <w:t>X</w:t>
      </w:r>
      <w:r w:rsidRPr="00D81C28">
        <w:t xml:space="preserve"> and </w:t>
      </w:r>
      <w:r w:rsidRPr="00D81C28">
        <w:rPr>
          <w:i/>
        </w:rPr>
        <w:t>Y</w:t>
      </w:r>
      <w:r w:rsidRPr="00D81C28">
        <w:t xml:space="preserve"> are object properties, their domains and ranges must not be disjoint.</w:t>
      </w:r>
    </w:p>
    <w:p w14:paraId="0FD8B428" w14:textId="77777777" w:rsidR="00357758" w:rsidRPr="00D81C28" w:rsidRDefault="00357758" w:rsidP="00357758">
      <w:pPr>
        <w:pStyle w:val="Bullet"/>
      </w:pPr>
      <w:r w:rsidRPr="00D81C28">
        <w:t xml:space="preserve">If </w:t>
      </w:r>
      <w:r w:rsidRPr="00D81C28">
        <w:rPr>
          <w:i/>
        </w:rPr>
        <w:t>X</w:t>
      </w:r>
      <w:r w:rsidRPr="00D81C28">
        <w:t xml:space="preserve"> and </w:t>
      </w:r>
      <w:r w:rsidRPr="00D81C28">
        <w:rPr>
          <w:i/>
        </w:rPr>
        <w:t>Y</w:t>
      </w:r>
      <w:r w:rsidRPr="00D81C28">
        <w:t xml:space="preserve"> are data properties, their domains must not be disjoint.</w:t>
      </w:r>
    </w:p>
    <w:p w14:paraId="0784205A" w14:textId="77777777" w:rsidR="00357758" w:rsidRPr="00D81C28" w:rsidRDefault="00357758" w:rsidP="00357758">
      <w:pPr>
        <w:pStyle w:val="Bullet"/>
        <w:spacing w:after="120"/>
      </w:pPr>
      <w:r w:rsidRPr="00D81C28">
        <w:t xml:space="preserve">If </w:t>
      </w:r>
      <w:r w:rsidRPr="00D81C28">
        <w:rPr>
          <w:i/>
        </w:rPr>
        <w:t>X</w:t>
      </w:r>
      <w:r w:rsidRPr="00D81C28">
        <w:t xml:space="preserve"> and </w:t>
      </w:r>
      <w:r w:rsidRPr="00D81C28">
        <w:rPr>
          <w:i/>
        </w:rPr>
        <w:t>Y</w:t>
      </w:r>
      <w:r w:rsidRPr="00D81C28">
        <w:t xml:space="preserve"> are individuals, then their classes must not be disjoint.</w:t>
      </w:r>
    </w:p>
    <w:p w14:paraId="72D9D8EB" w14:textId="0D06751C" w:rsidR="00357758" w:rsidRPr="00D81C28" w:rsidRDefault="00357758" w:rsidP="00357758">
      <w:r w:rsidRPr="00D81C28">
        <w:t xml:space="preserve">We have even more speculations based along these lines, </w:t>
      </w:r>
      <w:r w:rsidR="005D7200" w:rsidRPr="00D81C28">
        <w:t xml:space="preserve">predicated </w:t>
      </w:r>
      <w:r w:rsidRPr="00D81C28">
        <w:t xml:space="preserve">on how we believe the primitive </w:t>
      </w:r>
      <w:r w:rsidRPr="00D81C28">
        <w:rPr>
          <w:i/>
        </w:rPr>
        <w:t xml:space="preserve">represents </w:t>
      </w:r>
      <w:r w:rsidRPr="00D81C28">
        <w:t xml:space="preserve">minimally behaves and what logical constraints it places on the classes to which it relates. These need careful examination and also some critical evaluation. However, we believe that this kind of approach represents a novel method by which to integrate ontologies, or, more interestingly interoperate ontologies. Interoperability occurs when we can establish commonality between different ontologies. Interoperability </w:t>
      </w:r>
      <w:r w:rsidR="005D7200" w:rsidRPr="00D81C28">
        <w:t xml:space="preserve">between ontologies has been somewhat intractable historically </w:t>
      </w:r>
      <w:r w:rsidR="0001316B" w:rsidRPr="00D81C28">
        <w:fldChar w:fldCharType="begin"/>
      </w:r>
      <w:r w:rsidR="001833CF">
        <w:instrText xml:space="preserve"> ADDIN ZOTERO_ITEM CSL_CITATION {"citationID":"1rcs29u1f4","properties":{"formattedCitation":"(Kalfoglou and Schorlemmer 2003)","plainCitation":"(Kalfoglou and Schorlemmer 2003)"},"citationItems":[{"id":371,"uris":["http://zotero.org/users/3373081/items/IWIC6W3N"],"uri":["http://zotero.org/users/3373081/items/IWIC6W3N"],"itemData":{"id":371,"type":"article-journal","title":"Ontology mapping: the state of the art","container-title":"The knowledge engineering review","page":"1–31","volume":"18","issue":"01","source":"Google Scholar","shortTitle":"Ontology mapping","author":[{"family":"Kalfoglou","given":"Yannis"},{"family":"Schorlemmer","given":"Marco"}],"issued":{"date-parts":[["2003"]]}}}],"schema":"https://github.com/citation-style-language/schema/raw/master/csl-citation.json"} </w:instrText>
      </w:r>
      <w:r w:rsidR="0001316B" w:rsidRPr="00D81C28">
        <w:fldChar w:fldCharType="separate"/>
      </w:r>
      <w:r w:rsidR="001833CF" w:rsidRPr="001833CF">
        <w:rPr>
          <w:rFonts w:cs="Arial"/>
        </w:rPr>
        <w:t>(Kalfoglou and Schorlemmer 2003)</w:t>
      </w:r>
      <w:r w:rsidR="0001316B" w:rsidRPr="00D81C28">
        <w:fldChar w:fldCharType="end"/>
      </w:r>
      <w:r w:rsidR="005D7200" w:rsidRPr="00D81C28">
        <w:t>,</w:t>
      </w:r>
      <w:r w:rsidRPr="00D81C28">
        <w:t xml:space="preserve"> and</w:t>
      </w:r>
      <w:r w:rsidR="005D7200" w:rsidRPr="00D81C28">
        <w:t xml:space="preserve"> indeed</w:t>
      </w:r>
      <w:r w:rsidRPr="00D81C28">
        <w:t xml:space="preserve"> may have stalled their widespread adoption and development. Such interoperability is very much the aim of the original design of the semantic web, of which </w:t>
      </w:r>
      <w:r w:rsidR="00436297">
        <w:t>OWL 2</w:t>
      </w:r>
      <w:r w:rsidRPr="00D81C28">
        <w:t xml:space="preserve"> is an important component of </w:t>
      </w:r>
      <w:r w:rsidR="0001316B" w:rsidRPr="00D81C28">
        <w:fldChar w:fldCharType="begin"/>
      </w:r>
      <w:r w:rsidR="001833CF">
        <w:instrText xml:space="preserve"> ADDIN ZOTERO_ITEM CSL_CITATION {"citationID":"ufd7hv25o","properties":{"formattedCitation":"(Berners-Lee et al. 2001)","plainCitation":"(Berners-Lee et al. 2001)"},"citationItems":[{"id":372,"uris":["http://zotero.org/users/3373081/items/JBXE83VG"],"uri":["http://zotero.org/users/3373081/items/JBXE83VG"],"itemData":{"id":372,"type":"article-journal","title":"The semantic web","container-title":"Scientific american","page":"28–37","volume":"284","issue":"5","source":"Google Scholar","author":[{"family":"Berners-Lee","given":"Tim"},{"family":"Hendler","given":"James"},{"family":"Lassila","given":"Ora"},{"literal":"others"}],"issued":{"date-parts":[["2001"]]}}}],"schema":"https://github.com/citation-style-language/schema/raw/master/csl-citation.json"} </w:instrText>
      </w:r>
      <w:r w:rsidR="0001316B" w:rsidRPr="00D81C28">
        <w:fldChar w:fldCharType="separate"/>
      </w:r>
      <w:r w:rsidR="001833CF" w:rsidRPr="001833CF">
        <w:rPr>
          <w:rFonts w:cs="Arial"/>
        </w:rPr>
        <w:t>(Berners-Lee et al. 2001)</w:t>
      </w:r>
      <w:r w:rsidR="0001316B" w:rsidRPr="00D81C28">
        <w:fldChar w:fldCharType="end"/>
      </w:r>
      <w:r w:rsidRPr="00D81C28">
        <w:t>.</w:t>
      </w:r>
    </w:p>
    <w:p w14:paraId="2A63928F" w14:textId="60DBC825" w:rsidR="00357758" w:rsidRPr="00D81C28" w:rsidRDefault="00357758" w:rsidP="00357758">
      <w:r w:rsidRPr="00D81C28">
        <w:t>Moreover this appr</w:t>
      </w:r>
      <w:r w:rsidR="005D7200" w:rsidRPr="00D81C28">
        <w:t>oach is certainly not comprehensive, even with respect to what we have used in this approach.</w:t>
      </w:r>
      <w:r w:rsidR="00AA7086">
        <w:t xml:space="preserve"> </w:t>
      </w:r>
      <w:r w:rsidR="005D7200" w:rsidRPr="00D81C28">
        <w:t>In particular, w</w:t>
      </w:r>
      <w:r w:rsidRPr="00D81C28">
        <w:t xml:space="preserve">e also introduced specialisation of the relations </w:t>
      </w:r>
      <w:r w:rsidRPr="00D81C28">
        <w:rPr>
          <w:i/>
        </w:rPr>
        <w:t>represents</w:t>
      </w:r>
      <w:r w:rsidRPr="00D81C28">
        <w:t xml:space="preserve"> in section </w:t>
      </w:r>
      <w:r w:rsidRPr="00D81C28">
        <w:fldChar w:fldCharType="begin"/>
      </w:r>
      <w:r w:rsidRPr="00D81C28">
        <w:instrText xml:space="preserve"> REF _Ref469565878 \r \h </w:instrText>
      </w:r>
      <w:r w:rsidRPr="00D81C28">
        <w:fldChar w:fldCharType="separate"/>
      </w:r>
      <w:r w:rsidR="000F2DB1" w:rsidRPr="00D81C28">
        <w:t>2.3</w:t>
      </w:r>
      <w:r w:rsidRPr="00D81C28">
        <w:fldChar w:fldCharType="end"/>
      </w:r>
      <w:r w:rsidRPr="00D81C28">
        <w:t>; so the question becomes how do these affect any logical constraints we</w:t>
      </w:r>
      <w:r w:rsidR="005D7200" w:rsidRPr="00D81C28">
        <w:t xml:space="preserve"> might</w:t>
      </w:r>
      <w:r w:rsidRPr="00D81C28">
        <w:t xml:space="preserve"> determine that </w:t>
      </w:r>
      <w:r w:rsidRPr="00D81C28">
        <w:rPr>
          <w:i/>
        </w:rPr>
        <w:t xml:space="preserve">represents </w:t>
      </w:r>
      <w:r w:rsidRPr="00D81C28">
        <w:t>implies.</w:t>
      </w:r>
    </w:p>
    <w:p w14:paraId="48FA4640" w14:textId="77777777" w:rsidR="00357758" w:rsidRPr="00D81C28" w:rsidRDefault="00357758" w:rsidP="00357758">
      <w:r w:rsidRPr="00D81C28">
        <w:t>Lastly this is not the only integration vocabulary we uncovered. One of the surprising discoveries of this investigation is that the vocabulary to usefully integrated a set of ontologies can be reasonably small. In our case,</w:t>
      </w:r>
      <w:r w:rsidR="005D7200" w:rsidRPr="00D81C28">
        <w:t xml:space="preserve"> and reducing our set of connectives to its smallest instance, then</w:t>
      </w:r>
      <w:r w:rsidRPr="00D81C28">
        <w:t xml:space="preserve"> we could</w:t>
      </w:r>
      <w:r w:rsidR="005D7200" w:rsidRPr="00D81C28">
        <w:t xml:space="preserve"> complete ontology integration</w:t>
      </w:r>
      <w:r w:rsidRPr="00D81C28">
        <w:t xml:space="preserve"> with four</w:t>
      </w:r>
      <w:r w:rsidR="005D7200" w:rsidRPr="00D81C28">
        <w:t xml:space="preserve"> just</w:t>
      </w:r>
      <w:r w:rsidRPr="00D81C28">
        <w:t xml:space="preserve"> word</w:t>
      </w:r>
      <w:r w:rsidR="005D7200" w:rsidRPr="00D81C28">
        <w:t>s</w:t>
      </w:r>
      <w:r w:rsidRPr="00D81C28">
        <w:t xml:space="preserve"> of vocabulary:</w:t>
      </w:r>
    </w:p>
    <w:p w14:paraId="4465D7F9" w14:textId="77777777" w:rsidR="00357758" w:rsidRPr="00D81C28" w:rsidRDefault="00357758" w:rsidP="00357758">
      <w:pPr>
        <w:pStyle w:val="Bullet"/>
      </w:pPr>
      <w:r w:rsidRPr="00D81C28">
        <w:t>represents</w:t>
      </w:r>
    </w:p>
    <w:p w14:paraId="121B3351" w14:textId="77777777" w:rsidR="00357758" w:rsidRPr="00D81C28" w:rsidRDefault="00357758" w:rsidP="00357758">
      <w:pPr>
        <w:pStyle w:val="Bullet"/>
      </w:pPr>
      <w:r w:rsidRPr="00D81C28">
        <w:t>modifies;</w:t>
      </w:r>
    </w:p>
    <w:p w14:paraId="388C6552" w14:textId="77777777" w:rsidR="00357758" w:rsidRPr="00D81C28" w:rsidRDefault="00357758" w:rsidP="00357758">
      <w:pPr>
        <w:pStyle w:val="Bullet"/>
      </w:pPr>
      <w:r w:rsidRPr="00D81C28">
        <w:t>uses, and</w:t>
      </w:r>
    </w:p>
    <w:p w14:paraId="7D17CBC8" w14:textId="58560080" w:rsidR="00357758" w:rsidRPr="00D81C28" w:rsidRDefault="0010529E" w:rsidP="00357758">
      <w:pPr>
        <w:pStyle w:val="Bullet"/>
        <w:spacing w:after="120"/>
      </w:pPr>
      <w:r>
        <w:t>has</w:t>
      </w:r>
      <w:r w:rsidR="00357758" w:rsidRPr="00D81C28">
        <w:t>Property.</w:t>
      </w:r>
    </w:p>
    <w:p w14:paraId="14F1C56C" w14:textId="77777777" w:rsidR="00357758" w:rsidRPr="00D81C28" w:rsidRDefault="00357758" w:rsidP="00357758">
      <w:r w:rsidRPr="00D81C28">
        <w:t>Why so few? Is there something significant in this, or have we merely uncovered a truism? If this is</w:t>
      </w:r>
      <w:r w:rsidR="005D7200" w:rsidRPr="00D81C28">
        <w:t xml:space="preserve"> not self-evident, then do the</w:t>
      </w:r>
      <w:r w:rsidRPr="00D81C28">
        <w:t xml:space="preserve"> connecting primitives</w:t>
      </w:r>
      <w:r w:rsidR="005D7200" w:rsidRPr="00D81C28">
        <w:t xml:space="preserve">, other than </w:t>
      </w:r>
      <w:r w:rsidR="005D7200" w:rsidRPr="00D81C28">
        <w:rPr>
          <w:i/>
        </w:rPr>
        <w:t>represents</w:t>
      </w:r>
      <w:r w:rsidRPr="00D81C28">
        <w:t xml:space="preserve"> have possible logical implications for ontological interoperability, rather similar in manner to that we suspect of the connective </w:t>
      </w:r>
      <w:r w:rsidRPr="00D81C28">
        <w:rPr>
          <w:i/>
        </w:rPr>
        <w:t>represents</w:t>
      </w:r>
      <w:r w:rsidRPr="00D81C28">
        <w:t>?</w:t>
      </w:r>
    </w:p>
    <w:p w14:paraId="1A2F8D30" w14:textId="77777777" w:rsidR="00FA7160" w:rsidRPr="00D81C28" w:rsidRDefault="00FA7160" w:rsidP="00FA7160">
      <w:pPr>
        <w:pStyle w:val="Heading3"/>
      </w:pPr>
      <w:r w:rsidRPr="00D81C28">
        <w:t>Project shapes</w:t>
      </w:r>
    </w:p>
    <w:p w14:paraId="2D4832D2" w14:textId="77777777" w:rsidR="00357758" w:rsidRPr="00D81C28" w:rsidRDefault="00357758" w:rsidP="00357758">
      <w:r w:rsidRPr="00D81C28">
        <w:t xml:space="preserve">We stated very early on that we have made a deliberate selection on the shape of the project, and this was reflected by the choice of integration model as explained in section </w:t>
      </w:r>
      <w:r w:rsidRPr="00D81C28">
        <w:fldChar w:fldCharType="begin"/>
      </w:r>
      <w:r w:rsidRPr="00D81C28">
        <w:instrText xml:space="preserve"> REF _Ref469565878 \r \h </w:instrText>
      </w:r>
      <w:r w:rsidRPr="00D81C28">
        <w:fldChar w:fldCharType="separate"/>
      </w:r>
      <w:r w:rsidR="000F2DB1" w:rsidRPr="00D81C28">
        <w:t>2.3</w:t>
      </w:r>
      <w:r w:rsidRPr="00D81C28">
        <w:fldChar w:fldCharType="end"/>
      </w:r>
      <w:r w:rsidRPr="00D81C28">
        <w:t xml:space="preserve">, but we did not make clear is that such a choice was not quite so evident upon embarkation of the development of the ontology. But to restate what was said in section 2.3 what we did by separating out the </w:t>
      </w:r>
      <w:r w:rsidRPr="00D81C28">
        <w:rPr>
          <w:i/>
        </w:rPr>
        <w:t xml:space="preserve">represents </w:t>
      </w:r>
      <w:r w:rsidRPr="00D81C28">
        <w:t>connective and enforcing its solo role in connecting the top-down ontologies with the bottom-up ones was insisting that the overall project ontology shape must be a star. Although obvious in retrospect this was not the only</w:t>
      </w:r>
      <w:r w:rsidR="007B4AA0" w:rsidRPr="00D81C28">
        <w:t xml:space="preserve"> interpretation of how the project was organized</w:t>
      </w:r>
      <w:r w:rsidRPr="00D81C28">
        <w:t xml:space="preserve">, and indeed we have had some debate as to whether the shape of the project should truly be represented as a star. This need not necessarily the be the case indeed, there are several other options available as illustrated earlier in </w:t>
      </w:r>
      <w:r w:rsidRPr="00D81C28">
        <w:fldChar w:fldCharType="begin"/>
      </w:r>
      <w:r w:rsidRPr="00D81C28">
        <w:instrText xml:space="preserve"> REF _Ref469927554 \h </w:instrText>
      </w:r>
      <w:r w:rsidRPr="00D81C28">
        <w:fldChar w:fldCharType="separate"/>
      </w:r>
      <w:r w:rsidR="000F2DB1" w:rsidRPr="00D81C28">
        <w:t>Figure 6</w:t>
      </w:r>
      <w:r w:rsidRPr="00D81C28">
        <w:fldChar w:fldCharType="end"/>
      </w:r>
      <w:r w:rsidRPr="00D81C28">
        <w:t xml:space="preserve">. Some of us believed that actually the project should be of the hierarchical organisation, with the </w:t>
      </w:r>
      <w:r w:rsidRPr="00D81C28">
        <w:rPr>
          <w:b/>
          <w:i/>
        </w:rPr>
        <w:t>core</w:t>
      </w:r>
      <w:r w:rsidRPr="00D81C28">
        <w:t xml:space="preserve"> ontology connecting only to other top-down specialist vocabulary ontologies, which in turn linked to the various bottom-up ontologies.</w:t>
      </w:r>
    </w:p>
    <w:p w14:paraId="45D26799" w14:textId="77777777" w:rsidR="00357758" w:rsidRPr="00D81C28" w:rsidRDefault="00357758" w:rsidP="00357758">
      <w:r w:rsidRPr="00D81C28">
        <w:t>Moreover these diagrams only look at the linking primitive</w:t>
      </w:r>
      <w:r w:rsidR="005D7200" w:rsidRPr="00D81C28">
        <w:t>,</w:t>
      </w:r>
      <w:r w:rsidRPr="00D81C28">
        <w:t xml:space="preserve"> </w:t>
      </w:r>
      <w:r w:rsidR="005D7200" w:rsidRPr="00D81C28">
        <w:rPr>
          <w:i/>
        </w:rPr>
        <w:t>represents</w:t>
      </w:r>
      <w:r w:rsidR="005D7200" w:rsidRPr="00D81C28">
        <w:t>.</w:t>
      </w:r>
      <w:r w:rsidRPr="00D81C28">
        <w:t xml:space="preserve"> The set of integration vocabulary contains quite a few terms, and there are a huge number of combinations if this set were partitioned into top-down integration vocabularies and bottom-down vocabularies and applied to the patterns in</w:t>
      </w:r>
      <w:r w:rsidR="005D7200" w:rsidRPr="00D81C28">
        <w:t xml:space="preserve"> </w:t>
      </w:r>
      <w:r w:rsidR="005D7200" w:rsidRPr="00D81C28">
        <w:fldChar w:fldCharType="begin"/>
      </w:r>
      <w:r w:rsidR="005D7200" w:rsidRPr="00D81C28">
        <w:instrText xml:space="preserve"> REF _Ref469927512 \h </w:instrText>
      </w:r>
      <w:r w:rsidR="005D7200" w:rsidRPr="00D81C28">
        <w:fldChar w:fldCharType="separate"/>
      </w:r>
      <w:r w:rsidR="000F2DB1" w:rsidRPr="00D81C28">
        <w:t>Figure 5</w:t>
      </w:r>
      <w:r w:rsidR="005D7200" w:rsidRPr="00D81C28">
        <w:fldChar w:fldCharType="end"/>
      </w:r>
      <w:r w:rsidR="005D7200" w:rsidRPr="00D81C28">
        <w:t xml:space="preserve"> and</w:t>
      </w:r>
      <w:r w:rsidRPr="00D81C28">
        <w:t xml:space="preserve"> </w:t>
      </w:r>
      <w:r w:rsidRPr="00D81C28">
        <w:fldChar w:fldCharType="begin"/>
      </w:r>
      <w:r w:rsidRPr="00D81C28">
        <w:instrText xml:space="preserve"> REF _Ref469927554 \h </w:instrText>
      </w:r>
      <w:r w:rsidRPr="00D81C28">
        <w:fldChar w:fldCharType="separate"/>
      </w:r>
      <w:r w:rsidR="000F2DB1" w:rsidRPr="00D81C28">
        <w:t>Figure 6</w:t>
      </w:r>
      <w:r w:rsidRPr="00D81C28">
        <w:fldChar w:fldCharType="end"/>
      </w:r>
      <w:r w:rsidR="007B4AA0" w:rsidRPr="00D81C28">
        <w:t>.</w:t>
      </w:r>
    </w:p>
    <w:p w14:paraId="33DD3319" w14:textId="77777777" w:rsidR="007B4AA0" w:rsidRPr="00D81C28" w:rsidRDefault="00357758" w:rsidP="00357758">
      <w:r w:rsidRPr="00D81C28">
        <w:t>What this emphasises is that perception of the project</w:t>
      </w:r>
      <w:r w:rsidR="005D7200" w:rsidRPr="00D81C28">
        <w:t xml:space="preserve"> organisation</w:t>
      </w:r>
      <w:r w:rsidRPr="00D81C28">
        <w:t xml:space="preserve">, rather like the definition of any ontology may be ultimately subjective. However, </w:t>
      </w:r>
      <w:r w:rsidR="005D7200" w:rsidRPr="00D81C28">
        <w:t>this project is</w:t>
      </w:r>
      <w:r w:rsidR="007B4AA0" w:rsidRPr="00D81C28">
        <w:t xml:space="preserve"> definitely not a peer-to-peer shapes as also illustrated in </w:t>
      </w:r>
      <w:r w:rsidR="007B4AA0" w:rsidRPr="00D81C28">
        <w:fldChar w:fldCharType="begin"/>
      </w:r>
      <w:r w:rsidR="007B4AA0" w:rsidRPr="00D81C28">
        <w:instrText xml:space="preserve"> REF _Ref469927554 \h </w:instrText>
      </w:r>
      <w:r w:rsidR="007B4AA0" w:rsidRPr="00D81C28">
        <w:fldChar w:fldCharType="separate"/>
      </w:r>
      <w:r w:rsidR="000F2DB1" w:rsidRPr="00D81C28">
        <w:t>Figure 6</w:t>
      </w:r>
      <w:r w:rsidR="007B4AA0" w:rsidRPr="00D81C28">
        <w:fldChar w:fldCharType="end"/>
      </w:r>
      <w:r w:rsidR="007B4AA0" w:rsidRPr="00D81C28">
        <w:t>, so we have some objective evalu</w:t>
      </w:r>
      <w:r w:rsidR="005D7200" w:rsidRPr="00D81C28">
        <w:t>ation of the real project shape, i.e. the project is either star-shaped or hierarchical.</w:t>
      </w:r>
    </w:p>
    <w:p w14:paraId="47FE09BE" w14:textId="3774615B" w:rsidR="007B4AA0" w:rsidRPr="00D81C28" w:rsidRDefault="007B4AA0" w:rsidP="00357758">
      <w:r w:rsidRPr="00D81C28">
        <w:t xml:space="preserve">Based on this </w:t>
      </w:r>
      <w:r w:rsidR="005D7200" w:rsidRPr="00D81C28">
        <w:t>small</w:t>
      </w:r>
      <w:r w:rsidRPr="00D81C28">
        <w:t xml:space="preserve"> amount of evidence, we </w:t>
      </w:r>
      <w:r w:rsidR="005D7200" w:rsidRPr="00D81C28">
        <w:t>suspect</w:t>
      </w:r>
      <w:r w:rsidRPr="00D81C28">
        <w:t xml:space="preserve"> that </w:t>
      </w:r>
      <w:r w:rsidR="005D7200" w:rsidRPr="00D81C28">
        <w:t xml:space="preserve">investigation of </w:t>
      </w:r>
      <w:r w:rsidRPr="00D81C28">
        <w:t xml:space="preserve">such project shapes </w:t>
      </w:r>
      <w:r w:rsidR="00357758" w:rsidRPr="00D81C28">
        <w:t>might prove a fruitful area of research</w:t>
      </w:r>
      <w:r w:rsidRPr="00D81C28">
        <w:t>, particularly in the field of project manage</w:t>
      </w:r>
      <w:r w:rsidR="005D7200" w:rsidRPr="00D81C28">
        <w:t>ment</w:t>
      </w:r>
      <w:r w:rsidRPr="00D81C28">
        <w:t>.</w:t>
      </w:r>
      <w:r w:rsidR="00AA7086">
        <w:t xml:space="preserve"> </w:t>
      </w:r>
    </w:p>
    <w:p w14:paraId="77C898AF" w14:textId="77777777" w:rsidR="00357758" w:rsidRPr="00D81C28" w:rsidRDefault="007B4AA0" w:rsidP="00357758">
      <w:r w:rsidRPr="00D81C28">
        <w:t>O</w:t>
      </w:r>
      <w:r w:rsidR="00357758" w:rsidRPr="00D81C28">
        <w:t xml:space="preserve">n a personal note although such subjectivity may be viewed </w:t>
      </w:r>
      <w:r w:rsidRPr="00D81C28">
        <w:t xml:space="preserve">by some </w:t>
      </w:r>
      <w:r w:rsidR="00357758" w:rsidRPr="00D81C28">
        <w:t>as a weakness in the ontological approach,</w:t>
      </w:r>
      <w:r w:rsidR="005D7200" w:rsidRPr="00D81C28">
        <w:t xml:space="preserve"> but</w:t>
      </w:r>
      <w:r w:rsidR="00357758" w:rsidRPr="00D81C28">
        <w:t xml:space="preserve"> we believe it may in fact be a strength</w:t>
      </w:r>
      <w:r w:rsidR="005D7200" w:rsidRPr="00D81C28">
        <w:t>. E</w:t>
      </w:r>
      <w:r w:rsidRPr="00D81C28">
        <w:t>vidence</w:t>
      </w:r>
      <w:r w:rsidR="005D7200" w:rsidRPr="00D81C28">
        <w:t xml:space="preserve"> such as the above demonstrates</w:t>
      </w:r>
      <w:r w:rsidR="00357758" w:rsidRPr="00D81C28">
        <w:t xml:space="preserve"> </w:t>
      </w:r>
      <w:r w:rsidR="005D7200" w:rsidRPr="00D81C28">
        <w:t>that using such tools then</w:t>
      </w:r>
      <w:r w:rsidRPr="00D81C28">
        <w:t xml:space="preserve"> it is</w:t>
      </w:r>
      <w:r w:rsidR="00357758" w:rsidRPr="00D81C28">
        <w:t xml:space="preserve"> possible to</w:t>
      </w:r>
      <w:r w:rsidR="00565D0B" w:rsidRPr="00D81C28">
        <w:t xml:space="preserve"> measure explicitly such subjectivity using the ontological approach described throughout this document.</w:t>
      </w:r>
      <w:r w:rsidR="00357758" w:rsidRPr="00D81C28">
        <w:t xml:space="preserve"> </w:t>
      </w:r>
    </w:p>
    <w:p w14:paraId="65966988" w14:textId="77777777" w:rsidR="00FA7160" w:rsidRPr="00D81C28" w:rsidRDefault="00FA7160">
      <w:pPr>
        <w:pStyle w:val="Heading3"/>
      </w:pPr>
      <w:bookmarkStart w:id="160" w:name="_Ref469983442"/>
      <w:r w:rsidRPr="00D81C28">
        <w:t>Project metrics</w:t>
      </w:r>
      <w:bookmarkEnd w:id="160"/>
    </w:p>
    <w:p w14:paraId="565B7F44" w14:textId="5719AA58" w:rsidR="00FA7160" w:rsidRPr="00D81C28" w:rsidRDefault="00FA7160" w:rsidP="00FA7160">
      <w:r w:rsidRPr="00D81C28">
        <w:t xml:space="preserve">There appear to be many project metrics that can be extracted from the global ontology. Some of these are purely internal, and some of them rely of having more than one instance of a project ontology for comparison purposes. That is these would be most useful when other ontologies produced from other projects might </w:t>
      </w:r>
      <w:r w:rsidR="005D7200" w:rsidRPr="00D81C28">
        <w:t xml:space="preserve">be </w:t>
      </w:r>
      <w:r w:rsidR="006B4E38" w:rsidRPr="00D81C28">
        <w:t xml:space="preserve">used </w:t>
      </w:r>
      <w:r w:rsidRPr="00D81C28">
        <w:t>for the purpose of project comparison and evaluation. These metrics have yet to be effectively investigated and tested, but from logic would dictate that with suitable refinement they might actively promote good project management</w:t>
      </w:r>
      <w:r w:rsidR="005D7200" w:rsidRPr="00D81C28">
        <w:t>, reflection and management.</w:t>
      </w:r>
    </w:p>
    <w:p w14:paraId="0F2E2D05" w14:textId="77777777" w:rsidR="00FA7160" w:rsidRPr="00D81C28" w:rsidRDefault="00FA7160" w:rsidP="00FA7160">
      <w:r w:rsidRPr="00D81C28">
        <w:t>Below we provide a list of some internal metrics that might, upon investigation prove to be useful.</w:t>
      </w:r>
    </w:p>
    <w:tbl>
      <w:tblPr>
        <w:tblStyle w:val="TableGrid"/>
        <w:tblW w:w="0" w:type="auto"/>
        <w:tblLook w:val="04A0" w:firstRow="1" w:lastRow="0" w:firstColumn="1" w:lastColumn="0" w:noHBand="0" w:noVBand="1"/>
      </w:tblPr>
      <w:tblGrid>
        <w:gridCol w:w="2596"/>
        <w:gridCol w:w="6692"/>
      </w:tblGrid>
      <w:tr w:rsidR="00FA7160" w:rsidRPr="00D81C28" w14:paraId="2C23860C" w14:textId="77777777" w:rsidTr="00357758">
        <w:tc>
          <w:tcPr>
            <w:tcW w:w="0" w:type="auto"/>
          </w:tcPr>
          <w:p w14:paraId="7981E012" w14:textId="77777777" w:rsidR="00FA7160" w:rsidRPr="00D81C28" w:rsidRDefault="00FA7160" w:rsidP="00357758">
            <w:pPr>
              <w:rPr>
                <w:b/>
              </w:rPr>
            </w:pPr>
            <w:r w:rsidRPr="00D81C28">
              <w:rPr>
                <w:b/>
              </w:rPr>
              <w:t>Metric</w:t>
            </w:r>
          </w:p>
        </w:tc>
        <w:tc>
          <w:tcPr>
            <w:tcW w:w="0" w:type="auto"/>
          </w:tcPr>
          <w:p w14:paraId="067E08C8" w14:textId="77777777" w:rsidR="00FA7160" w:rsidRPr="00D81C28" w:rsidRDefault="00FA7160" w:rsidP="00357758">
            <w:pPr>
              <w:rPr>
                <w:b/>
              </w:rPr>
            </w:pPr>
            <w:r w:rsidRPr="00D81C28">
              <w:rPr>
                <w:b/>
              </w:rPr>
              <w:t>Purpose</w:t>
            </w:r>
          </w:p>
        </w:tc>
      </w:tr>
      <w:tr w:rsidR="00FA7160" w:rsidRPr="00D81C28" w14:paraId="4294CA25" w14:textId="77777777" w:rsidTr="00357758">
        <w:tc>
          <w:tcPr>
            <w:tcW w:w="0" w:type="auto"/>
          </w:tcPr>
          <w:p w14:paraId="69DA4656" w14:textId="77777777" w:rsidR="00FA7160" w:rsidRPr="00D81C28" w:rsidRDefault="00FA7160" w:rsidP="00357758">
            <w:r w:rsidRPr="00D81C28">
              <w:t>Number of links into a class</w:t>
            </w:r>
          </w:p>
        </w:tc>
        <w:tc>
          <w:tcPr>
            <w:tcW w:w="0" w:type="auto"/>
          </w:tcPr>
          <w:p w14:paraId="75C9321F" w14:textId="77777777" w:rsidR="00FA7160" w:rsidRPr="00D81C28" w:rsidRDefault="00FA7160" w:rsidP="00357758">
            <w:r w:rsidRPr="00D81C28">
              <w:t>Could be used to determine the relevance of a partic</w:t>
            </w:r>
            <w:r w:rsidR="005D7200" w:rsidRPr="00D81C28">
              <w:t>ular concept to a given project, in comparison with this property for other classes in the project.</w:t>
            </w:r>
          </w:p>
        </w:tc>
      </w:tr>
      <w:tr w:rsidR="00FA7160" w:rsidRPr="00D81C28" w14:paraId="0E150288" w14:textId="77777777" w:rsidTr="00357758">
        <w:tc>
          <w:tcPr>
            <w:tcW w:w="0" w:type="auto"/>
          </w:tcPr>
          <w:p w14:paraId="611BC315" w14:textId="77777777" w:rsidR="00FA7160" w:rsidRPr="00D81C28" w:rsidRDefault="00FA7160" w:rsidP="00357758">
            <w:r w:rsidRPr="00D81C28">
              <w:t>Number of links into class by edge count</w:t>
            </w:r>
          </w:p>
        </w:tc>
        <w:tc>
          <w:tcPr>
            <w:tcW w:w="0" w:type="auto"/>
          </w:tcPr>
          <w:p w14:paraId="0117EE13" w14:textId="77777777" w:rsidR="00FA7160" w:rsidRPr="00D81C28" w:rsidRDefault="00FA7160" w:rsidP="005D7200">
            <w:r w:rsidRPr="00D81C28">
              <w:t>This would be like the former but the number of classes connected to that class with edge count</w:t>
            </w:r>
            <w:r w:rsidR="005D7200" w:rsidRPr="00D81C28">
              <w:t xml:space="preserve">, </w:t>
            </w:r>
            <w:r w:rsidRPr="00D81C28">
              <w:t>less or the same. Thus the previous example is a specialised v</w:t>
            </w:r>
            <w:r w:rsidR="005D7200" w:rsidRPr="00D81C28">
              <w:t>ersion of this metric with edge count set to 1. This might be used</w:t>
            </w:r>
            <w:r w:rsidRPr="00D81C28">
              <w:t xml:space="preserve"> in the same manner as the former in order to gauge the importance of a given concept within a project</w:t>
            </w:r>
            <w:r w:rsidR="005D7200" w:rsidRPr="00D81C28">
              <w:t xml:space="preserve">., relative to other classes. </w:t>
            </w:r>
            <w:r w:rsidRPr="00D81C28">
              <w:t>Both of these could be used to recognise important concepts at a glance if the process produced diagrams</w:t>
            </w:r>
          </w:p>
        </w:tc>
      </w:tr>
      <w:tr w:rsidR="00FA7160" w:rsidRPr="00D81C28" w14:paraId="10B6EC17" w14:textId="77777777" w:rsidTr="00357758">
        <w:tc>
          <w:tcPr>
            <w:tcW w:w="0" w:type="auto"/>
          </w:tcPr>
          <w:p w14:paraId="570ED4A7" w14:textId="77777777" w:rsidR="00FA7160" w:rsidRPr="00D81C28" w:rsidRDefault="00FA7160" w:rsidP="00357758">
            <w:r w:rsidRPr="00D81C28">
              <w:t>Number of concepts in top-down ontology vs number of concepts in the bottom-down ontology</w:t>
            </w:r>
          </w:p>
        </w:tc>
        <w:tc>
          <w:tcPr>
            <w:tcW w:w="0" w:type="auto"/>
          </w:tcPr>
          <w:p w14:paraId="6F00E750" w14:textId="77777777" w:rsidR="00FA7160" w:rsidRPr="00D81C28" w:rsidRDefault="00FA7160" w:rsidP="00357758">
            <w:r w:rsidRPr="00D81C28">
              <w:t xml:space="preserve">This would give some idea as a ratio of the balance of the project in terms of definition from a top-down point of view vs the bottom-up implementation of the project </w:t>
            </w:r>
          </w:p>
        </w:tc>
      </w:tr>
      <w:tr w:rsidR="00FA7160" w:rsidRPr="00D81C28" w14:paraId="3401B30D" w14:textId="77777777" w:rsidTr="00357758">
        <w:tc>
          <w:tcPr>
            <w:tcW w:w="0" w:type="auto"/>
          </w:tcPr>
          <w:p w14:paraId="548BE3EE" w14:textId="77777777" w:rsidR="00FA7160" w:rsidRPr="00D81C28" w:rsidRDefault="00FA7160" w:rsidP="00357758">
            <w:r w:rsidRPr="00D81C28">
              <w:t>Number of edges between classes or individuals</w:t>
            </w:r>
          </w:p>
        </w:tc>
        <w:tc>
          <w:tcPr>
            <w:tcW w:w="0" w:type="auto"/>
          </w:tcPr>
          <w:p w14:paraId="15B3F66F" w14:textId="77777777" w:rsidR="00FA7160" w:rsidRPr="00D81C28" w:rsidRDefault="00FA7160" w:rsidP="00357758">
            <w:r w:rsidRPr="00D81C28">
              <w:t>This might provide a measure of relatedness</w:t>
            </w:r>
          </w:p>
        </w:tc>
      </w:tr>
      <w:tr w:rsidR="00FA7160" w:rsidRPr="00D81C28" w14:paraId="5BA9C493" w14:textId="77777777" w:rsidTr="00357758">
        <w:tc>
          <w:tcPr>
            <w:tcW w:w="0" w:type="auto"/>
          </w:tcPr>
          <w:p w14:paraId="403ED270" w14:textId="77777777" w:rsidR="00FA7160" w:rsidRPr="00D81C28" w:rsidRDefault="00FA7160" w:rsidP="00357758">
            <w:r w:rsidRPr="00D81C28">
              <w:t>Number of paths between individuals and classes.</w:t>
            </w:r>
          </w:p>
        </w:tc>
        <w:tc>
          <w:tcPr>
            <w:tcW w:w="0" w:type="auto"/>
          </w:tcPr>
          <w:p w14:paraId="451BEEED" w14:textId="77777777" w:rsidR="00FA7160" w:rsidRPr="00D81C28" w:rsidRDefault="00FA7160" w:rsidP="00357758">
            <w:r w:rsidRPr="00D81C28">
              <w:t>This might provide a level of relatedness and complexity of the relations between these concepts.</w:t>
            </w:r>
          </w:p>
        </w:tc>
      </w:tr>
    </w:tbl>
    <w:p w14:paraId="234F8ABE" w14:textId="77777777" w:rsidR="00E12993" w:rsidRDefault="00E12993" w:rsidP="00FA7160">
      <w:pPr>
        <w:pStyle w:val="BodyText"/>
      </w:pPr>
    </w:p>
    <w:p w14:paraId="1AE72A60" w14:textId="45F359C2" w:rsidR="00FA7160" w:rsidRPr="00D81C28" w:rsidRDefault="005D7200" w:rsidP="00FA7160">
      <w:pPr>
        <w:pStyle w:val="BodyText"/>
      </w:pPr>
      <w:r w:rsidRPr="00D81C28">
        <w:t>If there were more</w:t>
      </w:r>
      <w:r w:rsidR="00AA7086">
        <w:t xml:space="preserve"> </w:t>
      </w:r>
      <w:r w:rsidRPr="00D81C28">
        <w:t>such</w:t>
      </w:r>
      <w:r w:rsidR="00FA7160" w:rsidRPr="00D81C28">
        <w:t xml:space="preserve"> ontologies describing projects with a similar amount of detail and similar process of construction as t</w:t>
      </w:r>
      <w:r w:rsidR="00F25418" w:rsidRPr="00D81C28">
        <w:t xml:space="preserve">he one detailed herein, then there might be many </w:t>
      </w:r>
      <w:r w:rsidR="00FA7160" w:rsidRPr="00D81C28">
        <w:t>metrics might be extracted for the purposes of comparison.</w:t>
      </w:r>
      <w:r w:rsidR="00F25418" w:rsidRPr="00D81C28">
        <w:t xml:space="preserve"> For instance when in comparison the number of ontological concepts, or axioms defined might provide some means of comparison between suitably constructed project ontologies. Likewise the metric suggested above, where some form of ratio is constructed between the number of concepts in the top-down ontologies vs the number of the bottom-up ontologies, could be used as a means of distinguishing the success of a given project against a project which was known to be successful</w:t>
      </w:r>
      <w:r w:rsidRPr="00D81C28">
        <w:t>,</w:t>
      </w:r>
      <w:r w:rsidR="00F25418" w:rsidRPr="00D81C28">
        <w:t xml:space="preserve"> already has </w:t>
      </w:r>
      <w:r w:rsidRPr="00D81C28">
        <w:t>such a ratio associated with it, and similarly organised into a top-down/bottom-up approach.</w:t>
      </w:r>
      <w:r w:rsidR="00F25418" w:rsidRPr="00D81C28">
        <w:t xml:space="preserve"> Moreover there are many metrics measure complexity of directed graphs such as like tree-width and path-width, just some of those mentioned in </w:t>
      </w:r>
      <w:r w:rsidR="00F25418" w:rsidRPr="00D81C28">
        <w:fldChar w:fldCharType="begin"/>
      </w:r>
      <w:r w:rsidR="001833CF">
        <w:instrText xml:space="preserve"> ADDIN ZOTERO_ITEM CSL_CITATION {"citationID":"rmqer455f","properties":{"formattedCitation":"(Rabinovich and Forschungsgebiet 2008)","plainCitation":"(Rabinovich and Forschungsgebiet 2008)"},"citationItems":[{"id":374,"uris":["http://zotero.org/users/3373081/items/MK7DIEZM"],"uri":["http://zotero.org/users/3373081/items/MK7DIEZM"],"itemData":{"id":374,"type":"thesis","title":"Complexity measures of directed graphs","publisher":"Citeseer","source":"Google Scholar","URL":"http://citeseerx.ist.psu.edu/viewdoc/download?doi=10.1.1.161.6109&amp;rep=rep1&amp;type=pdf","author":[{"family":"Rabinovich","given":"Roman"},{"family":"Forschungsgebiet","given":"Lehr-und"}],"issued":{"date-parts":[["2008"]]},"accessed":{"date-parts":[["2016",12,19]]}}}],"schema":"https://github.com/citation-style-language/schema/raw/master/csl-citation.json"} </w:instrText>
      </w:r>
      <w:r w:rsidR="00F25418" w:rsidRPr="00D81C28">
        <w:fldChar w:fldCharType="separate"/>
      </w:r>
      <w:r w:rsidR="001833CF" w:rsidRPr="001833CF">
        <w:rPr>
          <w:rFonts w:cs="Arial"/>
        </w:rPr>
        <w:t>(Rabinovich and Forschungsgebiet 2008)</w:t>
      </w:r>
      <w:r w:rsidR="00F25418" w:rsidRPr="00D81C28">
        <w:fldChar w:fldCharType="end"/>
      </w:r>
      <w:r w:rsidR="00F25418" w:rsidRPr="00D81C28">
        <w:t>.</w:t>
      </w:r>
    </w:p>
    <w:p w14:paraId="315158BA" w14:textId="5682ACC2" w:rsidR="00F25418" w:rsidRPr="00D81C28" w:rsidRDefault="00F25418" w:rsidP="00FA7160">
      <w:pPr>
        <w:pStyle w:val="BodyText"/>
      </w:pPr>
      <w:r w:rsidRPr="00D81C28">
        <w:t>Likewise there are graph matching methodologies that might provide a means of producing useful metrics such as</w:t>
      </w:r>
      <w:r w:rsidR="006C4F4F" w:rsidRPr="00D81C28">
        <w:t xml:space="preserve"> similarity-flooding</w:t>
      </w:r>
      <w:r w:rsidRPr="00D81C28">
        <w:t xml:space="preserve"> </w:t>
      </w:r>
      <w:r w:rsidR="006C4F4F" w:rsidRPr="00D81C28">
        <w:fldChar w:fldCharType="begin"/>
      </w:r>
      <w:r w:rsidR="001833CF">
        <w:instrText xml:space="preserve"> ADDIN ZOTERO_ITEM CSL_CITATION {"citationID":"k5jk92hif","properties":{"formattedCitation":"(Melnik, Garcia-Molina, and Rahm 2002)","plainCitation":"(Melnik, Garcia-Molina, and Rahm 2002)"},"citationItems":[{"id":335,"uris":["http://zotero.org/users/3373081/items/ICGV6PSN"],"uri":["http://zotero.org/users/3373081/items/ICGV6PSN"],"itemData":{"id":335,"type":"paper-conference","title":"Similarity flooding: A versatile graph matching algorithm and its application to schema matching","container-title":"Data Engineering, 2002. Proceedings. 18th International Conference on","publisher":"IEEE","page":"117–128","source":"Google Scholar","URL":"http://ieeexplore.ieee.org/xpls/abs_all.jsp?arnumber=994702","shortTitle":"Similarity flooding","author":[{"family":"Melnik","given":"Sergey"},{"family":"Garcia-Molina","given":"Hector"},{"family":"Rahm","given":"Erhard"}],"issued":{"date-parts":[["2002"]]},"accessed":{"date-parts":[["2016",12,14]]}}}],"schema":"https://github.com/citation-style-language/schema/raw/master/csl-citation.json"} </w:instrText>
      </w:r>
      <w:r w:rsidR="006C4F4F" w:rsidRPr="00D81C28">
        <w:fldChar w:fldCharType="separate"/>
      </w:r>
      <w:r w:rsidR="001833CF" w:rsidRPr="001833CF">
        <w:rPr>
          <w:rFonts w:cs="Arial"/>
        </w:rPr>
        <w:t>(Melnik, Garcia-Molina, and Rahm 2002)</w:t>
      </w:r>
      <w:r w:rsidR="006C4F4F" w:rsidRPr="00D81C28">
        <w:fldChar w:fldCharType="end"/>
      </w:r>
      <w:r w:rsidRPr="00D81C28">
        <w:t xml:space="preserve"> and</w:t>
      </w:r>
      <w:r w:rsidR="006C4F4F" w:rsidRPr="00D81C28">
        <w:t xml:space="preserve"> tree-searching</w:t>
      </w:r>
      <w:r w:rsidRPr="00D81C28">
        <w:t xml:space="preserve"> </w:t>
      </w:r>
      <w:r w:rsidR="00907467" w:rsidRPr="00D81C28">
        <w:fldChar w:fldCharType="begin"/>
      </w:r>
      <w:r w:rsidR="001833CF">
        <w:instrText xml:space="preserve"> ADDIN ZOTERO_ITEM CSL_CITATION {"citationID":"2o5pu2vknv","properties":{"formattedCitation":"(Conte et al. 2004)","plainCitation":"(Conte et al. 2004)"},"citationItems":[{"id":377,"uris":["http://zotero.org/users/3373081/items/R63DBG5N"],"uri":["http://zotero.org/users/3373081/items/R63DBG5N"],"itemData":{"id":377,"type":"article-journal","title":"Thirty years of graph matching in pattern recognition","container-title":"International Journal of Pattern Recognition and Artificial Intelligence","page":"265-298","volume":"18","issue":"03","source":"worldscientific.com (Atypon)","abstract":"A recent paper posed the question: \"Graph Matching: What are we really talking about?\".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DOI":"10.1142/S0218001404003228","ISSN":"0218-0014","journalAbbreviation":"Int. J. Patt. Recogn. Artif. Intell.","author":[{"family":"Conte","given":"D."},{"family":"Foggia","given":"P."},{"family":"Sansone","given":"C."},{"family":"Vento","given":"M."}],"issued":{"date-parts":[["2004",5,1]]}}}],"schema":"https://github.com/citation-style-language/schema/raw/master/csl-citation.json"} </w:instrText>
      </w:r>
      <w:r w:rsidR="00907467" w:rsidRPr="00D81C28">
        <w:fldChar w:fldCharType="separate"/>
      </w:r>
      <w:r w:rsidR="001833CF" w:rsidRPr="001833CF">
        <w:rPr>
          <w:rFonts w:cs="Arial"/>
        </w:rPr>
        <w:t>(Conte et al. 2004)</w:t>
      </w:r>
      <w:r w:rsidR="00907467" w:rsidRPr="00D81C28">
        <w:fldChar w:fldCharType="end"/>
      </w:r>
      <w:r w:rsidRPr="00D81C28">
        <w:t>, then there are a vast number of possible approaches to independent project metrics.</w:t>
      </w:r>
    </w:p>
    <w:p w14:paraId="18C5A5B9" w14:textId="77777777" w:rsidR="00FA7160" w:rsidRPr="00D81C28" w:rsidRDefault="00F25418" w:rsidP="00FA7160">
      <w:pPr>
        <w:pStyle w:val="BodyText"/>
      </w:pPr>
      <w:r w:rsidRPr="00D81C28">
        <w:t xml:space="preserve">It would appear that once we have a suitably constructed </w:t>
      </w:r>
      <w:r w:rsidR="007B4AA0" w:rsidRPr="00D81C28">
        <w:t>graph of a given project then there are rather a lot of project metrics that might be applied.</w:t>
      </w:r>
    </w:p>
    <w:p w14:paraId="71736EFD" w14:textId="77777777" w:rsidR="00012EED" w:rsidRPr="00D81C28" w:rsidRDefault="00012EED" w:rsidP="00012EED">
      <w:pPr>
        <w:pStyle w:val="Heading2"/>
      </w:pPr>
      <w:bookmarkStart w:id="161" w:name="_Toc470076459"/>
      <w:r w:rsidRPr="00D81C28">
        <w:t>Conclusions</w:t>
      </w:r>
      <w:bookmarkEnd w:id="161"/>
    </w:p>
    <w:p w14:paraId="7475D65E" w14:textId="77777777" w:rsidR="00FA7160" w:rsidRPr="00D81C28" w:rsidRDefault="00FA7160" w:rsidP="00012EED">
      <w:pPr>
        <w:pStyle w:val="BodyText"/>
      </w:pPr>
      <w:r w:rsidRPr="00D81C28">
        <w:t>Although this represents a large amount of work the potential uses for such project integrat</w:t>
      </w:r>
      <w:r w:rsidR="003643FC" w:rsidRPr="00D81C28">
        <w:t>ion, via ontological componentiz</w:t>
      </w:r>
      <w:r w:rsidRPr="00D81C28">
        <w:t>ation look</w:t>
      </w:r>
      <w:r w:rsidR="003643FC" w:rsidRPr="00D81C28">
        <w:t xml:space="preserve">s eminently feasible. We believe </w:t>
      </w:r>
      <w:r w:rsidR="005D7200" w:rsidRPr="00D81C28">
        <w:t xml:space="preserve">that we have shown </w:t>
      </w:r>
      <w:r w:rsidR="003643FC" w:rsidRPr="00D81C28">
        <w:t>that is entirely possible</w:t>
      </w:r>
      <w:r w:rsidR="005D7200" w:rsidRPr="00D81C28">
        <w:t xml:space="preserve"> and useful</w:t>
      </w:r>
      <w:r w:rsidR="003643FC" w:rsidRPr="00D81C28">
        <w:t xml:space="preserve"> to take a strictly formal approach to project integration using formal ontological representation.</w:t>
      </w:r>
    </w:p>
    <w:p w14:paraId="67ADDB18" w14:textId="74017F72" w:rsidR="00FB695B" w:rsidRPr="00D81C28" w:rsidRDefault="003643FC" w:rsidP="003643FC">
      <w:pPr>
        <w:pStyle w:val="BodyText"/>
      </w:pPr>
      <w:r w:rsidRPr="00D81C28">
        <w:t xml:space="preserve">In addition we have introduced the concept of mirroring the ontology, which we believe is novel, in order to reason over a given ontology. This approach has several problems in its current form. Firstly it is not comprehensive. The conversion from </w:t>
      </w:r>
      <w:r w:rsidR="00436297">
        <w:t>OWL 2</w:t>
      </w:r>
      <w:r w:rsidRPr="00D81C28">
        <w:t xml:space="preserve"> entities, such as classes, object and data value properties needs to be mathematically verified as valid. Secondly the approach taken here and coded into the Perl script that performed the mirroring is missing converting linkages between instanc</w:t>
      </w:r>
      <w:r w:rsidR="005D7200" w:rsidRPr="00D81C28">
        <w:t>es, by way of domain and range restrictions</w:t>
      </w:r>
      <w:r w:rsidRPr="00D81C28">
        <w:t xml:space="preserve"> on the converted object properties and data values. </w:t>
      </w:r>
      <w:r w:rsidR="00F263DC" w:rsidRPr="00D81C28">
        <w:t>This needs to be added.</w:t>
      </w:r>
    </w:p>
    <w:p w14:paraId="13BB06CE" w14:textId="77777777" w:rsidR="003643FC" w:rsidRPr="00D81C28" w:rsidRDefault="003643FC" w:rsidP="00A33597">
      <w:r w:rsidRPr="00D81C28">
        <w:t>We have also evolved several methodologies for creating ontologies from specific formats. Most notably from interview or questionnaire coding schemes and</w:t>
      </w:r>
      <w:r w:rsidR="005D7200" w:rsidRPr="00D81C28">
        <w:t>, in addition,</w:t>
      </w:r>
      <w:r w:rsidR="00F263DC" w:rsidRPr="00D81C28">
        <w:t xml:space="preserve"> but separately</w:t>
      </w:r>
      <w:r w:rsidRPr="00D81C28">
        <w:t xml:space="preserve"> from vocabulary lists, using these in conjunction with an on-line questionnaire to elicit definitions from the relevant domain experts. We believe these methodologies could be codified into useful approaches</w:t>
      </w:r>
      <w:r w:rsidR="00F263DC" w:rsidRPr="00D81C28">
        <w:t>, possibly with automation</w:t>
      </w:r>
      <w:r w:rsidRPr="00D81C28">
        <w:t xml:space="preserve"> that could be used in other such trans-disciplinary projects.</w:t>
      </w:r>
    </w:p>
    <w:p w14:paraId="0900D392" w14:textId="5E114C48" w:rsidR="007B4AA0" w:rsidRPr="00D81C28" w:rsidRDefault="00A33597" w:rsidP="00A33597">
      <w:r w:rsidRPr="00D81C28">
        <w:t xml:space="preserve">One particularly interesting consequence of this work has been the discovery that </w:t>
      </w:r>
      <w:r w:rsidR="005D7200" w:rsidRPr="00D81C28">
        <w:t xml:space="preserve">small </w:t>
      </w:r>
      <w:r w:rsidRPr="00D81C28">
        <w:t xml:space="preserve">formal languages </w:t>
      </w:r>
      <w:r w:rsidR="005D7200" w:rsidRPr="00D81C28">
        <w:t>can be used to relate differing</w:t>
      </w:r>
      <w:r w:rsidRPr="00D81C28">
        <w:t xml:space="preserve"> vocabularies to each other. We have found in this case that </w:t>
      </w:r>
      <w:r w:rsidR="005D7200" w:rsidRPr="00D81C28">
        <w:t>the set of</w:t>
      </w:r>
      <w:r w:rsidRPr="00D81C28">
        <w:t xml:space="preserve"> relevant assertions </w:t>
      </w:r>
      <w:r w:rsidR="005D7200" w:rsidRPr="00D81C28">
        <w:t xml:space="preserve">required </w:t>
      </w:r>
      <w:r w:rsidRPr="00D81C28">
        <w:t>can be achieved with a surprisingly small</w:t>
      </w:r>
      <w:r w:rsidR="005D7200" w:rsidRPr="00D81C28">
        <w:t xml:space="preserve"> vocabulary</w:t>
      </w:r>
      <w:r w:rsidRPr="00D81C28">
        <w:t>.</w:t>
      </w:r>
      <w:r w:rsidR="00AA7086">
        <w:t xml:space="preserve"> </w:t>
      </w:r>
      <w:r w:rsidR="005D7200" w:rsidRPr="00D81C28">
        <w:t xml:space="preserve">Moreover these small vocabularies represent project integration languages with quite strong semantics already established by the underling semantics of </w:t>
      </w:r>
      <w:r w:rsidR="00436297">
        <w:t>OWL 2</w:t>
      </w:r>
      <w:r w:rsidR="005D7200" w:rsidRPr="00D81C28">
        <w:t xml:space="preserve">. This indicates that it is probable that </w:t>
      </w:r>
      <w:r w:rsidR="00F263DC" w:rsidRPr="00D81C28">
        <w:t xml:space="preserve">specialist, well-behaved </w:t>
      </w:r>
      <w:r w:rsidR="005D7200" w:rsidRPr="00D81C28">
        <w:t>languages can be constructed specifically for the purposes of project integration.</w:t>
      </w:r>
    </w:p>
    <w:p w14:paraId="7FC14D7E" w14:textId="77777777" w:rsidR="005D7200" w:rsidRPr="00D81C28" w:rsidRDefault="005D7200" w:rsidP="00A33597">
      <w:r w:rsidRPr="00D81C28">
        <w:rPr>
          <w:szCs w:val="20"/>
        </w:rPr>
        <w:t>In addition to the above, w</w:t>
      </w:r>
      <w:r w:rsidR="00A33597" w:rsidRPr="00D81C28">
        <w:rPr>
          <w:szCs w:val="20"/>
        </w:rPr>
        <w:t xml:space="preserve">e have been able to detect that various terms are semantically related to each other on the basis of assertions made about integration. We have </w:t>
      </w:r>
      <w:r w:rsidRPr="00D81C28">
        <w:rPr>
          <w:szCs w:val="20"/>
        </w:rPr>
        <w:t xml:space="preserve">therefore </w:t>
      </w:r>
      <w:r w:rsidR="00A33597" w:rsidRPr="00D81C28">
        <w:rPr>
          <w:szCs w:val="20"/>
        </w:rPr>
        <w:t xml:space="preserve">generated new knowledge on the formal representation of semantic interoperability among ontologies. We have also developed a method for structuring knowledge by relating specialist terminology to common-sense terms. We </w:t>
      </w:r>
      <w:r w:rsidR="00F263DC" w:rsidRPr="00D81C28">
        <w:rPr>
          <w:szCs w:val="20"/>
        </w:rPr>
        <w:t xml:space="preserve">believe we </w:t>
      </w:r>
      <w:r w:rsidR="00A33597" w:rsidRPr="00D81C28">
        <w:rPr>
          <w:szCs w:val="20"/>
        </w:rPr>
        <w:t>have</w:t>
      </w:r>
      <w:r w:rsidRPr="00D81C28">
        <w:rPr>
          <w:szCs w:val="20"/>
        </w:rPr>
        <w:t xml:space="preserve"> also</w:t>
      </w:r>
      <w:r w:rsidR="00A33597" w:rsidRPr="00D81C28">
        <w:rPr>
          <w:szCs w:val="20"/>
        </w:rPr>
        <w:t xml:space="preserve"> been able to show that specialist vocabulary can be automatically detected by looking for hig</w:t>
      </w:r>
      <w:r w:rsidR="00FA7160" w:rsidRPr="00D81C28">
        <w:rPr>
          <w:szCs w:val="20"/>
        </w:rPr>
        <w:t>h-frequency, low-familiarity (using WordNet) terms.</w:t>
      </w:r>
      <w:r w:rsidR="00A33597" w:rsidRPr="00D81C28">
        <w:t xml:space="preserve"> </w:t>
      </w:r>
    </w:p>
    <w:p w14:paraId="35C6E996" w14:textId="4A86617B" w:rsidR="005D7200" w:rsidRPr="00D81C28" w:rsidRDefault="005D7200" w:rsidP="00A33597">
      <w:r w:rsidRPr="00D81C28">
        <w:t xml:space="preserve">Moreover we have conceived a methodology by which parts of the project may be compartmentalised as ontologies in their own right. This ontologies can be considered in isolation as describing particular activities within the project. These separate ontologies and then combined using the </w:t>
      </w:r>
      <w:r w:rsidR="00436297">
        <w:t>OWL 2</w:t>
      </w:r>
      <w:r w:rsidRPr="00D81C28">
        <w:t xml:space="preserve"> facilities of namespaces and structural import. Many treatments of ontology engineering in the literature usually adopt a single ontology approach to problem-domains. The approach we have detailed herein</w:t>
      </w:r>
      <w:r w:rsidR="00F263DC" w:rsidRPr="00D81C28">
        <w:t xml:space="preserve"> shows the validity of dividing</w:t>
      </w:r>
      <w:r w:rsidRPr="00D81C28">
        <w:t xml:space="preserve"> ontological engineering</w:t>
      </w:r>
      <w:r w:rsidR="00F263DC" w:rsidRPr="00D81C28">
        <w:t xml:space="preserve"> of large projects</w:t>
      </w:r>
      <w:r w:rsidRPr="00D81C28">
        <w:t xml:space="preserve"> into manageable portions.</w:t>
      </w:r>
    </w:p>
    <w:p w14:paraId="2AFC016D" w14:textId="314A82FE" w:rsidR="00A33597" w:rsidRPr="00D81C28" w:rsidRDefault="005D7200" w:rsidP="00A33597">
      <w:pPr>
        <w:rPr>
          <w:szCs w:val="20"/>
        </w:rPr>
      </w:pPr>
      <w:r w:rsidRPr="00D81C28">
        <w:rPr>
          <w:szCs w:val="20"/>
        </w:rPr>
        <w:t xml:space="preserve">Last, but not least we have manage to produce many </w:t>
      </w:r>
      <w:r w:rsidR="00436297">
        <w:rPr>
          <w:szCs w:val="20"/>
        </w:rPr>
        <w:t>OWL 2</w:t>
      </w:r>
      <w:r w:rsidR="00AA7086">
        <w:rPr>
          <w:szCs w:val="20"/>
        </w:rPr>
        <w:t xml:space="preserve"> </w:t>
      </w:r>
      <w:r w:rsidR="00A33597" w:rsidRPr="00D81C28">
        <w:rPr>
          <w:szCs w:val="20"/>
        </w:rPr>
        <w:t>ontologies representing common-sense and specialist vocabularies</w:t>
      </w:r>
      <w:r w:rsidR="00F263DC" w:rsidRPr="00D81C28">
        <w:rPr>
          <w:szCs w:val="20"/>
        </w:rPr>
        <w:t>, and</w:t>
      </w:r>
      <w:r w:rsidR="00A33597" w:rsidRPr="00D81C28">
        <w:rPr>
          <w:szCs w:val="20"/>
        </w:rPr>
        <w:t xml:space="preserve"> various data collected or used by the </w:t>
      </w:r>
      <w:r w:rsidR="00F263DC" w:rsidRPr="00D81C28">
        <w:rPr>
          <w:szCs w:val="20"/>
        </w:rPr>
        <w:t xml:space="preserve">various components of the </w:t>
      </w:r>
      <w:r w:rsidR="00A33597" w:rsidRPr="00D81C28">
        <w:rPr>
          <w:szCs w:val="20"/>
        </w:rPr>
        <w:t>project.</w:t>
      </w:r>
      <w:r w:rsidR="00F263DC" w:rsidRPr="00D81C28">
        <w:rPr>
          <w:szCs w:val="20"/>
        </w:rPr>
        <w:t xml:space="preserve"> In total 35 ontologies were produced and published.</w:t>
      </w:r>
    </w:p>
    <w:p w14:paraId="20CF7596" w14:textId="77777777" w:rsidR="00012EED" w:rsidRPr="00D81C28" w:rsidRDefault="00012EED" w:rsidP="00012EED">
      <w:pPr>
        <w:pStyle w:val="Heading2"/>
      </w:pPr>
      <w:bookmarkStart w:id="162" w:name="_Toc470076460"/>
      <w:r w:rsidRPr="00D81C28">
        <w:t>Lessons learned and possibilities for future work</w:t>
      </w:r>
      <w:bookmarkEnd w:id="162"/>
    </w:p>
    <w:p w14:paraId="51DEBDCE" w14:textId="6842EF55" w:rsidR="00A33597" w:rsidRPr="00D81C28" w:rsidRDefault="00F263DC" w:rsidP="00A33597">
      <w:pPr>
        <w:pStyle w:val="BodyText"/>
      </w:pPr>
      <w:r w:rsidRPr="00D81C28">
        <w:t xml:space="preserve">More investigation is definitely required on the notion of “familiarity” (WordNet) and its use in detecting project vocabulary. As mentioned before this approach clearly (in an almost startling manner) worked when applied to single words. This was represented by the oval in </w:t>
      </w:r>
      <w:r w:rsidRPr="00E12993">
        <w:fldChar w:fldCharType="begin"/>
      </w:r>
      <w:r w:rsidRPr="00E12993">
        <w:instrText xml:space="preserve"> REF _Ref469324494 \h </w:instrText>
      </w:r>
      <w:r w:rsidR="00E12993" w:rsidRPr="00E12993">
        <w:instrText xml:space="preserve"> \* MERGEFORMAT </w:instrText>
      </w:r>
      <w:r w:rsidRPr="00E12993">
        <w:fldChar w:fldCharType="separate"/>
      </w:r>
      <w:r w:rsidR="000F2DB1" w:rsidRPr="00E12993">
        <w:t>Figure 20</w:t>
      </w:r>
      <w:r w:rsidRPr="00E12993">
        <w:fldChar w:fldCharType="end"/>
      </w:r>
      <w:r w:rsidRPr="00D81C28">
        <w:t>, showing where in fact we probably should find project glossary. That is these should be words of high usage, but low “familiarity.” However, when applied to word groups the familiarity measure we selected (summation of single word familiarity) was clearly not as effective as when used on single words. This is almost certainly something to do</w:t>
      </w:r>
      <w:r w:rsidR="00E12993">
        <w:t xml:space="preserve"> with</w:t>
      </w:r>
      <w:r w:rsidRPr="00D81C28">
        <w:t xml:space="preserve"> word groups being less probable in occurrence than single words, but this needs investigating and the remedy may be as simple as just extracting the minimum or maximum familiarity of a group of words, in a word group. It is interesting to note that WordNet is a formal ontology in it</w:t>
      </w:r>
      <w:r w:rsidR="00E12993">
        <w:t>s</w:t>
      </w:r>
      <w:r w:rsidRPr="00D81C28">
        <w:t xml:space="preserve"> own right, demonstrating amply the utility of such formal ontologies.</w:t>
      </w:r>
    </w:p>
    <w:p w14:paraId="69245828" w14:textId="77777777" w:rsidR="00A33597" w:rsidRPr="00D81C28" w:rsidRDefault="00F263DC" w:rsidP="00A33597">
      <w:pPr>
        <w:pStyle w:val="BodyText"/>
      </w:pPr>
      <w:r w:rsidRPr="00D81C28">
        <w:t>Three of the ontologies in this document are not complete. Or, more specifically the TBox version of those ontologies were incomplete. These need completing. In addition most of the ontologies produced were TBox only, but there is data available to create ABox of the same ontologies and by combining these we might knowledge bases that can be formally reasoned over. This would represent a kind of logical datamining on the project data, and might reveal surprising inferences.</w:t>
      </w:r>
    </w:p>
    <w:p w14:paraId="3256EBF2" w14:textId="6A63E893" w:rsidR="003643FC" w:rsidRPr="00D81C28" w:rsidRDefault="003643FC" w:rsidP="003643FC">
      <w:r w:rsidRPr="00D81C28">
        <w:t xml:space="preserve">This work made various efforts to engage the project team in the construction of </w:t>
      </w:r>
      <w:r w:rsidR="00436297">
        <w:t>OWL 2</w:t>
      </w:r>
      <w:r w:rsidRPr="00D81C28">
        <w:t xml:space="preserve"> ontologies. One of the main lessons learned is just how hard it is for specialists in ontological languages to explain to non-specialists the basic assertions that these languages allow</w:t>
      </w:r>
      <w:r w:rsidR="00F263DC" w:rsidRPr="00D81C28">
        <w:t>, and to differentiate between classes, r</w:t>
      </w:r>
      <w:r w:rsidRPr="00D81C28">
        <w:t xml:space="preserve">elationships, </w:t>
      </w:r>
      <w:r w:rsidR="00F263DC" w:rsidRPr="00D81C28">
        <w:t>data values and p</w:t>
      </w:r>
      <w:r w:rsidRPr="00D81C28">
        <w:t xml:space="preserve">rocesses. In the end, we addressed this by asking questions in the vocabulary questionnaire on Lime Survey, though even this approach still needs work to make it less daunting for people to complete. These experiences serve only to emphasize the assertion of </w:t>
      </w:r>
      <w:r w:rsidR="00907467" w:rsidRPr="00D81C28">
        <w:fldChar w:fldCharType="begin"/>
      </w:r>
      <w:r w:rsidR="001833CF">
        <w:instrText xml:space="preserve"> ADDIN ZOTERO_ITEM CSL_CITATION {"citationID":"2ldinlmo50","properties":{"formattedCitation":"(Sowa 1999, 452)","plainCitation":"(Sowa 1999, 452)"},"citationItems":[{"id":345,"uris":["http://zotero.org/users/3373081/items/WTV39ETE"],"uri":["http://zotero.org/users/3373081/items/WTV39ETE"],"itemData":{"id":345,"type":"book","title":"Knowledge Representation: Logical, Philosophical, and Computational Foundations","publisher":"Course Technology","source":"CiteULike","abstract":"Sowa integrates logic, philosophy, linguistics, and computer science into this study of knowledge and its various models and implementations. His definitive new book shows how techniques of artificial intelligence, database design, and object-oriented programming help make knowledge explicit in a form that computer systems can use.","URL":"http://www.jfsowa.com/krbook/","ISBN":"978-0-534-94965-5","shortTitle":"Knowledge Representation","author":[{"family":"Sowa","given":"John"}],"issued":{"date-parts":[["1999",8,17]]},"accessed":{"date-parts":[["2016",12,15]]}},"locator":"452","label":"page"}],"schema":"https://github.com/citation-style-language/schema/raw/master/csl-citation.json"} </w:instrText>
      </w:r>
      <w:r w:rsidR="00907467" w:rsidRPr="00D81C28">
        <w:fldChar w:fldCharType="separate"/>
      </w:r>
      <w:r w:rsidR="001833CF" w:rsidRPr="001833CF">
        <w:rPr>
          <w:rFonts w:cs="Arial"/>
        </w:rPr>
        <w:t>(Sowa 1999, 452)</w:t>
      </w:r>
      <w:r w:rsidR="00907467" w:rsidRPr="00D81C28">
        <w:fldChar w:fldCharType="end"/>
      </w:r>
      <w:r w:rsidRPr="00D81C28">
        <w:t xml:space="preserve"> that knowledge engineering (converting natural language into formal logic) is a specialism, and there is a need for a dedicated knowledge engineer to construct the ontology. No matter how hard we tried, there were no short cuts that got round </w:t>
      </w:r>
      <w:r w:rsidR="00F263DC" w:rsidRPr="00D81C28">
        <w:t>of having a full-time researcher dedicated to knowledge engineering.</w:t>
      </w:r>
    </w:p>
    <w:p w14:paraId="4BA66E97" w14:textId="52A23F91" w:rsidR="003643FC" w:rsidRPr="00D81C28" w:rsidRDefault="003643FC" w:rsidP="003643FC">
      <w:r w:rsidRPr="00D81C28">
        <w:t>The construction of the ontologies w</w:t>
      </w:r>
      <w:r w:rsidR="00F263DC" w:rsidRPr="00D81C28">
        <w:t>as included in the integration work p</w:t>
      </w:r>
      <w:r w:rsidRPr="00D81C28">
        <w:t xml:space="preserve">ackage because it took a literal, technical interpretation of the term </w:t>
      </w:r>
      <w:r w:rsidR="00F263DC" w:rsidRPr="00D81C28">
        <w:t>“integration”</w:t>
      </w:r>
      <w:r w:rsidRPr="00D81C28">
        <w:t xml:space="preserve">. It was intended as an exercise that would run throughout the project that all the team would engage with. </w:t>
      </w:r>
      <w:r w:rsidR="00F263DC" w:rsidRPr="00D81C28">
        <w:t>It</w:t>
      </w:r>
      <w:r w:rsidRPr="00D81C28">
        <w:t xml:space="preserve"> can</w:t>
      </w:r>
      <w:r w:rsidR="00E12993">
        <w:t xml:space="preserve"> be</w:t>
      </w:r>
      <w:r w:rsidRPr="00D81C28">
        <w:t xml:space="preserve"> see</w:t>
      </w:r>
      <w:r w:rsidR="00E12993">
        <w:t>n</w:t>
      </w:r>
      <w:r w:rsidRPr="00D81C28">
        <w:t xml:space="preserve"> in the minutes </w:t>
      </w:r>
      <w:r w:rsidR="00F263DC" w:rsidRPr="00D81C28">
        <w:t>from</w:t>
      </w:r>
      <w:r w:rsidRPr="00D81C28">
        <w:t xml:space="preserve"> the Delft consortium meeting where the health check was discussed</w:t>
      </w:r>
      <w:r w:rsidR="00E12993">
        <w:t xml:space="preserve"> (see an appendix in Deliverable 2.1)</w:t>
      </w:r>
      <w:r w:rsidR="00AA7086">
        <w:t xml:space="preserve"> </w:t>
      </w:r>
      <w:r w:rsidRPr="00D81C28">
        <w:t xml:space="preserve">that there was a call for something like this to be done to enable modellers and field researchers to talk to each other. One of the problems with committing ourselves to </w:t>
      </w:r>
      <w:r w:rsidR="00436297">
        <w:t>OWL 2</w:t>
      </w:r>
      <w:r w:rsidRPr="00D81C28">
        <w:t xml:space="preserve"> ontologies was the difficulties of visualizing the ontologies and in articulating the benefits that would accrue from reasoning over the formalization. In part, this is because such benefits could not be realized until the ontologies were finished, with the consequence that individuals had to engage with a rather technical exercise that would not be delivering benefits to their careers in terms of research outputs. (Bearing in mind especially that in some disciplines, only certain journals are ‘recognized’ as being legitimate destinations for published research for the purposes of career advancement.)</w:t>
      </w:r>
      <w:r w:rsidR="00F263DC" w:rsidRPr="00D81C28">
        <w:t>. However we did note much enthusiasm when researchers were engaged in small numbers with immediate feed-back from the knowledge engineers</w:t>
      </w:r>
      <w:r w:rsidR="00E12993">
        <w:t>; f</w:t>
      </w:r>
      <w:r w:rsidR="00F263DC" w:rsidRPr="00D81C28">
        <w:t xml:space="preserve">or instance interacting in small group or one-to-one environments with these same engineers. We believe this again relates to the perceived upfront effort required in order to comprehend this particular type of ontology. This is not entirely surprising given that </w:t>
      </w:r>
      <w:r w:rsidR="00436297">
        <w:t>OWL 2</w:t>
      </w:r>
      <w:r w:rsidR="00F263DC" w:rsidRPr="00D81C28">
        <w:t xml:space="preserve"> formalizations are a technical combination of cutting-edge computational techniques mixed in with considerable metaphysics.</w:t>
      </w:r>
    </w:p>
    <w:p w14:paraId="4AED823A" w14:textId="356D739F" w:rsidR="003643FC" w:rsidRPr="00D81C28" w:rsidRDefault="003643FC" w:rsidP="003643FC">
      <w:r w:rsidRPr="00D81C28">
        <w:t>Another lesson learned was that this specialist work needed to be done throughout the project, rather than, as has been the case here, concentrated effort being applied in the final year. (Though this is not to say that there was no activity on the ontology in the first two years – which arguably were spent learning how to do this.) The main point, however, is that scientific integration requires dedicated staff time to achieve successfully; a matter about which we were naïve when applying for funds, through not recognizing the degree of specialist skills</w:t>
      </w:r>
      <w:r w:rsidR="00E12993">
        <w:t xml:space="preserve"> and associated time costs</w:t>
      </w:r>
      <w:r w:rsidRPr="00D81C28">
        <w:t xml:space="preserve"> required.</w:t>
      </w:r>
    </w:p>
    <w:p w14:paraId="14A9D014" w14:textId="03FD6257" w:rsidR="003643FC" w:rsidRPr="00D81C28" w:rsidRDefault="003643FC" w:rsidP="003643FC">
      <w:r w:rsidRPr="00D81C28">
        <w:t xml:space="preserve">The ICT tools to facilitate integration in inter- and transdisciplinary projects are still lacking. In particular, there are major issues with metadata, which are well recognized in on-line content management systems and virtual research environments, that users hate completing metadata </w:t>
      </w:r>
      <w:r w:rsidR="00F263DC" w:rsidRPr="00D81C28">
        <w:fldChar w:fldCharType="begin"/>
      </w:r>
      <w:r w:rsidR="001833CF">
        <w:instrText xml:space="preserve"> ADDIN ZOTERO_ITEM CSL_CITATION {"citationID":"kuu9oecnp","properties":{"formattedCitation":"(Doctorow 2001)","plainCitation":"(Doctorow 2001)"},"citationItems":[{"id":92,"uris":["http://zotero.org/users/3373081/items/XCSZ8Q6W"],"uri":["http://zotero.org/users/3373081/items/XCSZ8Q6W"],"itemData":{"id":92,"type":"article-journal","title":"Metacrap: Putting the torch to seven straw-men of the meta-utopia","container-title":"Retrieved June","page":"2003","volume":"10","source":"Google Scholar","shortTitle":"Metacrap","author":[{"family":"Doctorow","given":"Cory"}],"issued":{"date-parts":[["2001"]]}}}],"schema":"https://github.com/citation-style-language/schema/raw/master/csl-citation.json"} </w:instrText>
      </w:r>
      <w:r w:rsidR="00F263DC" w:rsidRPr="00D81C28">
        <w:fldChar w:fldCharType="separate"/>
      </w:r>
      <w:r w:rsidR="001833CF" w:rsidRPr="001833CF">
        <w:rPr>
          <w:rFonts w:cs="Arial"/>
        </w:rPr>
        <w:t>(Doctorow 2001)</w:t>
      </w:r>
      <w:r w:rsidR="00F263DC" w:rsidRPr="00D81C28">
        <w:fldChar w:fldCharType="end"/>
      </w:r>
      <w:r w:rsidRPr="00D81C28">
        <w:t>. Ideally as much metadata as possible would be collected automatically. Naivety about file formats among non-specialists using their preferred tools for creating content means that extracting vocabulary automatically, for example, can be hampered by not being able to access the writing without proprietary software. (Indeed, owners of proprietary file formats often do not provide the tools that are needed.) Use of open and standard co</w:t>
      </w:r>
      <w:r w:rsidR="00881539" w:rsidRPr="00D81C28">
        <w:t xml:space="preserve">ntent formats (such as HTML, </w:t>
      </w:r>
      <w:r w:rsidRPr="00D81C28">
        <w:t>Open Document</w:t>
      </w:r>
      <w:r w:rsidR="00881539" w:rsidRPr="00D81C28">
        <w:t>, or Markdown</w:t>
      </w:r>
      <w:r w:rsidRPr="00D81C28">
        <w:t>) should be strongly encouraged as part of facilitating automated services for metadata collection and text mining for terminology. As well as needing knowledge engineering to support scientific integration, inter- and transdisciplinary project team members in specialist domains do also need to recognize that they will have to devote time to this effort themselves. Reviewers of proposals claiming to do inter- and transdisciplinary work should be suspicious if insufficient budget is allowed for these supporting activities.</w:t>
      </w:r>
    </w:p>
    <w:p w14:paraId="51A03D0C" w14:textId="77777777" w:rsidR="00B26B7F" w:rsidRPr="00D81C28" w:rsidRDefault="00B26B7F" w:rsidP="00A33597">
      <w:pPr>
        <w:pStyle w:val="BodyText"/>
      </w:pPr>
      <w:r w:rsidRPr="00D81C28">
        <w:t>In addition to the above software standards, there is insufficient ontological visualisation software. No software seems to be able to deal with domain and range restrictions, object properties and data values. Most can draw class diagrams and this seems to be the limit of their ability. In addition there seems very little in the way of visualisation of complex ontologies with many classes. This last point is especially true when trying to visualise large numbers of individuals.</w:t>
      </w:r>
    </w:p>
    <w:p w14:paraId="0B52CE87" w14:textId="77777777" w:rsidR="00A33597" w:rsidRPr="00D81C28" w:rsidRDefault="00A33597" w:rsidP="00A33597">
      <w:pPr>
        <w:pStyle w:val="BodyText"/>
      </w:pPr>
      <w:r w:rsidRPr="00D81C28">
        <w:t>The ontologies can be used to develop various metrics reflecting on the project.</w:t>
      </w:r>
      <w:r w:rsidR="00881539" w:rsidRPr="00D81C28">
        <w:t xml:space="preserve"> These metrics require further exploration. Some of these possible metrics are suggested in section </w:t>
      </w:r>
      <w:r w:rsidR="00881539" w:rsidRPr="00D81C28">
        <w:fldChar w:fldCharType="begin"/>
      </w:r>
      <w:r w:rsidR="00881539" w:rsidRPr="00D81C28">
        <w:instrText xml:space="preserve"> REF _Ref469983442 \r \h </w:instrText>
      </w:r>
      <w:r w:rsidR="00881539" w:rsidRPr="00D81C28">
        <w:fldChar w:fldCharType="separate"/>
      </w:r>
      <w:r w:rsidR="000F2DB1" w:rsidRPr="00D81C28">
        <w:t>6.1.3</w:t>
      </w:r>
      <w:r w:rsidR="00881539" w:rsidRPr="00D81C28">
        <w:fldChar w:fldCharType="end"/>
      </w:r>
      <w:r w:rsidR="00881539" w:rsidRPr="00D81C28">
        <w:t>.</w:t>
      </w:r>
      <w:r w:rsidRPr="00D81C28">
        <w:t xml:space="preserve"> For example, we can look at the relative frequency with which terms in the common-sense vocabulary have been applied in the project, which will highlight where less work has been done.</w:t>
      </w:r>
    </w:p>
    <w:p w14:paraId="02C9CA5E" w14:textId="73A14B4F" w:rsidR="00A33597" w:rsidRPr="00D81C28" w:rsidRDefault="00A33597" w:rsidP="00A33597">
      <w:pPr>
        <w:pStyle w:val="BodyText"/>
      </w:pPr>
      <w:r w:rsidRPr="00D81C28">
        <w:t xml:space="preserve">The development of a formal language for integration: the available </w:t>
      </w:r>
      <w:r w:rsidR="00436297">
        <w:t>OWL 2</w:t>
      </w:r>
      <w:r w:rsidRPr="00D81C28">
        <w:t xml:space="preserve"> axioms are insufficient to capture some of the important meanings that allow us to relate terms.</w:t>
      </w:r>
      <w:r w:rsidR="00881539" w:rsidRPr="00D81C28">
        <w:t xml:space="preserve"> It does appear, from the work herein that such a formal language probably is not that large. </w:t>
      </w:r>
    </w:p>
    <w:p w14:paraId="126529E7" w14:textId="77777777" w:rsidR="00A33597" w:rsidRPr="00D81C28" w:rsidRDefault="00A33597" w:rsidP="00A33597">
      <w:pPr>
        <w:pStyle w:val="BodyText"/>
      </w:pPr>
      <w:r w:rsidRPr="00D81C28">
        <w:t>There are potential future projects (were suitable funding available) to develop the tools needed to support scientific integration in other inter- and transdisciplinary research.</w:t>
      </w:r>
    </w:p>
    <w:p w14:paraId="4E054DC6" w14:textId="77777777" w:rsidR="00012EED" w:rsidRPr="00D81C28" w:rsidRDefault="00012EED" w:rsidP="007C1EAD">
      <w:pPr>
        <w:pStyle w:val="Heading1"/>
        <w:rPr>
          <w:lang w:val="en-GB"/>
        </w:rPr>
      </w:pPr>
      <w:bookmarkStart w:id="163" w:name="_Toc470076461"/>
      <w:r w:rsidRPr="00D81C28">
        <w:rPr>
          <w:lang w:val="en-GB"/>
        </w:rPr>
        <w:t>References</w:t>
      </w:r>
      <w:bookmarkEnd w:id="163"/>
    </w:p>
    <w:p w14:paraId="6FD4BD3D" w14:textId="77777777" w:rsidR="001833CF" w:rsidRPr="001833CF" w:rsidRDefault="00012EED" w:rsidP="001833CF">
      <w:pPr>
        <w:pStyle w:val="Bibliography"/>
        <w:rPr>
          <w:rFonts w:cs="Arial"/>
        </w:rPr>
      </w:pPr>
      <w:r w:rsidRPr="00D81C28">
        <w:fldChar w:fldCharType="begin"/>
      </w:r>
      <w:r w:rsidR="001833CF">
        <w:instrText xml:space="preserve"> ADDIN ZOTERO_BIBL {"custom":[]} CSL_BIBLIOGRAPHY </w:instrText>
      </w:r>
      <w:r w:rsidRPr="00D81C28">
        <w:fldChar w:fldCharType="separate"/>
      </w:r>
      <w:r w:rsidR="001833CF" w:rsidRPr="001833CF">
        <w:rPr>
          <w:rFonts w:cs="Arial"/>
        </w:rPr>
        <w:t xml:space="preserve">Bagosi, Timea, Diego Calvanese, Josef Hardi, Sarah Komla-Ebri, Davide Lanti, Martin Rezk, Mariano Rodríguez-Muro, Mindaugas Slusnys, and Guohui Xiao. 2014. ‘The Ontop Framework for Ontology Based Data Access’. In </w:t>
      </w:r>
      <w:r w:rsidR="001833CF" w:rsidRPr="001833CF">
        <w:rPr>
          <w:rFonts w:cs="Arial"/>
          <w:i/>
          <w:iCs/>
        </w:rPr>
        <w:t>The Semantic Web and Web Science</w:t>
      </w:r>
      <w:r w:rsidR="001833CF" w:rsidRPr="001833CF">
        <w:rPr>
          <w:rFonts w:cs="Arial"/>
        </w:rPr>
        <w:t>, edited by Dongyan Zhao, Jianfeng Du, Haofen Wang, Peng Wang, Donghong Ji, and Jeff Z. Pan, 67–77. Communications in Computer and Information Science. Springer Berlin Heidelberg. doi:10.1007/978-3-662-45495-4_6.</w:t>
      </w:r>
    </w:p>
    <w:p w14:paraId="4F6CB05D" w14:textId="77777777" w:rsidR="001833CF" w:rsidRPr="001833CF" w:rsidRDefault="001833CF" w:rsidP="001833CF">
      <w:pPr>
        <w:pStyle w:val="Bibliography"/>
        <w:rPr>
          <w:rFonts w:cs="Arial"/>
        </w:rPr>
      </w:pPr>
      <w:r w:rsidRPr="001833CF">
        <w:rPr>
          <w:rFonts w:cs="Arial"/>
        </w:rPr>
        <w:t xml:space="preserve">Berners-Lee, Tim, James Hendler, Ora Lassila, and others. 2001. ‘The Semantic Web’. </w:t>
      </w:r>
      <w:r w:rsidRPr="001833CF">
        <w:rPr>
          <w:rFonts w:cs="Arial"/>
          <w:i/>
          <w:iCs/>
        </w:rPr>
        <w:t>Scientific American</w:t>
      </w:r>
      <w:r w:rsidRPr="001833CF">
        <w:rPr>
          <w:rFonts w:cs="Arial"/>
        </w:rPr>
        <w:t xml:space="preserve"> 284 (5): 28–37.</w:t>
      </w:r>
    </w:p>
    <w:p w14:paraId="17B6CC82" w14:textId="77777777" w:rsidR="001833CF" w:rsidRPr="001833CF" w:rsidRDefault="001833CF" w:rsidP="001833CF">
      <w:pPr>
        <w:pStyle w:val="Bibliography"/>
        <w:rPr>
          <w:rFonts w:cs="Arial"/>
        </w:rPr>
      </w:pPr>
      <w:r w:rsidRPr="001833CF">
        <w:rPr>
          <w:rFonts w:cs="Arial"/>
        </w:rPr>
        <w:t>Bock, Conrad, Achille Fokoue, Peter Haase, Rinke Hoekstra, Ian Horrocks, Alan Ruttenberg, Uli Sattler, and Mike Smith. 2008. ‘OWL 2 Web Ontology Language:Structural Specification and Functional-Style Syntax’. December. https://www.w3.org/TR/2008/WD-owl2-syntax-20081202/.</w:t>
      </w:r>
    </w:p>
    <w:p w14:paraId="5AD06035" w14:textId="77777777" w:rsidR="001833CF" w:rsidRPr="001833CF" w:rsidRDefault="001833CF" w:rsidP="001833CF">
      <w:pPr>
        <w:pStyle w:val="Bibliography"/>
        <w:rPr>
          <w:rFonts w:cs="Arial"/>
        </w:rPr>
      </w:pPr>
      <w:r w:rsidRPr="001833CF">
        <w:rPr>
          <w:rFonts w:cs="Arial"/>
        </w:rPr>
        <w:t>Borst, Pim. 1997. ‘Construction of Engineering Ontologies for Knowledge Sharing and Reuse’. Enschede: Centre for Telematics and Information Technology.</w:t>
      </w:r>
    </w:p>
    <w:p w14:paraId="0707A7F3" w14:textId="77777777" w:rsidR="001833CF" w:rsidRPr="001833CF" w:rsidRDefault="001833CF" w:rsidP="001833CF">
      <w:pPr>
        <w:pStyle w:val="Bibliography"/>
        <w:rPr>
          <w:rFonts w:cs="Arial"/>
        </w:rPr>
      </w:pPr>
      <w:r w:rsidRPr="001833CF">
        <w:rPr>
          <w:rFonts w:cs="Arial"/>
        </w:rPr>
        <w:t xml:space="preserve">Bossel, Hartmut. 2013. </w:t>
      </w:r>
      <w:r w:rsidRPr="001833CF">
        <w:rPr>
          <w:rFonts w:cs="Arial"/>
          <w:i/>
          <w:iCs/>
        </w:rPr>
        <w:t>Modeling and Simulation</w:t>
      </w:r>
      <w:r w:rsidRPr="001833CF">
        <w:rPr>
          <w:rFonts w:cs="Arial"/>
        </w:rPr>
        <w:t>. Springer-Verlag.</w:t>
      </w:r>
    </w:p>
    <w:p w14:paraId="4BC2CED2" w14:textId="77777777" w:rsidR="001833CF" w:rsidRPr="001833CF" w:rsidRDefault="001833CF" w:rsidP="001833CF">
      <w:pPr>
        <w:pStyle w:val="Bibliography"/>
        <w:rPr>
          <w:rFonts w:cs="Arial"/>
        </w:rPr>
      </w:pPr>
      <w:r w:rsidRPr="001833CF">
        <w:rPr>
          <w:rFonts w:cs="Arial"/>
        </w:rPr>
        <w:t xml:space="preserve">Brand, Ralf, and Andrew Karvonen. 2007. ‘The Ecosystem of Expertise: Complementary Knowledges for Sustainable Development’. </w:t>
      </w:r>
      <w:r w:rsidRPr="001833CF">
        <w:rPr>
          <w:rFonts w:cs="Arial"/>
          <w:i/>
          <w:iCs/>
        </w:rPr>
        <w:t>Sustainability: Science, Practice, &amp; Policy</w:t>
      </w:r>
      <w:r w:rsidRPr="001833CF">
        <w:rPr>
          <w:rFonts w:cs="Arial"/>
        </w:rPr>
        <w:t xml:space="preserve"> 3 (1). http://search.proquest.com/openview/50b31f4f5c33074d72e057b736f43d8c/1?pq-origsite=gscholar.</w:t>
      </w:r>
    </w:p>
    <w:p w14:paraId="0B853B50" w14:textId="77777777" w:rsidR="001833CF" w:rsidRPr="001833CF" w:rsidRDefault="001833CF" w:rsidP="001833CF">
      <w:pPr>
        <w:pStyle w:val="Bibliography"/>
        <w:rPr>
          <w:rFonts w:cs="Arial"/>
        </w:rPr>
      </w:pPr>
      <w:r w:rsidRPr="001833CF">
        <w:rPr>
          <w:rFonts w:cs="Arial"/>
        </w:rPr>
        <w:t xml:space="preserve">Buttigieg, Pier Luigi, Norman Morrison, Barry Smith, Christopher J. Mungall, and Suzanna E. Lewis. 2013. ‘The Environment Ontology: Contextualising Biological and Biomedical Entities’. </w:t>
      </w:r>
      <w:r w:rsidRPr="001833CF">
        <w:rPr>
          <w:rFonts w:cs="Arial"/>
          <w:i/>
          <w:iCs/>
        </w:rPr>
        <w:t>Journal of Biomedical Semantics</w:t>
      </w:r>
      <w:r w:rsidRPr="001833CF">
        <w:rPr>
          <w:rFonts w:cs="Arial"/>
        </w:rPr>
        <w:t xml:space="preserve"> 4 (1): 1.</w:t>
      </w:r>
    </w:p>
    <w:p w14:paraId="11412A8E" w14:textId="77777777" w:rsidR="001833CF" w:rsidRPr="001833CF" w:rsidRDefault="001833CF" w:rsidP="001833CF">
      <w:pPr>
        <w:pStyle w:val="Bibliography"/>
        <w:rPr>
          <w:rFonts w:cs="Arial"/>
        </w:rPr>
      </w:pPr>
      <w:r w:rsidRPr="001833CF">
        <w:rPr>
          <w:rFonts w:cs="Arial"/>
        </w:rPr>
        <w:t xml:space="preserve">Conte, D., P. Foggia, C. Sansone, and M. Vento. 2004. ‘Thirty Years of Graph Matching in Pattern Recognition’. </w:t>
      </w:r>
      <w:r w:rsidRPr="001833CF">
        <w:rPr>
          <w:rFonts w:cs="Arial"/>
          <w:i/>
          <w:iCs/>
        </w:rPr>
        <w:t>International Journal of Pattern Recognition and Artificial Intelligence</w:t>
      </w:r>
      <w:r w:rsidRPr="001833CF">
        <w:rPr>
          <w:rFonts w:cs="Arial"/>
        </w:rPr>
        <w:t xml:space="preserve"> 18 (03): 265–98. doi:10.1142/S0218001404003228.</w:t>
      </w:r>
    </w:p>
    <w:p w14:paraId="0C0A4FCC" w14:textId="77777777" w:rsidR="001833CF" w:rsidRPr="001833CF" w:rsidRDefault="001833CF" w:rsidP="001833CF">
      <w:pPr>
        <w:pStyle w:val="Bibliography"/>
        <w:rPr>
          <w:rFonts w:cs="Arial"/>
        </w:rPr>
      </w:pPr>
      <w:r w:rsidRPr="001833CF">
        <w:rPr>
          <w:rFonts w:cs="Arial"/>
        </w:rPr>
        <w:t xml:space="preserve">Doctorow, Cory. 2001. ‘Metacrap: Putting the Torch to Seven Straw-Men of the Meta-Utopia’. </w:t>
      </w:r>
      <w:r w:rsidRPr="001833CF">
        <w:rPr>
          <w:rFonts w:cs="Arial"/>
          <w:i/>
          <w:iCs/>
        </w:rPr>
        <w:t>Retrieved June</w:t>
      </w:r>
      <w:r w:rsidRPr="001833CF">
        <w:rPr>
          <w:rFonts w:cs="Arial"/>
        </w:rPr>
        <w:t xml:space="preserve"> 10: 2003.</w:t>
      </w:r>
    </w:p>
    <w:p w14:paraId="02A40028" w14:textId="77777777" w:rsidR="001833CF" w:rsidRPr="001833CF" w:rsidRDefault="001833CF" w:rsidP="001833CF">
      <w:pPr>
        <w:pStyle w:val="Bibliography"/>
        <w:rPr>
          <w:rFonts w:cs="Arial"/>
        </w:rPr>
      </w:pPr>
      <w:r w:rsidRPr="001833CF">
        <w:rPr>
          <w:rFonts w:cs="Arial"/>
        </w:rPr>
        <w:t xml:space="preserve">Fensel, D., F. van Harmelen, I. Horrocks, D.L. McGuinness, and P.F. Patel-Schneider. 2001. ‘OIL: An Ontology Infrastructure for the Semantic Web’. </w:t>
      </w:r>
      <w:r w:rsidRPr="001833CF">
        <w:rPr>
          <w:rFonts w:cs="Arial"/>
          <w:i/>
          <w:iCs/>
        </w:rPr>
        <w:t>IEEE Intelligent Systems</w:t>
      </w:r>
      <w:r w:rsidRPr="001833CF">
        <w:rPr>
          <w:rFonts w:cs="Arial"/>
        </w:rPr>
        <w:t xml:space="preserve"> 16 (2): 38–45. doi:10.1109/5254.920598.</w:t>
      </w:r>
    </w:p>
    <w:p w14:paraId="68A6B71A" w14:textId="77777777" w:rsidR="001833CF" w:rsidRPr="001833CF" w:rsidRDefault="001833CF" w:rsidP="001833CF">
      <w:pPr>
        <w:pStyle w:val="Bibliography"/>
        <w:rPr>
          <w:rFonts w:cs="Arial"/>
        </w:rPr>
      </w:pPr>
      <w:r w:rsidRPr="001833CF">
        <w:rPr>
          <w:rFonts w:cs="Arial"/>
        </w:rPr>
        <w:t xml:space="preserve">Giovannini, Antonio, Alexis Aubry, Hervé Panetto, Michele Dassisti, and Hind El Haouzi. 2012. ‘Ontology-Based System for Supporting Manufacturing Sustainability’. </w:t>
      </w:r>
      <w:r w:rsidRPr="001833CF">
        <w:rPr>
          <w:rFonts w:cs="Arial"/>
          <w:i/>
          <w:iCs/>
        </w:rPr>
        <w:t>Annual Reviews in Control</w:t>
      </w:r>
      <w:r w:rsidRPr="001833CF">
        <w:rPr>
          <w:rFonts w:cs="Arial"/>
        </w:rPr>
        <w:t xml:space="preserve"> 36 (2): 309–17. doi:10.1016/j.arcontrol.2012.09.012.</w:t>
      </w:r>
    </w:p>
    <w:p w14:paraId="5ECB3F9B" w14:textId="77777777" w:rsidR="001833CF" w:rsidRPr="001833CF" w:rsidRDefault="001833CF" w:rsidP="001833CF">
      <w:pPr>
        <w:pStyle w:val="Bibliography"/>
        <w:rPr>
          <w:rFonts w:cs="Arial"/>
        </w:rPr>
      </w:pPr>
      <w:r w:rsidRPr="001833CF">
        <w:rPr>
          <w:rFonts w:cs="Arial"/>
        </w:rPr>
        <w:t>Golbreich, Christine, ed. 2009. ‘OWL 2 Web Ontology Language New Features and Rationale’, October. http://www.w3.org/2009/pdf/NOTE-owl2-manchester-syntax-20091027.pdf.</w:t>
      </w:r>
    </w:p>
    <w:p w14:paraId="36540203" w14:textId="77777777" w:rsidR="001833CF" w:rsidRPr="001833CF" w:rsidRDefault="001833CF" w:rsidP="001833CF">
      <w:pPr>
        <w:pStyle w:val="Bibliography"/>
        <w:rPr>
          <w:rFonts w:cs="Arial"/>
        </w:rPr>
      </w:pPr>
      <w:r w:rsidRPr="001833CF">
        <w:rPr>
          <w:rFonts w:cs="Arial"/>
        </w:rPr>
        <w:t>‘“Green Lifestyles, Alternative Models and Upscaling Regional Sustainability” Glossary’. 2015. https://documenta.udc.es/share/page/site/glamurs/document-details?nodeRef=workspace://SpacesStore/753c5c78-9fcb-45eb-8024-fe1212dfc8fc.</w:t>
      </w:r>
    </w:p>
    <w:p w14:paraId="4FDE0BB9" w14:textId="77777777" w:rsidR="001833CF" w:rsidRPr="001833CF" w:rsidRDefault="001833CF" w:rsidP="001833CF">
      <w:pPr>
        <w:pStyle w:val="Bibliography"/>
        <w:rPr>
          <w:rFonts w:cs="Arial"/>
        </w:rPr>
      </w:pPr>
      <w:r w:rsidRPr="001833CF">
        <w:rPr>
          <w:rFonts w:cs="Arial"/>
        </w:rPr>
        <w:t xml:space="preserve">Gruber, Thomas R., and others. 1993. ‘A Translation Approach to Portable Ontology Specifications’. </w:t>
      </w:r>
      <w:r w:rsidRPr="001833CF">
        <w:rPr>
          <w:rFonts w:cs="Arial"/>
          <w:i/>
          <w:iCs/>
        </w:rPr>
        <w:t>Knowledge Acquisition</w:t>
      </w:r>
      <w:r w:rsidRPr="001833CF">
        <w:rPr>
          <w:rFonts w:cs="Arial"/>
        </w:rPr>
        <w:t xml:space="preserve"> 5 (2): 199–220.</w:t>
      </w:r>
    </w:p>
    <w:p w14:paraId="1474A1DC" w14:textId="77777777" w:rsidR="001833CF" w:rsidRPr="001833CF" w:rsidRDefault="001833CF" w:rsidP="001833CF">
      <w:pPr>
        <w:pStyle w:val="Bibliography"/>
        <w:rPr>
          <w:rFonts w:cs="Arial"/>
        </w:rPr>
      </w:pPr>
      <w:r w:rsidRPr="001833CF">
        <w:rPr>
          <w:rFonts w:cs="Arial"/>
        </w:rPr>
        <w:t xml:space="preserve">Herre, Heinrich. 2010. ‘General Formal Ontology (GFO): A Foundational Ontology for Conceptual Modelling’. In </w:t>
      </w:r>
      <w:r w:rsidRPr="001833CF">
        <w:rPr>
          <w:rFonts w:cs="Arial"/>
          <w:i/>
          <w:iCs/>
        </w:rPr>
        <w:t>Theory and Applications of Ontology: Computer Applications</w:t>
      </w:r>
      <w:r w:rsidRPr="001833CF">
        <w:rPr>
          <w:rFonts w:cs="Arial"/>
        </w:rPr>
        <w:t>, edited by Roberto Poli, Michael Healy, and Achilles Kameas, 297–345. Springer Netherlands. doi:10.1007/978-90-481-8847-5_14.</w:t>
      </w:r>
    </w:p>
    <w:p w14:paraId="59722CBE" w14:textId="77777777" w:rsidR="001833CF" w:rsidRPr="001833CF" w:rsidRDefault="001833CF" w:rsidP="001833CF">
      <w:pPr>
        <w:pStyle w:val="Bibliography"/>
        <w:rPr>
          <w:rFonts w:cs="Arial"/>
        </w:rPr>
      </w:pPr>
      <w:r w:rsidRPr="001833CF">
        <w:rPr>
          <w:rFonts w:cs="Arial"/>
        </w:rPr>
        <w:t xml:space="preserve">Horrocks, Ian. 2005. ‘OWL: A Description Logic Based Ontology Language’. In </w:t>
      </w:r>
      <w:r w:rsidRPr="001833CF">
        <w:rPr>
          <w:rFonts w:cs="Arial"/>
          <w:i/>
          <w:iCs/>
        </w:rPr>
        <w:t>Logic Programming</w:t>
      </w:r>
      <w:r w:rsidRPr="001833CF">
        <w:rPr>
          <w:rFonts w:cs="Arial"/>
        </w:rPr>
        <w:t>, edited by Maurizio Gabbrielli and Gopal Gupta, 1–4. Lecture Notes in Computer Science 3668. Springer Berlin Heidelberg. doi:10.1007/11562931_1.</w:t>
      </w:r>
    </w:p>
    <w:p w14:paraId="0C2B5B3B" w14:textId="77777777" w:rsidR="001833CF" w:rsidRPr="001833CF" w:rsidRDefault="001833CF" w:rsidP="001833CF">
      <w:pPr>
        <w:pStyle w:val="Bibliography"/>
        <w:rPr>
          <w:rFonts w:cs="Arial"/>
        </w:rPr>
      </w:pPr>
      <w:r w:rsidRPr="001833CF">
        <w:rPr>
          <w:rFonts w:cs="Arial"/>
        </w:rPr>
        <w:t xml:space="preserve">Horrocks, Ian, Peter F. Patel-Schneider, Harold Boley, Said Tabet, Benjamin Grosof, Mike Dean, and others. 2004. ‘SWRL: A Semantic Web Rule Language Combining OWL and RuleML’. </w:t>
      </w:r>
      <w:r w:rsidRPr="001833CF">
        <w:rPr>
          <w:rFonts w:cs="Arial"/>
          <w:i/>
          <w:iCs/>
        </w:rPr>
        <w:t>W3C Member Submission</w:t>
      </w:r>
      <w:r w:rsidRPr="001833CF">
        <w:rPr>
          <w:rFonts w:cs="Arial"/>
        </w:rPr>
        <w:t xml:space="preserve"> 21: 79.</w:t>
      </w:r>
    </w:p>
    <w:p w14:paraId="7657909E" w14:textId="77777777" w:rsidR="001833CF" w:rsidRPr="001833CF" w:rsidRDefault="001833CF" w:rsidP="001833CF">
      <w:pPr>
        <w:pStyle w:val="Bibliography"/>
        <w:rPr>
          <w:rFonts w:cs="Arial"/>
        </w:rPr>
      </w:pPr>
      <w:r w:rsidRPr="001833CF">
        <w:rPr>
          <w:rFonts w:cs="Arial"/>
        </w:rPr>
        <w:t xml:space="preserve">Ivanova, Diana, Konstantin Stadler, Kjartan Steen-Olsen, Richard Wood, Gibran Vita, Arnold Tukker, and Edgar G. Hertwich. 2016. ‘Environmental Impact Assessment of Household Consumption: Environmental Impact Assessment of Household Consumption’. </w:t>
      </w:r>
      <w:r w:rsidRPr="001833CF">
        <w:rPr>
          <w:rFonts w:cs="Arial"/>
          <w:i/>
          <w:iCs/>
        </w:rPr>
        <w:t>Journal of Industrial Ecology</w:t>
      </w:r>
      <w:r w:rsidRPr="001833CF">
        <w:rPr>
          <w:rFonts w:cs="Arial"/>
        </w:rPr>
        <w:t xml:space="preserve"> 20 (3): 526–36. doi:10.1111/jiec.12371.</w:t>
      </w:r>
    </w:p>
    <w:p w14:paraId="1853E15B" w14:textId="77777777" w:rsidR="001833CF" w:rsidRPr="001833CF" w:rsidRDefault="001833CF" w:rsidP="001833CF">
      <w:pPr>
        <w:pStyle w:val="Bibliography"/>
        <w:rPr>
          <w:rFonts w:cs="Arial"/>
        </w:rPr>
      </w:pPr>
      <w:r w:rsidRPr="001833CF">
        <w:rPr>
          <w:rFonts w:cs="Arial"/>
        </w:rPr>
        <w:t xml:space="preserve">Kalfoglou, Yannis, and Marco Schorlemmer. 2003. ‘Ontology Mapping: The State of the Art’. </w:t>
      </w:r>
      <w:r w:rsidRPr="001833CF">
        <w:rPr>
          <w:rFonts w:cs="Arial"/>
          <w:i/>
          <w:iCs/>
        </w:rPr>
        <w:t>The Knowledge Engineering Review</w:t>
      </w:r>
      <w:r w:rsidRPr="001833CF">
        <w:rPr>
          <w:rFonts w:cs="Arial"/>
        </w:rPr>
        <w:t xml:space="preserve"> 18 (01): 1–31.</w:t>
      </w:r>
    </w:p>
    <w:p w14:paraId="64F91F5F" w14:textId="77777777" w:rsidR="001833CF" w:rsidRPr="001833CF" w:rsidRDefault="001833CF" w:rsidP="001833CF">
      <w:pPr>
        <w:pStyle w:val="Bibliography"/>
        <w:rPr>
          <w:rFonts w:cs="Arial"/>
        </w:rPr>
      </w:pPr>
      <w:r w:rsidRPr="001833CF">
        <w:rPr>
          <w:rFonts w:cs="Arial"/>
        </w:rPr>
        <w:t xml:space="preserve">Kazakov, Yevgeny, Markus Krötzsch, and Frantisek Simancik. 2012. ‘ELK Reasoner: Architecture and Evaluation.’ In </w:t>
      </w:r>
      <w:r w:rsidRPr="001833CF">
        <w:rPr>
          <w:rFonts w:cs="Arial"/>
          <w:i/>
          <w:iCs/>
        </w:rPr>
        <w:t>ORE</w:t>
      </w:r>
      <w:r w:rsidRPr="001833CF">
        <w:rPr>
          <w:rFonts w:cs="Arial"/>
        </w:rPr>
        <w:t>. https://www.uni-ulm.de/fileadmin/website_uni_ulm/iui.inst.090/Publikationen/2012/KazKroSim12ELK_ORE.pdf.</w:t>
      </w:r>
    </w:p>
    <w:p w14:paraId="44356C02" w14:textId="77777777" w:rsidR="001833CF" w:rsidRPr="001833CF" w:rsidRDefault="001833CF" w:rsidP="001833CF">
      <w:pPr>
        <w:pStyle w:val="Bibliography"/>
        <w:rPr>
          <w:rFonts w:cs="Arial"/>
        </w:rPr>
      </w:pPr>
      <w:r w:rsidRPr="001833CF">
        <w:rPr>
          <w:rFonts w:cs="Arial"/>
        </w:rPr>
        <w:t xml:space="preserve">Kumazawa, Terukazu, Osamu Saito, Kouji Kozaki, Takanori Matsui, and Riichiro Mizoguchi. 2009. ‘Toward Knowledge Structuring of Sustainability Science Based on Ontology Engineering’. </w:t>
      </w:r>
      <w:r w:rsidRPr="001833CF">
        <w:rPr>
          <w:rFonts w:cs="Arial"/>
          <w:i/>
          <w:iCs/>
        </w:rPr>
        <w:t>Sustainability Science</w:t>
      </w:r>
      <w:r w:rsidRPr="001833CF">
        <w:rPr>
          <w:rFonts w:cs="Arial"/>
        </w:rPr>
        <w:t xml:space="preserve"> 4 (1): 99–116. doi:10.1007/s11625-008-0063-z.</w:t>
      </w:r>
    </w:p>
    <w:p w14:paraId="507D632A" w14:textId="77777777" w:rsidR="001833CF" w:rsidRPr="001833CF" w:rsidRDefault="001833CF" w:rsidP="001833CF">
      <w:pPr>
        <w:pStyle w:val="Bibliography"/>
        <w:rPr>
          <w:rFonts w:cs="Arial"/>
        </w:rPr>
      </w:pPr>
      <w:r w:rsidRPr="001833CF">
        <w:rPr>
          <w:rFonts w:cs="Arial"/>
        </w:rPr>
        <w:t xml:space="preserve">Latour, Bruno. 2005. </w:t>
      </w:r>
      <w:r w:rsidRPr="001833CF">
        <w:rPr>
          <w:rFonts w:cs="Arial"/>
          <w:i/>
          <w:iCs/>
        </w:rPr>
        <w:t>Reassembling the Social: An Introduction to Actor-Network-Theory</w:t>
      </w:r>
      <w:r w:rsidRPr="001833CF">
        <w:rPr>
          <w:rFonts w:cs="Arial"/>
        </w:rPr>
        <w:t>. Clarendon Lectures in Management Studies. Oxford ; New York: Oxford University Press.</w:t>
      </w:r>
    </w:p>
    <w:p w14:paraId="7552254F" w14:textId="77777777" w:rsidR="001833CF" w:rsidRPr="001833CF" w:rsidRDefault="001833CF" w:rsidP="001833CF">
      <w:pPr>
        <w:pStyle w:val="Bibliography"/>
        <w:rPr>
          <w:rFonts w:cs="Arial"/>
        </w:rPr>
      </w:pPr>
      <w:r w:rsidRPr="001833CF">
        <w:rPr>
          <w:rFonts w:cs="Arial"/>
        </w:rPr>
        <w:t>Longhi, Simonetta. 2013. ‘Individual pro-Environmental Behaviour in the Household Context’. Institute for Social and Economic Research. https://iser.sx.ac.uk/research/publications/working-papers/iser/2013-21.pdf.</w:t>
      </w:r>
    </w:p>
    <w:p w14:paraId="6B6E4CD8" w14:textId="77777777" w:rsidR="001833CF" w:rsidRPr="001833CF" w:rsidRDefault="001833CF" w:rsidP="001833CF">
      <w:pPr>
        <w:pStyle w:val="Bibliography"/>
        <w:rPr>
          <w:rFonts w:cs="Arial"/>
        </w:rPr>
      </w:pPr>
      <w:r w:rsidRPr="001833CF">
        <w:rPr>
          <w:rFonts w:cs="Arial"/>
        </w:rPr>
        <w:t xml:space="preserve">Lynn, Peter, and others. 2014. ‘Distinguishing Dimensions of pro-Environmental Behaviour’. </w:t>
      </w:r>
      <w:r w:rsidRPr="001833CF">
        <w:rPr>
          <w:rFonts w:cs="Arial"/>
          <w:i/>
          <w:iCs/>
        </w:rPr>
        <w:t>Institute for Social and Economic Research</w:t>
      </w:r>
      <w:r w:rsidRPr="001833CF">
        <w:rPr>
          <w:rFonts w:cs="Arial"/>
        </w:rPr>
        <w:t xml:space="preserve"> 19: 1–19.</w:t>
      </w:r>
    </w:p>
    <w:p w14:paraId="0186F222" w14:textId="77777777" w:rsidR="001833CF" w:rsidRPr="001833CF" w:rsidRDefault="001833CF" w:rsidP="001833CF">
      <w:pPr>
        <w:pStyle w:val="Bibliography"/>
        <w:rPr>
          <w:rFonts w:cs="Arial"/>
        </w:rPr>
      </w:pPr>
      <w:r w:rsidRPr="001833CF">
        <w:rPr>
          <w:rFonts w:cs="Arial"/>
        </w:rPr>
        <w:t xml:space="preserve">Melnik, Sergey, Hector Garcia-Molina, and Erhard Rahm. 2002. ‘Similarity Flooding: A Versatile Graph Matching Algorithm and Its Application to Schema Matching’. In </w:t>
      </w:r>
      <w:r w:rsidRPr="001833CF">
        <w:rPr>
          <w:rFonts w:cs="Arial"/>
          <w:i/>
          <w:iCs/>
        </w:rPr>
        <w:t>Data Engineering, 2002. Proceedings. 18th International Conference on</w:t>
      </w:r>
      <w:r w:rsidRPr="001833CF">
        <w:rPr>
          <w:rFonts w:cs="Arial"/>
        </w:rPr>
        <w:t>, 117–128. IEEE. http://ieeexplore.ieee.org/xpls/abs_all.jsp?arnumber=994702.</w:t>
      </w:r>
    </w:p>
    <w:p w14:paraId="3103B8FA" w14:textId="77777777" w:rsidR="001833CF" w:rsidRPr="001833CF" w:rsidRDefault="001833CF" w:rsidP="001833CF">
      <w:pPr>
        <w:pStyle w:val="Bibliography"/>
        <w:rPr>
          <w:rFonts w:cs="Arial"/>
        </w:rPr>
      </w:pPr>
      <w:r w:rsidRPr="001833CF">
        <w:rPr>
          <w:rFonts w:cs="Arial"/>
        </w:rPr>
        <w:t xml:space="preserve">Mendez, Julian. 2012. ‘Jcel: A Modular Rule-Based Reasoner.’ In </w:t>
      </w:r>
      <w:r w:rsidRPr="001833CF">
        <w:rPr>
          <w:rFonts w:cs="Arial"/>
          <w:i/>
          <w:iCs/>
        </w:rPr>
        <w:t>ORE</w:t>
      </w:r>
      <w:r w:rsidRPr="001833CF">
        <w:rPr>
          <w:rFonts w:cs="Arial"/>
        </w:rPr>
        <w:t>. http://ceur-ws.org/Vol-858/ore2012_proceedings.pdf#page=130.</w:t>
      </w:r>
    </w:p>
    <w:p w14:paraId="76DC1241" w14:textId="77777777" w:rsidR="001833CF" w:rsidRPr="001833CF" w:rsidRDefault="001833CF" w:rsidP="001833CF">
      <w:pPr>
        <w:pStyle w:val="Bibliography"/>
        <w:rPr>
          <w:rFonts w:cs="Arial"/>
        </w:rPr>
      </w:pPr>
      <w:r w:rsidRPr="001833CF">
        <w:rPr>
          <w:rFonts w:cs="Arial"/>
        </w:rPr>
        <w:t xml:space="preserve">Miller, George A. 1995. ‘WordNet: A Lexical Database for English’. </w:t>
      </w:r>
      <w:r w:rsidRPr="001833CF">
        <w:rPr>
          <w:rFonts w:cs="Arial"/>
          <w:i/>
          <w:iCs/>
        </w:rPr>
        <w:t>Commun. ACM</w:t>
      </w:r>
      <w:r w:rsidRPr="001833CF">
        <w:rPr>
          <w:rFonts w:cs="Arial"/>
        </w:rPr>
        <w:t xml:space="preserve"> 38 (11): 39–41. doi:10.1145/219717.219748.</w:t>
      </w:r>
    </w:p>
    <w:p w14:paraId="73B53F3C" w14:textId="77777777" w:rsidR="001833CF" w:rsidRPr="001833CF" w:rsidRDefault="001833CF" w:rsidP="001833CF">
      <w:pPr>
        <w:pStyle w:val="Bibliography"/>
        <w:rPr>
          <w:rFonts w:cs="Arial"/>
        </w:rPr>
      </w:pPr>
      <w:r w:rsidRPr="001833CF">
        <w:rPr>
          <w:rFonts w:cs="Arial"/>
        </w:rPr>
        <w:t xml:space="preserve">Moreau, Luc, Ben Clifford, Juliana Freire, Joe Futrelle, Yolanda Gil, Paul Groth, Natalia Kwasnikowska, et al. 2011. ‘The Open Provenance Model Core Specification (v1.1)’. </w:t>
      </w:r>
      <w:r w:rsidRPr="001833CF">
        <w:rPr>
          <w:rFonts w:cs="Arial"/>
          <w:i/>
          <w:iCs/>
        </w:rPr>
        <w:t>Future Generation Computer Systems</w:t>
      </w:r>
      <w:r w:rsidRPr="001833CF">
        <w:rPr>
          <w:rFonts w:cs="Arial"/>
        </w:rPr>
        <w:t xml:space="preserve"> 27 (6): 743–56. doi:10.1016/j.future.2010.07.005.</w:t>
      </w:r>
    </w:p>
    <w:p w14:paraId="0B47CD5F" w14:textId="77777777" w:rsidR="001833CF" w:rsidRPr="001833CF" w:rsidRDefault="001833CF" w:rsidP="001833CF">
      <w:pPr>
        <w:pStyle w:val="Bibliography"/>
        <w:rPr>
          <w:rFonts w:cs="Arial"/>
        </w:rPr>
      </w:pPr>
      <w:r w:rsidRPr="001833CF">
        <w:rPr>
          <w:rFonts w:cs="Arial"/>
        </w:rPr>
        <w:t xml:space="preserve">Nardi, Daniele, Ronald J. Brachman, and others. 2003. ‘An Introduction to Description Logics.’ In </w:t>
      </w:r>
      <w:r w:rsidRPr="001833CF">
        <w:rPr>
          <w:rFonts w:cs="Arial"/>
          <w:i/>
          <w:iCs/>
        </w:rPr>
        <w:t>Description Logic Handbook</w:t>
      </w:r>
      <w:r w:rsidRPr="001833CF">
        <w:rPr>
          <w:rFonts w:cs="Arial"/>
        </w:rPr>
        <w:t>, 1–40. http://vision.unipv.it/IA2/aa2004-2005/IntroductionToDescriptionLogics-01.pdf.</w:t>
      </w:r>
    </w:p>
    <w:p w14:paraId="5C9E70A1" w14:textId="77777777" w:rsidR="001833CF" w:rsidRPr="001833CF" w:rsidRDefault="001833CF" w:rsidP="001833CF">
      <w:pPr>
        <w:pStyle w:val="Bibliography"/>
        <w:rPr>
          <w:rFonts w:cs="Arial"/>
        </w:rPr>
      </w:pPr>
      <w:r w:rsidRPr="001833CF">
        <w:rPr>
          <w:rFonts w:cs="Arial"/>
        </w:rPr>
        <w:t>Omann, Ines, Mirijam Mock, Christine Polzin, and Felix Rauschmayer. 2015. ‘“Green Lifestyles Alternative Models and    Up-Scaling Regional Sustainability” WORK PACKAGE 5: Case Studies in Su Stainable Lifestyles and Consumption  Initiatives’.</w:t>
      </w:r>
    </w:p>
    <w:p w14:paraId="4553B664" w14:textId="77777777" w:rsidR="001833CF" w:rsidRPr="001833CF" w:rsidRDefault="001833CF" w:rsidP="001833CF">
      <w:pPr>
        <w:pStyle w:val="Bibliography"/>
        <w:rPr>
          <w:rFonts w:cs="Arial"/>
        </w:rPr>
      </w:pPr>
      <w:r w:rsidRPr="001833CF">
        <w:rPr>
          <w:rFonts w:cs="Arial"/>
        </w:rPr>
        <w:t>Polhill, Gary, and Tony Craig. 2014. ‘“Green Lifestyles, Alternative Models and Upscaling Regional Sustainability” Work Package 2: Integration Milestone 2.1: Initial Ontology Report’. https://documenta.udc.es/share/page/site/glamurs/document-details?nodeRef=workspace://SpacesStore/73ee4515-fa90-4ca2-95d6-00fbd68d2a93.</w:t>
      </w:r>
    </w:p>
    <w:p w14:paraId="3788F55E" w14:textId="77777777" w:rsidR="001833CF" w:rsidRPr="001833CF" w:rsidRDefault="001833CF" w:rsidP="001833CF">
      <w:pPr>
        <w:pStyle w:val="Bibliography"/>
        <w:rPr>
          <w:rFonts w:cs="Arial"/>
        </w:rPr>
      </w:pPr>
      <w:r w:rsidRPr="001833CF">
        <w:rPr>
          <w:rFonts w:cs="Arial"/>
        </w:rPr>
        <w:t xml:space="preserve">Proctor, Mark, Michael Neale, Peter Lin, and Michael Frandsen. 2008. ‘Drools Documentation’. </w:t>
      </w:r>
      <w:r w:rsidRPr="001833CF">
        <w:rPr>
          <w:rFonts w:cs="Arial"/>
          <w:i/>
          <w:iCs/>
        </w:rPr>
        <w:t>JBoss</w:t>
      </w:r>
      <w:r w:rsidRPr="001833CF">
        <w:rPr>
          <w:rFonts w:cs="Arial"/>
        </w:rPr>
        <w:t xml:space="preserve"> 5 (05): 2008.</w:t>
      </w:r>
    </w:p>
    <w:p w14:paraId="1C39E53A" w14:textId="77777777" w:rsidR="001833CF" w:rsidRPr="001833CF" w:rsidRDefault="001833CF" w:rsidP="001833CF">
      <w:pPr>
        <w:pStyle w:val="Bibliography"/>
        <w:rPr>
          <w:rFonts w:cs="Arial"/>
        </w:rPr>
      </w:pPr>
      <w:r w:rsidRPr="001833CF">
        <w:rPr>
          <w:rFonts w:cs="Arial"/>
        </w:rPr>
        <w:t>Rabinovich, Roman, and Lehr-und Forschungsgebiet. 2008. ‘Complexity Measures of Directed Graphs’. Citeseer. http://citeseerx.ist.psu.edu/viewdoc/download?doi=10.1.1.161.6109&amp;rep=rep1&amp;type=pdf.</w:t>
      </w:r>
    </w:p>
    <w:p w14:paraId="741B9FE2" w14:textId="77777777" w:rsidR="001833CF" w:rsidRPr="001833CF" w:rsidRDefault="001833CF" w:rsidP="001833CF">
      <w:pPr>
        <w:pStyle w:val="Bibliography"/>
        <w:rPr>
          <w:rFonts w:cs="Arial"/>
        </w:rPr>
      </w:pPr>
      <w:r w:rsidRPr="001833CF">
        <w:rPr>
          <w:rFonts w:cs="Arial"/>
        </w:rPr>
        <w:t xml:space="preserve">Raskin, Robert G., and Michael J. Pan. 2005. ‘Knowledge Representation in the Semantic Web for Earth and Environmental Terminology (SWEET)’. </w:t>
      </w:r>
      <w:r w:rsidRPr="001833CF">
        <w:rPr>
          <w:rFonts w:cs="Arial"/>
          <w:i/>
          <w:iCs/>
        </w:rPr>
        <w:t>Computers &amp; Geosciences</w:t>
      </w:r>
      <w:r w:rsidRPr="001833CF">
        <w:rPr>
          <w:rFonts w:cs="Arial"/>
        </w:rPr>
        <w:t xml:space="preserve"> 31 (9): 1119–25. doi:10.1016/j.cageo.2004.12.004.</w:t>
      </w:r>
    </w:p>
    <w:p w14:paraId="62D19BAF" w14:textId="77777777" w:rsidR="001833CF" w:rsidRPr="001833CF" w:rsidRDefault="001833CF" w:rsidP="001833CF">
      <w:pPr>
        <w:pStyle w:val="Bibliography"/>
        <w:rPr>
          <w:rFonts w:cs="Arial"/>
        </w:rPr>
      </w:pPr>
      <w:r w:rsidRPr="001833CF">
        <w:rPr>
          <w:rFonts w:cs="Arial"/>
        </w:rPr>
        <w:t xml:space="preserve">Salt, Doug, and Junkang Feng. 2012. ‘Using Logic Programming to Represent Information Content Inclusion Relations’. </w:t>
      </w:r>
      <w:r w:rsidRPr="001833CF">
        <w:rPr>
          <w:rFonts w:cs="Arial"/>
          <w:i/>
          <w:iCs/>
        </w:rPr>
        <w:t>International Journal of Information Technology and Computer Science</w:t>
      </w:r>
      <w:r w:rsidRPr="001833CF">
        <w:rPr>
          <w:rFonts w:cs="Arial"/>
        </w:rPr>
        <w:t xml:space="preserve"> 4 (1): 50–63. doi:10.5815/ijitcs.2012.01.07.</w:t>
      </w:r>
    </w:p>
    <w:p w14:paraId="1E4E68B6" w14:textId="77777777" w:rsidR="001833CF" w:rsidRPr="001833CF" w:rsidRDefault="001833CF" w:rsidP="001833CF">
      <w:pPr>
        <w:pStyle w:val="Bibliography"/>
        <w:rPr>
          <w:rFonts w:cs="Arial"/>
        </w:rPr>
      </w:pPr>
      <w:r w:rsidRPr="001833CF">
        <w:rPr>
          <w:rFonts w:cs="Arial"/>
        </w:rPr>
        <w:t xml:space="preserve">Shearer, Rob, Boris Motik, and Ian Horrocks. 2008. ‘HermiT: A Highly-Efficient OWL Reasoner.’ In </w:t>
      </w:r>
      <w:r w:rsidRPr="001833CF">
        <w:rPr>
          <w:rFonts w:cs="Arial"/>
          <w:i/>
          <w:iCs/>
        </w:rPr>
        <w:t>OWLED</w:t>
      </w:r>
      <w:r w:rsidRPr="001833CF">
        <w:rPr>
          <w:rFonts w:cs="Arial"/>
        </w:rPr>
        <w:t>, 432:91. http://www.cs.ox.ac.uk/boris.motik/pubs/smh08HermiT.pdf.</w:t>
      </w:r>
    </w:p>
    <w:p w14:paraId="4113C351" w14:textId="77777777" w:rsidR="001833CF" w:rsidRPr="001833CF" w:rsidRDefault="001833CF" w:rsidP="001833CF">
      <w:pPr>
        <w:pStyle w:val="Bibliography"/>
        <w:rPr>
          <w:rFonts w:cs="Arial"/>
        </w:rPr>
      </w:pPr>
      <w:r w:rsidRPr="001833CF">
        <w:rPr>
          <w:rFonts w:cs="Arial"/>
        </w:rPr>
        <w:t xml:space="preserve">Shove, Elizabeth. 2012. </w:t>
      </w:r>
      <w:r w:rsidRPr="001833CF">
        <w:rPr>
          <w:rFonts w:cs="Arial"/>
          <w:i/>
          <w:iCs/>
        </w:rPr>
        <w:t>The Dynamics of Social Practice: Everyday Life and How It Changes</w:t>
      </w:r>
      <w:r w:rsidRPr="001833CF">
        <w:rPr>
          <w:rFonts w:cs="Arial"/>
        </w:rPr>
        <w:t>. Los Angeles: SAGE Publications Ltd.</w:t>
      </w:r>
    </w:p>
    <w:p w14:paraId="2E38D2EB" w14:textId="77777777" w:rsidR="001833CF" w:rsidRPr="001833CF" w:rsidRDefault="001833CF" w:rsidP="001833CF">
      <w:pPr>
        <w:pStyle w:val="Bibliography"/>
        <w:rPr>
          <w:rFonts w:cs="Arial"/>
        </w:rPr>
      </w:pPr>
      <w:r w:rsidRPr="001833CF">
        <w:rPr>
          <w:rFonts w:cs="Arial"/>
        </w:rPr>
        <w:t xml:space="preserve">Sirin, Evren, Bijan Parsia, Bernardo Cuenca Grau, Aditya Kalyanpur, and Yarden Katz. 2007. ‘Pellet: A Practical OWL-DL Reasoner’. </w:t>
      </w:r>
      <w:r w:rsidRPr="001833CF">
        <w:rPr>
          <w:rFonts w:cs="Arial"/>
          <w:i/>
          <w:iCs/>
        </w:rPr>
        <w:t>Web Semantics: Science, Services and Agents on the World Wide Web</w:t>
      </w:r>
      <w:r w:rsidRPr="001833CF">
        <w:rPr>
          <w:rFonts w:cs="Arial"/>
        </w:rPr>
        <w:t xml:space="preserve"> 5 (2): 51–53. doi:10.1016/j.websem.2007.03.004.</w:t>
      </w:r>
    </w:p>
    <w:p w14:paraId="550048B4" w14:textId="77777777" w:rsidR="001833CF" w:rsidRPr="001833CF" w:rsidRDefault="001833CF" w:rsidP="001833CF">
      <w:pPr>
        <w:pStyle w:val="Bibliography"/>
        <w:rPr>
          <w:rFonts w:cs="Arial"/>
        </w:rPr>
      </w:pPr>
      <w:r w:rsidRPr="001833CF">
        <w:rPr>
          <w:rFonts w:cs="Arial"/>
        </w:rPr>
        <w:t xml:space="preserve">Sowa, John. 1999. </w:t>
      </w:r>
      <w:r w:rsidRPr="001833CF">
        <w:rPr>
          <w:rFonts w:cs="Arial"/>
          <w:i/>
          <w:iCs/>
        </w:rPr>
        <w:t>Knowledge Representation: Logical, Philosophical, and Computational Foundations</w:t>
      </w:r>
      <w:r w:rsidRPr="001833CF">
        <w:rPr>
          <w:rFonts w:cs="Arial"/>
        </w:rPr>
        <w:t>. Course Technology. http://www.jfsowa.com/krbook/.</w:t>
      </w:r>
    </w:p>
    <w:p w14:paraId="06F1F83C" w14:textId="77777777" w:rsidR="001833CF" w:rsidRPr="001833CF" w:rsidRDefault="001833CF" w:rsidP="001833CF">
      <w:pPr>
        <w:pStyle w:val="Bibliography"/>
        <w:rPr>
          <w:rFonts w:cs="Arial"/>
        </w:rPr>
      </w:pPr>
      <w:r w:rsidRPr="001833CF">
        <w:rPr>
          <w:rFonts w:cs="Arial"/>
        </w:rPr>
        <w:t xml:space="preserve">Tsarkov, Dmitry, and Ian Horrocks. 2006. ‘FaCT++ Description Logic Reasoner: System Description’. In </w:t>
      </w:r>
      <w:r w:rsidRPr="001833CF">
        <w:rPr>
          <w:rFonts w:cs="Arial"/>
          <w:i/>
          <w:iCs/>
        </w:rPr>
        <w:t>Automated Reasoning</w:t>
      </w:r>
      <w:r w:rsidRPr="001833CF">
        <w:rPr>
          <w:rFonts w:cs="Arial"/>
        </w:rPr>
        <w:t>, edited by Ulrich Furbach and Natarajan Shankar, 292–97. Lecture Notes in Computer Science. Springer Berlin Heidelberg. doi:10.1007/11814771_26.</w:t>
      </w:r>
    </w:p>
    <w:p w14:paraId="0BCCDD48" w14:textId="77777777" w:rsidR="001833CF" w:rsidRPr="001833CF" w:rsidRDefault="001833CF" w:rsidP="001833CF">
      <w:pPr>
        <w:pStyle w:val="Bibliography"/>
        <w:rPr>
          <w:rFonts w:cs="Arial"/>
        </w:rPr>
      </w:pPr>
      <w:r w:rsidRPr="001833CF">
        <w:rPr>
          <w:rFonts w:cs="Arial"/>
        </w:rPr>
        <w:t xml:space="preserve">Wood, Richard, Konstantin Stadler, Tatyana Bulavskaya, Stephan Lutter, Stefan Giljum, Arjan de Koning, Jeroen Kuenen, et al. 2014. ‘Global Sustainability Accounting—Developing EXIOBASE for Multi-Regional Footprint Analysis’. </w:t>
      </w:r>
      <w:r w:rsidRPr="001833CF">
        <w:rPr>
          <w:rFonts w:cs="Arial"/>
          <w:i/>
          <w:iCs/>
        </w:rPr>
        <w:t>Sustainability</w:t>
      </w:r>
      <w:r w:rsidRPr="001833CF">
        <w:rPr>
          <w:rFonts w:cs="Arial"/>
        </w:rPr>
        <w:t xml:space="preserve"> 7 (1): 138–63. doi:10.3390/su7010138.</w:t>
      </w:r>
    </w:p>
    <w:p w14:paraId="58B454A3" w14:textId="40ECD056" w:rsidR="00012EED" w:rsidRPr="00D81C28" w:rsidRDefault="00012EED" w:rsidP="00012EED">
      <w:pPr>
        <w:suppressAutoHyphens w:val="0"/>
        <w:sectPr w:rsidR="00012EED" w:rsidRPr="00D81C28" w:rsidSect="00627722">
          <w:type w:val="continuous"/>
          <w:pgSz w:w="11906" w:h="16838"/>
          <w:pgMar w:top="1417" w:right="1417" w:bottom="1134" w:left="1417" w:header="708" w:footer="708" w:gutter="0"/>
          <w:cols w:space="720"/>
          <w:titlePg/>
        </w:sectPr>
      </w:pPr>
      <w:r w:rsidRPr="00D81C28">
        <w:fldChar w:fldCharType="end"/>
      </w:r>
    </w:p>
    <w:p w14:paraId="191FD519" w14:textId="77777777" w:rsidR="009B7DF3" w:rsidRPr="00D81C28" w:rsidRDefault="009B7DF3" w:rsidP="009B7DF3">
      <w:pPr>
        <w:pStyle w:val="Heading"/>
      </w:pPr>
      <w:r w:rsidRPr="00D81C28">
        <w:t>Appendices</w:t>
      </w:r>
    </w:p>
    <w:p w14:paraId="753ED86D" w14:textId="77777777" w:rsidR="00012EED" w:rsidRPr="00D81C28" w:rsidRDefault="00012EED" w:rsidP="00181F61">
      <w:pPr>
        <w:pStyle w:val="Heading1"/>
        <w:numPr>
          <w:ilvl w:val="0"/>
          <w:numId w:val="11"/>
        </w:numPr>
        <w:rPr>
          <w:lang w:val="en-GB"/>
        </w:rPr>
      </w:pPr>
      <w:bookmarkStart w:id="164" w:name="_Ref469844831"/>
      <w:bookmarkStart w:id="165" w:name="_Toc470076462"/>
      <w:r w:rsidRPr="00D81C28">
        <w:rPr>
          <w:lang w:val="en-GB"/>
        </w:rPr>
        <w:t>Textual specification of the on-line questionnaire</w:t>
      </w:r>
      <w:bookmarkEnd w:id="164"/>
      <w:bookmarkEnd w:id="165"/>
    </w:p>
    <w:p w14:paraId="0701BE38" w14:textId="77777777" w:rsidR="0071540F" w:rsidRPr="00D81C28" w:rsidRDefault="0071540F" w:rsidP="00A54AF5">
      <w:pPr>
        <w:pStyle w:val="Heading2"/>
        <w:numPr>
          <w:ilvl w:val="0"/>
          <w:numId w:val="0"/>
        </w:numPr>
        <w:ind w:left="576"/>
      </w:pPr>
      <w:bookmarkStart w:id="166" w:name="_Toc470076463"/>
      <w:r w:rsidRPr="00D81C28">
        <w:t>GLAMURS Terminology Definition</w:t>
      </w:r>
      <w:bookmarkEnd w:id="166"/>
    </w:p>
    <w:p w14:paraId="68EB1E1E" w14:textId="77777777" w:rsidR="0071540F" w:rsidRPr="00D81C28" w:rsidRDefault="0071540F" w:rsidP="0071540F">
      <w:pPr>
        <w:sectPr w:rsidR="0071540F" w:rsidRPr="00D81C28" w:rsidSect="0071540F">
          <w:pgSz w:w="11906" w:h="16838"/>
          <w:pgMar w:top="1417" w:right="1417" w:bottom="1134" w:left="1417" w:header="708" w:footer="708" w:gutter="0"/>
          <w:cols w:space="720"/>
          <w:titlePg/>
        </w:sectPr>
      </w:pPr>
    </w:p>
    <w:p w14:paraId="1EEF5272" w14:textId="7E8EB02F" w:rsidR="0071540F" w:rsidRPr="00D81C28" w:rsidRDefault="0071540F" w:rsidP="0071540F">
      <w:pPr>
        <w:pStyle w:val="BodyText"/>
      </w:pPr>
      <w:r w:rsidRPr="00D81C28">
        <w:t xml:space="preserve">This is a </w:t>
      </w:r>
      <w:r w:rsidR="006B4E38" w:rsidRPr="00D81C28">
        <w:t>questionnaire</w:t>
      </w:r>
      <w:r w:rsidRPr="00D81C28">
        <w:t xml:space="preserve"> designed to elicit </w:t>
      </w:r>
      <w:r w:rsidR="006B4E38" w:rsidRPr="00D81C28">
        <w:t>information</w:t>
      </w:r>
      <w:r w:rsidRPr="00D81C28">
        <w:t xml:space="preserve"> from the various users in the sub-projects of GLAMURS with relation to all the terms in the </w:t>
      </w:r>
      <w:hyperlink r:id="rId91" w:tgtFrame="_blank">
        <w:r w:rsidRPr="00D81C28">
          <w:rPr>
            <w:rStyle w:val="InternetLink"/>
          </w:rPr>
          <w:t>GLAMURS glossary</w:t>
        </w:r>
      </w:hyperlink>
      <w:r w:rsidRPr="00D81C28">
        <w:t xml:space="preserve">. This information will be mined in order to define an ontology (in the sense of a computer science ontology) defined in OWL. </w:t>
      </w:r>
    </w:p>
    <w:p w14:paraId="5E3AA851" w14:textId="465D9238" w:rsidR="0071540F" w:rsidRPr="00D81C28" w:rsidRDefault="0071540F" w:rsidP="0071540F">
      <w:pPr>
        <w:pStyle w:val="BodyText"/>
      </w:pPr>
      <w:r w:rsidRPr="00D81C28">
        <w:t xml:space="preserve">This is a </w:t>
      </w:r>
      <w:r w:rsidR="006B4E38" w:rsidRPr="00D81C28">
        <w:t>questionnaire</w:t>
      </w:r>
      <w:r w:rsidRPr="00D81C28">
        <w:t xml:space="preserve"> intended to help with accurately representing the terms in the </w:t>
      </w:r>
      <w:hyperlink r:id="rId92" w:tgtFrame="_blank">
        <w:r w:rsidRPr="00D81C28">
          <w:rPr>
            <w:rStyle w:val="InternetLink"/>
          </w:rPr>
          <w:t>GLAMURS glossary</w:t>
        </w:r>
      </w:hyperlink>
      <w:r w:rsidRPr="00D81C28">
        <w:t xml:space="preserve"> in terms of a computer science ontology.</w:t>
      </w:r>
      <w:r w:rsidR="00AA7086">
        <w:t xml:space="preserve"> </w:t>
      </w:r>
      <w:r w:rsidRPr="00D81C28">
        <w:t xml:space="preserve">That is, this </w:t>
      </w:r>
      <w:r w:rsidR="006B4E38" w:rsidRPr="00D81C28">
        <w:t>questionnaire</w:t>
      </w:r>
      <w:r w:rsidRPr="00D81C28">
        <w:t xml:space="preserve"> will help greatly in the creation of a knowledge representation of the </w:t>
      </w:r>
      <w:hyperlink r:id="rId93" w:tgtFrame="_blank">
        <w:r w:rsidRPr="00D81C28">
          <w:rPr>
            <w:rStyle w:val="InternetLink"/>
          </w:rPr>
          <w:t>GLAMURS glossary</w:t>
        </w:r>
      </w:hyperlink>
      <w:r w:rsidRPr="00D81C28">
        <w:t xml:space="preserve"> in a computer readable form which can be easily shared and should </w:t>
      </w:r>
      <w:r w:rsidR="006B4E38" w:rsidRPr="00D81C28">
        <w:t>facilitate</w:t>
      </w:r>
      <w:r w:rsidRPr="00D81C28">
        <w:t xml:space="preserve"> information sharing and comprehension between the diverse members of the GLAMURS project, and also to those external to the project, by going some way to establish an agreed and common terminology.</w:t>
      </w:r>
    </w:p>
    <w:p w14:paraId="0B582184" w14:textId="5A696E72" w:rsidR="0071540F" w:rsidRPr="00D81C28" w:rsidRDefault="0071540F" w:rsidP="0071540F">
      <w:pPr>
        <w:pStyle w:val="BodyText"/>
      </w:pPr>
      <w:r w:rsidRPr="00D81C28">
        <w:t xml:space="preserve">The structure of the </w:t>
      </w:r>
      <w:r w:rsidR="006B4E38" w:rsidRPr="00D81C28">
        <w:t>survey</w:t>
      </w:r>
      <w:r w:rsidRPr="00D81C28">
        <w:t xml:space="preserve"> is simple. The respondent will enter a term which they wish to explicate. This need not necessary be in the </w:t>
      </w:r>
      <w:hyperlink r:id="rId94" w:tgtFrame="_blank">
        <w:r w:rsidRPr="00D81C28">
          <w:rPr>
            <w:rStyle w:val="InternetLink"/>
          </w:rPr>
          <w:t>GLAMURS glossary</w:t>
        </w:r>
      </w:hyperlink>
      <w:r w:rsidRPr="00D81C28">
        <w:t>, but</w:t>
      </w:r>
      <w:r w:rsidR="00AA7086">
        <w:t xml:space="preserve"> </w:t>
      </w:r>
      <w:r w:rsidRPr="00D81C28">
        <w:t>might be required to understand an existing term in the glossary. The survey-taker will first be offered the chance to define the term, if they disagree with the definition in the Glossary.</w:t>
      </w:r>
    </w:p>
    <w:p w14:paraId="4F0A829E" w14:textId="5C1E7D48" w:rsidR="0071540F" w:rsidRPr="00D81C28" w:rsidRDefault="0071540F" w:rsidP="0071540F">
      <w:pPr>
        <w:pStyle w:val="BodyText"/>
      </w:pPr>
      <w:r w:rsidRPr="00D81C28">
        <w:t xml:space="preserve">If the </w:t>
      </w:r>
      <w:r w:rsidR="006B4E38" w:rsidRPr="00D81C28">
        <w:t>questionnaire</w:t>
      </w:r>
      <w:r w:rsidRPr="00D81C28">
        <w:t xml:space="preserve"> participant agrees with the term, then the </w:t>
      </w:r>
      <w:r w:rsidR="006B4E38" w:rsidRPr="00D81C28">
        <w:t>questionnaire</w:t>
      </w:r>
      <w:r w:rsidRPr="00D81C28">
        <w:t xml:space="preserve"> finishes, making the exercise to do the term extremely rapid if the </w:t>
      </w:r>
      <w:hyperlink r:id="rId95" w:tgtFrame="_blank">
        <w:r w:rsidRPr="00D81C28">
          <w:rPr>
            <w:rStyle w:val="InternetLink"/>
          </w:rPr>
          <w:t>GLAMURS glossary</w:t>
        </w:r>
      </w:hyperlink>
      <w:r w:rsidRPr="00D81C28">
        <w:t xml:space="preserve"> </w:t>
      </w:r>
      <w:r w:rsidR="006B4E38" w:rsidRPr="00D81C28">
        <w:t>definition</w:t>
      </w:r>
      <w:r w:rsidRPr="00D81C28">
        <w:t xml:space="preserve"> is already correct.</w:t>
      </w:r>
    </w:p>
    <w:p w14:paraId="6141D40B" w14:textId="333037AA" w:rsidR="0071540F" w:rsidRPr="00D81C28" w:rsidRDefault="0071540F" w:rsidP="0071540F">
      <w:pPr>
        <w:pStyle w:val="BodyText"/>
      </w:pPr>
      <w:r w:rsidRPr="00D81C28">
        <w:t xml:space="preserve">If the correspondent does not agree with the definition of the term, then the </w:t>
      </w:r>
      <w:r w:rsidR="006B4E38" w:rsidRPr="00D81C28">
        <w:t>questionnaire</w:t>
      </w:r>
      <w:r w:rsidRPr="00D81C28">
        <w:t xml:space="preserve"> will then ask some informal questions about the term. The initial questions are framed in a way which will give the authors of the </w:t>
      </w:r>
      <w:r w:rsidR="006B4E38" w:rsidRPr="00D81C28">
        <w:t>questionnaire</w:t>
      </w:r>
      <w:r w:rsidRPr="00D81C28">
        <w:t xml:space="preserve"> some insight into how the term should be modelled in terms of OWL.</w:t>
      </w:r>
    </w:p>
    <w:p w14:paraId="3570925F" w14:textId="70236A8A" w:rsidR="0071540F" w:rsidRPr="00D81C28" w:rsidRDefault="0071540F" w:rsidP="0071540F">
      <w:pPr>
        <w:pStyle w:val="BodyText"/>
      </w:pPr>
      <w:r w:rsidRPr="00D81C28">
        <w:t xml:space="preserve">The </w:t>
      </w:r>
      <w:r w:rsidR="006B4E38" w:rsidRPr="00D81C28">
        <w:t>questionnaire</w:t>
      </w:r>
      <w:r w:rsidRPr="00D81C28">
        <w:t xml:space="preserve"> then determines if the participant believes they can classify the term into one of the four types of ontological objects, these being:</w:t>
      </w:r>
    </w:p>
    <w:p w14:paraId="3AAC2153" w14:textId="77777777" w:rsidR="0071540F" w:rsidRPr="00D81C28" w:rsidRDefault="0071540F" w:rsidP="00181F61">
      <w:pPr>
        <w:pStyle w:val="BodyText"/>
        <w:numPr>
          <w:ilvl w:val="0"/>
          <w:numId w:val="13"/>
        </w:numPr>
        <w:tabs>
          <w:tab w:val="left" w:pos="0"/>
        </w:tabs>
        <w:suppressAutoHyphens w:val="0"/>
        <w:autoSpaceDN/>
        <w:spacing w:after="0" w:line="288" w:lineRule="auto"/>
        <w:textAlignment w:val="auto"/>
      </w:pPr>
      <w:r w:rsidRPr="00D81C28">
        <w:t xml:space="preserve">a class; </w:t>
      </w:r>
    </w:p>
    <w:p w14:paraId="78874CAF" w14:textId="77777777" w:rsidR="0071540F" w:rsidRPr="00D81C28" w:rsidRDefault="0071540F" w:rsidP="00181F61">
      <w:pPr>
        <w:pStyle w:val="BodyText"/>
        <w:numPr>
          <w:ilvl w:val="0"/>
          <w:numId w:val="13"/>
        </w:numPr>
        <w:tabs>
          <w:tab w:val="left" w:pos="0"/>
        </w:tabs>
        <w:suppressAutoHyphens w:val="0"/>
        <w:autoSpaceDN/>
        <w:spacing w:after="0" w:line="288" w:lineRule="auto"/>
        <w:textAlignment w:val="auto"/>
      </w:pPr>
      <w:r w:rsidRPr="00D81C28">
        <w:t xml:space="preserve">an individual of that class; </w:t>
      </w:r>
    </w:p>
    <w:p w14:paraId="7995C61D" w14:textId="77777777" w:rsidR="0071540F" w:rsidRPr="00D81C28" w:rsidRDefault="0071540F" w:rsidP="00181F61">
      <w:pPr>
        <w:pStyle w:val="BodyText"/>
        <w:numPr>
          <w:ilvl w:val="0"/>
          <w:numId w:val="13"/>
        </w:numPr>
        <w:tabs>
          <w:tab w:val="left" w:pos="0"/>
        </w:tabs>
        <w:suppressAutoHyphens w:val="0"/>
        <w:autoSpaceDN/>
        <w:spacing w:after="0" w:line="288" w:lineRule="auto"/>
        <w:textAlignment w:val="auto"/>
      </w:pPr>
      <w:r w:rsidRPr="00D81C28">
        <w:t xml:space="preserve">an attribute used to describe a member of such a class, or </w:t>
      </w:r>
    </w:p>
    <w:p w14:paraId="01DE4026" w14:textId="77777777" w:rsidR="0071540F" w:rsidRPr="00D81C28" w:rsidRDefault="0071540F" w:rsidP="00181F61">
      <w:pPr>
        <w:pStyle w:val="BodyText"/>
        <w:numPr>
          <w:ilvl w:val="0"/>
          <w:numId w:val="13"/>
        </w:numPr>
        <w:tabs>
          <w:tab w:val="left" w:pos="0"/>
        </w:tabs>
        <w:suppressAutoHyphens w:val="0"/>
        <w:autoSpaceDN/>
        <w:spacing w:after="140" w:line="288" w:lineRule="auto"/>
        <w:textAlignment w:val="auto"/>
      </w:pPr>
      <w:r w:rsidRPr="00D81C28">
        <w:t xml:space="preserve">a relationship between classes or individuals belonging to those classes. </w:t>
      </w:r>
    </w:p>
    <w:p w14:paraId="464F9DCA" w14:textId="77777777" w:rsidR="0071540F" w:rsidRPr="00D81C28" w:rsidRDefault="0071540F" w:rsidP="0071540F">
      <w:pPr>
        <w:pStyle w:val="BodyText"/>
      </w:pPr>
      <w:r w:rsidRPr="00D81C28">
        <w:t> </w:t>
      </w:r>
    </w:p>
    <w:p w14:paraId="776519C3" w14:textId="77777777" w:rsidR="0071540F" w:rsidRPr="00D81C28" w:rsidRDefault="0071540F" w:rsidP="0071540F">
      <w:pPr>
        <w:pStyle w:val="BodyText"/>
      </w:pPr>
      <w:r w:rsidRPr="00D81C28">
        <w:t xml:space="preserve">This stage is optional and should be undertaken with reference to the </w:t>
      </w:r>
      <w:hyperlink r:id="rId96" w:tgtFrame="_blank">
        <w:r w:rsidRPr="00D81C28">
          <w:rPr>
            <w:rStyle w:val="InternetLink"/>
          </w:rPr>
          <w:t>"Ontology modelling helpsheet."</w:t>
        </w:r>
      </w:hyperlink>
    </w:p>
    <w:p w14:paraId="7C9A3457" w14:textId="22A58142" w:rsidR="0071540F" w:rsidRPr="00D81C28" w:rsidRDefault="0071540F" w:rsidP="0071540F">
      <w:pPr>
        <w:pStyle w:val="BodyText"/>
      </w:pPr>
      <w:r w:rsidRPr="00D81C28">
        <w:t xml:space="preserve">The whole </w:t>
      </w:r>
      <w:r w:rsidR="006B4E38" w:rsidRPr="00D81C28">
        <w:t>questionnaire</w:t>
      </w:r>
      <w:r w:rsidRPr="00D81C28">
        <w:t xml:space="preserve"> just deals with the one term, but this does not limit the person answering the questions to just one term. Indeed we would greatly encourage the definition of as many terms as possible by as many people as possible. Thus the survey may be taken multiple times for multiple terms.</w:t>
      </w:r>
    </w:p>
    <w:p w14:paraId="42D6DA07" w14:textId="77777777" w:rsidR="0071540F" w:rsidRPr="00D81C28" w:rsidRDefault="0071540F" w:rsidP="0071540F">
      <w:pPr>
        <w:pStyle w:val="BodyText"/>
      </w:pPr>
      <w:r w:rsidRPr="00D81C28">
        <w:t xml:space="preserve">Obviously the more participants, defining the greatest number of terms will ultimately contribute to the accuracy of the ontology describing the </w:t>
      </w:r>
      <w:hyperlink r:id="rId97" w:tgtFrame="_blank">
        <w:r w:rsidRPr="00D81C28">
          <w:rPr>
            <w:rStyle w:val="InternetLink"/>
          </w:rPr>
          <w:t>GLAMURS glossary</w:t>
        </w:r>
      </w:hyperlink>
      <w:r w:rsidRPr="00D81C28">
        <w:t>.</w:t>
      </w:r>
    </w:p>
    <w:p w14:paraId="47771216" w14:textId="5E6811EE" w:rsidR="0071540F" w:rsidRPr="00D81C28" w:rsidRDefault="0071540F" w:rsidP="0071540F">
      <w:pPr>
        <w:pStyle w:val="BodyText"/>
      </w:pPr>
      <w:r w:rsidRPr="00D81C28">
        <w:t xml:space="preserve">We are grateful than you can take time to participate and complete this </w:t>
      </w:r>
      <w:r w:rsidR="006B4E38" w:rsidRPr="00D81C28">
        <w:t>questionnaire</w:t>
      </w:r>
      <w:r w:rsidRPr="00D81C28">
        <w:t>.</w:t>
      </w:r>
    </w:p>
    <w:p w14:paraId="3DFDC423" w14:textId="77777777" w:rsidR="0071540F" w:rsidRPr="00D81C28" w:rsidRDefault="0071540F" w:rsidP="0071540F">
      <w:pPr>
        <w:pStyle w:val="BodyText"/>
      </w:pPr>
      <w:r w:rsidRPr="00D81C28">
        <w:t> </w:t>
      </w:r>
    </w:p>
    <w:p w14:paraId="4B5A4D01" w14:textId="77777777" w:rsidR="0071540F" w:rsidRPr="00D81C28" w:rsidRDefault="0071540F" w:rsidP="0071540F">
      <w:pPr>
        <w:pStyle w:val="BodyText"/>
      </w:pPr>
      <w:r w:rsidRPr="00D81C28">
        <w:t>There are 156 questions in this survey</w:t>
      </w:r>
    </w:p>
    <w:p w14:paraId="6248F47B" w14:textId="77777777" w:rsidR="0071540F" w:rsidRPr="00D81C28" w:rsidRDefault="0071540F" w:rsidP="00A54AF5">
      <w:pPr>
        <w:pStyle w:val="Heading3"/>
        <w:numPr>
          <w:ilvl w:val="0"/>
          <w:numId w:val="0"/>
        </w:numPr>
        <w:ind w:left="720"/>
      </w:pPr>
      <w:r w:rsidRPr="00D81C28">
        <w:t>Details of the Term Chosen</w:t>
      </w:r>
    </w:p>
    <w:p w14:paraId="23D7F9B6" w14:textId="77777777" w:rsidR="0071540F" w:rsidRPr="00D81C28" w:rsidRDefault="0071540F" w:rsidP="0071540F">
      <w:pPr>
        <w:pStyle w:val="BodyText"/>
        <w:spacing w:after="0"/>
      </w:pPr>
      <w:r w:rsidRPr="00D81C28">
        <w:t xml:space="preserve">This short section allows you to state whether you agree with the existing definition, and then to define the term in question, along with relating the term to the relevant disciplines in which you are expert </w:t>
      </w:r>
    </w:p>
    <w:p w14:paraId="2F938B9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A5EFCD7" w14:textId="77777777" w:rsidR="0071540F" w:rsidRPr="00D81C28" w:rsidRDefault="0071540F" w:rsidP="00A54AF5">
      <w:pPr>
        <w:pStyle w:val="Heading4"/>
        <w:numPr>
          <w:ilvl w:val="0"/>
          <w:numId w:val="0"/>
        </w:numPr>
      </w:pPr>
      <w:r w:rsidRPr="00D81C28">
        <w:t>1 []Please enter the term in which you are interested in defining, or commenting upon. *</w:t>
      </w:r>
    </w:p>
    <w:p w14:paraId="3916ADE8" w14:textId="77777777" w:rsidR="0071540F" w:rsidRPr="00D81C28" w:rsidRDefault="0071540F" w:rsidP="0071540F">
      <w:pPr>
        <w:pStyle w:val="BodyText"/>
      </w:pPr>
      <w:r w:rsidRPr="00D81C28">
        <w:t>Please write your answer here:</w:t>
      </w:r>
    </w:p>
    <w:p w14:paraId="361A630A" w14:textId="77777777" w:rsidR="0071540F" w:rsidRPr="00D81C28" w:rsidRDefault="0071540F" w:rsidP="0071540F">
      <w:pPr>
        <w:pStyle w:val="BodyText"/>
        <w:spacing w:after="0"/>
      </w:pPr>
      <w:r w:rsidRPr="00D81C28">
        <w:t> </w:t>
      </w:r>
    </w:p>
    <w:p w14:paraId="2D565498" w14:textId="77777777" w:rsidR="0071540F" w:rsidRPr="00D81C28" w:rsidRDefault="0071540F" w:rsidP="0071540F">
      <w:pPr>
        <w:pStyle w:val="BodyText"/>
        <w:spacing w:after="0"/>
      </w:pPr>
      <w:r w:rsidRPr="00D81C28">
        <w:t>This term could be in the</w:t>
      </w:r>
      <w:hyperlink r:id="rId98" w:tgtFrame="_blank">
        <w:r w:rsidRPr="00D81C28">
          <w:rPr>
            <w:rStyle w:val="InternetLink"/>
          </w:rPr>
          <w:t xml:space="preserve"> GLAMURS glossary</w:t>
        </w:r>
      </w:hyperlink>
      <w:r w:rsidRPr="00D81C28">
        <w:t xml:space="preserve">, or it might be a new term that you feel should be in the ontology. Examples from the </w:t>
      </w:r>
      <w:hyperlink r:id="rId99" w:tgtFrame="_blank">
        <w:r w:rsidRPr="00D81C28">
          <w:rPr>
            <w:rStyle w:val="InternetLink"/>
          </w:rPr>
          <w:t>glossary</w:t>
        </w:r>
      </w:hyperlink>
      <w:r w:rsidRPr="00D81C28">
        <w:t xml:space="preserve"> might be terms like "ecovillage," "hedonic well-being," "optimism bias," etc. New terms that might be introduced might be something like "calorie," "psychology," "currency," etc. </w:t>
      </w:r>
    </w:p>
    <w:p w14:paraId="63F81C8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06AD0DD" w14:textId="77777777" w:rsidR="0071540F" w:rsidRPr="00D81C28" w:rsidRDefault="0071540F" w:rsidP="00A54AF5">
      <w:pPr>
        <w:pStyle w:val="Heading4"/>
        <w:numPr>
          <w:ilvl w:val="0"/>
          <w:numId w:val="0"/>
        </w:numPr>
      </w:pPr>
      <w:r w:rsidRPr="00D81C28">
        <w:t xml:space="preserve">2 []Please enter the discipline or a list of disciplines in which you have expertise. </w:t>
      </w:r>
    </w:p>
    <w:p w14:paraId="5CDB911D" w14:textId="77777777" w:rsidR="0071540F" w:rsidRPr="00D81C28" w:rsidRDefault="0071540F" w:rsidP="0071540F">
      <w:pPr>
        <w:pStyle w:val="BodyText"/>
      </w:pPr>
      <w:r w:rsidRPr="00D81C28">
        <w:t>Please write your answer(s) here:</w:t>
      </w:r>
    </w:p>
    <w:p w14:paraId="6E5AF5C6" w14:textId="77777777" w:rsidR="0071540F" w:rsidRPr="00D81C28" w:rsidRDefault="0071540F" w:rsidP="00181F61">
      <w:pPr>
        <w:pStyle w:val="BodyText"/>
        <w:numPr>
          <w:ilvl w:val="0"/>
          <w:numId w:val="14"/>
        </w:numPr>
        <w:tabs>
          <w:tab w:val="left" w:pos="0"/>
        </w:tabs>
        <w:suppressAutoHyphens w:val="0"/>
        <w:autoSpaceDN/>
        <w:spacing w:after="0" w:line="288" w:lineRule="auto"/>
        <w:textAlignment w:val="auto"/>
      </w:pPr>
      <w:r w:rsidRPr="00D81C28">
        <w:t xml:space="preserve">Discipline #1 </w:t>
      </w:r>
    </w:p>
    <w:p w14:paraId="3293B0E1" w14:textId="77777777" w:rsidR="0071540F" w:rsidRPr="00D81C28" w:rsidRDefault="0071540F" w:rsidP="0071540F">
      <w:pPr>
        <w:pStyle w:val="BodyText"/>
        <w:spacing w:after="0"/>
        <w:ind w:left="707"/>
      </w:pPr>
      <w:r w:rsidRPr="00D81C28">
        <w:t> </w:t>
      </w:r>
    </w:p>
    <w:p w14:paraId="66F57CA1" w14:textId="77777777" w:rsidR="0071540F" w:rsidRPr="00D81C28" w:rsidRDefault="0071540F" w:rsidP="00181F61">
      <w:pPr>
        <w:pStyle w:val="BodyText"/>
        <w:numPr>
          <w:ilvl w:val="0"/>
          <w:numId w:val="14"/>
        </w:numPr>
        <w:tabs>
          <w:tab w:val="left" w:pos="0"/>
        </w:tabs>
        <w:suppressAutoHyphens w:val="0"/>
        <w:autoSpaceDN/>
        <w:spacing w:after="0" w:line="288" w:lineRule="auto"/>
        <w:textAlignment w:val="auto"/>
      </w:pPr>
      <w:r w:rsidRPr="00D81C28">
        <w:t xml:space="preserve">Discipline #2 </w:t>
      </w:r>
    </w:p>
    <w:p w14:paraId="72BB24F8" w14:textId="77777777" w:rsidR="0071540F" w:rsidRPr="00D81C28" w:rsidRDefault="0071540F" w:rsidP="0071540F">
      <w:pPr>
        <w:pStyle w:val="BodyText"/>
        <w:spacing w:after="0"/>
        <w:ind w:left="707"/>
      </w:pPr>
      <w:r w:rsidRPr="00D81C28">
        <w:t> </w:t>
      </w:r>
    </w:p>
    <w:p w14:paraId="1086414C" w14:textId="77777777" w:rsidR="0071540F" w:rsidRPr="00D81C28" w:rsidRDefault="0071540F" w:rsidP="00181F61">
      <w:pPr>
        <w:pStyle w:val="BodyText"/>
        <w:numPr>
          <w:ilvl w:val="0"/>
          <w:numId w:val="14"/>
        </w:numPr>
        <w:tabs>
          <w:tab w:val="left" w:pos="0"/>
        </w:tabs>
        <w:suppressAutoHyphens w:val="0"/>
        <w:autoSpaceDN/>
        <w:spacing w:after="0" w:line="288" w:lineRule="auto"/>
        <w:textAlignment w:val="auto"/>
      </w:pPr>
      <w:r w:rsidRPr="00D81C28">
        <w:t xml:space="preserve">Discipline #3 </w:t>
      </w:r>
    </w:p>
    <w:p w14:paraId="0983B630" w14:textId="77777777" w:rsidR="0071540F" w:rsidRPr="00D81C28" w:rsidRDefault="0071540F" w:rsidP="0071540F">
      <w:pPr>
        <w:pStyle w:val="BodyText"/>
        <w:spacing w:after="0"/>
        <w:ind w:left="707"/>
      </w:pPr>
      <w:r w:rsidRPr="00D81C28">
        <w:t> </w:t>
      </w:r>
    </w:p>
    <w:p w14:paraId="1CF0FE0C" w14:textId="77777777" w:rsidR="0071540F" w:rsidRPr="00D81C28" w:rsidRDefault="0071540F" w:rsidP="00181F61">
      <w:pPr>
        <w:pStyle w:val="BodyText"/>
        <w:numPr>
          <w:ilvl w:val="0"/>
          <w:numId w:val="14"/>
        </w:numPr>
        <w:tabs>
          <w:tab w:val="left" w:pos="0"/>
        </w:tabs>
        <w:suppressAutoHyphens w:val="0"/>
        <w:autoSpaceDN/>
        <w:spacing w:after="0" w:line="288" w:lineRule="auto"/>
        <w:textAlignment w:val="auto"/>
      </w:pPr>
      <w:r w:rsidRPr="00D81C28">
        <w:t xml:space="preserve">Discipline #4 </w:t>
      </w:r>
    </w:p>
    <w:p w14:paraId="644EC515" w14:textId="77777777" w:rsidR="0071540F" w:rsidRPr="00D81C28" w:rsidRDefault="0071540F" w:rsidP="0071540F">
      <w:pPr>
        <w:pStyle w:val="BodyText"/>
        <w:spacing w:after="0"/>
        <w:ind w:left="707"/>
      </w:pPr>
      <w:r w:rsidRPr="00D81C28">
        <w:t> </w:t>
      </w:r>
    </w:p>
    <w:p w14:paraId="3CEBB5B5" w14:textId="77777777" w:rsidR="0071540F" w:rsidRPr="00D81C28" w:rsidRDefault="0071540F" w:rsidP="00181F61">
      <w:pPr>
        <w:pStyle w:val="BodyText"/>
        <w:numPr>
          <w:ilvl w:val="0"/>
          <w:numId w:val="14"/>
        </w:numPr>
        <w:tabs>
          <w:tab w:val="left" w:pos="0"/>
        </w:tabs>
        <w:suppressAutoHyphens w:val="0"/>
        <w:autoSpaceDN/>
        <w:spacing w:after="0" w:line="288" w:lineRule="auto"/>
        <w:textAlignment w:val="auto"/>
      </w:pPr>
      <w:r w:rsidRPr="00D81C28">
        <w:t xml:space="preserve">Discipline #5 </w:t>
      </w:r>
    </w:p>
    <w:p w14:paraId="39A6BCFE" w14:textId="77777777" w:rsidR="0071540F" w:rsidRPr="00D81C28" w:rsidRDefault="0071540F" w:rsidP="0071540F">
      <w:pPr>
        <w:pStyle w:val="BodyText"/>
        <w:ind w:left="707"/>
      </w:pPr>
      <w:r w:rsidRPr="00D81C28">
        <w:t> </w:t>
      </w:r>
    </w:p>
    <w:p w14:paraId="4CAD26C0" w14:textId="77777777" w:rsidR="0071540F" w:rsidRPr="00D81C28" w:rsidRDefault="0071540F" w:rsidP="0071540F">
      <w:pPr>
        <w:pStyle w:val="BodyText"/>
        <w:spacing w:after="0"/>
      </w:pPr>
      <w:r w:rsidRPr="00D81C28">
        <w:t xml:space="preserve">This may be anything, but examples might be sociology, psychology, computing, economics, etc. </w:t>
      </w:r>
    </w:p>
    <w:p w14:paraId="29B482B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D07A710" w14:textId="4BAFDD4F" w:rsidR="0071540F" w:rsidRPr="00D81C28" w:rsidRDefault="0071540F" w:rsidP="00A54AF5">
      <w:pPr>
        <w:pStyle w:val="Heading4"/>
        <w:numPr>
          <w:ilvl w:val="0"/>
          <w:numId w:val="0"/>
        </w:numPr>
      </w:pPr>
      <w:r w:rsidRPr="00D81C28">
        <w:t>3 []Is the term "{term}"</w:t>
      </w:r>
      <w:r w:rsidR="00AA7086">
        <w:t xml:space="preserve"> </w:t>
      </w:r>
      <w:r w:rsidRPr="00D81C28">
        <w:t xml:space="preserve">already in the </w:t>
      </w:r>
      <w:hyperlink r:id="rId100" w:tgtFrame="_blank">
        <w:r w:rsidRPr="00D81C28">
          <w:rPr>
            <w:rStyle w:val="InternetLink"/>
          </w:rPr>
          <w:t>GLAMURS glossary</w:t>
        </w:r>
      </w:hyperlink>
      <w:r w:rsidRPr="00D81C28">
        <w:t>? *</w:t>
      </w:r>
    </w:p>
    <w:p w14:paraId="79A0B899"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01">
        <w:r w:rsidRPr="00D81C28">
          <w:rPr>
            <w:rStyle w:val="InternetLink"/>
          </w:rPr>
          <w:t>term</w:t>
        </w:r>
      </w:hyperlink>
      <w:r w:rsidRPr="00D81C28">
        <w:t>)</w:t>
      </w:r>
    </w:p>
    <w:p w14:paraId="25D6B0BB"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846C62F" w14:textId="77777777" w:rsidR="0071540F" w:rsidRPr="00D81C28" w:rsidRDefault="0071540F" w:rsidP="00181F61">
      <w:pPr>
        <w:pStyle w:val="BodyText"/>
        <w:numPr>
          <w:ilvl w:val="0"/>
          <w:numId w:val="15"/>
        </w:numPr>
        <w:tabs>
          <w:tab w:val="left" w:pos="0"/>
        </w:tabs>
        <w:suppressAutoHyphens w:val="0"/>
        <w:autoSpaceDN/>
        <w:spacing w:after="0" w:line="288" w:lineRule="auto"/>
        <w:textAlignment w:val="auto"/>
      </w:pPr>
      <w:r w:rsidRPr="00D81C28">
        <w:rPr>
          <w:noProof/>
          <w:lang w:eastAsia="en-GB"/>
        </w:rPr>
        <w:drawing>
          <wp:inline distT="0" distB="0" distL="0" distR="0" wp14:anchorId="0518C688" wp14:editId="2284FC37">
            <wp:extent cx="133350" cy="133350"/>
            <wp:effectExtent l="0" t="0" r="0" b="0"/>
            <wp:docPr id="36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0E2DC129" w14:textId="77777777" w:rsidR="0071540F" w:rsidRPr="00D81C28" w:rsidRDefault="0071540F" w:rsidP="00181F61">
      <w:pPr>
        <w:pStyle w:val="BodyText"/>
        <w:numPr>
          <w:ilvl w:val="0"/>
          <w:numId w:val="15"/>
        </w:numPr>
        <w:tabs>
          <w:tab w:val="left" w:pos="0"/>
        </w:tabs>
        <w:suppressAutoHyphens w:val="0"/>
        <w:autoSpaceDN/>
        <w:spacing w:after="140" w:line="288" w:lineRule="auto"/>
        <w:textAlignment w:val="auto"/>
      </w:pPr>
      <w:r w:rsidRPr="00D81C28">
        <w:rPr>
          <w:noProof/>
          <w:lang w:eastAsia="en-GB"/>
        </w:rPr>
        <w:drawing>
          <wp:inline distT="0" distB="0" distL="0" distR="0" wp14:anchorId="62CC9548" wp14:editId="5D87DA0C">
            <wp:extent cx="133350" cy="133350"/>
            <wp:effectExtent l="0" t="0" r="0" b="0"/>
            <wp:docPr id="370"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0C57EB5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3EBE084" w14:textId="77777777" w:rsidR="0071540F" w:rsidRPr="00D81C28" w:rsidRDefault="0071540F" w:rsidP="00A54AF5">
      <w:pPr>
        <w:pStyle w:val="Heading4"/>
        <w:numPr>
          <w:ilvl w:val="0"/>
          <w:numId w:val="0"/>
        </w:numPr>
      </w:pPr>
      <w:r w:rsidRPr="00D81C28">
        <w:t xml:space="preserve">4 []Do you agree with the definition of the term, "{term}" in the </w:t>
      </w:r>
      <w:hyperlink r:id="rId103" w:tgtFrame="_blank">
        <w:r w:rsidRPr="00D81C28">
          <w:rPr>
            <w:rStyle w:val="InternetLink"/>
          </w:rPr>
          <w:t>GLAMURS glossary</w:t>
        </w:r>
      </w:hyperlink>
      <w:r w:rsidRPr="00D81C28">
        <w:t>? *</w:t>
      </w:r>
    </w:p>
    <w:p w14:paraId="2B10EA1E"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04">
        <w:r w:rsidRPr="00D81C28">
          <w:rPr>
            <w:rStyle w:val="InternetLink"/>
          </w:rPr>
          <w:t>term</w:t>
        </w:r>
      </w:hyperlink>
      <w:r w:rsidRPr="00D81C28">
        <w:t xml:space="preserve">) &amp;&amp; </w:t>
      </w:r>
      <w:hyperlink r:id="rId105">
        <w:r w:rsidRPr="00D81C28">
          <w:rPr>
            <w:rStyle w:val="InternetLink"/>
          </w:rPr>
          <w:t>inGlossary.NAOK</w:t>
        </w:r>
      </w:hyperlink>
      <w:r w:rsidRPr="00D81C28">
        <w:t xml:space="preserve"> == "Y"</w:t>
      </w:r>
    </w:p>
    <w:p w14:paraId="42F24349"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630C1ECF" w14:textId="77777777" w:rsidR="0071540F" w:rsidRPr="00D81C28" w:rsidRDefault="0071540F" w:rsidP="00181F61">
      <w:pPr>
        <w:pStyle w:val="BodyText"/>
        <w:numPr>
          <w:ilvl w:val="0"/>
          <w:numId w:val="16"/>
        </w:numPr>
        <w:tabs>
          <w:tab w:val="left" w:pos="0"/>
        </w:tabs>
        <w:suppressAutoHyphens w:val="0"/>
        <w:autoSpaceDN/>
        <w:spacing w:after="0" w:line="288" w:lineRule="auto"/>
        <w:textAlignment w:val="auto"/>
      </w:pPr>
      <w:r w:rsidRPr="00D81C28">
        <w:rPr>
          <w:noProof/>
          <w:lang w:eastAsia="en-GB"/>
        </w:rPr>
        <w:drawing>
          <wp:inline distT="0" distB="0" distL="0" distR="0" wp14:anchorId="3FC4F7F8" wp14:editId="0269B75E">
            <wp:extent cx="133350" cy="133350"/>
            <wp:effectExtent l="0" t="0" r="0" b="0"/>
            <wp:docPr id="37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6306DC7D" w14:textId="77777777" w:rsidR="0071540F" w:rsidRPr="00D81C28" w:rsidRDefault="0071540F" w:rsidP="00181F61">
      <w:pPr>
        <w:pStyle w:val="BodyText"/>
        <w:numPr>
          <w:ilvl w:val="0"/>
          <w:numId w:val="16"/>
        </w:numPr>
        <w:tabs>
          <w:tab w:val="left" w:pos="0"/>
        </w:tabs>
        <w:suppressAutoHyphens w:val="0"/>
        <w:autoSpaceDN/>
        <w:spacing w:after="140" w:line="288" w:lineRule="auto"/>
        <w:textAlignment w:val="auto"/>
      </w:pPr>
      <w:r w:rsidRPr="00D81C28">
        <w:rPr>
          <w:noProof/>
          <w:lang w:eastAsia="en-GB"/>
        </w:rPr>
        <w:drawing>
          <wp:inline distT="0" distB="0" distL="0" distR="0" wp14:anchorId="2CAC558F" wp14:editId="6A5B2292">
            <wp:extent cx="133350" cy="133350"/>
            <wp:effectExtent l="0" t="0" r="0" b="0"/>
            <wp:docPr id="372"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194599D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E2B1B81" w14:textId="77777777" w:rsidR="0071540F" w:rsidRPr="00D81C28" w:rsidRDefault="0071540F" w:rsidP="00A54AF5">
      <w:pPr>
        <w:pStyle w:val="Heading4"/>
        <w:numPr>
          <w:ilvl w:val="0"/>
          <w:numId w:val="0"/>
        </w:numPr>
      </w:pPr>
      <w:r w:rsidRPr="00D81C28">
        <w:t xml:space="preserve">5 []Please enter a definition for this term, if it differs from that in the glossary. </w:t>
      </w:r>
    </w:p>
    <w:p w14:paraId="76CAF442" w14:textId="77777777" w:rsidR="0071540F" w:rsidRPr="00D81C28" w:rsidRDefault="0071540F" w:rsidP="0071540F">
      <w:pPr>
        <w:pStyle w:val="BodyText"/>
      </w:pPr>
      <w:r w:rsidRPr="00D81C28">
        <w:t>Please write your answer here:</w:t>
      </w:r>
    </w:p>
    <w:p w14:paraId="6309845B" w14:textId="77777777" w:rsidR="0071540F" w:rsidRPr="00D81C28" w:rsidRDefault="0071540F" w:rsidP="0071540F">
      <w:pPr>
        <w:pStyle w:val="BodyText"/>
        <w:spacing w:after="0"/>
      </w:pPr>
      <w:r w:rsidRPr="00D81C28">
        <w:t> </w:t>
      </w:r>
    </w:p>
    <w:p w14:paraId="7F2784F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A255692" w14:textId="77777777" w:rsidR="0071540F" w:rsidRPr="00D81C28" w:rsidRDefault="0071540F" w:rsidP="00A54AF5">
      <w:pPr>
        <w:pStyle w:val="Heading4"/>
        <w:numPr>
          <w:ilvl w:val="0"/>
          <w:numId w:val="0"/>
        </w:numPr>
      </w:pPr>
      <w:r w:rsidRPr="00D81C28">
        <w:t xml:space="preserve">6 []Can you please enter the disciplines for which the term you are considering has relevance. </w:t>
      </w:r>
    </w:p>
    <w:p w14:paraId="7576DA4E" w14:textId="77777777" w:rsidR="0071540F" w:rsidRPr="00D81C28" w:rsidRDefault="0071540F" w:rsidP="0071540F">
      <w:pPr>
        <w:pStyle w:val="BodyText"/>
      </w:pPr>
      <w:r w:rsidRPr="00D81C28">
        <w:rPr>
          <w:b/>
        </w:rPr>
        <w:t>Only answer this question if the following conditions are met:</w:t>
      </w:r>
      <w:r w:rsidRPr="00D81C28">
        <w:br/>
        <w:t>count(</w:t>
      </w:r>
      <w:hyperlink r:id="rId106">
        <w:r w:rsidRPr="00D81C28">
          <w:rPr>
            <w:rStyle w:val="InternetLink"/>
          </w:rPr>
          <w:t>discipline_1</w:t>
        </w:r>
      </w:hyperlink>
      <w:r w:rsidRPr="00D81C28">
        <w:t xml:space="preserve">, </w:t>
      </w:r>
      <w:hyperlink r:id="rId107">
        <w:r w:rsidRPr="00D81C28">
          <w:rPr>
            <w:rStyle w:val="InternetLink"/>
          </w:rPr>
          <w:t>discipline_2</w:t>
        </w:r>
      </w:hyperlink>
      <w:r w:rsidRPr="00D81C28">
        <w:t xml:space="preserve">, </w:t>
      </w:r>
      <w:hyperlink r:id="rId108">
        <w:r w:rsidRPr="00D81C28">
          <w:rPr>
            <w:rStyle w:val="InternetLink"/>
          </w:rPr>
          <w:t>discipline_3</w:t>
        </w:r>
      </w:hyperlink>
      <w:r w:rsidRPr="00D81C28">
        <w:t xml:space="preserve">, </w:t>
      </w:r>
      <w:hyperlink r:id="rId109">
        <w:r w:rsidRPr="00D81C28">
          <w:rPr>
            <w:rStyle w:val="InternetLink"/>
          </w:rPr>
          <w:t>discipline_4</w:t>
        </w:r>
      </w:hyperlink>
      <w:r w:rsidRPr="00D81C28">
        <w:t xml:space="preserve">, </w:t>
      </w:r>
      <w:hyperlink r:id="rId110">
        <w:r w:rsidRPr="00D81C28">
          <w:rPr>
            <w:rStyle w:val="InternetLink"/>
          </w:rPr>
          <w:t>discipline_5</w:t>
        </w:r>
      </w:hyperlink>
      <w:r w:rsidRPr="00D81C28">
        <w:t>) &gt; 0</w:t>
      </w:r>
    </w:p>
    <w:p w14:paraId="6BA1D62C" w14:textId="77777777" w:rsidR="0071540F" w:rsidRPr="00D81C28" w:rsidRDefault="0071540F" w:rsidP="0071540F">
      <w:pPr>
        <w:pStyle w:val="BodyText"/>
      </w:pPr>
      <w:r w:rsidRPr="00D81C28">
        <w:t xml:space="preserve">Please choose the appropriate response for each item: </w:t>
      </w:r>
    </w:p>
    <w:p w14:paraId="3AA24F4B" w14:textId="77777777" w:rsidR="0071540F" w:rsidRPr="00D81C28" w:rsidRDefault="0071540F" w:rsidP="0071540F">
      <w:pPr>
        <w:pStyle w:val="BodyText"/>
      </w:pPr>
      <w:r w:rsidRPr="00D81C28">
        <w:t>Only answer this question for the items you selected in question discipline ('Please enter the discipline or a list of disciplines in which you have expertise.')</w:t>
      </w:r>
    </w:p>
    <w:p w14:paraId="7FC8CD14" w14:textId="77777777" w:rsidR="0071540F" w:rsidRPr="00D81C28" w:rsidRDefault="0071540F" w:rsidP="0071540F">
      <w:pPr>
        <w:pStyle w:val="BodyText"/>
      </w:pPr>
      <w:r w:rsidRPr="00D81C28">
        <w:t>Only answer this question for the items you did not select in question discipline ('Please enter the discipline or a list of disciplines in which you have expertise.')</w:t>
      </w:r>
    </w:p>
    <w:tbl>
      <w:tblPr>
        <w:tblW w:w="3545" w:type="dxa"/>
        <w:tblInd w:w="28" w:type="dxa"/>
        <w:tblCellMar>
          <w:top w:w="28" w:type="dxa"/>
          <w:left w:w="28" w:type="dxa"/>
          <w:bottom w:w="28" w:type="dxa"/>
          <w:right w:w="28" w:type="dxa"/>
        </w:tblCellMar>
        <w:tblLook w:val="0000" w:firstRow="0" w:lastRow="0" w:firstColumn="0" w:lastColumn="0" w:noHBand="0" w:noVBand="0"/>
      </w:tblPr>
      <w:tblGrid>
        <w:gridCol w:w="1520"/>
        <w:gridCol w:w="455"/>
        <w:gridCol w:w="1123"/>
        <w:gridCol w:w="447"/>
      </w:tblGrid>
      <w:tr w:rsidR="0071540F" w:rsidRPr="00D81C28" w14:paraId="662E4808" w14:textId="77777777">
        <w:trPr>
          <w:tblHeader/>
        </w:trPr>
        <w:tc>
          <w:tcPr>
            <w:tcW w:w="1520" w:type="dxa"/>
            <w:shd w:val="clear" w:color="auto" w:fill="auto"/>
            <w:vAlign w:val="center"/>
          </w:tcPr>
          <w:p w14:paraId="55707A7D" w14:textId="77777777" w:rsidR="0071540F" w:rsidRPr="00D81C28" w:rsidRDefault="0071540F" w:rsidP="0071540F">
            <w:pPr>
              <w:pStyle w:val="TableContents"/>
            </w:pPr>
            <w:r w:rsidRPr="00D81C28">
              <w:t> </w:t>
            </w:r>
          </w:p>
        </w:tc>
        <w:tc>
          <w:tcPr>
            <w:tcW w:w="455" w:type="dxa"/>
            <w:shd w:val="clear" w:color="auto" w:fill="auto"/>
            <w:vAlign w:val="center"/>
          </w:tcPr>
          <w:p w14:paraId="571801EC" w14:textId="77777777" w:rsidR="0071540F" w:rsidRPr="00D81C28" w:rsidRDefault="0071540F" w:rsidP="0071540F">
            <w:pPr>
              <w:pStyle w:val="TableHeading"/>
            </w:pPr>
            <w:r w:rsidRPr="00D81C28">
              <w:t>Yes</w:t>
            </w:r>
          </w:p>
        </w:tc>
        <w:tc>
          <w:tcPr>
            <w:tcW w:w="1123" w:type="dxa"/>
            <w:shd w:val="clear" w:color="auto" w:fill="auto"/>
            <w:vAlign w:val="center"/>
          </w:tcPr>
          <w:p w14:paraId="4F0EA5E2" w14:textId="77777777" w:rsidR="0071540F" w:rsidRPr="00D81C28" w:rsidRDefault="0071540F" w:rsidP="0071540F">
            <w:pPr>
              <w:pStyle w:val="TableHeading"/>
            </w:pPr>
            <w:r w:rsidRPr="00D81C28">
              <w:t>Uncertain</w:t>
            </w:r>
          </w:p>
        </w:tc>
        <w:tc>
          <w:tcPr>
            <w:tcW w:w="447" w:type="dxa"/>
            <w:shd w:val="clear" w:color="auto" w:fill="auto"/>
            <w:vAlign w:val="center"/>
          </w:tcPr>
          <w:p w14:paraId="7FFE9F32" w14:textId="77777777" w:rsidR="0071540F" w:rsidRPr="00D81C28" w:rsidRDefault="0071540F" w:rsidP="0071540F">
            <w:pPr>
              <w:pStyle w:val="TableHeading"/>
            </w:pPr>
            <w:r w:rsidRPr="00D81C28">
              <w:t>No</w:t>
            </w:r>
          </w:p>
        </w:tc>
      </w:tr>
      <w:tr w:rsidR="0071540F" w:rsidRPr="00D81C28" w14:paraId="65A0C3B3" w14:textId="77777777">
        <w:tc>
          <w:tcPr>
            <w:tcW w:w="1520" w:type="dxa"/>
            <w:shd w:val="clear" w:color="auto" w:fill="auto"/>
            <w:vAlign w:val="center"/>
          </w:tcPr>
          <w:p w14:paraId="188E5950" w14:textId="77777777" w:rsidR="0071540F" w:rsidRPr="00D81C28" w:rsidRDefault="0071540F" w:rsidP="0071540F">
            <w:pPr>
              <w:pStyle w:val="TableHeading"/>
            </w:pPr>
            <w:r w:rsidRPr="00D81C28">
              <w:t>{discipline_1}</w:t>
            </w:r>
          </w:p>
        </w:tc>
        <w:tc>
          <w:tcPr>
            <w:tcW w:w="455" w:type="dxa"/>
            <w:shd w:val="clear" w:color="auto" w:fill="auto"/>
            <w:vAlign w:val="center"/>
          </w:tcPr>
          <w:p w14:paraId="280515F3" w14:textId="77777777" w:rsidR="0071540F" w:rsidRPr="00D81C28" w:rsidRDefault="0071540F" w:rsidP="0071540F">
            <w:pPr>
              <w:pStyle w:val="TableContents"/>
            </w:pPr>
            <w:r w:rsidRPr="00D81C28">
              <w:rPr>
                <w:noProof/>
                <w:lang w:eastAsia="en-GB" w:bidi="ar-SA"/>
              </w:rPr>
              <w:drawing>
                <wp:inline distT="0" distB="0" distL="0" distR="0" wp14:anchorId="454A20CB" wp14:editId="47D8D8D9">
                  <wp:extent cx="133350" cy="133350"/>
                  <wp:effectExtent l="0" t="0" r="0" b="0"/>
                  <wp:docPr id="37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1123" w:type="dxa"/>
            <w:shd w:val="clear" w:color="auto" w:fill="auto"/>
            <w:vAlign w:val="center"/>
          </w:tcPr>
          <w:p w14:paraId="6627D47B" w14:textId="77777777" w:rsidR="0071540F" w:rsidRPr="00D81C28" w:rsidRDefault="0071540F" w:rsidP="0071540F">
            <w:pPr>
              <w:pStyle w:val="TableContents"/>
            </w:pPr>
            <w:r w:rsidRPr="00D81C28">
              <w:rPr>
                <w:noProof/>
                <w:lang w:eastAsia="en-GB" w:bidi="ar-SA"/>
              </w:rPr>
              <w:drawing>
                <wp:inline distT="0" distB="0" distL="0" distR="0" wp14:anchorId="6503D326" wp14:editId="5EC83C3C">
                  <wp:extent cx="133350" cy="133350"/>
                  <wp:effectExtent l="0" t="0" r="0" b="0"/>
                  <wp:docPr id="374"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447" w:type="dxa"/>
            <w:shd w:val="clear" w:color="auto" w:fill="auto"/>
            <w:vAlign w:val="center"/>
          </w:tcPr>
          <w:p w14:paraId="210F5E48" w14:textId="77777777" w:rsidR="0071540F" w:rsidRPr="00D81C28" w:rsidRDefault="0071540F" w:rsidP="0071540F">
            <w:pPr>
              <w:pStyle w:val="TableContents"/>
            </w:pPr>
            <w:r w:rsidRPr="00D81C28">
              <w:rPr>
                <w:noProof/>
                <w:lang w:eastAsia="en-GB" w:bidi="ar-SA"/>
              </w:rPr>
              <w:drawing>
                <wp:inline distT="0" distB="0" distL="0" distR="0" wp14:anchorId="42BBA50F" wp14:editId="33B8136E">
                  <wp:extent cx="133350" cy="133350"/>
                  <wp:effectExtent l="0" t="0" r="0" b="0"/>
                  <wp:docPr id="375"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r>
      <w:tr w:rsidR="0071540F" w:rsidRPr="00D81C28" w14:paraId="505245F0" w14:textId="77777777">
        <w:tc>
          <w:tcPr>
            <w:tcW w:w="1520" w:type="dxa"/>
            <w:shd w:val="clear" w:color="auto" w:fill="auto"/>
            <w:vAlign w:val="center"/>
          </w:tcPr>
          <w:p w14:paraId="6380982C" w14:textId="77777777" w:rsidR="0071540F" w:rsidRPr="00D81C28" w:rsidRDefault="0071540F" w:rsidP="0071540F">
            <w:pPr>
              <w:pStyle w:val="TableHeading"/>
            </w:pPr>
            <w:r w:rsidRPr="00D81C28">
              <w:t>{discipline_2}</w:t>
            </w:r>
          </w:p>
        </w:tc>
        <w:tc>
          <w:tcPr>
            <w:tcW w:w="455" w:type="dxa"/>
            <w:shd w:val="clear" w:color="auto" w:fill="auto"/>
            <w:vAlign w:val="center"/>
          </w:tcPr>
          <w:p w14:paraId="575AAA46" w14:textId="77777777" w:rsidR="0071540F" w:rsidRPr="00D81C28" w:rsidRDefault="0071540F" w:rsidP="0071540F">
            <w:pPr>
              <w:pStyle w:val="TableContents"/>
            </w:pPr>
            <w:r w:rsidRPr="00D81C28">
              <w:rPr>
                <w:noProof/>
                <w:lang w:eastAsia="en-GB" w:bidi="ar-SA"/>
              </w:rPr>
              <w:drawing>
                <wp:inline distT="0" distB="0" distL="0" distR="0" wp14:anchorId="37CE3AC7" wp14:editId="7DB1B9A2">
                  <wp:extent cx="133350" cy="133350"/>
                  <wp:effectExtent l="0" t="0" r="0" b="0"/>
                  <wp:docPr id="37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1123" w:type="dxa"/>
            <w:shd w:val="clear" w:color="auto" w:fill="auto"/>
            <w:vAlign w:val="center"/>
          </w:tcPr>
          <w:p w14:paraId="4C43148C" w14:textId="77777777" w:rsidR="0071540F" w:rsidRPr="00D81C28" w:rsidRDefault="0071540F" w:rsidP="0071540F">
            <w:pPr>
              <w:pStyle w:val="TableContents"/>
            </w:pPr>
            <w:r w:rsidRPr="00D81C28">
              <w:rPr>
                <w:noProof/>
                <w:lang w:eastAsia="en-GB" w:bidi="ar-SA"/>
              </w:rPr>
              <w:drawing>
                <wp:inline distT="0" distB="0" distL="0" distR="0" wp14:anchorId="262B77C9" wp14:editId="6C9F1E47">
                  <wp:extent cx="133350" cy="133350"/>
                  <wp:effectExtent l="0" t="0" r="0" b="0"/>
                  <wp:docPr id="37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447" w:type="dxa"/>
            <w:shd w:val="clear" w:color="auto" w:fill="auto"/>
            <w:vAlign w:val="center"/>
          </w:tcPr>
          <w:p w14:paraId="447825E3" w14:textId="77777777" w:rsidR="0071540F" w:rsidRPr="00D81C28" w:rsidRDefault="0071540F" w:rsidP="0071540F">
            <w:pPr>
              <w:pStyle w:val="TableContents"/>
            </w:pPr>
            <w:r w:rsidRPr="00D81C28">
              <w:rPr>
                <w:noProof/>
                <w:lang w:eastAsia="en-GB" w:bidi="ar-SA"/>
              </w:rPr>
              <w:drawing>
                <wp:inline distT="0" distB="0" distL="0" distR="0" wp14:anchorId="2F5975D7" wp14:editId="160A9040">
                  <wp:extent cx="133350" cy="133350"/>
                  <wp:effectExtent l="0" t="0" r="0" b="0"/>
                  <wp:docPr id="378"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r>
      <w:tr w:rsidR="0071540F" w:rsidRPr="00D81C28" w14:paraId="06E1FCEA" w14:textId="77777777">
        <w:tc>
          <w:tcPr>
            <w:tcW w:w="1520" w:type="dxa"/>
            <w:shd w:val="clear" w:color="auto" w:fill="auto"/>
            <w:vAlign w:val="center"/>
          </w:tcPr>
          <w:p w14:paraId="7F51E52C" w14:textId="77777777" w:rsidR="0071540F" w:rsidRPr="00D81C28" w:rsidRDefault="0071540F" w:rsidP="0071540F">
            <w:pPr>
              <w:pStyle w:val="TableHeading"/>
            </w:pPr>
            <w:r w:rsidRPr="00D81C28">
              <w:t>{discipline_3}</w:t>
            </w:r>
          </w:p>
        </w:tc>
        <w:tc>
          <w:tcPr>
            <w:tcW w:w="455" w:type="dxa"/>
            <w:shd w:val="clear" w:color="auto" w:fill="auto"/>
            <w:vAlign w:val="center"/>
          </w:tcPr>
          <w:p w14:paraId="03D1B2CA" w14:textId="77777777" w:rsidR="0071540F" w:rsidRPr="00D81C28" w:rsidRDefault="0071540F" w:rsidP="0071540F">
            <w:pPr>
              <w:pStyle w:val="TableContents"/>
            </w:pPr>
            <w:r w:rsidRPr="00D81C28">
              <w:rPr>
                <w:noProof/>
                <w:lang w:eastAsia="en-GB" w:bidi="ar-SA"/>
              </w:rPr>
              <w:drawing>
                <wp:inline distT="0" distB="0" distL="0" distR="0" wp14:anchorId="2E4CA43E" wp14:editId="4D45B2D1">
                  <wp:extent cx="133350" cy="133350"/>
                  <wp:effectExtent l="0" t="0" r="0" b="0"/>
                  <wp:docPr id="379"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1123" w:type="dxa"/>
            <w:shd w:val="clear" w:color="auto" w:fill="auto"/>
            <w:vAlign w:val="center"/>
          </w:tcPr>
          <w:p w14:paraId="1EC48EC8" w14:textId="77777777" w:rsidR="0071540F" w:rsidRPr="00D81C28" w:rsidRDefault="0071540F" w:rsidP="0071540F">
            <w:pPr>
              <w:pStyle w:val="TableContents"/>
            </w:pPr>
            <w:r w:rsidRPr="00D81C28">
              <w:rPr>
                <w:noProof/>
                <w:lang w:eastAsia="en-GB" w:bidi="ar-SA"/>
              </w:rPr>
              <w:drawing>
                <wp:inline distT="0" distB="0" distL="0" distR="0" wp14:anchorId="05E9E308" wp14:editId="78B75AFB">
                  <wp:extent cx="133350" cy="133350"/>
                  <wp:effectExtent l="0" t="0" r="0" b="0"/>
                  <wp:docPr id="380"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447" w:type="dxa"/>
            <w:shd w:val="clear" w:color="auto" w:fill="auto"/>
            <w:vAlign w:val="center"/>
          </w:tcPr>
          <w:p w14:paraId="75A64640" w14:textId="77777777" w:rsidR="0071540F" w:rsidRPr="00D81C28" w:rsidRDefault="0071540F" w:rsidP="0071540F">
            <w:pPr>
              <w:pStyle w:val="TableContents"/>
            </w:pPr>
            <w:r w:rsidRPr="00D81C28">
              <w:rPr>
                <w:noProof/>
                <w:lang w:eastAsia="en-GB" w:bidi="ar-SA"/>
              </w:rPr>
              <w:drawing>
                <wp:inline distT="0" distB="0" distL="0" distR="0" wp14:anchorId="2D2A4E6A" wp14:editId="4B0EFC78">
                  <wp:extent cx="133350" cy="133350"/>
                  <wp:effectExtent l="0" t="0" r="0" b="0"/>
                  <wp:docPr id="381"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r>
      <w:tr w:rsidR="0071540F" w:rsidRPr="00D81C28" w14:paraId="2A8B3D95" w14:textId="77777777">
        <w:tc>
          <w:tcPr>
            <w:tcW w:w="1520" w:type="dxa"/>
            <w:shd w:val="clear" w:color="auto" w:fill="auto"/>
            <w:vAlign w:val="center"/>
          </w:tcPr>
          <w:p w14:paraId="26B053A2" w14:textId="77777777" w:rsidR="0071540F" w:rsidRPr="00D81C28" w:rsidRDefault="0071540F" w:rsidP="0071540F">
            <w:pPr>
              <w:pStyle w:val="TableHeading"/>
            </w:pPr>
            <w:r w:rsidRPr="00D81C28">
              <w:t>{discipline_4}</w:t>
            </w:r>
          </w:p>
        </w:tc>
        <w:tc>
          <w:tcPr>
            <w:tcW w:w="455" w:type="dxa"/>
            <w:shd w:val="clear" w:color="auto" w:fill="auto"/>
            <w:vAlign w:val="center"/>
          </w:tcPr>
          <w:p w14:paraId="55853149" w14:textId="77777777" w:rsidR="0071540F" w:rsidRPr="00D81C28" w:rsidRDefault="0071540F" w:rsidP="0071540F">
            <w:pPr>
              <w:pStyle w:val="TableContents"/>
            </w:pPr>
            <w:r w:rsidRPr="00D81C28">
              <w:rPr>
                <w:noProof/>
                <w:lang w:eastAsia="en-GB" w:bidi="ar-SA"/>
              </w:rPr>
              <w:drawing>
                <wp:inline distT="0" distB="0" distL="0" distR="0" wp14:anchorId="18F857C5" wp14:editId="0A4BE1AF">
                  <wp:extent cx="133350" cy="133350"/>
                  <wp:effectExtent l="0" t="0" r="0" b="0"/>
                  <wp:docPr id="382"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1123" w:type="dxa"/>
            <w:shd w:val="clear" w:color="auto" w:fill="auto"/>
            <w:vAlign w:val="center"/>
          </w:tcPr>
          <w:p w14:paraId="71C0A9A3" w14:textId="77777777" w:rsidR="0071540F" w:rsidRPr="00D81C28" w:rsidRDefault="0071540F" w:rsidP="0071540F">
            <w:pPr>
              <w:pStyle w:val="TableContents"/>
            </w:pPr>
            <w:r w:rsidRPr="00D81C28">
              <w:rPr>
                <w:noProof/>
                <w:lang w:eastAsia="en-GB" w:bidi="ar-SA"/>
              </w:rPr>
              <w:drawing>
                <wp:inline distT="0" distB="0" distL="0" distR="0" wp14:anchorId="1C1DA422" wp14:editId="382E709D">
                  <wp:extent cx="133350" cy="133350"/>
                  <wp:effectExtent l="0" t="0" r="0" b="0"/>
                  <wp:docPr id="383"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447" w:type="dxa"/>
            <w:shd w:val="clear" w:color="auto" w:fill="auto"/>
            <w:vAlign w:val="center"/>
          </w:tcPr>
          <w:p w14:paraId="0738D68B" w14:textId="77777777" w:rsidR="0071540F" w:rsidRPr="00D81C28" w:rsidRDefault="0071540F" w:rsidP="0071540F">
            <w:pPr>
              <w:pStyle w:val="TableContents"/>
            </w:pPr>
            <w:r w:rsidRPr="00D81C28">
              <w:rPr>
                <w:noProof/>
                <w:lang w:eastAsia="en-GB" w:bidi="ar-SA"/>
              </w:rPr>
              <w:drawing>
                <wp:inline distT="0" distB="0" distL="0" distR="0" wp14:anchorId="68A2FCB7" wp14:editId="4FC5F5D6">
                  <wp:extent cx="133350" cy="133350"/>
                  <wp:effectExtent l="0" t="0" r="0" b="0"/>
                  <wp:docPr id="103"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r>
      <w:tr w:rsidR="0071540F" w:rsidRPr="00D81C28" w14:paraId="232F5301" w14:textId="77777777">
        <w:tc>
          <w:tcPr>
            <w:tcW w:w="1520" w:type="dxa"/>
            <w:shd w:val="clear" w:color="auto" w:fill="auto"/>
            <w:vAlign w:val="center"/>
          </w:tcPr>
          <w:p w14:paraId="3AC6419D" w14:textId="77777777" w:rsidR="0071540F" w:rsidRPr="00D81C28" w:rsidRDefault="0071540F" w:rsidP="0071540F">
            <w:pPr>
              <w:pStyle w:val="TableHeading"/>
            </w:pPr>
            <w:r w:rsidRPr="00D81C28">
              <w:t>{discipline_5}</w:t>
            </w:r>
          </w:p>
        </w:tc>
        <w:tc>
          <w:tcPr>
            <w:tcW w:w="455" w:type="dxa"/>
            <w:shd w:val="clear" w:color="auto" w:fill="auto"/>
            <w:vAlign w:val="center"/>
          </w:tcPr>
          <w:p w14:paraId="62CFFE9F" w14:textId="77777777" w:rsidR="0071540F" w:rsidRPr="00D81C28" w:rsidRDefault="0071540F" w:rsidP="0071540F">
            <w:pPr>
              <w:pStyle w:val="TableContents"/>
            </w:pPr>
            <w:r w:rsidRPr="00D81C28">
              <w:rPr>
                <w:noProof/>
                <w:lang w:eastAsia="en-GB" w:bidi="ar-SA"/>
              </w:rPr>
              <w:drawing>
                <wp:inline distT="0" distB="0" distL="0" distR="0" wp14:anchorId="7874E828" wp14:editId="37FB496F">
                  <wp:extent cx="133350" cy="133350"/>
                  <wp:effectExtent l="0" t="0" r="0" b="0"/>
                  <wp:docPr id="104"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1123" w:type="dxa"/>
            <w:shd w:val="clear" w:color="auto" w:fill="auto"/>
            <w:vAlign w:val="center"/>
          </w:tcPr>
          <w:p w14:paraId="60680AC0" w14:textId="77777777" w:rsidR="0071540F" w:rsidRPr="00D81C28" w:rsidRDefault="0071540F" w:rsidP="0071540F">
            <w:pPr>
              <w:pStyle w:val="TableContents"/>
            </w:pPr>
            <w:r w:rsidRPr="00D81C28">
              <w:rPr>
                <w:noProof/>
                <w:lang w:eastAsia="en-GB" w:bidi="ar-SA"/>
              </w:rPr>
              <w:drawing>
                <wp:inline distT="0" distB="0" distL="0" distR="0" wp14:anchorId="3E3CE763" wp14:editId="4185A66B">
                  <wp:extent cx="133350" cy="133350"/>
                  <wp:effectExtent l="0" t="0" r="0" b="0"/>
                  <wp:docPr id="105"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c>
          <w:tcPr>
            <w:tcW w:w="447" w:type="dxa"/>
            <w:shd w:val="clear" w:color="auto" w:fill="auto"/>
            <w:vAlign w:val="center"/>
          </w:tcPr>
          <w:p w14:paraId="127164A9" w14:textId="77777777" w:rsidR="0071540F" w:rsidRPr="00D81C28" w:rsidRDefault="0071540F" w:rsidP="0071540F">
            <w:pPr>
              <w:pStyle w:val="TableContents"/>
            </w:pPr>
            <w:r w:rsidRPr="00D81C28">
              <w:rPr>
                <w:noProof/>
                <w:lang w:eastAsia="en-GB" w:bidi="ar-SA"/>
              </w:rPr>
              <w:drawing>
                <wp:inline distT="0" distB="0" distL="0" distR="0" wp14:anchorId="3F4E2E76" wp14:editId="35594BAB">
                  <wp:extent cx="133350" cy="133350"/>
                  <wp:effectExtent l="0" t="0" r="0" b="0"/>
                  <wp:docPr id="106"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p>
        </w:tc>
      </w:tr>
    </w:tbl>
    <w:p w14:paraId="69901C4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8991A71" w14:textId="77777777" w:rsidR="0071540F" w:rsidRPr="00D81C28" w:rsidRDefault="0071540F" w:rsidP="00A54AF5">
      <w:pPr>
        <w:pStyle w:val="Heading3"/>
        <w:numPr>
          <w:ilvl w:val="0"/>
          <w:numId w:val="0"/>
        </w:numPr>
      </w:pPr>
      <w:r w:rsidRPr="00D81C28">
        <w:t>Thinking About the Term</w:t>
      </w:r>
    </w:p>
    <w:p w14:paraId="049854AB" w14:textId="77777777" w:rsidR="0071540F" w:rsidRPr="00D81C28" w:rsidRDefault="0071540F" w:rsidP="0071540F">
      <w:pPr>
        <w:pStyle w:val="BodyText"/>
        <w:spacing w:after="0"/>
      </w:pPr>
      <w:r w:rsidRPr="00D81C28">
        <w:t xml:space="preserve">This section will allow an evaluation of the term, using everyday language but related semantically to the language required to embed the term in the final ontology. </w:t>
      </w:r>
    </w:p>
    <w:p w14:paraId="62F4E20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78F6847" w14:textId="77777777" w:rsidR="0071540F" w:rsidRPr="00D81C28" w:rsidRDefault="0071540F" w:rsidP="00A54AF5">
      <w:pPr>
        <w:pStyle w:val="Heading4"/>
        <w:numPr>
          <w:ilvl w:val="0"/>
          <w:numId w:val="0"/>
        </w:numPr>
      </w:pPr>
      <w:r w:rsidRPr="00D81C28">
        <w:t xml:space="preserve">7 []Is the term, "{term}" something that might be represented as a number? </w:t>
      </w:r>
    </w:p>
    <w:p w14:paraId="03A047CF"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6EF85C6" w14:textId="77777777" w:rsidR="0071540F" w:rsidRPr="00D81C28" w:rsidRDefault="0071540F" w:rsidP="00181F61">
      <w:pPr>
        <w:pStyle w:val="BodyText"/>
        <w:numPr>
          <w:ilvl w:val="0"/>
          <w:numId w:val="17"/>
        </w:numPr>
        <w:tabs>
          <w:tab w:val="left" w:pos="0"/>
        </w:tabs>
        <w:suppressAutoHyphens w:val="0"/>
        <w:autoSpaceDN/>
        <w:spacing w:after="0" w:line="288" w:lineRule="auto"/>
        <w:textAlignment w:val="auto"/>
      </w:pPr>
      <w:r w:rsidRPr="00D81C28">
        <w:rPr>
          <w:noProof/>
          <w:lang w:eastAsia="en-GB"/>
        </w:rPr>
        <w:drawing>
          <wp:inline distT="0" distB="0" distL="0" distR="0" wp14:anchorId="3DB8C10E" wp14:editId="73D2F912">
            <wp:extent cx="133350" cy="133350"/>
            <wp:effectExtent l="0" t="0" r="0" b="0"/>
            <wp:docPr id="107"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1DEBD1E7" w14:textId="77777777" w:rsidR="0071540F" w:rsidRPr="00D81C28" w:rsidRDefault="0071540F" w:rsidP="00181F61">
      <w:pPr>
        <w:pStyle w:val="BodyText"/>
        <w:numPr>
          <w:ilvl w:val="0"/>
          <w:numId w:val="17"/>
        </w:numPr>
        <w:tabs>
          <w:tab w:val="left" w:pos="0"/>
        </w:tabs>
        <w:suppressAutoHyphens w:val="0"/>
        <w:autoSpaceDN/>
        <w:spacing w:after="140" w:line="288" w:lineRule="auto"/>
        <w:textAlignment w:val="auto"/>
      </w:pPr>
      <w:r w:rsidRPr="00D81C28">
        <w:rPr>
          <w:noProof/>
          <w:lang w:eastAsia="en-GB"/>
        </w:rPr>
        <w:drawing>
          <wp:inline distT="0" distB="0" distL="0" distR="0" wp14:anchorId="7FAA1036" wp14:editId="3A3CDE61">
            <wp:extent cx="133350" cy="133350"/>
            <wp:effectExtent l="0" t="0" r="0" b="0"/>
            <wp:docPr id="108"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7AE03DA4" w14:textId="77777777" w:rsidR="0071540F" w:rsidRPr="00D81C28" w:rsidRDefault="0071540F" w:rsidP="0071540F">
      <w:pPr>
        <w:pStyle w:val="BodyText"/>
        <w:spacing w:after="0"/>
      </w:pPr>
      <w:r w:rsidRPr="00D81C28">
        <w:t xml:space="preserve">For instance carbon-dioxide emissions of country or region in metric-tonnes. </w:t>
      </w:r>
    </w:p>
    <w:p w14:paraId="07A9BBA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590F845" w14:textId="77777777" w:rsidR="0071540F" w:rsidRPr="00D81C28" w:rsidRDefault="0071540F" w:rsidP="00A54AF5">
      <w:pPr>
        <w:pStyle w:val="Heading4"/>
        <w:numPr>
          <w:ilvl w:val="0"/>
          <w:numId w:val="0"/>
        </w:numPr>
      </w:pPr>
      <w:r w:rsidRPr="00D81C28">
        <w:t xml:space="preserve">8 []Does the term "{term}" count something? </w:t>
      </w:r>
    </w:p>
    <w:p w14:paraId="7591398B"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5F597877" w14:textId="77777777" w:rsidR="0071540F" w:rsidRPr="00D81C28" w:rsidRDefault="0071540F" w:rsidP="00181F61">
      <w:pPr>
        <w:pStyle w:val="BodyText"/>
        <w:numPr>
          <w:ilvl w:val="0"/>
          <w:numId w:val="18"/>
        </w:numPr>
        <w:tabs>
          <w:tab w:val="left" w:pos="0"/>
        </w:tabs>
        <w:suppressAutoHyphens w:val="0"/>
        <w:autoSpaceDN/>
        <w:spacing w:after="0" w:line="288" w:lineRule="auto"/>
        <w:textAlignment w:val="auto"/>
      </w:pPr>
      <w:r w:rsidRPr="00D81C28">
        <w:rPr>
          <w:noProof/>
          <w:lang w:eastAsia="en-GB"/>
        </w:rPr>
        <w:drawing>
          <wp:inline distT="0" distB="0" distL="0" distR="0" wp14:anchorId="4C2C0555" wp14:editId="4FD55C67">
            <wp:extent cx="133350" cy="133350"/>
            <wp:effectExtent l="0" t="0" r="0" b="0"/>
            <wp:docPr id="109"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066F4786" w14:textId="77777777" w:rsidR="0071540F" w:rsidRPr="00D81C28" w:rsidRDefault="0071540F" w:rsidP="00181F61">
      <w:pPr>
        <w:pStyle w:val="BodyText"/>
        <w:numPr>
          <w:ilvl w:val="0"/>
          <w:numId w:val="18"/>
        </w:numPr>
        <w:tabs>
          <w:tab w:val="left" w:pos="0"/>
        </w:tabs>
        <w:suppressAutoHyphens w:val="0"/>
        <w:autoSpaceDN/>
        <w:spacing w:after="140" w:line="288" w:lineRule="auto"/>
        <w:textAlignment w:val="auto"/>
      </w:pPr>
      <w:r w:rsidRPr="00D81C28">
        <w:rPr>
          <w:noProof/>
          <w:lang w:eastAsia="en-GB"/>
        </w:rPr>
        <w:drawing>
          <wp:inline distT="0" distB="0" distL="0" distR="0" wp14:anchorId="4746C30B" wp14:editId="00B55EDB">
            <wp:extent cx="133350" cy="133350"/>
            <wp:effectExtent l="0" t="0" r="0" b="0"/>
            <wp:docPr id="110"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2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76178E6F" w14:textId="77777777" w:rsidR="0071540F" w:rsidRPr="00D81C28" w:rsidRDefault="0071540F" w:rsidP="0071540F">
      <w:pPr>
        <w:pStyle w:val="BodyText"/>
        <w:spacing w:after="0"/>
      </w:pPr>
      <w:r w:rsidRPr="00D81C28">
        <w:t xml:space="preserve">For instance, regional population counts the number of people in that region. </w:t>
      </w:r>
    </w:p>
    <w:p w14:paraId="00C01F5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57F903E" w14:textId="77777777" w:rsidR="0071540F" w:rsidRPr="00D81C28" w:rsidRDefault="0071540F" w:rsidP="00A54AF5">
      <w:pPr>
        <w:pStyle w:val="Heading4"/>
        <w:numPr>
          <w:ilvl w:val="0"/>
          <w:numId w:val="0"/>
        </w:numPr>
      </w:pPr>
      <w:r w:rsidRPr="00D81C28">
        <w:t xml:space="preserve">9 []Is the term, "{term}" something you can measure? </w:t>
      </w:r>
    </w:p>
    <w:p w14:paraId="69CD7E7A"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B79FF77" w14:textId="77777777" w:rsidR="0071540F" w:rsidRPr="00D81C28" w:rsidRDefault="0071540F" w:rsidP="00181F61">
      <w:pPr>
        <w:pStyle w:val="BodyText"/>
        <w:numPr>
          <w:ilvl w:val="0"/>
          <w:numId w:val="19"/>
        </w:numPr>
        <w:tabs>
          <w:tab w:val="left" w:pos="0"/>
        </w:tabs>
        <w:suppressAutoHyphens w:val="0"/>
        <w:autoSpaceDN/>
        <w:spacing w:after="0" w:line="288" w:lineRule="auto"/>
        <w:textAlignment w:val="auto"/>
      </w:pPr>
      <w:r w:rsidRPr="00D81C28">
        <w:rPr>
          <w:noProof/>
          <w:lang w:eastAsia="en-GB"/>
        </w:rPr>
        <w:drawing>
          <wp:inline distT="0" distB="0" distL="0" distR="0" wp14:anchorId="4904B393" wp14:editId="5469FB33">
            <wp:extent cx="133350" cy="133350"/>
            <wp:effectExtent l="0" t="0" r="0" b="0"/>
            <wp:docPr id="111"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624A3658" w14:textId="77777777" w:rsidR="0071540F" w:rsidRPr="00D81C28" w:rsidRDefault="0071540F" w:rsidP="00181F61">
      <w:pPr>
        <w:pStyle w:val="BodyText"/>
        <w:numPr>
          <w:ilvl w:val="0"/>
          <w:numId w:val="19"/>
        </w:numPr>
        <w:tabs>
          <w:tab w:val="left" w:pos="0"/>
        </w:tabs>
        <w:suppressAutoHyphens w:val="0"/>
        <w:autoSpaceDN/>
        <w:spacing w:after="140" w:line="288" w:lineRule="auto"/>
        <w:textAlignment w:val="auto"/>
      </w:pPr>
      <w:r w:rsidRPr="00D81C28">
        <w:rPr>
          <w:noProof/>
          <w:lang w:eastAsia="en-GB"/>
        </w:rPr>
        <w:drawing>
          <wp:inline distT="0" distB="0" distL="0" distR="0" wp14:anchorId="00D6AEF2" wp14:editId="47021E1B">
            <wp:extent cx="133350" cy="133350"/>
            <wp:effectExtent l="0" t="0" r="0" b="0"/>
            <wp:docPr id="112"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5413BE10" w14:textId="77777777" w:rsidR="0071540F" w:rsidRPr="00D81C28" w:rsidRDefault="0071540F" w:rsidP="0071540F">
      <w:pPr>
        <w:pStyle w:val="BodyText"/>
        <w:spacing w:after="0"/>
      </w:pPr>
      <w:r w:rsidRPr="00D81C28">
        <w:t xml:space="preserve">The "term" must have some property that is quantifiable, for instance water-footprint which might be expressed as the number of cubic metres of water. </w:t>
      </w:r>
    </w:p>
    <w:p w14:paraId="146F3B7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A48FAEF" w14:textId="4670B289" w:rsidR="0071540F" w:rsidRPr="00D81C28" w:rsidRDefault="0071540F" w:rsidP="00A54AF5">
      <w:pPr>
        <w:pStyle w:val="Heading4"/>
        <w:numPr>
          <w:ilvl w:val="0"/>
          <w:numId w:val="0"/>
        </w:numPr>
      </w:pPr>
      <w:r w:rsidRPr="00D81C28">
        <w:t>10 []Does the term, "{term}"</w:t>
      </w:r>
      <w:r w:rsidR="00AA7086">
        <w:t xml:space="preserve"> </w:t>
      </w:r>
      <w:r w:rsidRPr="00D81C28">
        <w:t xml:space="preserve">have units in which it is measured? </w:t>
      </w:r>
    </w:p>
    <w:p w14:paraId="2CCF46DE"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26DE744A" w14:textId="77777777" w:rsidR="0071540F" w:rsidRPr="00D81C28" w:rsidRDefault="0071540F" w:rsidP="00181F61">
      <w:pPr>
        <w:pStyle w:val="BodyText"/>
        <w:numPr>
          <w:ilvl w:val="0"/>
          <w:numId w:val="20"/>
        </w:numPr>
        <w:tabs>
          <w:tab w:val="left" w:pos="0"/>
        </w:tabs>
        <w:suppressAutoHyphens w:val="0"/>
        <w:autoSpaceDN/>
        <w:spacing w:after="0" w:line="288" w:lineRule="auto"/>
        <w:textAlignment w:val="auto"/>
      </w:pPr>
      <w:r w:rsidRPr="00D81C28">
        <w:rPr>
          <w:noProof/>
          <w:lang w:eastAsia="en-GB"/>
        </w:rPr>
        <w:drawing>
          <wp:inline distT="0" distB="0" distL="0" distR="0" wp14:anchorId="3749C162" wp14:editId="238CAE29">
            <wp:extent cx="133350" cy="133350"/>
            <wp:effectExtent l="0" t="0" r="0" b="0"/>
            <wp:docPr id="113"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3F1FF2DB" w14:textId="77777777" w:rsidR="0071540F" w:rsidRPr="00D81C28" w:rsidRDefault="0071540F" w:rsidP="00181F61">
      <w:pPr>
        <w:pStyle w:val="BodyText"/>
        <w:numPr>
          <w:ilvl w:val="0"/>
          <w:numId w:val="20"/>
        </w:numPr>
        <w:tabs>
          <w:tab w:val="left" w:pos="0"/>
        </w:tabs>
        <w:suppressAutoHyphens w:val="0"/>
        <w:autoSpaceDN/>
        <w:spacing w:after="140" w:line="288" w:lineRule="auto"/>
        <w:textAlignment w:val="auto"/>
      </w:pPr>
      <w:r w:rsidRPr="00D81C28">
        <w:rPr>
          <w:noProof/>
          <w:lang w:eastAsia="en-GB"/>
        </w:rPr>
        <w:drawing>
          <wp:inline distT="0" distB="0" distL="0" distR="0" wp14:anchorId="67022166" wp14:editId="57C84355">
            <wp:extent cx="133350" cy="133350"/>
            <wp:effectExtent l="0" t="0" r="0" b="0"/>
            <wp:docPr id="114"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47B48956" w14:textId="77777777" w:rsidR="0071540F" w:rsidRPr="00D81C28" w:rsidRDefault="0071540F" w:rsidP="0071540F">
      <w:pPr>
        <w:pStyle w:val="BodyText"/>
        <w:spacing w:after="0"/>
      </w:pPr>
      <w:r w:rsidRPr="00D81C28">
        <w:t xml:space="preserve">Something might theoretically be "measurable," such as efficiency or quality, but in practice there are no universally recognised units of measurement for such concepts. </w:t>
      </w:r>
    </w:p>
    <w:p w14:paraId="7405708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FBB8F91" w14:textId="77777777" w:rsidR="0071540F" w:rsidRPr="00D81C28" w:rsidRDefault="0071540F" w:rsidP="00A54AF5">
      <w:pPr>
        <w:pStyle w:val="Heading4"/>
        <w:numPr>
          <w:ilvl w:val="0"/>
          <w:numId w:val="0"/>
        </w:numPr>
      </w:pPr>
      <w:r w:rsidRPr="00D81C28">
        <w:t xml:space="preserve">11 []Please enter the units of measurement, if applicable. </w:t>
      </w:r>
    </w:p>
    <w:p w14:paraId="297F65F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776DE91" w14:textId="77777777" w:rsidR="0071540F" w:rsidRPr="00D81C28" w:rsidRDefault="0071540F" w:rsidP="0071540F">
      <w:pPr>
        <w:pStyle w:val="BodyText"/>
      </w:pPr>
      <w:r w:rsidRPr="00D81C28">
        <w:t>Only answer this if you have answered “Yes” to questions 7, 8 and 9.</w:t>
      </w:r>
    </w:p>
    <w:p w14:paraId="4645187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3C9A656" w14:textId="77777777" w:rsidR="0071540F" w:rsidRPr="00D81C28" w:rsidRDefault="0071540F" w:rsidP="0071540F">
      <w:pPr>
        <w:pStyle w:val="BodyText"/>
      </w:pPr>
      <w:r w:rsidRPr="00D81C28">
        <w:br/>
        <w:t>Please write your answer here:</w:t>
      </w:r>
    </w:p>
    <w:p w14:paraId="49FF2827" w14:textId="77777777" w:rsidR="0071540F" w:rsidRPr="00D81C28" w:rsidRDefault="0071540F" w:rsidP="0071540F">
      <w:pPr>
        <w:pStyle w:val="BodyText"/>
        <w:spacing w:after="0"/>
      </w:pPr>
      <w:r w:rsidRPr="00D81C28">
        <w:t> </w:t>
      </w:r>
    </w:p>
    <w:p w14:paraId="5CB4441F" w14:textId="77777777" w:rsidR="0071540F" w:rsidRPr="00D81C28" w:rsidRDefault="0071540F" w:rsidP="0071540F">
      <w:pPr>
        <w:pStyle w:val="BodyText"/>
        <w:spacing w:after="0"/>
      </w:pPr>
      <w:r w:rsidRPr="00D81C28">
        <w:t xml:space="preserve">For example an average human should consume approximately 2 litres of water per day, where litres is the unit of measure in this case. </w:t>
      </w:r>
    </w:p>
    <w:p w14:paraId="0AA63EF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6C969AF" w14:textId="77777777" w:rsidR="0071540F" w:rsidRPr="00D81C28" w:rsidRDefault="0071540F" w:rsidP="00A54AF5">
      <w:pPr>
        <w:pStyle w:val="Heading4"/>
        <w:numPr>
          <w:ilvl w:val="0"/>
          <w:numId w:val="0"/>
        </w:numPr>
      </w:pPr>
      <w:r w:rsidRPr="00D81C28">
        <w:t xml:space="preserve">12 []Could the term, "{term}" be used in telling one individual apart from another individual? </w:t>
      </w:r>
    </w:p>
    <w:p w14:paraId="17E83904"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42E00B25" w14:textId="77777777" w:rsidR="0071540F" w:rsidRPr="00D81C28" w:rsidRDefault="0071540F" w:rsidP="00181F61">
      <w:pPr>
        <w:pStyle w:val="BodyText"/>
        <w:numPr>
          <w:ilvl w:val="0"/>
          <w:numId w:val="21"/>
        </w:numPr>
        <w:tabs>
          <w:tab w:val="left" w:pos="0"/>
        </w:tabs>
        <w:suppressAutoHyphens w:val="0"/>
        <w:autoSpaceDN/>
        <w:spacing w:after="0" w:line="288" w:lineRule="auto"/>
        <w:textAlignment w:val="auto"/>
      </w:pPr>
      <w:r w:rsidRPr="00D81C28">
        <w:rPr>
          <w:noProof/>
          <w:lang w:eastAsia="en-GB"/>
        </w:rPr>
        <w:drawing>
          <wp:inline distT="0" distB="0" distL="0" distR="0" wp14:anchorId="38CC08B1" wp14:editId="06764EF6">
            <wp:extent cx="133350" cy="133350"/>
            <wp:effectExtent l="0" t="0" r="0" b="0"/>
            <wp:docPr id="115"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818693A" w14:textId="77777777" w:rsidR="0071540F" w:rsidRPr="00D81C28" w:rsidRDefault="0071540F" w:rsidP="00181F61">
      <w:pPr>
        <w:pStyle w:val="BodyText"/>
        <w:numPr>
          <w:ilvl w:val="0"/>
          <w:numId w:val="21"/>
        </w:numPr>
        <w:tabs>
          <w:tab w:val="left" w:pos="0"/>
        </w:tabs>
        <w:suppressAutoHyphens w:val="0"/>
        <w:autoSpaceDN/>
        <w:spacing w:after="140" w:line="288" w:lineRule="auto"/>
        <w:textAlignment w:val="auto"/>
      </w:pPr>
      <w:r w:rsidRPr="00D81C28">
        <w:rPr>
          <w:noProof/>
          <w:lang w:eastAsia="en-GB"/>
        </w:rPr>
        <w:drawing>
          <wp:inline distT="0" distB="0" distL="0" distR="0" wp14:anchorId="03BFF2FC" wp14:editId="75D96930">
            <wp:extent cx="133350" cy="133350"/>
            <wp:effectExtent l="0" t="0" r="0" b="0"/>
            <wp:docPr id="29"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4B89A74B" w14:textId="77777777" w:rsidR="0071540F" w:rsidRPr="00D81C28" w:rsidRDefault="0071540F" w:rsidP="0071540F">
      <w:pPr>
        <w:pStyle w:val="BodyText"/>
        <w:spacing w:after="0"/>
      </w:pPr>
      <w:r w:rsidRPr="00D81C28">
        <w:t xml:space="preserve">For instance a the term cow identifies an animal distinct from a sheep which is also an animal. </w:t>
      </w:r>
    </w:p>
    <w:p w14:paraId="7AE3BE3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E041E64" w14:textId="77777777" w:rsidR="0071540F" w:rsidRPr="00D81C28" w:rsidRDefault="0071540F" w:rsidP="00A54AF5">
      <w:pPr>
        <w:pStyle w:val="Heading4"/>
        <w:numPr>
          <w:ilvl w:val="0"/>
          <w:numId w:val="0"/>
        </w:numPr>
      </w:pPr>
      <w:r w:rsidRPr="00D81C28">
        <w:t xml:space="preserve">13 []Could you use this term, "{term}" to identify specific examples of something? </w:t>
      </w:r>
    </w:p>
    <w:p w14:paraId="4F0EABFB"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0E8AB3B" w14:textId="77777777" w:rsidR="0071540F" w:rsidRPr="00D81C28" w:rsidRDefault="0071540F" w:rsidP="00181F61">
      <w:pPr>
        <w:pStyle w:val="BodyText"/>
        <w:numPr>
          <w:ilvl w:val="0"/>
          <w:numId w:val="22"/>
        </w:numPr>
        <w:tabs>
          <w:tab w:val="left" w:pos="0"/>
        </w:tabs>
        <w:suppressAutoHyphens w:val="0"/>
        <w:autoSpaceDN/>
        <w:spacing w:after="0" w:line="288" w:lineRule="auto"/>
        <w:textAlignment w:val="auto"/>
      </w:pPr>
      <w:r w:rsidRPr="00D81C28">
        <w:rPr>
          <w:noProof/>
          <w:lang w:eastAsia="en-GB"/>
        </w:rPr>
        <w:drawing>
          <wp:inline distT="0" distB="0" distL="0" distR="0" wp14:anchorId="30A546C2" wp14:editId="4F983EBE">
            <wp:extent cx="133350" cy="133350"/>
            <wp:effectExtent l="0" t="0" r="0" b="0"/>
            <wp:docPr id="30"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3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78FDB140" w14:textId="77777777" w:rsidR="0071540F" w:rsidRPr="00D81C28" w:rsidRDefault="0071540F" w:rsidP="00181F61">
      <w:pPr>
        <w:pStyle w:val="BodyText"/>
        <w:numPr>
          <w:ilvl w:val="0"/>
          <w:numId w:val="22"/>
        </w:numPr>
        <w:tabs>
          <w:tab w:val="left" w:pos="0"/>
        </w:tabs>
        <w:suppressAutoHyphens w:val="0"/>
        <w:autoSpaceDN/>
        <w:spacing w:after="140" w:line="288" w:lineRule="auto"/>
        <w:textAlignment w:val="auto"/>
      </w:pPr>
      <w:r w:rsidRPr="00D81C28">
        <w:rPr>
          <w:noProof/>
          <w:lang w:eastAsia="en-GB"/>
        </w:rPr>
        <w:drawing>
          <wp:inline distT="0" distB="0" distL="0" distR="0" wp14:anchorId="1EABD6B1" wp14:editId="41580BB5">
            <wp:extent cx="133350" cy="133350"/>
            <wp:effectExtent l="0" t="0" r="0" b="0"/>
            <wp:docPr id="31"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3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3785D4A5" w14:textId="350F0788" w:rsidR="0071540F" w:rsidRPr="00D81C28" w:rsidRDefault="0071540F" w:rsidP="0071540F">
      <w:pPr>
        <w:pStyle w:val="BodyText"/>
        <w:spacing w:after="0"/>
      </w:pPr>
      <w:r w:rsidRPr="00D81C28">
        <w:t xml:space="preserve">For example family-members identify a </w:t>
      </w:r>
      <w:r w:rsidR="00AA7086">
        <w:t>subclass</w:t>
      </w:r>
      <w:r w:rsidRPr="00D81C28">
        <w:t xml:space="preserve"> of inidividuals that are also human. </w:t>
      </w:r>
    </w:p>
    <w:p w14:paraId="243B8EA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BDBF51C" w14:textId="274373D7" w:rsidR="0071540F" w:rsidRPr="00D81C28" w:rsidRDefault="0071540F" w:rsidP="00A54AF5">
      <w:pPr>
        <w:pStyle w:val="Heading4"/>
        <w:numPr>
          <w:ilvl w:val="0"/>
          <w:numId w:val="0"/>
        </w:numPr>
      </w:pPr>
      <w:r w:rsidRPr="00D81C28">
        <w:t>14 []Could the term, "{term}"</w:t>
      </w:r>
      <w:r w:rsidR="00AA7086">
        <w:t xml:space="preserve"> </w:t>
      </w:r>
      <w:r w:rsidRPr="00D81C28">
        <w:t>be used as</w:t>
      </w:r>
      <w:r w:rsidR="00AA7086">
        <w:t xml:space="preserve"> </w:t>
      </w:r>
      <w:r w:rsidRPr="00D81C28">
        <w:t xml:space="preserve">a collective name for some set of individuals? </w:t>
      </w:r>
    </w:p>
    <w:p w14:paraId="6056EA3E"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16539C6" w14:textId="77777777" w:rsidR="0071540F" w:rsidRPr="00D81C28" w:rsidRDefault="0071540F" w:rsidP="00181F61">
      <w:pPr>
        <w:pStyle w:val="BodyText"/>
        <w:numPr>
          <w:ilvl w:val="0"/>
          <w:numId w:val="23"/>
        </w:numPr>
        <w:tabs>
          <w:tab w:val="left" w:pos="0"/>
        </w:tabs>
        <w:suppressAutoHyphens w:val="0"/>
        <w:autoSpaceDN/>
        <w:spacing w:after="0" w:line="288" w:lineRule="auto"/>
        <w:textAlignment w:val="auto"/>
      </w:pPr>
      <w:r w:rsidRPr="00D81C28">
        <w:rPr>
          <w:noProof/>
          <w:lang w:eastAsia="en-GB"/>
        </w:rPr>
        <w:drawing>
          <wp:inline distT="0" distB="0" distL="0" distR="0" wp14:anchorId="69C5FC90" wp14:editId="6B770A09">
            <wp:extent cx="133350" cy="133350"/>
            <wp:effectExtent l="0" t="0" r="0" b="0"/>
            <wp:docPr id="32"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3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3660DF7" w14:textId="77777777" w:rsidR="0071540F" w:rsidRPr="00D81C28" w:rsidRDefault="0071540F" w:rsidP="00181F61">
      <w:pPr>
        <w:pStyle w:val="BodyText"/>
        <w:numPr>
          <w:ilvl w:val="0"/>
          <w:numId w:val="23"/>
        </w:numPr>
        <w:tabs>
          <w:tab w:val="left" w:pos="0"/>
        </w:tabs>
        <w:suppressAutoHyphens w:val="0"/>
        <w:autoSpaceDN/>
        <w:spacing w:after="140" w:line="288" w:lineRule="auto"/>
        <w:textAlignment w:val="auto"/>
      </w:pPr>
      <w:r w:rsidRPr="00D81C28">
        <w:rPr>
          <w:noProof/>
          <w:lang w:eastAsia="en-GB"/>
        </w:rPr>
        <w:drawing>
          <wp:inline distT="0" distB="0" distL="0" distR="0" wp14:anchorId="50C8E06C" wp14:editId="45567177">
            <wp:extent cx="133350" cy="133350"/>
            <wp:effectExtent l="0" t="0" r="0" b="0"/>
            <wp:docPr id="33"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3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1D327694" w14:textId="77777777" w:rsidR="0071540F" w:rsidRPr="00D81C28" w:rsidRDefault="0071540F" w:rsidP="0071540F">
      <w:pPr>
        <w:pStyle w:val="BodyText"/>
        <w:spacing w:after="0"/>
      </w:pPr>
      <w:r w:rsidRPr="00D81C28">
        <w:t xml:space="preserve">For instance a "flock of sheep" is a collective name for a number of sheep. </w:t>
      </w:r>
    </w:p>
    <w:p w14:paraId="33FBD37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EEB2C57" w14:textId="77777777" w:rsidR="0071540F" w:rsidRPr="00D81C28" w:rsidRDefault="0071540F" w:rsidP="00A54AF5">
      <w:pPr>
        <w:pStyle w:val="Heading4"/>
        <w:numPr>
          <w:ilvl w:val="0"/>
          <w:numId w:val="0"/>
        </w:numPr>
      </w:pPr>
      <w:r w:rsidRPr="00D81C28">
        <w:t xml:space="preserve">15 []Do examples of the term, "{term}" have features that allow you to tell the examples apart? </w:t>
      </w:r>
    </w:p>
    <w:p w14:paraId="7F10F415"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4870D67E" w14:textId="77777777" w:rsidR="0071540F" w:rsidRPr="00D81C28" w:rsidRDefault="0071540F" w:rsidP="00181F61">
      <w:pPr>
        <w:pStyle w:val="BodyText"/>
        <w:numPr>
          <w:ilvl w:val="0"/>
          <w:numId w:val="24"/>
        </w:numPr>
        <w:tabs>
          <w:tab w:val="left" w:pos="0"/>
        </w:tabs>
        <w:suppressAutoHyphens w:val="0"/>
        <w:autoSpaceDN/>
        <w:spacing w:after="0" w:line="288" w:lineRule="auto"/>
        <w:textAlignment w:val="auto"/>
      </w:pPr>
      <w:r w:rsidRPr="00D81C28">
        <w:rPr>
          <w:noProof/>
          <w:lang w:eastAsia="en-GB"/>
        </w:rPr>
        <w:drawing>
          <wp:inline distT="0" distB="0" distL="0" distR="0" wp14:anchorId="204BC118" wp14:editId="153B678D">
            <wp:extent cx="133350" cy="133350"/>
            <wp:effectExtent l="0" t="0" r="0" b="0"/>
            <wp:docPr id="34"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BE18C32" w14:textId="77777777" w:rsidR="0071540F" w:rsidRPr="00D81C28" w:rsidRDefault="0071540F" w:rsidP="00181F61">
      <w:pPr>
        <w:pStyle w:val="BodyText"/>
        <w:numPr>
          <w:ilvl w:val="0"/>
          <w:numId w:val="24"/>
        </w:numPr>
        <w:tabs>
          <w:tab w:val="left" w:pos="0"/>
        </w:tabs>
        <w:suppressAutoHyphens w:val="0"/>
        <w:autoSpaceDN/>
        <w:spacing w:after="140" w:line="288" w:lineRule="auto"/>
        <w:textAlignment w:val="auto"/>
      </w:pPr>
      <w:r w:rsidRPr="00D81C28">
        <w:rPr>
          <w:noProof/>
          <w:lang w:eastAsia="en-GB"/>
        </w:rPr>
        <w:drawing>
          <wp:inline distT="0" distB="0" distL="0" distR="0" wp14:anchorId="230037AF" wp14:editId="5A64F589">
            <wp:extent cx="133350" cy="133350"/>
            <wp:effectExtent l="0" t="0" r="0" b="0"/>
            <wp:docPr id="35"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06CC2DA3" w14:textId="77777777" w:rsidR="0071540F" w:rsidRPr="00D81C28" w:rsidRDefault="0071540F" w:rsidP="0071540F">
      <w:pPr>
        <w:pStyle w:val="BodyText"/>
        <w:spacing w:after="0"/>
      </w:pPr>
      <w:r w:rsidRPr="00D81C28">
        <w:t xml:space="preserve">For instance a "house" may have many features that would allow to be distinguished from another house, such as energy consumption, number of rooms, number of windows, method of heating, method of cooling, etc. </w:t>
      </w:r>
    </w:p>
    <w:p w14:paraId="61FF870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2EBF5F4" w14:textId="77777777" w:rsidR="0071540F" w:rsidRPr="00D81C28" w:rsidRDefault="0071540F" w:rsidP="00A54AF5">
      <w:pPr>
        <w:pStyle w:val="Heading4"/>
        <w:numPr>
          <w:ilvl w:val="0"/>
          <w:numId w:val="0"/>
        </w:numPr>
      </w:pPr>
      <w:r w:rsidRPr="00D81C28">
        <w:t xml:space="preserve">16 []Is the term, "{term}" something that names a link between pairs of things? </w:t>
      </w:r>
    </w:p>
    <w:p w14:paraId="51476662"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B2FA826" w14:textId="77777777" w:rsidR="0071540F" w:rsidRPr="00D81C28" w:rsidRDefault="0071540F" w:rsidP="00181F61">
      <w:pPr>
        <w:pStyle w:val="BodyText"/>
        <w:numPr>
          <w:ilvl w:val="0"/>
          <w:numId w:val="25"/>
        </w:numPr>
        <w:tabs>
          <w:tab w:val="left" w:pos="0"/>
        </w:tabs>
        <w:suppressAutoHyphens w:val="0"/>
        <w:autoSpaceDN/>
        <w:spacing w:after="0" w:line="288" w:lineRule="auto"/>
        <w:textAlignment w:val="auto"/>
      </w:pPr>
      <w:r w:rsidRPr="00D81C28">
        <w:rPr>
          <w:noProof/>
          <w:lang w:eastAsia="en-GB"/>
        </w:rPr>
        <w:drawing>
          <wp:inline distT="0" distB="0" distL="0" distR="0" wp14:anchorId="6E2C751D" wp14:editId="3A95CC67">
            <wp:extent cx="133350" cy="133350"/>
            <wp:effectExtent l="0" t="0" r="0" b="0"/>
            <wp:docPr id="36"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E529EE2" w14:textId="77777777" w:rsidR="0071540F" w:rsidRPr="00D81C28" w:rsidRDefault="0071540F" w:rsidP="00181F61">
      <w:pPr>
        <w:pStyle w:val="BodyText"/>
        <w:numPr>
          <w:ilvl w:val="0"/>
          <w:numId w:val="25"/>
        </w:numPr>
        <w:tabs>
          <w:tab w:val="left" w:pos="0"/>
        </w:tabs>
        <w:suppressAutoHyphens w:val="0"/>
        <w:autoSpaceDN/>
        <w:spacing w:after="140" w:line="288" w:lineRule="auto"/>
        <w:textAlignment w:val="auto"/>
      </w:pPr>
      <w:r w:rsidRPr="00D81C28">
        <w:rPr>
          <w:noProof/>
          <w:lang w:eastAsia="en-GB"/>
        </w:rPr>
        <w:drawing>
          <wp:inline distT="0" distB="0" distL="0" distR="0" wp14:anchorId="1FCF506E" wp14:editId="6F4D4A99">
            <wp:extent cx="133350" cy="133350"/>
            <wp:effectExtent l="0" t="0" r="0" b="0"/>
            <wp:docPr id="37"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32A61F37" w14:textId="77777777" w:rsidR="0071540F" w:rsidRPr="00D81C28" w:rsidRDefault="0071540F" w:rsidP="0071540F">
      <w:pPr>
        <w:pStyle w:val="BodyText"/>
        <w:spacing w:after="0"/>
      </w:pPr>
      <w:r w:rsidRPr="00D81C28">
        <w:t xml:space="preserve">For instance Alex is a citizen of the EU, where "is a citizen" expresses the link between Alex and the EU. </w:t>
      </w:r>
    </w:p>
    <w:p w14:paraId="2A08560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CD9043D" w14:textId="77777777" w:rsidR="0071540F" w:rsidRPr="00D81C28" w:rsidRDefault="0071540F" w:rsidP="00A54AF5">
      <w:pPr>
        <w:pStyle w:val="Heading4"/>
        <w:numPr>
          <w:ilvl w:val="0"/>
          <w:numId w:val="0"/>
        </w:numPr>
      </w:pPr>
      <w:r w:rsidRPr="00D81C28">
        <w:t xml:space="preserve">17 []If the term "{term}" is used to link things together, is the simple existence of the connection, described by the term, "{term}" that is most important about the use of this term? </w:t>
      </w:r>
    </w:p>
    <w:p w14:paraId="4C846CC1"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F4D04BA" w14:textId="77777777" w:rsidR="0071540F" w:rsidRPr="00D81C28" w:rsidRDefault="0071540F" w:rsidP="00181F61">
      <w:pPr>
        <w:pStyle w:val="BodyText"/>
        <w:numPr>
          <w:ilvl w:val="0"/>
          <w:numId w:val="26"/>
        </w:numPr>
        <w:tabs>
          <w:tab w:val="left" w:pos="0"/>
        </w:tabs>
        <w:suppressAutoHyphens w:val="0"/>
        <w:autoSpaceDN/>
        <w:spacing w:after="0" w:line="288" w:lineRule="auto"/>
        <w:textAlignment w:val="auto"/>
      </w:pPr>
      <w:r w:rsidRPr="00D81C28">
        <w:rPr>
          <w:noProof/>
          <w:lang w:eastAsia="en-GB"/>
        </w:rPr>
        <w:drawing>
          <wp:inline distT="0" distB="0" distL="0" distR="0" wp14:anchorId="0333CA18" wp14:editId="74DCAD98">
            <wp:extent cx="133350" cy="133350"/>
            <wp:effectExtent l="0" t="0" r="0" b="0"/>
            <wp:docPr id="38"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3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18BB1A88" w14:textId="77777777" w:rsidR="0071540F" w:rsidRPr="00D81C28" w:rsidRDefault="0071540F" w:rsidP="00181F61">
      <w:pPr>
        <w:pStyle w:val="BodyText"/>
        <w:numPr>
          <w:ilvl w:val="0"/>
          <w:numId w:val="26"/>
        </w:numPr>
        <w:tabs>
          <w:tab w:val="left" w:pos="0"/>
        </w:tabs>
        <w:suppressAutoHyphens w:val="0"/>
        <w:autoSpaceDN/>
        <w:spacing w:after="140" w:line="288" w:lineRule="auto"/>
        <w:textAlignment w:val="auto"/>
      </w:pPr>
      <w:r w:rsidRPr="00D81C28">
        <w:rPr>
          <w:noProof/>
          <w:lang w:eastAsia="en-GB"/>
        </w:rPr>
        <w:drawing>
          <wp:inline distT="0" distB="0" distL="0" distR="0" wp14:anchorId="50FC86DF" wp14:editId="02CF0417">
            <wp:extent cx="133350" cy="133350"/>
            <wp:effectExtent l="0" t="0" r="0" b="0"/>
            <wp:docPr id="39"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3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5CF58768" w14:textId="77777777" w:rsidR="0071540F" w:rsidRPr="00D81C28" w:rsidRDefault="0071540F" w:rsidP="0071540F">
      <w:pPr>
        <w:pStyle w:val="BodyText"/>
        <w:spacing w:after="0"/>
      </w:pPr>
      <w:r w:rsidRPr="00D81C28">
        <w:t xml:space="preserve">By way of example, then if Alex is the daughter of Billy, then it the link "is the daughter of" describes a particular and specific link between Alex and Billy. </w:t>
      </w:r>
    </w:p>
    <w:p w14:paraId="52587CD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7BB338E" w14:textId="77777777" w:rsidR="0071540F" w:rsidRPr="00D81C28" w:rsidRDefault="0071540F" w:rsidP="00A54AF5">
      <w:pPr>
        <w:pStyle w:val="Heading4"/>
        <w:numPr>
          <w:ilvl w:val="0"/>
          <w:numId w:val="0"/>
        </w:numPr>
      </w:pPr>
      <w:r w:rsidRPr="00D81C28">
        <w:t xml:space="preserve">18 []Is the term, "{term}" a specific thing, or a particular example of something? </w:t>
      </w:r>
    </w:p>
    <w:p w14:paraId="53B59F6F"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79B23EC9" w14:textId="77777777" w:rsidR="0071540F" w:rsidRPr="00D81C28" w:rsidRDefault="0071540F" w:rsidP="00181F61">
      <w:pPr>
        <w:pStyle w:val="BodyText"/>
        <w:numPr>
          <w:ilvl w:val="0"/>
          <w:numId w:val="27"/>
        </w:numPr>
        <w:tabs>
          <w:tab w:val="left" w:pos="0"/>
        </w:tabs>
        <w:suppressAutoHyphens w:val="0"/>
        <w:autoSpaceDN/>
        <w:spacing w:after="0" w:line="288" w:lineRule="auto"/>
        <w:textAlignment w:val="auto"/>
      </w:pPr>
      <w:r w:rsidRPr="00D81C28">
        <w:rPr>
          <w:noProof/>
          <w:lang w:eastAsia="en-GB"/>
        </w:rPr>
        <w:drawing>
          <wp:inline distT="0" distB="0" distL="0" distR="0" wp14:anchorId="5ADC891F" wp14:editId="59854EE4">
            <wp:extent cx="133350" cy="133350"/>
            <wp:effectExtent l="0" t="0" r="0" b="0"/>
            <wp:docPr id="40"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4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461FA094" w14:textId="77777777" w:rsidR="0071540F" w:rsidRPr="00D81C28" w:rsidRDefault="0071540F" w:rsidP="00181F61">
      <w:pPr>
        <w:pStyle w:val="BodyText"/>
        <w:numPr>
          <w:ilvl w:val="0"/>
          <w:numId w:val="27"/>
        </w:numPr>
        <w:tabs>
          <w:tab w:val="left" w:pos="0"/>
        </w:tabs>
        <w:suppressAutoHyphens w:val="0"/>
        <w:autoSpaceDN/>
        <w:spacing w:after="140" w:line="288" w:lineRule="auto"/>
        <w:textAlignment w:val="auto"/>
      </w:pPr>
      <w:r w:rsidRPr="00D81C28">
        <w:rPr>
          <w:noProof/>
          <w:lang w:eastAsia="en-GB"/>
        </w:rPr>
        <w:drawing>
          <wp:inline distT="0" distB="0" distL="0" distR="0" wp14:anchorId="6A306F7F" wp14:editId="5F323FD7">
            <wp:extent cx="133350" cy="133350"/>
            <wp:effectExtent l="0" t="0" r="0" b="0"/>
            <wp:docPr id="41"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4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46601579" w14:textId="77777777" w:rsidR="0071540F" w:rsidRPr="00D81C28" w:rsidRDefault="0071540F" w:rsidP="0071540F">
      <w:pPr>
        <w:pStyle w:val="BodyText"/>
        <w:spacing w:after="0"/>
      </w:pPr>
      <w:r w:rsidRPr="00D81C28">
        <w:t xml:space="preserve">For example "wild emmer" identifies a particular species of wheat. </w:t>
      </w:r>
    </w:p>
    <w:p w14:paraId="6F24964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9A5FB08" w14:textId="77777777" w:rsidR="0071540F" w:rsidRPr="00D81C28" w:rsidRDefault="0071540F" w:rsidP="00A54AF5">
      <w:pPr>
        <w:pStyle w:val="Heading4"/>
        <w:numPr>
          <w:ilvl w:val="0"/>
          <w:numId w:val="0"/>
        </w:numPr>
      </w:pPr>
      <w:r w:rsidRPr="00D81C28">
        <w:t xml:space="preserve">19 []Is the term, "{term}" used to name something unique? </w:t>
      </w:r>
    </w:p>
    <w:p w14:paraId="1F9C48A3"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499B49D0" w14:textId="77777777" w:rsidR="0071540F" w:rsidRPr="00D81C28" w:rsidRDefault="0071540F" w:rsidP="00181F61">
      <w:pPr>
        <w:pStyle w:val="BodyText"/>
        <w:numPr>
          <w:ilvl w:val="0"/>
          <w:numId w:val="28"/>
        </w:numPr>
        <w:tabs>
          <w:tab w:val="left" w:pos="0"/>
        </w:tabs>
        <w:suppressAutoHyphens w:val="0"/>
        <w:autoSpaceDN/>
        <w:spacing w:after="0" w:line="288" w:lineRule="auto"/>
        <w:textAlignment w:val="auto"/>
      </w:pPr>
      <w:r w:rsidRPr="00D81C28">
        <w:rPr>
          <w:noProof/>
          <w:lang w:eastAsia="en-GB"/>
        </w:rPr>
        <w:drawing>
          <wp:inline distT="0" distB="0" distL="0" distR="0" wp14:anchorId="25C7F9BE" wp14:editId="03C4B150">
            <wp:extent cx="133350" cy="133350"/>
            <wp:effectExtent l="0" t="0" r="0" b="0"/>
            <wp:docPr id="42"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656B9E08" w14:textId="77777777" w:rsidR="0071540F" w:rsidRPr="00D81C28" w:rsidRDefault="0071540F" w:rsidP="00181F61">
      <w:pPr>
        <w:pStyle w:val="BodyText"/>
        <w:numPr>
          <w:ilvl w:val="0"/>
          <w:numId w:val="28"/>
        </w:numPr>
        <w:tabs>
          <w:tab w:val="left" w:pos="0"/>
        </w:tabs>
        <w:suppressAutoHyphens w:val="0"/>
        <w:autoSpaceDN/>
        <w:spacing w:after="140" w:line="288" w:lineRule="auto"/>
        <w:textAlignment w:val="auto"/>
      </w:pPr>
      <w:r w:rsidRPr="00D81C28">
        <w:rPr>
          <w:noProof/>
          <w:lang w:eastAsia="en-GB"/>
        </w:rPr>
        <w:drawing>
          <wp:inline distT="0" distB="0" distL="0" distR="0" wp14:anchorId="2BD301E3" wp14:editId="58FC214D">
            <wp:extent cx="133350" cy="133350"/>
            <wp:effectExtent l="0" t="0" r="0" b="0"/>
            <wp:docPr id="43"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4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6C9A8134" w14:textId="77777777" w:rsidR="0071540F" w:rsidRPr="00D81C28" w:rsidRDefault="0071540F" w:rsidP="0071540F">
      <w:pPr>
        <w:pStyle w:val="BodyText"/>
        <w:spacing w:after="0"/>
      </w:pPr>
      <w:r w:rsidRPr="00D81C28">
        <w:t xml:space="preserve">For instance a grid reference might be used to uniquely determine a location, or a social security number to uniquely identify some individual. </w:t>
      </w:r>
    </w:p>
    <w:p w14:paraId="7E5BA21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C667CD0" w14:textId="77777777" w:rsidR="0071540F" w:rsidRPr="00D81C28" w:rsidRDefault="0071540F" w:rsidP="00A54AF5">
      <w:pPr>
        <w:pStyle w:val="Heading4"/>
        <w:numPr>
          <w:ilvl w:val="0"/>
          <w:numId w:val="0"/>
        </w:numPr>
      </w:pPr>
      <w:r w:rsidRPr="00D81C28">
        <w:t>20 []How would you describe the term in question? *</w:t>
      </w:r>
    </w:p>
    <w:p w14:paraId="22CF086A"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7B827D9B" w14:textId="77777777" w:rsidR="0071540F" w:rsidRPr="00D81C28" w:rsidRDefault="0071540F" w:rsidP="00181F61">
      <w:pPr>
        <w:pStyle w:val="BodyText"/>
        <w:numPr>
          <w:ilvl w:val="0"/>
          <w:numId w:val="29"/>
        </w:numPr>
        <w:tabs>
          <w:tab w:val="left" w:pos="0"/>
        </w:tabs>
        <w:suppressAutoHyphens w:val="0"/>
        <w:autoSpaceDN/>
        <w:spacing w:after="0" w:line="288" w:lineRule="auto"/>
        <w:textAlignment w:val="auto"/>
      </w:pPr>
      <w:r w:rsidRPr="00D81C28">
        <w:rPr>
          <w:noProof/>
          <w:lang w:eastAsia="en-GB"/>
        </w:rPr>
        <w:drawing>
          <wp:inline distT="0" distB="0" distL="0" distR="0" wp14:anchorId="5B967DE2" wp14:editId="37682B0F">
            <wp:extent cx="133350" cy="133350"/>
            <wp:effectExtent l="0" t="0" r="0" b="0"/>
            <wp:docPr id="44"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4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Class </w:t>
      </w:r>
    </w:p>
    <w:p w14:paraId="58199EDD" w14:textId="77777777" w:rsidR="0071540F" w:rsidRPr="00D81C28" w:rsidRDefault="0071540F" w:rsidP="00181F61">
      <w:pPr>
        <w:pStyle w:val="BodyText"/>
        <w:numPr>
          <w:ilvl w:val="0"/>
          <w:numId w:val="29"/>
        </w:numPr>
        <w:tabs>
          <w:tab w:val="left" w:pos="0"/>
        </w:tabs>
        <w:suppressAutoHyphens w:val="0"/>
        <w:autoSpaceDN/>
        <w:spacing w:after="0" w:line="288" w:lineRule="auto"/>
        <w:textAlignment w:val="auto"/>
      </w:pPr>
      <w:r w:rsidRPr="00D81C28">
        <w:rPr>
          <w:noProof/>
          <w:lang w:eastAsia="en-GB"/>
        </w:rPr>
        <w:drawing>
          <wp:inline distT="0" distB="0" distL="0" distR="0" wp14:anchorId="32489DC4" wp14:editId="26D92E56">
            <wp:extent cx="133350" cy="133350"/>
            <wp:effectExtent l="0" t="0" r="0" b="0"/>
            <wp:docPr id="45"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Attribute </w:t>
      </w:r>
    </w:p>
    <w:p w14:paraId="69F0725A" w14:textId="77777777" w:rsidR="0071540F" w:rsidRPr="00D81C28" w:rsidRDefault="0071540F" w:rsidP="00181F61">
      <w:pPr>
        <w:pStyle w:val="BodyText"/>
        <w:numPr>
          <w:ilvl w:val="0"/>
          <w:numId w:val="29"/>
        </w:numPr>
        <w:tabs>
          <w:tab w:val="left" w:pos="0"/>
        </w:tabs>
        <w:suppressAutoHyphens w:val="0"/>
        <w:autoSpaceDN/>
        <w:spacing w:after="0" w:line="288" w:lineRule="auto"/>
        <w:textAlignment w:val="auto"/>
      </w:pPr>
      <w:r w:rsidRPr="00D81C28">
        <w:rPr>
          <w:noProof/>
          <w:lang w:eastAsia="en-GB"/>
        </w:rPr>
        <w:drawing>
          <wp:inline distT="0" distB="0" distL="0" distR="0" wp14:anchorId="74D373AE" wp14:editId="6F09BD43">
            <wp:extent cx="133350" cy="133350"/>
            <wp:effectExtent l="0" t="0" r="0" b="0"/>
            <wp:docPr id="46"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4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Relationship </w:t>
      </w:r>
    </w:p>
    <w:p w14:paraId="485FE061" w14:textId="77777777" w:rsidR="0071540F" w:rsidRPr="00D81C28" w:rsidRDefault="0071540F" w:rsidP="00181F61">
      <w:pPr>
        <w:pStyle w:val="BodyText"/>
        <w:numPr>
          <w:ilvl w:val="0"/>
          <w:numId w:val="29"/>
        </w:numPr>
        <w:tabs>
          <w:tab w:val="left" w:pos="0"/>
        </w:tabs>
        <w:suppressAutoHyphens w:val="0"/>
        <w:autoSpaceDN/>
        <w:spacing w:after="0" w:line="288" w:lineRule="auto"/>
        <w:textAlignment w:val="auto"/>
      </w:pPr>
      <w:r w:rsidRPr="00D81C28">
        <w:rPr>
          <w:noProof/>
          <w:lang w:eastAsia="en-GB"/>
        </w:rPr>
        <w:drawing>
          <wp:inline distT="0" distB="0" distL="0" distR="0" wp14:anchorId="63AEB8A3" wp14:editId="40EE2473">
            <wp:extent cx="133350" cy="133350"/>
            <wp:effectExtent l="0" t="0" r="0" b="0"/>
            <wp:docPr id="47"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4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Individual </w:t>
      </w:r>
    </w:p>
    <w:p w14:paraId="212FC27B" w14:textId="77777777" w:rsidR="0071540F" w:rsidRPr="00D81C28" w:rsidRDefault="0071540F" w:rsidP="00181F61">
      <w:pPr>
        <w:pStyle w:val="BodyText"/>
        <w:numPr>
          <w:ilvl w:val="0"/>
          <w:numId w:val="29"/>
        </w:numPr>
        <w:tabs>
          <w:tab w:val="left" w:pos="0"/>
        </w:tabs>
        <w:suppressAutoHyphens w:val="0"/>
        <w:autoSpaceDN/>
        <w:spacing w:after="0" w:line="288" w:lineRule="auto"/>
        <w:textAlignment w:val="auto"/>
      </w:pPr>
      <w:r w:rsidRPr="00D81C28">
        <w:rPr>
          <w:noProof/>
          <w:lang w:eastAsia="en-GB"/>
        </w:rPr>
        <w:drawing>
          <wp:inline distT="0" distB="0" distL="0" distR="0" wp14:anchorId="0AF92473" wp14:editId="12F80CFF">
            <wp:extent cx="133350" cy="133350"/>
            <wp:effectExtent l="0" t="0" r="0" b="0"/>
            <wp:docPr id="48"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4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Process </w:t>
      </w:r>
    </w:p>
    <w:p w14:paraId="4044A8F9" w14:textId="77777777" w:rsidR="0071540F" w:rsidRPr="00D81C28" w:rsidRDefault="0071540F" w:rsidP="00181F61">
      <w:pPr>
        <w:pStyle w:val="BodyText"/>
        <w:numPr>
          <w:ilvl w:val="0"/>
          <w:numId w:val="29"/>
        </w:numPr>
        <w:tabs>
          <w:tab w:val="left" w:pos="0"/>
        </w:tabs>
        <w:suppressAutoHyphens w:val="0"/>
        <w:autoSpaceDN/>
        <w:spacing w:after="140" w:line="288" w:lineRule="auto"/>
        <w:textAlignment w:val="auto"/>
      </w:pPr>
      <w:r w:rsidRPr="00D81C28">
        <w:rPr>
          <w:noProof/>
          <w:lang w:eastAsia="en-GB"/>
        </w:rPr>
        <w:drawing>
          <wp:inline distT="0" distB="0" distL="0" distR="0" wp14:anchorId="51175579" wp14:editId="0736DDB3">
            <wp:extent cx="133350" cy="133350"/>
            <wp:effectExtent l="0" t="0" r="0" b="0"/>
            <wp:docPr id="49"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4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Terminate the questionnaire </w:t>
      </w:r>
    </w:p>
    <w:p w14:paraId="25132C74" w14:textId="52B52717" w:rsidR="0071540F" w:rsidRPr="00D81C28" w:rsidRDefault="0071540F" w:rsidP="0071540F">
      <w:pPr>
        <w:pStyle w:val="BodyText"/>
      </w:pPr>
      <w:r w:rsidRPr="00D81C28">
        <w:t xml:space="preserve">This is </w:t>
      </w:r>
      <w:r w:rsidR="006B4E38" w:rsidRPr="00D81C28">
        <w:t>identifying</w:t>
      </w:r>
      <w:r w:rsidRPr="00D81C28">
        <w:t xml:space="preserve"> the term in terms more specific to terminology of computerised ontologies. This means the term might be in one of the five categories.</w:t>
      </w:r>
    </w:p>
    <w:p w14:paraId="6B9D295E" w14:textId="77777777" w:rsidR="0071540F" w:rsidRPr="00D81C28" w:rsidRDefault="0071540F" w:rsidP="00181F61">
      <w:pPr>
        <w:pStyle w:val="BodyText"/>
        <w:numPr>
          <w:ilvl w:val="0"/>
          <w:numId w:val="30"/>
        </w:numPr>
        <w:tabs>
          <w:tab w:val="left" w:pos="0"/>
        </w:tabs>
        <w:suppressAutoHyphens w:val="0"/>
        <w:autoSpaceDN/>
        <w:spacing w:after="0" w:line="288" w:lineRule="auto"/>
        <w:textAlignment w:val="auto"/>
      </w:pPr>
      <w:r w:rsidRPr="00D81C28">
        <w:rPr>
          <w:b/>
        </w:rPr>
        <w:t>Class</w:t>
      </w:r>
      <w:r w:rsidRPr="00D81C28">
        <w:t xml:space="preserve">: Does the term have instances/members that you could theoretically identify? Do those members have attributes? </w:t>
      </w:r>
    </w:p>
    <w:p w14:paraId="0748E314" w14:textId="0AA99206" w:rsidR="0071540F" w:rsidRPr="00D81C28" w:rsidRDefault="0071540F" w:rsidP="00181F61">
      <w:pPr>
        <w:pStyle w:val="BodyText"/>
        <w:numPr>
          <w:ilvl w:val="0"/>
          <w:numId w:val="30"/>
        </w:numPr>
        <w:tabs>
          <w:tab w:val="left" w:pos="0"/>
        </w:tabs>
        <w:suppressAutoHyphens w:val="0"/>
        <w:autoSpaceDN/>
        <w:spacing w:after="0" w:line="288" w:lineRule="auto"/>
        <w:textAlignment w:val="auto"/>
      </w:pPr>
      <w:r w:rsidRPr="00D81C28">
        <w:rPr>
          <w:b/>
        </w:rPr>
        <w:t>Attribute</w:t>
      </w:r>
      <w:r w:rsidRPr="00D81C28">
        <w:t xml:space="preserve">: Is something that would be represented by a basic datatype (e.g. a number or a label)? Does it have units? Could you measure it? </w:t>
      </w:r>
    </w:p>
    <w:p w14:paraId="123C2759" w14:textId="77777777" w:rsidR="0071540F" w:rsidRPr="00D81C28" w:rsidRDefault="0071540F" w:rsidP="00181F61">
      <w:pPr>
        <w:pStyle w:val="BodyText"/>
        <w:numPr>
          <w:ilvl w:val="0"/>
          <w:numId w:val="30"/>
        </w:numPr>
        <w:tabs>
          <w:tab w:val="left" w:pos="0"/>
        </w:tabs>
        <w:suppressAutoHyphens w:val="0"/>
        <w:autoSpaceDN/>
        <w:spacing w:after="0" w:line="288" w:lineRule="auto"/>
        <w:textAlignment w:val="auto"/>
      </w:pPr>
      <w:r w:rsidRPr="00D81C28">
        <w:rPr>
          <w:b/>
        </w:rPr>
        <w:t>Relationship</w:t>
      </w:r>
      <w:r w:rsidRPr="00D81C28">
        <w:t xml:space="preserve">: Is it something that could link two classes together? (i.e. does it describe a tie things might have with each other? Would/could we describe it using the language of mathematical relationships (symmetry, reflexivity, transitivity, ...)? </w:t>
      </w:r>
    </w:p>
    <w:p w14:paraId="28BE33D6" w14:textId="26539C8A" w:rsidR="0071540F" w:rsidRPr="00D81C28" w:rsidRDefault="0071540F" w:rsidP="00181F61">
      <w:pPr>
        <w:pStyle w:val="BodyText"/>
        <w:numPr>
          <w:ilvl w:val="0"/>
          <w:numId w:val="30"/>
        </w:numPr>
        <w:tabs>
          <w:tab w:val="left" w:pos="0"/>
        </w:tabs>
        <w:suppressAutoHyphens w:val="0"/>
        <w:autoSpaceDN/>
        <w:spacing w:after="0" w:line="288" w:lineRule="auto"/>
        <w:textAlignment w:val="auto"/>
      </w:pPr>
      <w:r w:rsidRPr="00D81C28">
        <w:rPr>
          <w:b/>
        </w:rPr>
        <w:t>Individual</w:t>
      </w:r>
      <w:r w:rsidRPr="00D81C28">
        <w:t>: Is it a specific thing? (e.g. a particular person, region or ini</w:t>
      </w:r>
      <w:r w:rsidR="006B4E38">
        <w:t>ti</w:t>
      </w:r>
      <w:r w:rsidRPr="00D81C28">
        <w:t xml:space="preserve">ative)? </w:t>
      </w:r>
    </w:p>
    <w:p w14:paraId="23D75C8E" w14:textId="77777777" w:rsidR="0071540F" w:rsidRPr="00D81C28" w:rsidRDefault="0071540F" w:rsidP="00181F61">
      <w:pPr>
        <w:pStyle w:val="BodyText"/>
        <w:numPr>
          <w:ilvl w:val="0"/>
          <w:numId w:val="30"/>
        </w:numPr>
        <w:tabs>
          <w:tab w:val="left" w:pos="0"/>
        </w:tabs>
        <w:suppressAutoHyphens w:val="0"/>
        <w:autoSpaceDN/>
        <w:spacing w:after="140" w:line="288" w:lineRule="auto"/>
        <w:textAlignment w:val="auto"/>
      </w:pPr>
      <w:r w:rsidRPr="00D81C28">
        <w:rPr>
          <w:b/>
        </w:rPr>
        <w:t>Process</w:t>
      </w:r>
      <w:r w:rsidRPr="00D81C28">
        <w:t xml:space="preserve">: Is this something that describes the way things change, and could this occur over a period of time? </w:t>
      </w:r>
    </w:p>
    <w:p w14:paraId="180675D3" w14:textId="77777777" w:rsidR="0071540F" w:rsidRPr="00D81C28" w:rsidRDefault="0071540F" w:rsidP="0071540F">
      <w:pPr>
        <w:pStyle w:val="BodyText"/>
      </w:pPr>
      <w:r w:rsidRPr="00D81C28">
        <w:t>So examples of classes might be: humans; countries; academic discipline; social group; gender, etc.</w:t>
      </w:r>
    </w:p>
    <w:p w14:paraId="4AE2E902" w14:textId="77777777" w:rsidR="0071540F" w:rsidRPr="00D81C28" w:rsidRDefault="0071540F" w:rsidP="0071540F">
      <w:pPr>
        <w:pStyle w:val="BodyText"/>
      </w:pPr>
      <w:r w:rsidRPr="00D81C28">
        <w:t>Examples of attributes might be: age; height; gender, or nationality.</w:t>
      </w:r>
    </w:p>
    <w:p w14:paraId="7E11C4E5" w14:textId="77777777" w:rsidR="0071540F" w:rsidRPr="00D81C28" w:rsidRDefault="0071540F" w:rsidP="0071540F">
      <w:pPr>
        <w:pStyle w:val="BodyText"/>
      </w:pPr>
      <w:r w:rsidRPr="00D81C28">
        <w:t>Whereas examples of relationships might be "is a member of", "has nationality", "belongs to", or "is-a", where Alex is a farmer expresses a relationship between the class farmer and the individual Alex.</w:t>
      </w:r>
    </w:p>
    <w:p w14:paraId="0ABB76DC" w14:textId="4B37036C" w:rsidR="0071540F" w:rsidRPr="00D81C28" w:rsidRDefault="0071540F" w:rsidP="0071540F">
      <w:pPr>
        <w:pStyle w:val="BodyText"/>
      </w:pPr>
      <w:r w:rsidRPr="00D81C28">
        <w:t xml:space="preserve">The last example also embodies an example of an </w:t>
      </w:r>
      <w:r w:rsidR="006B4E38" w:rsidRPr="00D81C28">
        <w:t>individual</w:t>
      </w:r>
      <w:r w:rsidRPr="00D81C28">
        <w:t>,</w:t>
      </w:r>
      <w:r w:rsidR="006B4E38">
        <w:t xml:space="preserve"> </w:t>
      </w:r>
      <w:r w:rsidRPr="00D81C28">
        <w:t>that is Alex is an individual but belongs to the class of farmers.</w:t>
      </w:r>
    </w:p>
    <w:p w14:paraId="54CB9E87" w14:textId="77777777" w:rsidR="0071540F" w:rsidRPr="00D81C28" w:rsidRDefault="0071540F" w:rsidP="0071540F">
      <w:pPr>
        <w:pStyle w:val="BodyText"/>
      </w:pPr>
      <w:r w:rsidRPr="00D81C28">
        <w:t>Examples of processes might be aging, depletion, growth, etc.</w:t>
      </w:r>
    </w:p>
    <w:p w14:paraId="228D7B42" w14:textId="4913857E" w:rsidR="0071540F" w:rsidRPr="00D81C28" w:rsidRDefault="0071540F" w:rsidP="0071540F">
      <w:pPr>
        <w:pStyle w:val="BodyText"/>
      </w:pPr>
      <w:r w:rsidRPr="00D81C28">
        <w:t xml:space="preserve">If the term "{term}" does not fit into any of these categories, or if you are not comfortable with using such </w:t>
      </w:r>
      <w:r w:rsidR="006B4E38" w:rsidRPr="00D81C28">
        <w:t>definitions</w:t>
      </w:r>
      <w:r w:rsidRPr="00D81C28">
        <w:t xml:space="preserve"> then you may terminate the </w:t>
      </w:r>
      <w:r w:rsidR="006B4E38" w:rsidRPr="00D81C28">
        <w:t>questionnaire</w:t>
      </w:r>
      <w:r w:rsidRPr="00D81C28">
        <w:t xml:space="preserve"> at this point: your help is still appreciated.</w:t>
      </w:r>
    </w:p>
    <w:p w14:paraId="28BE6121" w14:textId="77777777" w:rsidR="0071540F" w:rsidRPr="00D81C28" w:rsidRDefault="0071540F" w:rsidP="0071540F">
      <w:pPr>
        <w:pStyle w:val="BodyText"/>
      </w:pPr>
      <w:r w:rsidRPr="00D81C28">
        <w:t> </w:t>
      </w:r>
    </w:p>
    <w:p w14:paraId="2AA0F3C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BB4C306" w14:textId="77777777" w:rsidR="0071540F" w:rsidRPr="00D81C28" w:rsidRDefault="0071540F" w:rsidP="00A54AF5">
      <w:pPr>
        <w:pStyle w:val="Heading3"/>
        <w:numPr>
          <w:ilvl w:val="0"/>
          <w:numId w:val="0"/>
        </w:numPr>
      </w:pPr>
      <w:r w:rsidRPr="00D81C28">
        <w:t>Defining a Class</w:t>
      </w:r>
    </w:p>
    <w:p w14:paraId="60AAC40D" w14:textId="77777777" w:rsidR="0071540F" w:rsidRPr="00D81C28" w:rsidRDefault="0071540F" w:rsidP="0071540F">
      <w:pPr>
        <w:pStyle w:val="BodyText"/>
      </w:pPr>
      <w:r w:rsidRPr="00D81C28">
        <w:t xml:space="preserve">You have decided the term that you have chosen to define is a </w:t>
      </w:r>
      <w:r w:rsidRPr="00D81C28">
        <w:rPr>
          <w:b/>
        </w:rPr>
        <w:t>class</w:t>
      </w:r>
      <w:r w:rsidRPr="00D81C28">
        <w:t>. We will now undertake to try and use questions to determine the nature and properties of such a class. From the modelling ontology helpsheet, then a class may be identified by asking the following questions.</w:t>
      </w:r>
    </w:p>
    <w:p w14:paraId="122FFEC4" w14:textId="2ED52183" w:rsidR="0071540F" w:rsidRPr="00D81C28" w:rsidRDefault="0071540F" w:rsidP="00181F61">
      <w:pPr>
        <w:pStyle w:val="BodyText"/>
        <w:numPr>
          <w:ilvl w:val="0"/>
          <w:numId w:val="31"/>
        </w:numPr>
        <w:tabs>
          <w:tab w:val="left" w:pos="0"/>
        </w:tabs>
        <w:suppressAutoHyphens w:val="0"/>
        <w:autoSpaceDN/>
        <w:spacing w:after="0" w:line="288" w:lineRule="auto"/>
        <w:textAlignment w:val="auto"/>
      </w:pPr>
      <w:r w:rsidRPr="00D81C28">
        <w:t>The term will have instances/members that you could theoretically identify. Do those me</w:t>
      </w:r>
      <w:r w:rsidRPr="00D81C28">
        <w:t>m</w:t>
      </w:r>
      <w:r w:rsidRPr="00D81C28">
        <w:t xml:space="preserve">bers, in turn, have </w:t>
      </w:r>
      <w:r w:rsidR="006B4E38" w:rsidRPr="00D81C28">
        <w:t>attributes</w:t>
      </w:r>
      <w:r w:rsidRPr="00D81C28">
        <w:t xml:space="preserve">? </w:t>
      </w:r>
    </w:p>
    <w:p w14:paraId="564D6916" w14:textId="36CF845D" w:rsidR="0071540F" w:rsidRPr="00D81C28" w:rsidRDefault="0071540F" w:rsidP="00181F61">
      <w:pPr>
        <w:pStyle w:val="BodyText"/>
        <w:numPr>
          <w:ilvl w:val="0"/>
          <w:numId w:val="31"/>
        </w:numPr>
        <w:tabs>
          <w:tab w:val="left" w:pos="0"/>
        </w:tabs>
        <w:suppressAutoHyphens w:val="0"/>
        <w:autoSpaceDN/>
        <w:spacing w:after="0" w:line="288" w:lineRule="auto"/>
        <w:textAlignment w:val="auto"/>
      </w:pPr>
      <w:r w:rsidRPr="00D81C28">
        <w:t xml:space="preserve">Which other classes is this class a superclass, or </w:t>
      </w:r>
      <w:r w:rsidR="00AA7086">
        <w:t>subclass</w:t>
      </w:r>
      <w:r w:rsidRPr="00D81C28">
        <w:t xml:space="preserve"> of? Does it need a different kind of relationship to link it to another class? </w:t>
      </w:r>
    </w:p>
    <w:p w14:paraId="72C5608F" w14:textId="77777777" w:rsidR="0071540F" w:rsidRPr="00D81C28" w:rsidRDefault="0071540F" w:rsidP="00181F61">
      <w:pPr>
        <w:pStyle w:val="BodyText"/>
        <w:numPr>
          <w:ilvl w:val="0"/>
          <w:numId w:val="31"/>
        </w:numPr>
        <w:tabs>
          <w:tab w:val="left" w:pos="0"/>
        </w:tabs>
        <w:suppressAutoHyphens w:val="0"/>
        <w:autoSpaceDN/>
        <w:spacing w:after="0" w:line="288" w:lineRule="auto"/>
        <w:textAlignment w:val="auto"/>
      </w:pPr>
      <w:r w:rsidRPr="00D81C28">
        <w:t xml:space="preserve">Are they other terms that are classes that are definitely not members of this class. </w:t>
      </w:r>
    </w:p>
    <w:p w14:paraId="1916398D" w14:textId="77777777" w:rsidR="0071540F" w:rsidRPr="00D81C28" w:rsidRDefault="0071540F" w:rsidP="00181F61">
      <w:pPr>
        <w:pStyle w:val="BodyText"/>
        <w:numPr>
          <w:ilvl w:val="0"/>
          <w:numId w:val="31"/>
        </w:numPr>
        <w:tabs>
          <w:tab w:val="left" w:pos="0"/>
        </w:tabs>
        <w:suppressAutoHyphens w:val="0"/>
        <w:autoSpaceDN/>
        <w:spacing w:after="0" w:line="288" w:lineRule="auto"/>
        <w:textAlignment w:val="auto"/>
      </w:pPr>
      <w:r w:rsidRPr="00D81C28">
        <w:t>Is it equivalent to other classes, or some other combination of classes, say in union or inte</w:t>
      </w:r>
      <w:r w:rsidRPr="00D81C28">
        <w:t>r</w:t>
      </w:r>
      <w:r w:rsidRPr="00D81C28">
        <w:t xml:space="preserve">section? </w:t>
      </w:r>
    </w:p>
    <w:p w14:paraId="04AA8369" w14:textId="77777777" w:rsidR="0071540F" w:rsidRPr="00D81C28" w:rsidRDefault="0071540F" w:rsidP="00181F61">
      <w:pPr>
        <w:pStyle w:val="BodyText"/>
        <w:numPr>
          <w:ilvl w:val="0"/>
          <w:numId w:val="31"/>
        </w:numPr>
        <w:tabs>
          <w:tab w:val="left" w:pos="0"/>
        </w:tabs>
        <w:suppressAutoHyphens w:val="0"/>
        <w:autoSpaceDN/>
        <w:spacing w:after="140" w:line="288" w:lineRule="auto"/>
        <w:textAlignment w:val="auto"/>
      </w:pPr>
      <w:r w:rsidRPr="00D81C28">
        <w:t xml:space="preserve">Is it equivalent to some other class but restricted in some way, for instance say the class children might be defined as all members of the class humans with age &lt;= 16? </w:t>
      </w:r>
    </w:p>
    <w:p w14:paraId="1C7FF491" w14:textId="77777777" w:rsidR="0071540F" w:rsidRPr="00D81C28" w:rsidRDefault="0071540F" w:rsidP="0071540F">
      <w:pPr>
        <w:pStyle w:val="BodyText"/>
      </w:pPr>
      <w:r w:rsidRPr="00D81C28">
        <w:t> </w:t>
      </w:r>
    </w:p>
    <w:p w14:paraId="73D6129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6947310" w14:textId="77777777" w:rsidR="0071540F" w:rsidRPr="00D81C28" w:rsidRDefault="0071540F" w:rsidP="00A54AF5">
      <w:pPr>
        <w:pStyle w:val="Heading4"/>
        <w:numPr>
          <w:ilvl w:val="0"/>
          <w:numId w:val="0"/>
        </w:numPr>
      </w:pPr>
      <w:r w:rsidRPr="00D81C28">
        <w:t xml:space="preserve">21 []Can you briefly supply the reasons why you decided that "{term}" might be a class. </w:t>
      </w:r>
    </w:p>
    <w:p w14:paraId="380F13D7" w14:textId="77777777" w:rsidR="0071540F" w:rsidRPr="00D81C28" w:rsidRDefault="0071540F" w:rsidP="0071540F">
      <w:pPr>
        <w:pStyle w:val="BodyText"/>
      </w:pPr>
      <w:r w:rsidRPr="00D81C28">
        <w:rPr>
          <w:b/>
        </w:rPr>
        <w:t>Only answer this question if the following conditions are met:</w:t>
      </w:r>
      <w:r w:rsidRPr="00D81C28">
        <w:br/>
      </w:r>
      <w:hyperlink r:id="rId111">
        <w:r w:rsidRPr="00D81C28">
          <w:rPr>
            <w:rStyle w:val="InternetLink"/>
          </w:rPr>
          <w:t>type.NAOK</w:t>
        </w:r>
      </w:hyperlink>
      <w:r w:rsidRPr="00D81C28">
        <w:t xml:space="preserve"> == "class"</w:t>
      </w:r>
    </w:p>
    <w:p w14:paraId="3578EFA8" w14:textId="77777777" w:rsidR="0071540F" w:rsidRPr="00D81C28" w:rsidRDefault="0071540F" w:rsidP="0071540F">
      <w:pPr>
        <w:pStyle w:val="BodyText"/>
      </w:pPr>
      <w:r w:rsidRPr="00D81C28">
        <w:t>Please write your answer here:</w:t>
      </w:r>
    </w:p>
    <w:p w14:paraId="7B8EBD9E" w14:textId="77777777" w:rsidR="0071540F" w:rsidRPr="00D81C28" w:rsidRDefault="0071540F" w:rsidP="0071540F">
      <w:pPr>
        <w:pStyle w:val="BodyText"/>
        <w:spacing w:after="0"/>
      </w:pPr>
      <w:r w:rsidRPr="00D81C28">
        <w:t> </w:t>
      </w:r>
    </w:p>
    <w:p w14:paraId="2E0D627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2864F42" w14:textId="77777777" w:rsidR="0071540F" w:rsidRPr="00D81C28" w:rsidRDefault="0071540F" w:rsidP="00A54AF5">
      <w:pPr>
        <w:pStyle w:val="Heading4"/>
        <w:numPr>
          <w:ilvl w:val="0"/>
          <w:numId w:val="0"/>
        </w:numPr>
      </w:pPr>
      <w:r w:rsidRPr="00D81C28">
        <w:t xml:space="preserve">22 []Are there other terms to which this class is related? Could you provide a list of such terms to which this class is related, where a class must be a term already existent in the GLAMURS glossary? </w:t>
      </w:r>
    </w:p>
    <w:p w14:paraId="059B7863" w14:textId="77777777" w:rsidR="0071540F" w:rsidRPr="00D81C28" w:rsidRDefault="0071540F" w:rsidP="0071540F">
      <w:pPr>
        <w:pStyle w:val="BodyText"/>
      </w:pPr>
      <w:r w:rsidRPr="00D81C28">
        <w:t>Please write your answer(s) here:</w:t>
      </w:r>
    </w:p>
    <w:p w14:paraId="38662689" w14:textId="77777777" w:rsidR="0071540F" w:rsidRPr="00D81C28" w:rsidRDefault="0071540F" w:rsidP="00181F61">
      <w:pPr>
        <w:pStyle w:val="BodyText"/>
        <w:numPr>
          <w:ilvl w:val="0"/>
          <w:numId w:val="32"/>
        </w:numPr>
        <w:tabs>
          <w:tab w:val="left" w:pos="0"/>
        </w:tabs>
        <w:suppressAutoHyphens w:val="0"/>
        <w:autoSpaceDN/>
        <w:spacing w:after="0" w:line="288" w:lineRule="auto"/>
        <w:textAlignment w:val="auto"/>
      </w:pPr>
      <w:r w:rsidRPr="00D81C28">
        <w:t xml:space="preserve">Class Name #1 </w:t>
      </w:r>
    </w:p>
    <w:p w14:paraId="41E134EE" w14:textId="77777777" w:rsidR="0071540F" w:rsidRPr="00D81C28" w:rsidRDefault="0071540F" w:rsidP="0071540F">
      <w:pPr>
        <w:pStyle w:val="BodyText"/>
        <w:spacing w:after="0"/>
        <w:ind w:left="707"/>
      </w:pPr>
      <w:r w:rsidRPr="00D81C28">
        <w:t> </w:t>
      </w:r>
    </w:p>
    <w:p w14:paraId="77B85C29" w14:textId="77777777" w:rsidR="0071540F" w:rsidRPr="00D81C28" w:rsidRDefault="0071540F" w:rsidP="00181F61">
      <w:pPr>
        <w:pStyle w:val="BodyText"/>
        <w:numPr>
          <w:ilvl w:val="0"/>
          <w:numId w:val="32"/>
        </w:numPr>
        <w:tabs>
          <w:tab w:val="left" w:pos="0"/>
        </w:tabs>
        <w:suppressAutoHyphens w:val="0"/>
        <w:autoSpaceDN/>
        <w:spacing w:after="0" w:line="288" w:lineRule="auto"/>
        <w:textAlignment w:val="auto"/>
      </w:pPr>
      <w:r w:rsidRPr="00D81C28">
        <w:t xml:space="preserve">Class Name #2 </w:t>
      </w:r>
    </w:p>
    <w:p w14:paraId="76B47898" w14:textId="77777777" w:rsidR="0071540F" w:rsidRPr="00D81C28" w:rsidRDefault="0071540F" w:rsidP="0071540F">
      <w:pPr>
        <w:pStyle w:val="BodyText"/>
        <w:spacing w:after="0"/>
        <w:ind w:left="707"/>
      </w:pPr>
      <w:r w:rsidRPr="00D81C28">
        <w:t> </w:t>
      </w:r>
    </w:p>
    <w:p w14:paraId="0483480C" w14:textId="77777777" w:rsidR="0071540F" w:rsidRPr="00D81C28" w:rsidRDefault="0071540F" w:rsidP="00181F61">
      <w:pPr>
        <w:pStyle w:val="BodyText"/>
        <w:numPr>
          <w:ilvl w:val="0"/>
          <w:numId w:val="32"/>
        </w:numPr>
        <w:tabs>
          <w:tab w:val="left" w:pos="0"/>
        </w:tabs>
        <w:suppressAutoHyphens w:val="0"/>
        <w:autoSpaceDN/>
        <w:spacing w:after="0" w:line="288" w:lineRule="auto"/>
        <w:textAlignment w:val="auto"/>
      </w:pPr>
      <w:r w:rsidRPr="00D81C28">
        <w:t xml:space="preserve">Class Name #3 </w:t>
      </w:r>
    </w:p>
    <w:p w14:paraId="3B6FAC55" w14:textId="77777777" w:rsidR="0071540F" w:rsidRPr="00D81C28" w:rsidRDefault="0071540F" w:rsidP="0071540F">
      <w:pPr>
        <w:pStyle w:val="BodyText"/>
        <w:spacing w:after="0"/>
        <w:ind w:left="707"/>
      </w:pPr>
      <w:r w:rsidRPr="00D81C28">
        <w:t> </w:t>
      </w:r>
    </w:p>
    <w:p w14:paraId="463306A8" w14:textId="77777777" w:rsidR="0071540F" w:rsidRPr="00D81C28" w:rsidRDefault="0071540F" w:rsidP="00181F61">
      <w:pPr>
        <w:pStyle w:val="BodyText"/>
        <w:numPr>
          <w:ilvl w:val="0"/>
          <w:numId w:val="32"/>
        </w:numPr>
        <w:tabs>
          <w:tab w:val="left" w:pos="0"/>
        </w:tabs>
        <w:suppressAutoHyphens w:val="0"/>
        <w:autoSpaceDN/>
        <w:spacing w:after="0" w:line="288" w:lineRule="auto"/>
        <w:textAlignment w:val="auto"/>
      </w:pPr>
      <w:r w:rsidRPr="00D81C28">
        <w:t xml:space="preserve">Class Name #4 </w:t>
      </w:r>
    </w:p>
    <w:p w14:paraId="2E932357" w14:textId="77777777" w:rsidR="0071540F" w:rsidRPr="00D81C28" w:rsidRDefault="0071540F" w:rsidP="0071540F">
      <w:pPr>
        <w:pStyle w:val="BodyText"/>
        <w:spacing w:after="0"/>
        <w:ind w:left="707"/>
      </w:pPr>
      <w:r w:rsidRPr="00D81C28">
        <w:t> </w:t>
      </w:r>
    </w:p>
    <w:p w14:paraId="5DBF7EF2" w14:textId="77777777" w:rsidR="0071540F" w:rsidRPr="00D81C28" w:rsidRDefault="0071540F" w:rsidP="00181F61">
      <w:pPr>
        <w:pStyle w:val="BodyText"/>
        <w:numPr>
          <w:ilvl w:val="0"/>
          <w:numId w:val="32"/>
        </w:numPr>
        <w:tabs>
          <w:tab w:val="left" w:pos="0"/>
        </w:tabs>
        <w:suppressAutoHyphens w:val="0"/>
        <w:autoSpaceDN/>
        <w:spacing w:after="0" w:line="288" w:lineRule="auto"/>
        <w:textAlignment w:val="auto"/>
      </w:pPr>
      <w:r w:rsidRPr="00D81C28">
        <w:t xml:space="preserve">Class Name #5 </w:t>
      </w:r>
    </w:p>
    <w:p w14:paraId="1675E88D" w14:textId="77777777" w:rsidR="0071540F" w:rsidRPr="00D81C28" w:rsidRDefault="0071540F" w:rsidP="0071540F">
      <w:pPr>
        <w:pStyle w:val="BodyText"/>
        <w:ind w:left="707"/>
      </w:pPr>
      <w:r w:rsidRPr="00D81C28">
        <w:t> </w:t>
      </w:r>
    </w:p>
    <w:p w14:paraId="44672C82" w14:textId="56637C58" w:rsidR="0071540F" w:rsidRPr="00D81C28" w:rsidRDefault="0071540F" w:rsidP="0071540F">
      <w:pPr>
        <w:pStyle w:val="BodyText"/>
        <w:spacing w:after="0"/>
      </w:pPr>
      <w:r w:rsidRPr="00D81C28">
        <w:t xml:space="preserve">For instance humans are in the class primates, and primates are part of the class of </w:t>
      </w:r>
      <w:r w:rsidR="006B4E38" w:rsidRPr="00D81C28">
        <w:t>mammals</w:t>
      </w:r>
      <w:r w:rsidRPr="00D81C28">
        <w:t xml:space="preserve"> which in turn are part of the class animals, so the class of humans is related to all these classes, as is the class primates. </w:t>
      </w:r>
    </w:p>
    <w:p w14:paraId="4523556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7908358" w14:textId="77777777" w:rsidR="0071540F" w:rsidRPr="00D81C28" w:rsidRDefault="0071540F" w:rsidP="00A54AF5">
      <w:pPr>
        <w:pStyle w:val="Heading4"/>
        <w:numPr>
          <w:ilvl w:val="0"/>
          <w:numId w:val="0"/>
        </w:numPr>
      </w:pPr>
      <w:r w:rsidRPr="00D81C28">
        <w:t xml:space="preserve">23 []How is "{term}" related to class "{otherClasses_oc1}"? Please select one of the following: </w:t>
      </w:r>
    </w:p>
    <w:p w14:paraId="7E0BBDE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12">
        <w:r w:rsidRPr="00D81C28">
          <w:rPr>
            <w:rStyle w:val="InternetLink"/>
          </w:rPr>
          <w:t>otherClasses_oc1</w:t>
        </w:r>
      </w:hyperlink>
      <w:r w:rsidRPr="00D81C28">
        <w:t>)</w:t>
      </w:r>
    </w:p>
    <w:p w14:paraId="238044C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ADAFFED" w14:textId="77777777" w:rsidR="0071540F" w:rsidRPr="00D81C28" w:rsidRDefault="0071540F" w:rsidP="0071540F">
      <w:pPr>
        <w:pStyle w:val="BodyText"/>
      </w:pPr>
      <w:r w:rsidRPr="00D81C28">
        <w:t>Please select at most one answer</w:t>
      </w:r>
    </w:p>
    <w:p w14:paraId="0E98F01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C3F05F6" w14:textId="77777777" w:rsidR="0071540F" w:rsidRPr="00D81C28" w:rsidRDefault="0071540F" w:rsidP="0071540F">
      <w:pPr>
        <w:pStyle w:val="BodyText"/>
      </w:pPr>
      <w:r w:rsidRPr="00D81C28">
        <w:br/>
        <w:t xml:space="preserve">Please choose </w:t>
      </w:r>
      <w:r w:rsidRPr="00D81C28">
        <w:rPr>
          <w:rStyle w:val="StrongEmphasis"/>
        </w:rPr>
        <w:t>all</w:t>
      </w:r>
      <w:r w:rsidRPr="00D81C28">
        <w:t xml:space="preserve"> that apply:</w:t>
      </w:r>
    </w:p>
    <w:p w14:paraId="38D467EA" w14:textId="77777777" w:rsidR="0071540F" w:rsidRPr="00D81C28" w:rsidRDefault="0071540F" w:rsidP="00181F61">
      <w:pPr>
        <w:pStyle w:val="BodyText"/>
        <w:numPr>
          <w:ilvl w:val="0"/>
          <w:numId w:val="33"/>
        </w:numPr>
        <w:tabs>
          <w:tab w:val="left" w:pos="0"/>
        </w:tabs>
        <w:suppressAutoHyphens w:val="0"/>
        <w:autoSpaceDN/>
        <w:spacing w:after="0" w:line="288" w:lineRule="auto"/>
        <w:textAlignment w:val="auto"/>
      </w:pPr>
      <w:r w:rsidRPr="00D81C28">
        <w:rPr>
          <w:noProof/>
          <w:lang w:eastAsia="en-GB"/>
        </w:rPr>
        <w:drawing>
          <wp:inline distT="0" distB="0" distL="0" distR="0" wp14:anchorId="5EE3CE3A" wp14:editId="646B7BBB">
            <wp:extent cx="133350" cy="133350"/>
            <wp:effectExtent l="0" t="0" r="0" b="0"/>
            <wp:docPr id="50"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50"/>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different from</w:t>
      </w:r>
      <w:r w:rsidRPr="00D81C28">
        <w:t xml:space="preserve"> "{otherClasses_oc1}" </w:t>
      </w:r>
    </w:p>
    <w:p w14:paraId="47A342AA" w14:textId="77777777" w:rsidR="0071540F" w:rsidRPr="00D81C28" w:rsidRDefault="0071540F" w:rsidP="00181F61">
      <w:pPr>
        <w:pStyle w:val="BodyText"/>
        <w:numPr>
          <w:ilvl w:val="0"/>
          <w:numId w:val="33"/>
        </w:numPr>
        <w:tabs>
          <w:tab w:val="left" w:pos="0"/>
        </w:tabs>
        <w:suppressAutoHyphens w:val="0"/>
        <w:autoSpaceDN/>
        <w:spacing w:after="0" w:line="288" w:lineRule="auto"/>
        <w:textAlignment w:val="auto"/>
      </w:pPr>
      <w:r w:rsidRPr="00D81C28">
        <w:rPr>
          <w:noProof/>
          <w:lang w:eastAsia="en-GB"/>
        </w:rPr>
        <w:drawing>
          <wp:inline distT="0" distB="0" distL="0" distR="0" wp14:anchorId="0A76AE05" wp14:editId="05FEBDAD">
            <wp:extent cx="133350" cy="133350"/>
            <wp:effectExtent l="0" t="0" r="0" b="0"/>
            <wp:docPr id="51"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51"/>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perclass</w:t>
      </w:r>
      <w:r w:rsidRPr="00D81C28">
        <w:t xml:space="preserve"> of "{otherClasses_oc1}" </w:t>
      </w:r>
    </w:p>
    <w:p w14:paraId="5D41589C" w14:textId="77777777" w:rsidR="0071540F" w:rsidRPr="00D81C28" w:rsidRDefault="0071540F" w:rsidP="00181F61">
      <w:pPr>
        <w:pStyle w:val="BodyText"/>
        <w:numPr>
          <w:ilvl w:val="0"/>
          <w:numId w:val="33"/>
        </w:numPr>
        <w:tabs>
          <w:tab w:val="left" w:pos="0"/>
        </w:tabs>
        <w:suppressAutoHyphens w:val="0"/>
        <w:autoSpaceDN/>
        <w:spacing w:after="0" w:line="288" w:lineRule="auto"/>
        <w:textAlignment w:val="auto"/>
      </w:pPr>
      <w:r w:rsidRPr="00D81C28">
        <w:rPr>
          <w:noProof/>
          <w:lang w:eastAsia="en-GB"/>
        </w:rPr>
        <w:drawing>
          <wp:inline distT="0" distB="0" distL="0" distR="0" wp14:anchorId="18BF50BE" wp14:editId="7E895A04">
            <wp:extent cx="133350" cy="133350"/>
            <wp:effectExtent l="0" t="0" r="0" b="0"/>
            <wp:docPr id="52"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52"/>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bclass</w:t>
      </w:r>
      <w:r w:rsidRPr="00D81C28">
        <w:t xml:space="preserve"> of "{otherClasses_oc1}" </w:t>
      </w:r>
    </w:p>
    <w:p w14:paraId="2EF1453F" w14:textId="77777777" w:rsidR="0071540F" w:rsidRPr="00D81C28" w:rsidRDefault="0071540F" w:rsidP="00181F61">
      <w:pPr>
        <w:pStyle w:val="BodyText"/>
        <w:numPr>
          <w:ilvl w:val="0"/>
          <w:numId w:val="33"/>
        </w:numPr>
        <w:tabs>
          <w:tab w:val="left" w:pos="0"/>
        </w:tabs>
        <w:suppressAutoHyphens w:val="0"/>
        <w:autoSpaceDN/>
        <w:spacing w:after="0" w:line="288" w:lineRule="auto"/>
        <w:textAlignment w:val="auto"/>
      </w:pPr>
      <w:r w:rsidRPr="00D81C28">
        <w:rPr>
          <w:noProof/>
          <w:lang w:eastAsia="en-GB"/>
        </w:rPr>
        <w:drawing>
          <wp:inline distT="0" distB="0" distL="0" distR="0" wp14:anchorId="764F5937" wp14:editId="5D1E864B">
            <wp:extent cx="133350" cy="133350"/>
            <wp:effectExtent l="0" t="0" r="0" b="0"/>
            <wp:docPr id="53"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53"/>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equivalent</w:t>
      </w:r>
      <w:r w:rsidRPr="00D81C28">
        <w:t xml:space="preserve"> to "{otherClasses_oc1}" </w:t>
      </w:r>
    </w:p>
    <w:p w14:paraId="78FA3CED" w14:textId="77777777" w:rsidR="0071540F" w:rsidRPr="00D81C28" w:rsidRDefault="0071540F" w:rsidP="00181F61">
      <w:pPr>
        <w:pStyle w:val="BodyText"/>
        <w:numPr>
          <w:ilvl w:val="0"/>
          <w:numId w:val="33"/>
        </w:numPr>
        <w:tabs>
          <w:tab w:val="left" w:pos="0"/>
        </w:tabs>
        <w:suppressAutoHyphens w:val="0"/>
        <w:autoSpaceDN/>
        <w:spacing w:after="0" w:line="288" w:lineRule="auto"/>
        <w:textAlignment w:val="auto"/>
      </w:pPr>
      <w:r w:rsidRPr="00D81C28">
        <w:rPr>
          <w:noProof/>
          <w:lang w:eastAsia="en-GB"/>
        </w:rPr>
        <w:drawing>
          <wp:inline distT="0" distB="0" distL="0" distR="0" wp14:anchorId="7712DA10" wp14:editId="29448A74">
            <wp:extent cx="133350" cy="133350"/>
            <wp:effectExtent l="0" t="0" r="0" b="0"/>
            <wp:docPr id="54"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54"/>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Other: </w:t>
      </w:r>
    </w:p>
    <w:p w14:paraId="33005565" w14:textId="77777777" w:rsidR="0071540F" w:rsidRPr="00D81C28" w:rsidRDefault="0071540F" w:rsidP="0071540F">
      <w:pPr>
        <w:pStyle w:val="BodyText"/>
        <w:ind w:left="707"/>
      </w:pPr>
      <w:r w:rsidRPr="00D81C28">
        <w:t> </w:t>
      </w:r>
    </w:p>
    <w:p w14:paraId="2ED8E2ED" w14:textId="77777777" w:rsidR="0071540F" w:rsidRPr="00D81C28" w:rsidRDefault="0071540F" w:rsidP="0071540F">
      <w:pPr>
        <w:pStyle w:val="BodyText"/>
      </w:pPr>
      <w:r w:rsidRPr="00D81C28">
        <w:t> </w:t>
      </w:r>
    </w:p>
    <w:p w14:paraId="518672C4" w14:textId="77777777" w:rsidR="0071540F" w:rsidRPr="00D81C28" w:rsidRDefault="0071540F" w:rsidP="0071540F">
      <w:pPr>
        <w:pStyle w:val="BodyText"/>
      </w:pPr>
      <w:r w:rsidRPr="00D81C28">
        <w:t> </w:t>
      </w:r>
    </w:p>
    <w:p w14:paraId="2DEDACC9" w14:textId="18098C8E" w:rsidR="0071540F" w:rsidRPr="00D81C28" w:rsidRDefault="0071540F" w:rsidP="00181F61">
      <w:pPr>
        <w:pStyle w:val="BodyText"/>
        <w:numPr>
          <w:ilvl w:val="0"/>
          <w:numId w:val="34"/>
        </w:numPr>
        <w:tabs>
          <w:tab w:val="left" w:pos="0"/>
        </w:tabs>
        <w:suppressAutoHyphens w:val="0"/>
        <w:autoSpaceDN/>
        <w:spacing w:after="0" w:line="288" w:lineRule="auto"/>
        <w:textAlignment w:val="auto"/>
      </w:pPr>
      <w:r w:rsidRPr="00D81C28">
        <w:t>Is different</w:t>
      </w:r>
      <w:r w:rsidR="00AA7086">
        <w:t xml:space="preserve"> </w:t>
      </w:r>
      <w:r w:rsidRPr="00D81C28">
        <w:t xml:space="preserve">from - means that there is no commonality between the classes. If something is of one class, then it definitely isn't in the other class. For example oranges are different from apples. No </w:t>
      </w:r>
      <w:r w:rsidR="006B4E38" w:rsidRPr="00D81C28">
        <w:t>individual</w:t>
      </w:r>
      <w:r w:rsidRPr="00D81C28">
        <w:t xml:space="preserve"> apple may ever be denoted as an orange (well not sensibly an</w:t>
      </w:r>
      <w:r w:rsidRPr="00D81C28">
        <w:t>y</w:t>
      </w:r>
      <w:r w:rsidRPr="00D81C28">
        <w:t>way), and vice versa is also the case. For example above then the class of animals is co</w:t>
      </w:r>
      <w:r w:rsidRPr="00D81C28">
        <w:t>m</w:t>
      </w:r>
      <w:r w:rsidRPr="00D81C28">
        <w:t xml:space="preserve">pletely different from the class of minerals. </w:t>
      </w:r>
    </w:p>
    <w:p w14:paraId="120A5DDC" w14:textId="624209F2" w:rsidR="0071540F" w:rsidRPr="00D81C28" w:rsidRDefault="0071540F" w:rsidP="00181F61">
      <w:pPr>
        <w:pStyle w:val="BodyText"/>
        <w:numPr>
          <w:ilvl w:val="0"/>
          <w:numId w:val="34"/>
        </w:numPr>
        <w:tabs>
          <w:tab w:val="left" w:pos="0"/>
        </w:tabs>
        <w:suppressAutoHyphens w:val="0"/>
        <w:autoSpaceDN/>
        <w:spacing w:after="0" w:line="288" w:lineRule="auto"/>
        <w:textAlignment w:val="auto"/>
      </w:pPr>
      <w:r w:rsidRPr="00D81C28">
        <w:t>is a superclass of</w:t>
      </w:r>
      <w:r w:rsidR="00AA7086">
        <w:t xml:space="preserve"> </w:t>
      </w:r>
      <w:r w:rsidRPr="00D81C28">
        <w:t xml:space="preserve">- means that a member of the last term is always a member of the first term. The first term may be thought of as belonging to the 2nd term. For example </w:t>
      </w:r>
      <w:r w:rsidR="006B4E38" w:rsidRPr="00D81C28">
        <w:t>mammals</w:t>
      </w:r>
      <w:r w:rsidRPr="00D81C28">
        <w:t xml:space="preserve"> are a superclass of humans as all individual humans are also mammals. In the example used at the start of this section, then animals are a superclass of mammals, primates and humans, whereas mammals are a superclass of primates and humans. </w:t>
      </w:r>
    </w:p>
    <w:p w14:paraId="32BF754C" w14:textId="5EAB9304" w:rsidR="0071540F" w:rsidRPr="00D81C28" w:rsidRDefault="0071540F" w:rsidP="00181F61">
      <w:pPr>
        <w:pStyle w:val="BodyText"/>
        <w:numPr>
          <w:ilvl w:val="0"/>
          <w:numId w:val="34"/>
        </w:numPr>
        <w:tabs>
          <w:tab w:val="left" w:pos="0"/>
        </w:tabs>
        <w:suppressAutoHyphens w:val="0"/>
        <w:autoSpaceDN/>
        <w:spacing w:after="0" w:line="288" w:lineRule="auto"/>
        <w:textAlignment w:val="auto"/>
      </w:pPr>
      <w:r w:rsidRPr="00D81C28">
        <w:t xml:space="preserve">Is a subclass of - means that a member of the first term is a member of the 2nd term, but not vice versa. So for example </w:t>
      </w:r>
      <w:r w:rsidR="006B4E38" w:rsidRPr="00D81C28">
        <w:t>equilateral</w:t>
      </w:r>
      <w:r w:rsidRPr="00D81C28">
        <w:t xml:space="preserve"> triangles are a </w:t>
      </w:r>
      <w:r w:rsidR="00AA7086">
        <w:t>subclass</w:t>
      </w:r>
      <w:r w:rsidRPr="00D81C28">
        <w:t xml:space="preserve"> of </w:t>
      </w:r>
      <w:r w:rsidR="006B4E38" w:rsidRPr="00D81C28">
        <w:t>triangles</w:t>
      </w:r>
      <w:r w:rsidRPr="00D81C28">
        <w:t>. So to co</w:t>
      </w:r>
      <w:r w:rsidRPr="00D81C28">
        <w:t>n</w:t>
      </w:r>
      <w:r w:rsidRPr="00D81C28">
        <w:t>tinue the example humans are a subclass of primates, mammals and animals, as is ma</w:t>
      </w:r>
      <w:r w:rsidRPr="00D81C28">
        <w:t>m</w:t>
      </w:r>
      <w:r w:rsidRPr="00D81C28">
        <w:t xml:space="preserve">mals a subclass of animals. </w:t>
      </w:r>
    </w:p>
    <w:p w14:paraId="7603BD2C" w14:textId="68F79C4B" w:rsidR="0071540F" w:rsidRPr="00D81C28" w:rsidRDefault="0071540F" w:rsidP="00181F61">
      <w:pPr>
        <w:pStyle w:val="BodyText"/>
        <w:numPr>
          <w:ilvl w:val="0"/>
          <w:numId w:val="34"/>
        </w:numPr>
        <w:tabs>
          <w:tab w:val="left" w:pos="0"/>
        </w:tabs>
        <w:suppressAutoHyphens w:val="0"/>
        <w:autoSpaceDN/>
        <w:spacing w:after="0" w:line="288" w:lineRule="auto"/>
        <w:textAlignment w:val="auto"/>
      </w:pPr>
      <w:r w:rsidRPr="00D81C28">
        <w:t>Is equivalent to -</w:t>
      </w:r>
      <w:r w:rsidR="00AA7086">
        <w:t xml:space="preserve"> </w:t>
      </w:r>
      <w:r w:rsidRPr="00D81C28">
        <w:t xml:space="preserve">means precisely that. That is all member of the first are members of the 2nd term, and the opposite is true. For example a dozen objects is </w:t>
      </w:r>
      <w:r w:rsidR="006B4E38" w:rsidRPr="00D81C28">
        <w:t>always</w:t>
      </w:r>
      <w:r w:rsidRPr="00D81C28">
        <w:t xml:space="preserve"> equivalent to twelve objects. Thus for example the class humans is equivalent to the class </w:t>
      </w:r>
      <w:r w:rsidR="006B4E38" w:rsidRPr="006B4E38">
        <w:rPr>
          <w:i/>
        </w:rPr>
        <w:t>H</w:t>
      </w:r>
      <w:r w:rsidRPr="006B4E38">
        <w:rPr>
          <w:i/>
        </w:rPr>
        <w:t>omo sapiens sapiens</w:t>
      </w:r>
      <w:r w:rsidRPr="00D81C28">
        <w:t xml:space="preserve">. </w:t>
      </w:r>
    </w:p>
    <w:p w14:paraId="087D35A7" w14:textId="261D0EA5" w:rsidR="0071540F" w:rsidRPr="00D81C28" w:rsidRDefault="0071540F" w:rsidP="00181F61">
      <w:pPr>
        <w:pStyle w:val="BodyText"/>
        <w:numPr>
          <w:ilvl w:val="0"/>
          <w:numId w:val="34"/>
        </w:numPr>
        <w:tabs>
          <w:tab w:val="left" w:pos="0"/>
        </w:tabs>
        <w:suppressAutoHyphens w:val="0"/>
        <w:autoSpaceDN/>
        <w:spacing w:after="140" w:line="288" w:lineRule="auto"/>
        <w:textAlignment w:val="auto"/>
      </w:pPr>
      <w:r w:rsidRPr="00D81C28">
        <w:t>For other relationship we will assume "{term}" →</w:t>
      </w:r>
      <w:r w:rsidR="00AA7086">
        <w:t xml:space="preserve"> </w:t>
      </w:r>
      <w:r w:rsidRPr="00D81C28">
        <w:t xml:space="preserve">"{otherClasses_oc1}" that is the relation operates in the direction from "{term}" on "{otherClasses_oc1}." So for instance humans → sheep, where → represents the relation "raise." </w:t>
      </w:r>
    </w:p>
    <w:p w14:paraId="467FF41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5C45845" w14:textId="77777777" w:rsidR="0071540F" w:rsidRPr="00D81C28" w:rsidRDefault="0071540F" w:rsidP="00A54AF5">
      <w:pPr>
        <w:pStyle w:val="Heading4"/>
        <w:numPr>
          <w:ilvl w:val="0"/>
          <w:numId w:val="0"/>
        </w:numPr>
        <w:ind w:left="864" w:hanging="864"/>
      </w:pPr>
      <w:r w:rsidRPr="00D81C28">
        <w:t xml:space="preserve">24 []How is "{term}" related to class "{otherClasses_oc2}"? Please select one of the following: </w:t>
      </w:r>
    </w:p>
    <w:p w14:paraId="487B2C34"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14">
        <w:r w:rsidRPr="00D81C28">
          <w:rPr>
            <w:rStyle w:val="InternetLink"/>
          </w:rPr>
          <w:t>otherClasses_oc2</w:t>
        </w:r>
      </w:hyperlink>
      <w:r w:rsidRPr="00D81C28">
        <w:t>)</w:t>
      </w:r>
    </w:p>
    <w:p w14:paraId="385B984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CED2639" w14:textId="77777777" w:rsidR="0071540F" w:rsidRPr="00D81C28" w:rsidRDefault="0071540F" w:rsidP="0071540F">
      <w:pPr>
        <w:pStyle w:val="BodyText"/>
      </w:pPr>
      <w:r w:rsidRPr="00D81C28">
        <w:t>Please select at most one answer</w:t>
      </w:r>
    </w:p>
    <w:p w14:paraId="20E0110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EFB1057" w14:textId="77777777" w:rsidR="0071540F" w:rsidRPr="00D81C28" w:rsidRDefault="0071540F" w:rsidP="0071540F">
      <w:pPr>
        <w:pStyle w:val="BodyText"/>
      </w:pPr>
      <w:r w:rsidRPr="00D81C28">
        <w:br/>
        <w:t xml:space="preserve">Please choose </w:t>
      </w:r>
      <w:r w:rsidRPr="00D81C28">
        <w:rPr>
          <w:rStyle w:val="StrongEmphasis"/>
        </w:rPr>
        <w:t>all</w:t>
      </w:r>
      <w:r w:rsidRPr="00D81C28">
        <w:t xml:space="preserve"> that apply:</w:t>
      </w:r>
    </w:p>
    <w:p w14:paraId="10AEB3AC" w14:textId="77777777" w:rsidR="0071540F" w:rsidRPr="00D81C28" w:rsidRDefault="0071540F" w:rsidP="00181F61">
      <w:pPr>
        <w:pStyle w:val="BodyText"/>
        <w:numPr>
          <w:ilvl w:val="0"/>
          <w:numId w:val="35"/>
        </w:numPr>
        <w:tabs>
          <w:tab w:val="left" w:pos="0"/>
        </w:tabs>
        <w:suppressAutoHyphens w:val="0"/>
        <w:autoSpaceDN/>
        <w:spacing w:after="0" w:line="288" w:lineRule="auto"/>
        <w:textAlignment w:val="auto"/>
      </w:pPr>
      <w:r w:rsidRPr="00D81C28">
        <w:rPr>
          <w:noProof/>
          <w:lang w:eastAsia="en-GB"/>
        </w:rPr>
        <w:drawing>
          <wp:inline distT="0" distB="0" distL="0" distR="0" wp14:anchorId="45805AAF" wp14:editId="6823BD8B">
            <wp:extent cx="133350" cy="133350"/>
            <wp:effectExtent l="0" t="0" r="0" b="0"/>
            <wp:docPr id="55"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55"/>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different from</w:t>
      </w:r>
      <w:r w:rsidRPr="00D81C28">
        <w:t xml:space="preserve"> "{otherClasses_oc2}" </w:t>
      </w:r>
    </w:p>
    <w:p w14:paraId="192F8DB3" w14:textId="77777777" w:rsidR="0071540F" w:rsidRPr="00D81C28" w:rsidRDefault="0071540F" w:rsidP="00181F61">
      <w:pPr>
        <w:pStyle w:val="BodyText"/>
        <w:numPr>
          <w:ilvl w:val="0"/>
          <w:numId w:val="35"/>
        </w:numPr>
        <w:tabs>
          <w:tab w:val="left" w:pos="0"/>
        </w:tabs>
        <w:suppressAutoHyphens w:val="0"/>
        <w:autoSpaceDN/>
        <w:spacing w:after="0" w:line="288" w:lineRule="auto"/>
        <w:textAlignment w:val="auto"/>
      </w:pPr>
      <w:r w:rsidRPr="00D81C28">
        <w:rPr>
          <w:noProof/>
          <w:lang w:eastAsia="en-GB"/>
        </w:rPr>
        <w:drawing>
          <wp:inline distT="0" distB="0" distL="0" distR="0" wp14:anchorId="3E2B72C2" wp14:editId="23DE6095">
            <wp:extent cx="133350" cy="133350"/>
            <wp:effectExtent l="0" t="0" r="0" b="0"/>
            <wp:docPr id="56"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56"/>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perclass</w:t>
      </w:r>
      <w:r w:rsidRPr="00D81C28">
        <w:t xml:space="preserve"> of "{otherClasses_oc2}" </w:t>
      </w:r>
    </w:p>
    <w:p w14:paraId="505BD90E" w14:textId="77777777" w:rsidR="0071540F" w:rsidRPr="00D81C28" w:rsidRDefault="0071540F" w:rsidP="00181F61">
      <w:pPr>
        <w:pStyle w:val="BodyText"/>
        <w:numPr>
          <w:ilvl w:val="0"/>
          <w:numId w:val="35"/>
        </w:numPr>
        <w:tabs>
          <w:tab w:val="left" w:pos="0"/>
        </w:tabs>
        <w:suppressAutoHyphens w:val="0"/>
        <w:autoSpaceDN/>
        <w:spacing w:after="0" w:line="288" w:lineRule="auto"/>
        <w:textAlignment w:val="auto"/>
      </w:pPr>
      <w:r w:rsidRPr="00D81C28">
        <w:rPr>
          <w:noProof/>
          <w:lang w:eastAsia="en-GB"/>
        </w:rPr>
        <w:drawing>
          <wp:inline distT="0" distB="0" distL="0" distR="0" wp14:anchorId="252C0162" wp14:editId="243DCA7F">
            <wp:extent cx="133350" cy="133350"/>
            <wp:effectExtent l="0" t="0" r="0" b="0"/>
            <wp:docPr id="57"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57"/>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bclass</w:t>
      </w:r>
      <w:r w:rsidRPr="00D81C28">
        <w:t xml:space="preserve"> of "{otherClasses_oc2}" </w:t>
      </w:r>
    </w:p>
    <w:p w14:paraId="6EA2BD6F" w14:textId="77777777" w:rsidR="0071540F" w:rsidRPr="00D81C28" w:rsidRDefault="0071540F" w:rsidP="00181F61">
      <w:pPr>
        <w:pStyle w:val="BodyText"/>
        <w:numPr>
          <w:ilvl w:val="0"/>
          <w:numId w:val="35"/>
        </w:numPr>
        <w:tabs>
          <w:tab w:val="left" w:pos="0"/>
        </w:tabs>
        <w:suppressAutoHyphens w:val="0"/>
        <w:autoSpaceDN/>
        <w:spacing w:after="0" w:line="288" w:lineRule="auto"/>
        <w:textAlignment w:val="auto"/>
      </w:pPr>
      <w:r w:rsidRPr="00D81C28">
        <w:rPr>
          <w:noProof/>
          <w:lang w:eastAsia="en-GB"/>
        </w:rPr>
        <w:drawing>
          <wp:inline distT="0" distB="0" distL="0" distR="0" wp14:anchorId="718E1EF5" wp14:editId="74469F60">
            <wp:extent cx="133350" cy="133350"/>
            <wp:effectExtent l="0" t="0" r="0" b="0"/>
            <wp:docPr id="58"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58"/>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equivalent</w:t>
      </w:r>
      <w:r w:rsidRPr="00D81C28">
        <w:t xml:space="preserve"> to "{otherClasses_oc2}" </w:t>
      </w:r>
    </w:p>
    <w:p w14:paraId="744A32DF" w14:textId="77777777" w:rsidR="0071540F" w:rsidRPr="00D81C28" w:rsidRDefault="0071540F" w:rsidP="00181F61">
      <w:pPr>
        <w:pStyle w:val="BodyText"/>
        <w:numPr>
          <w:ilvl w:val="0"/>
          <w:numId w:val="35"/>
        </w:numPr>
        <w:tabs>
          <w:tab w:val="left" w:pos="0"/>
        </w:tabs>
        <w:suppressAutoHyphens w:val="0"/>
        <w:autoSpaceDN/>
        <w:spacing w:after="0" w:line="288" w:lineRule="auto"/>
        <w:textAlignment w:val="auto"/>
      </w:pPr>
      <w:r w:rsidRPr="00D81C28">
        <w:rPr>
          <w:noProof/>
          <w:lang w:eastAsia="en-GB"/>
        </w:rPr>
        <w:drawing>
          <wp:inline distT="0" distB="0" distL="0" distR="0" wp14:anchorId="545D282D" wp14:editId="14DB1B65">
            <wp:extent cx="133350" cy="133350"/>
            <wp:effectExtent l="0" t="0" r="0" b="0"/>
            <wp:docPr id="59"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59"/>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Other: </w:t>
      </w:r>
    </w:p>
    <w:p w14:paraId="5D8E9669" w14:textId="77777777" w:rsidR="0071540F" w:rsidRPr="00D81C28" w:rsidRDefault="0071540F" w:rsidP="0071540F">
      <w:pPr>
        <w:pStyle w:val="BodyText"/>
        <w:ind w:left="707"/>
      </w:pPr>
      <w:r w:rsidRPr="00D81C28">
        <w:t> </w:t>
      </w:r>
    </w:p>
    <w:p w14:paraId="422D2EA9" w14:textId="77777777" w:rsidR="0071540F" w:rsidRPr="00D81C28" w:rsidRDefault="0071540F" w:rsidP="0071540F">
      <w:pPr>
        <w:pStyle w:val="BodyText"/>
      </w:pPr>
      <w:r w:rsidRPr="00D81C28">
        <w:t> </w:t>
      </w:r>
    </w:p>
    <w:p w14:paraId="5A63CE2D" w14:textId="77777777" w:rsidR="0071540F" w:rsidRPr="00D81C28" w:rsidRDefault="0071540F" w:rsidP="0071540F">
      <w:pPr>
        <w:pStyle w:val="BodyText"/>
      </w:pPr>
      <w:r w:rsidRPr="00D81C28">
        <w:t> </w:t>
      </w:r>
    </w:p>
    <w:p w14:paraId="41E98ACF" w14:textId="5A5F56A4" w:rsidR="0071540F" w:rsidRPr="00D81C28" w:rsidRDefault="0071540F" w:rsidP="00181F61">
      <w:pPr>
        <w:pStyle w:val="BodyText"/>
        <w:numPr>
          <w:ilvl w:val="0"/>
          <w:numId w:val="36"/>
        </w:numPr>
        <w:tabs>
          <w:tab w:val="left" w:pos="0"/>
        </w:tabs>
        <w:suppressAutoHyphens w:val="0"/>
        <w:autoSpaceDN/>
        <w:spacing w:after="0" w:line="288" w:lineRule="auto"/>
        <w:textAlignment w:val="auto"/>
      </w:pPr>
      <w:r w:rsidRPr="00D81C28">
        <w:t>Is different</w:t>
      </w:r>
      <w:r w:rsidR="00AA7086">
        <w:t xml:space="preserve"> </w:t>
      </w:r>
      <w:r w:rsidRPr="00D81C28">
        <w:t xml:space="preserve">from - means that there is no commonality between the classes. If something is of one class, then it definitely isn't in the other class. For example oranges are different from apples. No </w:t>
      </w:r>
      <w:r w:rsidR="006B4E38" w:rsidRPr="00D81C28">
        <w:t>individual</w:t>
      </w:r>
      <w:r w:rsidRPr="00D81C28">
        <w:t xml:space="preserve"> apple may ever be denoted as an orange (well not sensibly an</w:t>
      </w:r>
      <w:r w:rsidRPr="00D81C28">
        <w:t>y</w:t>
      </w:r>
      <w:r w:rsidRPr="00D81C28">
        <w:t>way), and vice versa is also the case. For example above then the class of animals is co</w:t>
      </w:r>
      <w:r w:rsidRPr="00D81C28">
        <w:t>m</w:t>
      </w:r>
      <w:r w:rsidRPr="00D81C28">
        <w:t xml:space="preserve">pletely different from the class of minerals. </w:t>
      </w:r>
    </w:p>
    <w:p w14:paraId="377F07B5" w14:textId="0AF08EDE" w:rsidR="0071540F" w:rsidRPr="00D81C28" w:rsidRDefault="0071540F" w:rsidP="00181F61">
      <w:pPr>
        <w:pStyle w:val="BodyText"/>
        <w:numPr>
          <w:ilvl w:val="0"/>
          <w:numId w:val="36"/>
        </w:numPr>
        <w:tabs>
          <w:tab w:val="left" w:pos="0"/>
        </w:tabs>
        <w:suppressAutoHyphens w:val="0"/>
        <w:autoSpaceDN/>
        <w:spacing w:after="0" w:line="288" w:lineRule="auto"/>
        <w:textAlignment w:val="auto"/>
      </w:pPr>
      <w:r w:rsidRPr="00D81C28">
        <w:t>is a superclass of</w:t>
      </w:r>
      <w:r w:rsidR="00AA7086">
        <w:t xml:space="preserve"> </w:t>
      </w:r>
      <w:r w:rsidRPr="00D81C28">
        <w:t xml:space="preserve">- means that a member of the last term is always a member of the first term. The first term may be thought of as belonging to the 2nd term. For example </w:t>
      </w:r>
      <w:r w:rsidR="006B4E38" w:rsidRPr="00D81C28">
        <w:t>mammals</w:t>
      </w:r>
      <w:r w:rsidRPr="00D81C28">
        <w:t xml:space="preserve"> are a superclass of humans as all individual humans are also mammals. In the example used at the start of this section, then animals are a superclass of mammals, primates and humans, whereas mammals are a superclass of primates and humans. </w:t>
      </w:r>
    </w:p>
    <w:p w14:paraId="1F5782CC" w14:textId="1B755EFB" w:rsidR="0071540F" w:rsidRPr="00D81C28" w:rsidRDefault="0071540F" w:rsidP="00181F61">
      <w:pPr>
        <w:pStyle w:val="BodyText"/>
        <w:numPr>
          <w:ilvl w:val="0"/>
          <w:numId w:val="36"/>
        </w:numPr>
        <w:tabs>
          <w:tab w:val="left" w:pos="0"/>
        </w:tabs>
        <w:suppressAutoHyphens w:val="0"/>
        <w:autoSpaceDN/>
        <w:spacing w:after="0" w:line="288" w:lineRule="auto"/>
        <w:textAlignment w:val="auto"/>
      </w:pPr>
      <w:r w:rsidRPr="00D81C28">
        <w:t xml:space="preserve">Is a subclass of - means that a member of the first term is a member of the 2nd term, but not vice versa. So for example </w:t>
      </w:r>
      <w:r w:rsidR="006B4E38" w:rsidRPr="00D81C28">
        <w:t>equilateral</w:t>
      </w:r>
      <w:r w:rsidRPr="00D81C28">
        <w:t xml:space="preserve"> triangles are a </w:t>
      </w:r>
      <w:r w:rsidR="00AA7086">
        <w:t>subclass</w:t>
      </w:r>
      <w:r w:rsidRPr="00D81C28">
        <w:t xml:space="preserve"> of </w:t>
      </w:r>
      <w:r w:rsidR="006B4E38" w:rsidRPr="00D81C28">
        <w:t>triangles</w:t>
      </w:r>
      <w:r w:rsidRPr="00D81C28">
        <w:t>. So to co</w:t>
      </w:r>
      <w:r w:rsidRPr="00D81C28">
        <w:t>n</w:t>
      </w:r>
      <w:r w:rsidRPr="00D81C28">
        <w:t>tinue the example humans are a subclass of primates, mammals and animals, as is ma</w:t>
      </w:r>
      <w:r w:rsidRPr="00D81C28">
        <w:t>m</w:t>
      </w:r>
      <w:r w:rsidRPr="00D81C28">
        <w:t xml:space="preserve">mals a subclass of animals. </w:t>
      </w:r>
    </w:p>
    <w:p w14:paraId="7B418FFE" w14:textId="72638F9A" w:rsidR="0071540F" w:rsidRPr="00D81C28" w:rsidRDefault="0071540F" w:rsidP="00181F61">
      <w:pPr>
        <w:pStyle w:val="BodyText"/>
        <w:numPr>
          <w:ilvl w:val="0"/>
          <w:numId w:val="36"/>
        </w:numPr>
        <w:tabs>
          <w:tab w:val="left" w:pos="0"/>
        </w:tabs>
        <w:suppressAutoHyphens w:val="0"/>
        <w:autoSpaceDN/>
        <w:spacing w:after="0" w:line="288" w:lineRule="auto"/>
        <w:textAlignment w:val="auto"/>
      </w:pPr>
      <w:r w:rsidRPr="00D81C28">
        <w:t>Is equivalent to -</w:t>
      </w:r>
      <w:r w:rsidR="00AA7086">
        <w:t xml:space="preserve"> </w:t>
      </w:r>
      <w:r w:rsidRPr="00D81C28">
        <w:t xml:space="preserve">means precisely that. That is all member of the first are members of the 2nd term, and the opposite is true. For example a dozen objects is </w:t>
      </w:r>
      <w:r w:rsidR="006B4E38" w:rsidRPr="00D81C28">
        <w:t>always</w:t>
      </w:r>
      <w:r w:rsidRPr="00D81C28">
        <w:t xml:space="preserve"> equivalent to twelve objects. Thus for example the class humans is equivalent to</w:t>
      </w:r>
      <w:r w:rsidR="006B4E38">
        <w:t xml:space="preserve"> the class </w:t>
      </w:r>
      <w:r w:rsidR="006B4E38" w:rsidRPr="006B4E38">
        <w:rPr>
          <w:i/>
        </w:rPr>
        <w:t>H</w:t>
      </w:r>
      <w:r w:rsidRPr="006B4E38">
        <w:rPr>
          <w:i/>
        </w:rPr>
        <w:t>omo sapiens sapiens</w:t>
      </w:r>
      <w:r w:rsidRPr="00D81C28">
        <w:t xml:space="preserve">. </w:t>
      </w:r>
    </w:p>
    <w:p w14:paraId="1D3DF2D8" w14:textId="50187A43" w:rsidR="0071540F" w:rsidRPr="00D81C28" w:rsidRDefault="0071540F" w:rsidP="00181F61">
      <w:pPr>
        <w:pStyle w:val="BodyText"/>
        <w:numPr>
          <w:ilvl w:val="0"/>
          <w:numId w:val="36"/>
        </w:numPr>
        <w:tabs>
          <w:tab w:val="left" w:pos="0"/>
        </w:tabs>
        <w:suppressAutoHyphens w:val="0"/>
        <w:autoSpaceDN/>
        <w:spacing w:after="140" w:line="288" w:lineRule="auto"/>
        <w:textAlignment w:val="auto"/>
      </w:pPr>
      <w:r w:rsidRPr="00D81C28">
        <w:t>For other relationship we will assume "{term}" →</w:t>
      </w:r>
      <w:r w:rsidR="00AA7086">
        <w:t xml:space="preserve"> </w:t>
      </w:r>
      <w:r w:rsidRPr="00D81C28">
        <w:t xml:space="preserve">"{otherClasses_oc2}" that is the relation operates in the direction from "{term}" on "{otherClasses_oc2}." So for instance humans → sheep, where → represents the relation "raise." </w:t>
      </w:r>
    </w:p>
    <w:p w14:paraId="6C9A0DC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D0F65CE" w14:textId="77777777" w:rsidR="0071540F" w:rsidRPr="00D81C28" w:rsidRDefault="0071540F" w:rsidP="00A54AF5">
      <w:pPr>
        <w:pStyle w:val="Heading4"/>
        <w:numPr>
          <w:ilvl w:val="0"/>
          <w:numId w:val="0"/>
        </w:numPr>
      </w:pPr>
      <w:r w:rsidRPr="00D81C28">
        <w:t xml:space="preserve">25 []How is "{term}" related to class "{otherClasses_oc3}"? Please select one of the following: </w:t>
      </w:r>
    </w:p>
    <w:p w14:paraId="02C179D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15">
        <w:r w:rsidRPr="00D81C28">
          <w:rPr>
            <w:rStyle w:val="InternetLink"/>
          </w:rPr>
          <w:t>otherClasses_oc3</w:t>
        </w:r>
      </w:hyperlink>
      <w:r w:rsidRPr="00D81C28">
        <w:t>)</w:t>
      </w:r>
    </w:p>
    <w:p w14:paraId="536CC7A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F3476F7" w14:textId="77777777" w:rsidR="0071540F" w:rsidRPr="00D81C28" w:rsidRDefault="0071540F" w:rsidP="0071540F">
      <w:pPr>
        <w:pStyle w:val="BodyText"/>
      </w:pPr>
      <w:r w:rsidRPr="00D81C28">
        <w:t>Please select at most one answer</w:t>
      </w:r>
    </w:p>
    <w:p w14:paraId="6AC4A0A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454B024" w14:textId="77777777" w:rsidR="0071540F" w:rsidRPr="00D81C28" w:rsidRDefault="0071540F" w:rsidP="0071540F">
      <w:pPr>
        <w:pStyle w:val="BodyText"/>
      </w:pPr>
      <w:r w:rsidRPr="00D81C28">
        <w:br/>
        <w:t xml:space="preserve">Please choose </w:t>
      </w:r>
      <w:r w:rsidRPr="00D81C28">
        <w:rPr>
          <w:rStyle w:val="StrongEmphasis"/>
        </w:rPr>
        <w:t>all</w:t>
      </w:r>
      <w:r w:rsidRPr="00D81C28">
        <w:t xml:space="preserve"> that apply:</w:t>
      </w:r>
    </w:p>
    <w:p w14:paraId="0FF61DD6" w14:textId="77777777" w:rsidR="0071540F" w:rsidRPr="00D81C28" w:rsidRDefault="0071540F" w:rsidP="00181F61">
      <w:pPr>
        <w:pStyle w:val="BodyText"/>
        <w:numPr>
          <w:ilvl w:val="0"/>
          <w:numId w:val="37"/>
        </w:numPr>
        <w:tabs>
          <w:tab w:val="left" w:pos="0"/>
        </w:tabs>
        <w:suppressAutoHyphens w:val="0"/>
        <w:autoSpaceDN/>
        <w:spacing w:after="0" w:line="288" w:lineRule="auto"/>
        <w:textAlignment w:val="auto"/>
      </w:pPr>
      <w:r w:rsidRPr="00D81C28">
        <w:rPr>
          <w:noProof/>
          <w:lang w:eastAsia="en-GB"/>
        </w:rPr>
        <w:drawing>
          <wp:inline distT="0" distB="0" distL="0" distR="0" wp14:anchorId="34B6AB63" wp14:editId="5ED9C98F">
            <wp:extent cx="133350" cy="133350"/>
            <wp:effectExtent l="0" t="0" r="0" b="0"/>
            <wp:docPr id="60"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60"/>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different from</w:t>
      </w:r>
      <w:r w:rsidRPr="00D81C28">
        <w:t xml:space="preserve"> "{otherClasses_oc3}" </w:t>
      </w:r>
    </w:p>
    <w:p w14:paraId="6FE35C87" w14:textId="77777777" w:rsidR="0071540F" w:rsidRPr="00D81C28" w:rsidRDefault="0071540F" w:rsidP="00181F61">
      <w:pPr>
        <w:pStyle w:val="BodyText"/>
        <w:numPr>
          <w:ilvl w:val="0"/>
          <w:numId w:val="37"/>
        </w:numPr>
        <w:tabs>
          <w:tab w:val="left" w:pos="0"/>
        </w:tabs>
        <w:suppressAutoHyphens w:val="0"/>
        <w:autoSpaceDN/>
        <w:spacing w:after="0" w:line="288" w:lineRule="auto"/>
        <w:textAlignment w:val="auto"/>
      </w:pPr>
      <w:r w:rsidRPr="00D81C28">
        <w:rPr>
          <w:noProof/>
          <w:lang w:eastAsia="en-GB"/>
        </w:rPr>
        <w:drawing>
          <wp:inline distT="0" distB="0" distL="0" distR="0" wp14:anchorId="64164F8F" wp14:editId="46F70E45">
            <wp:extent cx="133350" cy="133350"/>
            <wp:effectExtent l="0" t="0" r="0" b="0"/>
            <wp:docPr id="61"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61"/>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perclass</w:t>
      </w:r>
      <w:r w:rsidRPr="00D81C28">
        <w:t xml:space="preserve"> of "{otherClasses_oc3}" </w:t>
      </w:r>
    </w:p>
    <w:p w14:paraId="00619352" w14:textId="77777777" w:rsidR="0071540F" w:rsidRPr="00D81C28" w:rsidRDefault="0071540F" w:rsidP="00181F61">
      <w:pPr>
        <w:pStyle w:val="BodyText"/>
        <w:numPr>
          <w:ilvl w:val="0"/>
          <w:numId w:val="37"/>
        </w:numPr>
        <w:tabs>
          <w:tab w:val="left" w:pos="0"/>
        </w:tabs>
        <w:suppressAutoHyphens w:val="0"/>
        <w:autoSpaceDN/>
        <w:spacing w:after="0" w:line="288" w:lineRule="auto"/>
        <w:textAlignment w:val="auto"/>
      </w:pPr>
      <w:r w:rsidRPr="00D81C28">
        <w:rPr>
          <w:noProof/>
          <w:lang w:eastAsia="en-GB"/>
        </w:rPr>
        <w:drawing>
          <wp:inline distT="0" distB="0" distL="0" distR="0" wp14:anchorId="0EEB476F" wp14:editId="7320230C">
            <wp:extent cx="133350" cy="133350"/>
            <wp:effectExtent l="0" t="0" r="0" b="0"/>
            <wp:docPr id="62"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62"/>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bclass</w:t>
      </w:r>
      <w:r w:rsidRPr="00D81C28">
        <w:t xml:space="preserve"> of "{otherClasses_oc3}" </w:t>
      </w:r>
    </w:p>
    <w:p w14:paraId="3A5D5009" w14:textId="77777777" w:rsidR="0071540F" w:rsidRPr="00D81C28" w:rsidRDefault="0071540F" w:rsidP="00181F61">
      <w:pPr>
        <w:pStyle w:val="BodyText"/>
        <w:numPr>
          <w:ilvl w:val="0"/>
          <w:numId w:val="37"/>
        </w:numPr>
        <w:tabs>
          <w:tab w:val="left" w:pos="0"/>
        </w:tabs>
        <w:suppressAutoHyphens w:val="0"/>
        <w:autoSpaceDN/>
        <w:spacing w:after="0" w:line="288" w:lineRule="auto"/>
        <w:textAlignment w:val="auto"/>
      </w:pPr>
      <w:r w:rsidRPr="00D81C28">
        <w:rPr>
          <w:noProof/>
          <w:lang w:eastAsia="en-GB"/>
        </w:rPr>
        <w:drawing>
          <wp:inline distT="0" distB="0" distL="0" distR="0" wp14:anchorId="32ED6644" wp14:editId="58790F8D">
            <wp:extent cx="133350" cy="133350"/>
            <wp:effectExtent l="0" t="0" r="0" b="0"/>
            <wp:docPr id="63"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63"/>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equivalent</w:t>
      </w:r>
      <w:r w:rsidRPr="00D81C28">
        <w:t xml:space="preserve"> to "{otherClasses_oc3}" </w:t>
      </w:r>
    </w:p>
    <w:p w14:paraId="28D4394C" w14:textId="77777777" w:rsidR="0071540F" w:rsidRPr="00D81C28" w:rsidRDefault="0071540F" w:rsidP="00181F61">
      <w:pPr>
        <w:pStyle w:val="BodyText"/>
        <w:numPr>
          <w:ilvl w:val="0"/>
          <w:numId w:val="37"/>
        </w:numPr>
        <w:tabs>
          <w:tab w:val="left" w:pos="0"/>
        </w:tabs>
        <w:suppressAutoHyphens w:val="0"/>
        <w:autoSpaceDN/>
        <w:spacing w:after="0" w:line="288" w:lineRule="auto"/>
        <w:textAlignment w:val="auto"/>
      </w:pPr>
      <w:r w:rsidRPr="00D81C28">
        <w:rPr>
          <w:noProof/>
          <w:lang w:eastAsia="en-GB"/>
        </w:rPr>
        <w:drawing>
          <wp:inline distT="0" distB="0" distL="0" distR="0" wp14:anchorId="37566DB0" wp14:editId="09BACE22">
            <wp:extent cx="133350" cy="133350"/>
            <wp:effectExtent l="0" t="0" r="0" b="0"/>
            <wp:docPr id="64"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64"/>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Other: </w:t>
      </w:r>
    </w:p>
    <w:p w14:paraId="70A6DA2B" w14:textId="77777777" w:rsidR="0071540F" w:rsidRPr="00D81C28" w:rsidRDefault="0071540F" w:rsidP="0071540F">
      <w:pPr>
        <w:pStyle w:val="BodyText"/>
        <w:ind w:left="707"/>
      </w:pPr>
      <w:r w:rsidRPr="00D81C28">
        <w:t> </w:t>
      </w:r>
    </w:p>
    <w:p w14:paraId="4C0CA15A" w14:textId="77777777" w:rsidR="0071540F" w:rsidRPr="00D81C28" w:rsidRDefault="0071540F" w:rsidP="0071540F">
      <w:pPr>
        <w:pStyle w:val="BodyText"/>
      </w:pPr>
      <w:r w:rsidRPr="00D81C28">
        <w:t> </w:t>
      </w:r>
    </w:p>
    <w:p w14:paraId="1B96CBBF" w14:textId="77777777" w:rsidR="0071540F" w:rsidRPr="00D81C28" w:rsidRDefault="0071540F" w:rsidP="0071540F">
      <w:pPr>
        <w:pStyle w:val="BodyText"/>
      </w:pPr>
      <w:r w:rsidRPr="00D81C28">
        <w:t> </w:t>
      </w:r>
    </w:p>
    <w:p w14:paraId="03130DE5" w14:textId="56497491" w:rsidR="0071540F" w:rsidRPr="00D81C28" w:rsidRDefault="0071540F" w:rsidP="00181F61">
      <w:pPr>
        <w:pStyle w:val="BodyText"/>
        <w:numPr>
          <w:ilvl w:val="0"/>
          <w:numId w:val="38"/>
        </w:numPr>
        <w:tabs>
          <w:tab w:val="left" w:pos="0"/>
        </w:tabs>
        <w:suppressAutoHyphens w:val="0"/>
        <w:autoSpaceDN/>
        <w:spacing w:after="0" w:line="288" w:lineRule="auto"/>
        <w:textAlignment w:val="auto"/>
      </w:pPr>
      <w:r w:rsidRPr="00D81C28">
        <w:t>Is different</w:t>
      </w:r>
      <w:r w:rsidR="00AA7086">
        <w:t xml:space="preserve"> </w:t>
      </w:r>
      <w:r w:rsidRPr="00D81C28">
        <w:t xml:space="preserve">from - means that there is no commonality between the classes. If something is of one class, then it definitely isn't in the other class. For example oranges are different from apples. No </w:t>
      </w:r>
      <w:r w:rsidR="006B4E38" w:rsidRPr="00D81C28">
        <w:t>individual</w:t>
      </w:r>
      <w:r w:rsidRPr="00D81C28">
        <w:t xml:space="preserve"> apple may ever be denoted as an orange (well not sensibly an</w:t>
      </w:r>
      <w:r w:rsidRPr="00D81C28">
        <w:t>y</w:t>
      </w:r>
      <w:r w:rsidRPr="00D81C28">
        <w:t>way), and vice versa is also the case. For example above then the class of animals is co</w:t>
      </w:r>
      <w:r w:rsidRPr="00D81C28">
        <w:t>m</w:t>
      </w:r>
      <w:r w:rsidRPr="00D81C28">
        <w:t xml:space="preserve">pletely different from the class of minerals. </w:t>
      </w:r>
    </w:p>
    <w:p w14:paraId="0D08C3D1" w14:textId="22344C62" w:rsidR="0071540F" w:rsidRPr="00D81C28" w:rsidRDefault="0071540F" w:rsidP="00181F61">
      <w:pPr>
        <w:pStyle w:val="BodyText"/>
        <w:numPr>
          <w:ilvl w:val="0"/>
          <w:numId w:val="38"/>
        </w:numPr>
        <w:tabs>
          <w:tab w:val="left" w:pos="0"/>
        </w:tabs>
        <w:suppressAutoHyphens w:val="0"/>
        <w:autoSpaceDN/>
        <w:spacing w:after="0" w:line="288" w:lineRule="auto"/>
        <w:textAlignment w:val="auto"/>
      </w:pPr>
      <w:r w:rsidRPr="00D81C28">
        <w:t>is a superclass of</w:t>
      </w:r>
      <w:r w:rsidR="00AA7086">
        <w:t xml:space="preserve"> </w:t>
      </w:r>
      <w:r w:rsidRPr="00D81C28">
        <w:t xml:space="preserve">- means that a member of the last term is always a member of the first term. The first term may be thought of as belonging to the 2nd term. For example </w:t>
      </w:r>
      <w:r w:rsidR="006B4E38" w:rsidRPr="00D81C28">
        <w:t>mammals</w:t>
      </w:r>
      <w:r w:rsidRPr="00D81C28">
        <w:t xml:space="preserve"> are a superclass of humans as all individual humans are also mammals. In the example used at the start of this section, then animals are a superclass of mammals, primates and humans, whereas mammals are a superclass of primates and humans. </w:t>
      </w:r>
    </w:p>
    <w:p w14:paraId="244CD031" w14:textId="4E07A9FA" w:rsidR="0071540F" w:rsidRPr="00D81C28" w:rsidRDefault="0071540F" w:rsidP="00181F61">
      <w:pPr>
        <w:pStyle w:val="BodyText"/>
        <w:numPr>
          <w:ilvl w:val="0"/>
          <w:numId w:val="38"/>
        </w:numPr>
        <w:tabs>
          <w:tab w:val="left" w:pos="0"/>
        </w:tabs>
        <w:suppressAutoHyphens w:val="0"/>
        <w:autoSpaceDN/>
        <w:spacing w:after="0" w:line="288" w:lineRule="auto"/>
        <w:textAlignment w:val="auto"/>
      </w:pPr>
      <w:r w:rsidRPr="00D81C28">
        <w:t xml:space="preserve">Is a subclass of - means that a member of the first term is a member of the 2nd term, but not vice versa. So for example </w:t>
      </w:r>
      <w:r w:rsidR="006B4E38" w:rsidRPr="00D81C28">
        <w:t>equilateral</w:t>
      </w:r>
      <w:r w:rsidRPr="00D81C28">
        <w:t xml:space="preserve"> triangles are a </w:t>
      </w:r>
      <w:r w:rsidR="00AA7086">
        <w:t>subclass</w:t>
      </w:r>
      <w:r w:rsidRPr="00D81C28">
        <w:t xml:space="preserve"> of </w:t>
      </w:r>
      <w:r w:rsidR="006B4E38" w:rsidRPr="00D81C28">
        <w:t>triangles</w:t>
      </w:r>
      <w:r w:rsidRPr="00D81C28">
        <w:t>. So to co</w:t>
      </w:r>
      <w:r w:rsidRPr="00D81C28">
        <w:t>n</w:t>
      </w:r>
      <w:r w:rsidRPr="00D81C28">
        <w:t>tinue the example humans are a subclass of primates, mammals and animals, as is ma</w:t>
      </w:r>
      <w:r w:rsidRPr="00D81C28">
        <w:t>m</w:t>
      </w:r>
      <w:r w:rsidRPr="00D81C28">
        <w:t xml:space="preserve">mals a subclass of animals. </w:t>
      </w:r>
    </w:p>
    <w:p w14:paraId="31DBB92A" w14:textId="302B3094" w:rsidR="0071540F" w:rsidRPr="00D81C28" w:rsidRDefault="0071540F" w:rsidP="00181F61">
      <w:pPr>
        <w:pStyle w:val="BodyText"/>
        <w:numPr>
          <w:ilvl w:val="0"/>
          <w:numId w:val="38"/>
        </w:numPr>
        <w:tabs>
          <w:tab w:val="left" w:pos="0"/>
        </w:tabs>
        <w:suppressAutoHyphens w:val="0"/>
        <w:autoSpaceDN/>
        <w:spacing w:after="0" w:line="288" w:lineRule="auto"/>
        <w:textAlignment w:val="auto"/>
      </w:pPr>
      <w:r w:rsidRPr="00D81C28">
        <w:t>Is equivalent to -</w:t>
      </w:r>
      <w:r w:rsidR="00AA7086">
        <w:t xml:space="preserve"> </w:t>
      </w:r>
      <w:r w:rsidRPr="00D81C28">
        <w:t xml:space="preserve">means precisely that. That is all member of the first are members of the 2nd term, and the opposite is true. For example a dozen objects is </w:t>
      </w:r>
      <w:r w:rsidR="006B4E38" w:rsidRPr="00D81C28">
        <w:t>always</w:t>
      </w:r>
      <w:r w:rsidRPr="00D81C28">
        <w:t xml:space="preserve"> equivalent to twelve objects. Thus for example the class humans is equivalent to the class </w:t>
      </w:r>
      <w:r w:rsidR="006B4E38" w:rsidRPr="006B4E38">
        <w:rPr>
          <w:i/>
        </w:rPr>
        <w:t>H</w:t>
      </w:r>
      <w:r w:rsidRPr="006B4E38">
        <w:rPr>
          <w:i/>
        </w:rPr>
        <w:t>omo sapiens sapiens</w:t>
      </w:r>
      <w:r w:rsidRPr="00D81C28">
        <w:t xml:space="preserve">. </w:t>
      </w:r>
    </w:p>
    <w:p w14:paraId="555B54E3" w14:textId="299FFC44" w:rsidR="0071540F" w:rsidRPr="00D81C28" w:rsidRDefault="0071540F" w:rsidP="00181F61">
      <w:pPr>
        <w:pStyle w:val="BodyText"/>
        <w:numPr>
          <w:ilvl w:val="0"/>
          <w:numId w:val="38"/>
        </w:numPr>
        <w:tabs>
          <w:tab w:val="left" w:pos="0"/>
        </w:tabs>
        <w:suppressAutoHyphens w:val="0"/>
        <w:autoSpaceDN/>
        <w:spacing w:after="140" w:line="288" w:lineRule="auto"/>
        <w:textAlignment w:val="auto"/>
      </w:pPr>
      <w:r w:rsidRPr="00D81C28">
        <w:t>For other relationship we will assume "{term}" →</w:t>
      </w:r>
      <w:r w:rsidR="00AA7086">
        <w:t xml:space="preserve"> </w:t>
      </w:r>
      <w:r w:rsidRPr="00D81C28">
        <w:t xml:space="preserve">"{otherClasses_oc3}" that is the relation operates in the direction from "{term}" on "{otherClasses_oc3}." So for instance humans → sheep, where → represents the relation "raise." </w:t>
      </w:r>
    </w:p>
    <w:p w14:paraId="2BD47BB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19C0024" w14:textId="77777777" w:rsidR="0071540F" w:rsidRPr="00D81C28" w:rsidRDefault="0071540F" w:rsidP="00A54AF5">
      <w:pPr>
        <w:pStyle w:val="Heading4"/>
        <w:numPr>
          <w:ilvl w:val="0"/>
          <w:numId w:val="0"/>
        </w:numPr>
      </w:pPr>
      <w:r w:rsidRPr="00D81C28">
        <w:t xml:space="preserve">26 []How is "{term}" related to class "{otherClasses_oc4}"? Please select one of the following: </w:t>
      </w:r>
    </w:p>
    <w:p w14:paraId="28BE2FEF"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16">
        <w:r w:rsidRPr="00D81C28">
          <w:rPr>
            <w:rStyle w:val="InternetLink"/>
          </w:rPr>
          <w:t>otherClasses_oc4</w:t>
        </w:r>
      </w:hyperlink>
      <w:r w:rsidRPr="00D81C28">
        <w:t>)</w:t>
      </w:r>
    </w:p>
    <w:p w14:paraId="2341A8E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8F9B841" w14:textId="77777777" w:rsidR="0071540F" w:rsidRPr="00D81C28" w:rsidRDefault="0071540F" w:rsidP="0071540F">
      <w:pPr>
        <w:pStyle w:val="BodyText"/>
      </w:pPr>
      <w:r w:rsidRPr="00D81C28">
        <w:t>Please select at most one answer</w:t>
      </w:r>
    </w:p>
    <w:p w14:paraId="0F1E65A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C2DF7C2" w14:textId="77777777" w:rsidR="0071540F" w:rsidRPr="00D81C28" w:rsidRDefault="0071540F" w:rsidP="0071540F">
      <w:pPr>
        <w:pStyle w:val="BodyText"/>
      </w:pPr>
      <w:r w:rsidRPr="00D81C28">
        <w:br/>
        <w:t xml:space="preserve">Please choose </w:t>
      </w:r>
      <w:r w:rsidRPr="00D81C28">
        <w:rPr>
          <w:rStyle w:val="StrongEmphasis"/>
        </w:rPr>
        <w:t>all</w:t>
      </w:r>
      <w:r w:rsidRPr="00D81C28">
        <w:t xml:space="preserve"> that apply:</w:t>
      </w:r>
    </w:p>
    <w:p w14:paraId="2A868347" w14:textId="77777777" w:rsidR="0071540F" w:rsidRPr="00D81C28" w:rsidRDefault="0071540F" w:rsidP="00181F61">
      <w:pPr>
        <w:pStyle w:val="BodyText"/>
        <w:numPr>
          <w:ilvl w:val="0"/>
          <w:numId w:val="39"/>
        </w:numPr>
        <w:tabs>
          <w:tab w:val="left" w:pos="0"/>
        </w:tabs>
        <w:suppressAutoHyphens w:val="0"/>
        <w:autoSpaceDN/>
        <w:spacing w:after="0" w:line="288" w:lineRule="auto"/>
        <w:textAlignment w:val="auto"/>
      </w:pPr>
      <w:r w:rsidRPr="00D81C28">
        <w:rPr>
          <w:noProof/>
          <w:lang w:eastAsia="en-GB"/>
        </w:rPr>
        <w:drawing>
          <wp:inline distT="0" distB="0" distL="0" distR="0" wp14:anchorId="5E82B5FB" wp14:editId="578C50E6">
            <wp:extent cx="133350" cy="133350"/>
            <wp:effectExtent l="0" t="0" r="0" b="0"/>
            <wp:docPr id="65"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65"/>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different from</w:t>
      </w:r>
      <w:r w:rsidRPr="00D81C28">
        <w:t xml:space="preserve"> "{otherClasses_oc4}" </w:t>
      </w:r>
    </w:p>
    <w:p w14:paraId="0566FE4F" w14:textId="77777777" w:rsidR="0071540F" w:rsidRPr="00D81C28" w:rsidRDefault="0071540F" w:rsidP="00181F61">
      <w:pPr>
        <w:pStyle w:val="BodyText"/>
        <w:numPr>
          <w:ilvl w:val="0"/>
          <w:numId w:val="39"/>
        </w:numPr>
        <w:tabs>
          <w:tab w:val="left" w:pos="0"/>
        </w:tabs>
        <w:suppressAutoHyphens w:val="0"/>
        <w:autoSpaceDN/>
        <w:spacing w:after="0" w:line="288" w:lineRule="auto"/>
        <w:textAlignment w:val="auto"/>
      </w:pPr>
      <w:r w:rsidRPr="00D81C28">
        <w:rPr>
          <w:noProof/>
          <w:lang w:eastAsia="en-GB"/>
        </w:rPr>
        <w:drawing>
          <wp:inline distT="0" distB="0" distL="0" distR="0" wp14:anchorId="3D0864EA" wp14:editId="06144B4A">
            <wp:extent cx="133350" cy="133350"/>
            <wp:effectExtent l="0" t="0" r="0" b="0"/>
            <wp:docPr id="66"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66"/>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perclass</w:t>
      </w:r>
      <w:r w:rsidRPr="00D81C28">
        <w:t xml:space="preserve"> of "{otherClasses_oc4}" </w:t>
      </w:r>
    </w:p>
    <w:p w14:paraId="5B36C310" w14:textId="77777777" w:rsidR="0071540F" w:rsidRPr="00D81C28" w:rsidRDefault="0071540F" w:rsidP="00181F61">
      <w:pPr>
        <w:pStyle w:val="BodyText"/>
        <w:numPr>
          <w:ilvl w:val="0"/>
          <w:numId w:val="39"/>
        </w:numPr>
        <w:tabs>
          <w:tab w:val="left" w:pos="0"/>
        </w:tabs>
        <w:suppressAutoHyphens w:val="0"/>
        <w:autoSpaceDN/>
        <w:spacing w:after="0" w:line="288" w:lineRule="auto"/>
        <w:textAlignment w:val="auto"/>
      </w:pPr>
      <w:r w:rsidRPr="00D81C28">
        <w:rPr>
          <w:noProof/>
          <w:lang w:eastAsia="en-GB"/>
        </w:rPr>
        <w:drawing>
          <wp:inline distT="0" distB="0" distL="0" distR="0" wp14:anchorId="53990709" wp14:editId="30AFC41B">
            <wp:extent cx="133350" cy="133350"/>
            <wp:effectExtent l="0" t="0" r="0" b="0"/>
            <wp:docPr id="67"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67"/>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bclass</w:t>
      </w:r>
      <w:r w:rsidRPr="00D81C28">
        <w:t xml:space="preserve"> of "{otherClasses_oc4}" </w:t>
      </w:r>
    </w:p>
    <w:p w14:paraId="5EE616A6" w14:textId="77777777" w:rsidR="0071540F" w:rsidRPr="00D81C28" w:rsidRDefault="0071540F" w:rsidP="00181F61">
      <w:pPr>
        <w:pStyle w:val="BodyText"/>
        <w:numPr>
          <w:ilvl w:val="0"/>
          <w:numId w:val="39"/>
        </w:numPr>
        <w:tabs>
          <w:tab w:val="left" w:pos="0"/>
        </w:tabs>
        <w:suppressAutoHyphens w:val="0"/>
        <w:autoSpaceDN/>
        <w:spacing w:after="0" w:line="288" w:lineRule="auto"/>
        <w:textAlignment w:val="auto"/>
      </w:pPr>
      <w:r w:rsidRPr="00D81C28">
        <w:rPr>
          <w:noProof/>
          <w:lang w:eastAsia="en-GB"/>
        </w:rPr>
        <w:drawing>
          <wp:inline distT="0" distB="0" distL="0" distR="0" wp14:anchorId="6202FF7F" wp14:editId="2810941D">
            <wp:extent cx="133350" cy="133350"/>
            <wp:effectExtent l="0" t="0" r="0" b="0"/>
            <wp:docPr id="68"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68"/>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equivalent</w:t>
      </w:r>
      <w:r w:rsidRPr="00D81C28">
        <w:t xml:space="preserve"> to "{otherClasses_oc4}" </w:t>
      </w:r>
    </w:p>
    <w:p w14:paraId="3BFFD657" w14:textId="77777777" w:rsidR="0071540F" w:rsidRPr="00D81C28" w:rsidRDefault="0071540F" w:rsidP="00181F61">
      <w:pPr>
        <w:pStyle w:val="BodyText"/>
        <w:numPr>
          <w:ilvl w:val="0"/>
          <w:numId w:val="39"/>
        </w:numPr>
        <w:tabs>
          <w:tab w:val="left" w:pos="0"/>
        </w:tabs>
        <w:suppressAutoHyphens w:val="0"/>
        <w:autoSpaceDN/>
        <w:spacing w:after="0" w:line="288" w:lineRule="auto"/>
        <w:textAlignment w:val="auto"/>
      </w:pPr>
      <w:r w:rsidRPr="00D81C28">
        <w:rPr>
          <w:noProof/>
          <w:lang w:eastAsia="en-GB"/>
        </w:rPr>
        <w:drawing>
          <wp:inline distT="0" distB="0" distL="0" distR="0" wp14:anchorId="1F0EE25F" wp14:editId="190F1514">
            <wp:extent cx="133350" cy="133350"/>
            <wp:effectExtent l="0" t="0" r="0" b="0"/>
            <wp:docPr id="69"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69"/>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Other: </w:t>
      </w:r>
    </w:p>
    <w:p w14:paraId="60CEA0FE" w14:textId="77777777" w:rsidR="0071540F" w:rsidRPr="00D81C28" w:rsidRDefault="0071540F" w:rsidP="0071540F">
      <w:pPr>
        <w:pStyle w:val="BodyText"/>
        <w:ind w:left="707"/>
      </w:pPr>
      <w:r w:rsidRPr="00D81C28">
        <w:t> </w:t>
      </w:r>
    </w:p>
    <w:p w14:paraId="720324DC" w14:textId="77777777" w:rsidR="0071540F" w:rsidRPr="00D81C28" w:rsidRDefault="0071540F" w:rsidP="0071540F">
      <w:pPr>
        <w:pStyle w:val="BodyText"/>
      </w:pPr>
      <w:r w:rsidRPr="00D81C28">
        <w:t> </w:t>
      </w:r>
    </w:p>
    <w:p w14:paraId="7DA9FE09" w14:textId="77777777" w:rsidR="0071540F" w:rsidRPr="00D81C28" w:rsidRDefault="0071540F" w:rsidP="0071540F">
      <w:pPr>
        <w:pStyle w:val="BodyText"/>
      </w:pPr>
      <w:r w:rsidRPr="00D81C28">
        <w:t> </w:t>
      </w:r>
    </w:p>
    <w:p w14:paraId="7D8391AE" w14:textId="294F9617" w:rsidR="0071540F" w:rsidRPr="00D81C28" w:rsidRDefault="0071540F" w:rsidP="00181F61">
      <w:pPr>
        <w:pStyle w:val="BodyText"/>
        <w:numPr>
          <w:ilvl w:val="0"/>
          <w:numId w:val="40"/>
        </w:numPr>
        <w:tabs>
          <w:tab w:val="left" w:pos="0"/>
        </w:tabs>
        <w:suppressAutoHyphens w:val="0"/>
        <w:autoSpaceDN/>
        <w:spacing w:after="0" w:line="288" w:lineRule="auto"/>
        <w:textAlignment w:val="auto"/>
      </w:pPr>
      <w:r w:rsidRPr="00D81C28">
        <w:t>Is different</w:t>
      </w:r>
      <w:r w:rsidR="00AA7086">
        <w:t xml:space="preserve"> </w:t>
      </w:r>
      <w:r w:rsidRPr="00D81C28">
        <w:t xml:space="preserve">from - means that there is no commonality between the classes. If something is of one class, then it definitely isn't in the other class. For example oranges are different from apples. No </w:t>
      </w:r>
      <w:r w:rsidR="006B4E38" w:rsidRPr="00D81C28">
        <w:t>individual</w:t>
      </w:r>
      <w:r w:rsidRPr="00D81C28">
        <w:t xml:space="preserve"> apple may ever be denoted as an orange (well not sensibly an</w:t>
      </w:r>
      <w:r w:rsidRPr="00D81C28">
        <w:t>y</w:t>
      </w:r>
      <w:r w:rsidRPr="00D81C28">
        <w:t>way), and vice versa is also the case. For example above then the class of animals is co</w:t>
      </w:r>
      <w:r w:rsidRPr="00D81C28">
        <w:t>m</w:t>
      </w:r>
      <w:r w:rsidRPr="00D81C28">
        <w:t xml:space="preserve">pletely different from the class of minerals. </w:t>
      </w:r>
    </w:p>
    <w:p w14:paraId="3B78CE80" w14:textId="735DD60B" w:rsidR="0071540F" w:rsidRPr="00D81C28" w:rsidRDefault="0071540F" w:rsidP="00181F61">
      <w:pPr>
        <w:pStyle w:val="BodyText"/>
        <w:numPr>
          <w:ilvl w:val="0"/>
          <w:numId w:val="40"/>
        </w:numPr>
        <w:tabs>
          <w:tab w:val="left" w:pos="0"/>
        </w:tabs>
        <w:suppressAutoHyphens w:val="0"/>
        <w:autoSpaceDN/>
        <w:spacing w:after="0" w:line="288" w:lineRule="auto"/>
        <w:textAlignment w:val="auto"/>
      </w:pPr>
      <w:r w:rsidRPr="00D81C28">
        <w:t>is a superclass of</w:t>
      </w:r>
      <w:r w:rsidR="00AA7086">
        <w:t xml:space="preserve"> </w:t>
      </w:r>
      <w:r w:rsidRPr="00D81C28">
        <w:t xml:space="preserve">- means that a member of the last term is always a member of the first term. The first term may be thought of as belonging to the 2nd term. For example </w:t>
      </w:r>
      <w:r w:rsidR="006B4E38" w:rsidRPr="00D81C28">
        <w:t>mammals</w:t>
      </w:r>
      <w:r w:rsidRPr="00D81C28">
        <w:t xml:space="preserve"> are a superclass of humans as all individual humans are also mammals. In the example used at the start of this section, then animals are a superclass of mammals, primates and humans, whereas mammals are a superclass of primates and humans. </w:t>
      </w:r>
    </w:p>
    <w:p w14:paraId="2496DBF1" w14:textId="77F067B3" w:rsidR="0071540F" w:rsidRPr="00D81C28" w:rsidRDefault="0071540F" w:rsidP="00181F61">
      <w:pPr>
        <w:pStyle w:val="BodyText"/>
        <w:numPr>
          <w:ilvl w:val="0"/>
          <w:numId w:val="40"/>
        </w:numPr>
        <w:tabs>
          <w:tab w:val="left" w:pos="0"/>
        </w:tabs>
        <w:suppressAutoHyphens w:val="0"/>
        <w:autoSpaceDN/>
        <w:spacing w:after="0" w:line="288" w:lineRule="auto"/>
        <w:textAlignment w:val="auto"/>
      </w:pPr>
      <w:r w:rsidRPr="00D81C28">
        <w:t xml:space="preserve">Is a subclass of - means that a member of the first term is a member of the 2nd term, but not vice versa. So for example </w:t>
      </w:r>
      <w:r w:rsidR="006B4E38" w:rsidRPr="00D81C28">
        <w:t>equilateral</w:t>
      </w:r>
      <w:r w:rsidRPr="00D81C28">
        <w:t xml:space="preserve"> triangles are a </w:t>
      </w:r>
      <w:r w:rsidR="00AA7086">
        <w:t>subclass</w:t>
      </w:r>
      <w:r w:rsidRPr="00D81C28">
        <w:t xml:space="preserve"> of </w:t>
      </w:r>
      <w:r w:rsidR="006B4E38" w:rsidRPr="00D81C28">
        <w:t>triangles</w:t>
      </w:r>
      <w:r w:rsidRPr="00D81C28">
        <w:t>. So to co</w:t>
      </w:r>
      <w:r w:rsidRPr="00D81C28">
        <w:t>n</w:t>
      </w:r>
      <w:r w:rsidRPr="00D81C28">
        <w:t>tinue the example humans are a subclass of primates, mammals and animals, as is ma</w:t>
      </w:r>
      <w:r w:rsidRPr="00D81C28">
        <w:t>m</w:t>
      </w:r>
      <w:r w:rsidRPr="00D81C28">
        <w:t xml:space="preserve">mals a subclass of animals. </w:t>
      </w:r>
    </w:p>
    <w:p w14:paraId="4A80856A" w14:textId="221785E1" w:rsidR="0071540F" w:rsidRPr="00D81C28" w:rsidRDefault="0071540F" w:rsidP="00181F61">
      <w:pPr>
        <w:pStyle w:val="BodyText"/>
        <w:numPr>
          <w:ilvl w:val="0"/>
          <w:numId w:val="40"/>
        </w:numPr>
        <w:tabs>
          <w:tab w:val="left" w:pos="0"/>
        </w:tabs>
        <w:suppressAutoHyphens w:val="0"/>
        <w:autoSpaceDN/>
        <w:spacing w:after="0" w:line="288" w:lineRule="auto"/>
        <w:textAlignment w:val="auto"/>
      </w:pPr>
      <w:r w:rsidRPr="00D81C28">
        <w:t>Is equivalent to -</w:t>
      </w:r>
      <w:r w:rsidR="00AA7086">
        <w:t xml:space="preserve"> </w:t>
      </w:r>
      <w:r w:rsidRPr="00D81C28">
        <w:t xml:space="preserve">means precisely that. That is all member of the first are members of the 2nd term, and the opposite is true. For example a dozen objects is </w:t>
      </w:r>
      <w:r w:rsidR="006B4E38" w:rsidRPr="00D81C28">
        <w:t>always</w:t>
      </w:r>
      <w:r w:rsidRPr="00D81C28">
        <w:t xml:space="preserve"> equivalent to twelve objects. Thus for example the class humans is equivalent to the class </w:t>
      </w:r>
      <w:r w:rsidR="006B4E38" w:rsidRPr="006B4E38">
        <w:rPr>
          <w:i/>
        </w:rPr>
        <w:t>H</w:t>
      </w:r>
      <w:r w:rsidRPr="006B4E38">
        <w:rPr>
          <w:i/>
        </w:rPr>
        <w:t>omo sapiens sapiens</w:t>
      </w:r>
      <w:r w:rsidRPr="00D81C28">
        <w:t xml:space="preserve">. </w:t>
      </w:r>
    </w:p>
    <w:p w14:paraId="3F8B1DAE" w14:textId="3E78F941" w:rsidR="0071540F" w:rsidRPr="00D81C28" w:rsidRDefault="0071540F" w:rsidP="00181F61">
      <w:pPr>
        <w:pStyle w:val="BodyText"/>
        <w:numPr>
          <w:ilvl w:val="0"/>
          <w:numId w:val="40"/>
        </w:numPr>
        <w:tabs>
          <w:tab w:val="left" w:pos="0"/>
        </w:tabs>
        <w:suppressAutoHyphens w:val="0"/>
        <w:autoSpaceDN/>
        <w:spacing w:after="140" w:line="288" w:lineRule="auto"/>
        <w:textAlignment w:val="auto"/>
      </w:pPr>
      <w:r w:rsidRPr="00D81C28">
        <w:t>For other relationship we will assume "{term}" →</w:t>
      </w:r>
      <w:r w:rsidR="00AA7086">
        <w:t xml:space="preserve"> </w:t>
      </w:r>
      <w:r w:rsidRPr="00D81C28">
        <w:t xml:space="preserve">"{otherClasses_oc4}" that is the relation operates in the direction from "{term}" on "{otherClasses_oc4}." So for instance humans → sheep, where → represents the relation "raise." </w:t>
      </w:r>
    </w:p>
    <w:p w14:paraId="56FE84C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D39E8EA" w14:textId="77777777" w:rsidR="0071540F" w:rsidRPr="00D81C28" w:rsidRDefault="0071540F" w:rsidP="00A54AF5">
      <w:pPr>
        <w:pStyle w:val="Heading4"/>
        <w:numPr>
          <w:ilvl w:val="0"/>
          <w:numId w:val="0"/>
        </w:numPr>
      </w:pPr>
      <w:r w:rsidRPr="00D81C28">
        <w:t xml:space="preserve">27 []How is "{term}" related to class "{otherClasses_oc5}"? Please select one of the following: </w:t>
      </w:r>
    </w:p>
    <w:p w14:paraId="31A9528B" w14:textId="77777777" w:rsidR="0071540F" w:rsidRPr="00D81C28" w:rsidRDefault="0071540F" w:rsidP="0071540F">
      <w:pPr>
        <w:pStyle w:val="BodyText"/>
      </w:pPr>
      <w:r w:rsidRPr="00D81C28">
        <w:rPr>
          <w:b/>
        </w:rPr>
        <w:t>Only answer this question if the following conditions are met:</w:t>
      </w:r>
      <w:r w:rsidRPr="00D81C28">
        <w:br/>
        <w:t>! is_empty(</w:t>
      </w:r>
      <w:hyperlink r:id="rId117">
        <w:r w:rsidRPr="00D81C28">
          <w:rPr>
            <w:rStyle w:val="InternetLink"/>
          </w:rPr>
          <w:t>otherClasses_oc5</w:t>
        </w:r>
      </w:hyperlink>
      <w:r w:rsidRPr="00D81C28">
        <w:t>)</w:t>
      </w:r>
    </w:p>
    <w:p w14:paraId="47D069F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17D65BF" w14:textId="77777777" w:rsidR="0071540F" w:rsidRPr="00D81C28" w:rsidRDefault="0071540F" w:rsidP="0071540F">
      <w:pPr>
        <w:pStyle w:val="BodyText"/>
      </w:pPr>
      <w:r w:rsidRPr="00D81C28">
        <w:t>Please select at most one answer</w:t>
      </w:r>
    </w:p>
    <w:p w14:paraId="62B51B6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8E89E59" w14:textId="77777777" w:rsidR="0071540F" w:rsidRPr="00D81C28" w:rsidRDefault="0071540F" w:rsidP="0071540F">
      <w:pPr>
        <w:pStyle w:val="BodyText"/>
      </w:pPr>
      <w:r w:rsidRPr="00D81C28">
        <w:br/>
        <w:t xml:space="preserve">Please choose </w:t>
      </w:r>
      <w:r w:rsidRPr="00D81C28">
        <w:rPr>
          <w:rStyle w:val="StrongEmphasis"/>
        </w:rPr>
        <w:t>all</w:t>
      </w:r>
      <w:r w:rsidRPr="00D81C28">
        <w:t xml:space="preserve"> that apply:</w:t>
      </w:r>
    </w:p>
    <w:p w14:paraId="6F0FA00F" w14:textId="77777777" w:rsidR="0071540F" w:rsidRPr="00D81C28" w:rsidRDefault="0071540F" w:rsidP="00181F61">
      <w:pPr>
        <w:pStyle w:val="BodyText"/>
        <w:numPr>
          <w:ilvl w:val="0"/>
          <w:numId w:val="41"/>
        </w:numPr>
        <w:tabs>
          <w:tab w:val="left" w:pos="0"/>
        </w:tabs>
        <w:suppressAutoHyphens w:val="0"/>
        <w:autoSpaceDN/>
        <w:spacing w:after="0" w:line="288" w:lineRule="auto"/>
        <w:textAlignment w:val="auto"/>
      </w:pPr>
      <w:r w:rsidRPr="00D81C28">
        <w:rPr>
          <w:noProof/>
          <w:lang w:eastAsia="en-GB"/>
        </w:rPr>
        <w:drawing>
          <wp:inline distT="0" distB="0" distL="0" distR="0" wp14:anchorId="72A86D70" wp14:editId="427B6556">
            <wp:extent cx="133350" cy="133350"/>
            <wp:effectExtent l="0" t="0" r="0" b="0"/>
            <wp:docPr id="70"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70"/>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different from</w:t>
      </w:r>
      <w:r w:rsidRPr="00D81C28">
        <w:t xml:space="preserve"> "{otherClasses_oc5}" </w:t>
      </w:r>
    </w:p>
    <w:p w14:paraId="457C5696" w14:textId="77777777" w:rsidR="0071540F" w:rsidRPr="00D81C28" w:rsidRDefault="0071540F" w:rsidP="00181F61">
      <w:pPr>
        <w:pStyle w:val="BodyText"/>
        <w:numPr>
          <w:ilvl w:val="0"/>
          <w:numId w:val="41"/>
        </w:numPr>
        <w:tabs>
          <w:tab w:val="left" w:pos="0"/>
        </w:tabs>
        <w:suppressAutoHyphens w:val="0"/>
        <w:autoSpaceDN/>
        <w:spacing w:after="0" w:line="288" w:lineRule="auto"/>
        <w:textAlignment w:val="auto"/>
      </w:pPr>
      <w:r w:rsidRPr="00D81C28">
        <w:rPr>
          <w:noProof/>
          <w:lang w:eastAsia="en-GB"/>
        </w:rPr>
        <w:drawing>
          <wp:inline distT="0" distB="0" distL="0" distR="0" wp14:anchorId="12EB73A1" wp14:editId="6DBFA3BA">
            <wp:extent cx="133350" cy="133350"/>
            <wp:effectExtent l="0" t="0" r="0" b="0"/>
            <wp:docPr id="71"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71"/>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perclass</w:t>
      </w:r>
      <w:r w:rsidRPr="00D81C28">
        <w:t xml:space="preserve"> of "{otherClasses_oc5}" </w:t>
      </w:r>
    </w:p>
    <w:p w14:paraId="4E128B23" w14:textId="77777777" w:rsidR="0071540F" w:rsidRPr="00D81C28" w:rsidRDefault="0071540F" w:rsidP="00181F61">
      <w:pPr>
        <w:pStyle w:val="BodyText"/>
        <w:numPr>
          <w:ilvl w:val="0"/>
          <w:numId w:val="41"/>
        </w:numPr>
        <w:tabs>
          <w:tab w:val="left" w:pos="0"/>
        </w:tabs>
        <w:suppressAutoHyphens w:val="0"/>
        <w:autoSpaceDN/>
        <w:spacing w:after="0" w:line="288" w:lineRule="auto"/>
        <w:textAlignment w:val="auto"/>
      </w:pPr>
      <w:r w:rsidRPr="00D81C28">
        <w:rPr>
          <w:noProof/>
          <w:lang w:eastAsia="en-GB"/>
        </w:rPr>
        <w:drawing>
          <wp:inline distT="0" distB="0" distL="0" distR="0" wp14:anchorId="6BF91845" wp14:editId="4E24F917">
            <wp:extent cx="133350" cy="133350"/>
            <wp:effectExtent l="0" t="0" r="0" b="0"/>
            <wp:docPr id="72"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72"/>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a </w:t>
      </w:r>
      <w:r w:rsidRPr="00D81C28">
        <w:rPr>
          <w:b/>
        </w:rPr>
        <w:t>subclass</w:t>
      </w:r>
      <w:r w:rsidRPr="00D81C28">
        <w:t xml:space="preserve"> of "{otherClasses_oc5}" </w:t>
      </w:r>
    </w:p>
    <w:p w14:paraId="3870A4F8" w14:textId="77777777" w:rsidR="0071540F" w:rsidRPr="00D81C28" w:rsidRDefault="0071540F" w:rsidP="00181F61">
      <w:pPr>
        <w:pStyle w:val="BodyText"/>
        <w:numPr>
          <w:ilvl w:val="0"/>
          <w:numId w:val="41"/>
        </w:numPr>
        <w:tabs>
          <w:tab w:val="left" w:pos="0"/>
        </w:tabs>
        <w:suppressAutoHyphens w:val="0"/>
        <w:autoSpaceDN/>
        <w:spacing w:after="0" w:line="288" w:lineRule="auto"/>
        <w:textAlignment w:val="auto"/>
      </w:pPr>
      <w:r w:rsidRPr="00D81C28">
        <w:rPr>
          <w:noProof/>
          <w:lang w:eastAsia="en-GB"/>
        </w:rPr>
        <w:drawing>
          <wp:inline distT="0" distB="0" distL="0" distR="0" wp14:anchorId="7B74C217" wp14:editId="4946EB49">
            <wp:extent cx="133350" cy="133350"/>
            <wp:effectExtent l="0" t="0" r="0" b="0"/>
            <wp:docPr id="73"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73"/>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 "{term}" is </w:t>
      </w:r>
      <w:r w:rsidRPr="00D81C28">
        <w:rPr>
          <w:b/>
        </w:rPr>
        <w:t>equivalent</w:t>
      </w:r>
      <w:r w:rsidRPr="00D81C28">
        <w:t xml:space="preserve"> to "{otherClasses_oc5}" </w:t>
      </w:r>
    </w:p>
    <w:p w14:paraId="54757D1C" w14:textId="77777777" w:rsidR="0071540F" w:rsidRPr="00D81C28" w:rsidRDefault="0071540F" w:rsidP="00181F61">
      <w:pPr>
        <w:pStyle w:val="BodyText"/>
        <w:numPr>
          <w:ilvl w:val="0"/>
          <w:numId w:val="41"/>
        </w:numPr>
        <w:tabs>
          <w:tab w:val="left" w:pos="0"/>
        </w:tabs>
        <w:suppressAutoHyphens w:val="0"/>
        <w:autoSpaceDN/>
        <w:spacing w:after="0" w:line="288" w:lineRule="auto"/>
        <w:textAlignment w:val="auto"/>
      </w:pPr>
      <w:r w:rsidRPr="00D81C28">
        <w:rPr>
          <w:noProof/>
          <w:lang w:eastAsia="en-GB"/>
        </w:rPr>
        <w:drawing>
          <wp:inline distT="0" distB="0" distL="0" distR="0" wp14:anchorId="40BD1DF8" wp14:editId="323393C1">
            <wp:extent cx="133350" cy="133350"/>
            <wp:effectExtent l="0" t="0" r="0" b="0"/>
            <wp:docPr id="74"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74"/>
                    <pic:cNvPicPr>
                      <a:picLocks noChangeAspect="1" noChangeArrowheads="1"/>
                    </pic:cNvPicPr>
                  </pic:nvPicPr>
                  <pic:blipFill>
                    <a:blip r:embed="rId113"/>
                    <a:stretch>
                      <a:fillRect/>
                    </a:stretch>
                  </pic:blipFill>
                  <pic:spPr bwMode="auto">
                    <a:xfrm>
                      <a:off x="0" y="0"/>
                      <a:ext cx="133350" cy="133350"/>
                    </a:xfrm>
                    <a:prstGeom prst="rect">
                      <a:avLst/>
                    </a:prstGeom>
                  </pic:spPr>
                </pic:pic>
              </a:graphicData>
            </a:graphic>
          </wp:inline>
        </w:drawing>
      </w:r>
      <w:r w:rsidRPr="00D81C28">
        <w:t xml:space="preserve">Other: </w:t>
      </w:r>
    </w:p>
    <w:p w14:paraId="3A4D6BCC" w14:textId="77777777" w:rsidR="0071540F" w:rsidRPr="00D81C28" w:rsidRDefault="0071540F" w:rsidP="0071540F">
      <w:pPr>
        <w:pStyle w:val="BodyText"/>
        <w:ind w:left="707"/>
      </w:pPr>
      <w:r w:rsidRPr="00D81C28">
        <w:t> </w:t>
      </w:r>
    </w:p>
    <w:p w14:paraId="472D35AB" w14:textId="77777777" w:rsidR="0071540F" w:rsidRPr="00D81C28" w:rsidRDefault="0071540F" w:rsidP="0071540F">
      <w:pPr>
        <w:pStyle w:val="BodyText"/>
      </w:pPr>
      <w:r w:rsidRPr="00D81C28">
        <w:t> </w:t>
      </w:r>
    </w:p>
    <w:p w14:paraId="2C70C2AE" w14:textId="77777777" w:rsidR="0071540F" w:rsidRPr="00D81C28" w:rsidRDefault="0071540F" w:rsidP="0071540F">
      <w:pPr>
        <w:pStyle w:val="BodyText"/>
      </w:pPr>
      <w:r w:rsidRPr="00D81C28">
        <w:t> </w:t>
      </w:r>
    </w:p>
    <w:p w14:paraId="7CE953B7" w14:textId="6D2F369C" w:rsidR="0071540F" w:rsidRPr="00D81C28" w:rsidRDefault="0071540F" w:rsidP="00181F61">
      <w:pPr>
        <w:pStyle w:val="BodyText"/>
        <w:numPr>
          <w:ilvl w:val="0"/>
          <w:numId w:val="42"/>
        </w:numPr>
        <w:tabs>
          <w:tab w:val="left" w:pos="0"/>
        </w:tabs>
        <w:suppressAutoHyphens w:val="0"/>
        <w:autoSpaceDN/>
        <w:spacing w:after="0" w:line="288" w:lineRule="auto"/>
        <w:textAlignment w:val="auto"/>
      </w:pPr>
      <w:r w:rsidRPr="00D81C28">
        <w:t>Is different</w:t>
      </w:r>
      <w:r w:rsidR="00AA7086">
        <w:t xml:space="preserve"> </w:t>
      </w:r>
      <w:r w:rsidRPr="00D81C28">
        <w:t xml:space="preserve">from - means that there is no commonality between the classes. If something is of one class, then it definitely isn't in the other class. For example oranges are different from apples. No </w:t>
      </w:r>
      <w:r w:rsidR="006B4E38" w:rsidRPr="00D81C28">
        <w:t>individual</w:t>
      </w:r>
      <w:r w:rsidRPr="00D81C28">
        <w:t xml:space="preserve"> apple may ever be denoted as an orange (well not sensibly an</w:t>
      </w:r>
      <w:r w:rsidRPr="00D81C28">
        <w:t>y</w:t>
      </w:r>
      <w:r w:rsidRPr="00D81C28">
        <w:t>way), and vice versa is also the case. For example above then the class of animals is co</w:t>
      </w:r>
      <w:r w:rsidRPr="00D81C28">
        <w:t>m</w:t>
      </w:r>
      <w:r w:rsidRPr="00D81C28">
        <w:t xml:space="preserve">pletely different from the class of minerals. </w:t>
      </w:r>
    </w:p>
    <w:p w14:paraId="1E3D90C3" w14:textId="38111D1D" w:rsidR="0071540F" w:rsidRPr="00D81C28" w:rsidRDefault="0071540F" w:rsidP="00181F61">
      <w:pPr>
        <w:pStyle w:val="BodyText"/>
        <w:numPr>
          <w:ilvl w:val="0"/>
          <w:numId w:val="42"/>
        </w:numPr>
        <w:tabs>
          <w:tab w:val="left" w:pos="0"/>
        </w:tabs>
        <w:suppressAutoHyphens w:val="0"/>
        <w:autoSpaceDN/>
        <w:spacing w:after="0" w:line="288" w:lineRule="auto"/>
        <w:textAlignment w:val="auto"/>
      </w:pPr>
      <w:r w:rsidRPr="00D81C28">
        <w:t>is a superclass of</w:t>
      </w:r>
      <w:r w:rsidR="00AA7086">
        <w:t xml:space="preserve"> </w:t>
      </w:r>
      <w:r w:rsidRPr="00D81C28">
        <w:t xml:space="preserve">- means that a member of the last term is always a member of the first term. The first term may be thought of as belonging to the 2nd term. For example </w:t>
      </w:r>
      <w:r w:rsidR="006B4E38" w:rsidRPr="00D81C28">
        <w:t>mammals</w:t>
      </w:r>
      <w:r w:rsidRPr="00D81C28">
        <w:t xml:space="preserve"> are a superclass of humans as all individual humans are also mammals. In the example used at the start of this section, then animals are a superclass of mammals, primates and humans, whereas mammals are a superclass of primates and humans. </w:t>
      </w:r>
    </w:p>
    <w:p w14:paraId="3AE7574A" w14:textId="6074E895" w:rsidR="0071540F" w:rsidRPr="00D81C28" w:rsidRDefault="0071540F" w:rsidP="00181F61">
      <w:pPr>
        <w:pStyle w:val="BodyText"/>
        <w:numPr>
          <w:ilvl w:val="0"/>
          <w:numId w:val="42"/>
        </w:numPr>
        <w:tabs>
          <w:tab w:val="left" w:pos="0"/>
        </w:tabs>
        <w:suppressAutoHyphens w:val="0"/>
        <w:autoSpaceDN/>
        <w:spacing w:after="0" w:line="288" w:lineRule="auto"/>
        <w:textAlignment w:val="auto"/>
      </w:pPr>
      <w:r w:rsidRPr="00D81C28">
        <w:t xml:space="preserve">Is a subclass of - means that a member of the first term is a member of the 2nd term, but not vice versa. So for example </w:t>
      </w:r>
      <w:r w:rsidR="006B4E38" w:rsidRPr="00D81C28">
        <w:t>equilateral</w:t>
      </w:r>
      <w:r w:rsidRPr="00D81C28">
        <w:t xml:space="preserve"> triangles are a </w:t>
      </w:r>
      <w:r w:rsidR="00AA7086">
        <w:t>subclass</w:t>
      </w:r>
      <w:r w:rsidRPr="00D81C28">
        <w:t xml:space="preserve"> of </w:t>
      </w:r>
      <w:r w:rsidR="006B4E38" w:rsidRPr="00D81C28">
        <w:t>triangles</w:t>
      </w:r>
      <w:r w:rsidRPr="00D81C28">
        <w:t>. So to co</w:t>
      </w:r>
      <w:r w:rsidRPr="00D81C28">
        <w:t>n</w:t>
      </w:r>
      <w:r w:rsidRPr="00D81C28">
        <w:t>tinue the example humans are a subclass of primates, mammals and animals, as is ma</w:t>
      </w:r>
      <w:r w:rsidRPr="00D81C28">
        <w:t>m</w:t>
      </w:r>
      <w:r w:rsidRPr="00D81C28">
        <w:t xml:space="preserve">mals a subclass of animals. </w:t>
      </w:r>
    </w:p>
    <w:p w14:paraId="580C928A" w14:textId="44E7AE5B" w:rsidR="0071540F" w:rsidRPr="00D81C28" w:rsidRDefault="0071540F" w:rsidP="00181F61">
      <w:pPr>
        <w:pStyle w:val="BodyText"/>
        <w:numPr>
          <w:ilvl w:val="0"/>
          <w:numId w:val="42"/>
        </w:numPr>
        <w:tabs>
          <w:tab w:val="left" w:pos="0"/>
        </w:tabs>
        <w:suppressAutoHyphens w:val="0"/>
        <w:autoSpaceDN/>
        <w:spacing w:after="0" w:line="288" w:lineRule="auto"/>
        <w:textAlignment w:val="auto"/>
      </w:pPr>
      <w:r w:rsidRPr="00D81C28">
        <w:t>Is equivalent to -</w:t>
      </w:r>
      <w:r w:rsidR="00AA7086">
        <w:t xml:space="preserve"> </w:t>
      </w:r>
      <w:r w:rsidRPr="00D81C28">
        <w:t xml:space="preserve">means precisely that. That is all member of the first are members of the 2nd term, and the opposite is true. For example a dozen objects is </w:t>
      </w:r>
      <w:r w:rsidR="006B4E38" w:rsidRPr="00D81C28">
        <w:t>always</w:t>
      </w:r>
      <w:r w:rsidRPr="00D81C28">
        <w:t xml:space="preserve"> equivalent to twelve objects. Thus for example the class humans is equivalent to the class </w:t>
      </w:r>
      <w:r w:rsidR="006B4E38" w:rsidRPr="006B4E38">
        <w:rPr>
          <w:i/>
        </w:rPr>
        <w:t>H</w:t>
      </w:r>
      <w:r w:rsidRPr="006B4E38">
        <w:rPr>
          <w:i/>
        </w:rPr>
        <w:t>omo sapiens sapiens</w:t>
      </w:r>
      <w:r w:rsidRPr="00D81C28">
        <w:t xml:space="preserve">. </w:t>
      </w:r>
    </w:p>
    <w:p w14:paraId="755E9E1B" w14:textId="56F6315C" w:rsidR="0071540F" w:rsidRPr="00D81C28" w:rsidRDefault="0071540F" w:rsidP="00181F61">
      <w:pPr>
        <w:pStyle w:val="BodyText"/>
        <w:numPr>
          <w:ilvl w:val="0"/>
          <w:numId w:val="42"/>
        </w:numPr>
        <w:tabs>
          <w:tab w:val="left" w:pos="0"/>
        </w:tabs>
        <w:suppressAutoHyphens w:val="0"/>
        <w:autoSpaceDN/>
        <w:spacing w:after="140" w:line="288" w:lineRule="auto"/>
        <w:textAlignment w:val="auto"/>
      </w:pPr>
      <w:r w:rsidRPr="00D81C28">
        <w:t>For other relationship we will assume "{term}" →</w:t>
      </w:r>
      <w:r w:rsidR="00AA7086">
        <w:t xml:space="preserve"> </w:t>
      </w:r>
      <w:r w:rsidRPr="00D81C28">
        <w:t xml:space="preserve">"{otherClasses_oc5}" that is the relation operates in the direction from "{term}" on "{otherClasses_oc5}." So for instance humans → sheep, where → represents the relation "raise." </w:t>
      </w:r>
    </w:p>
    <w:p w14:paraId="49E47A2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D3000AA" w14:textId="77777777" w:rsidR="0071540F" w:rsidRPr="00D81C28" w:rsidRDefault="0071540F" w:rsidP="00A54AF5">
      <w:pPr>
        <w:pStyle w:val="Heading3"/>
        <w:numPr>
          <w:ilvl w:val="0"/>
          <w:numId w:val="0"/>
        </w:numPr>
      </w:pPr>
      <w:r w:rsidRPr="00D81C28">
        <w:t>Defining an Attribute</w:t>
      </w:r>
    </w:p>
    <w:p w14:paraId="15965E51" w14:textId="77777777" w:rsidR="0071540F" w:rsidRPr="00D81C28" w:rsidRDefault="0071540F" w:rsidP="0071540F">
      <w:pPr>
        <w:pStyle w:val="BodyText"/>
        <w:spacing w:after="0"/>
      </w:pPr>
      <w:r w:rsidRPr="00D81C28">
        <w:t xml:space="preserve">You have decided the term that you have chosen to define is an attribute. We will now undertake to try and use questions to determine the nature and properties of this attribute. </w:t>
      </w:r>
    </w:p>
    <w:p w14:paraId="44ACF3C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A104B5E" w14:textId="77777777" w:rsidR="0071540F" w:rsidRPr="00D81C28" w:rsidRDefault="0071540F" w:rsidP="00A54AF5">
      <w:pPr>
        <w:pStyle w:val="Heading4"/>
        <w:numPr>
          <w:ilvl w:val="0"/>
          <w:numId w:val="0"/>
        </w:numPr>
      </w:pPr>
      <w:r w:rsidRPr="00D81C28">
        <w:t>28 []Which class (other term), is "{term}" an attribute of? *</w:t>
      </w:r>
    </w:p>
    <w:p w14:paraId="1E283296" w14:textId="77777777" w:rsidR="0071540F" w:rsidRPr="00D81C28" w:rsidRDefault="0071540F" w:rsidP="0071540F">
      <w:pPr>
        <w:pStyle w:val="BodyText"/>
      </w:pPr>
      <w:r w:rsidRPr="00D81C28">
        <w:t>Please write your answer here:</w:t>
      </w:r>
    </w:p>
    <w:p w14:paraId="07296B61" w14:textId="77777777" w:rsidR="0071540F" w:rsidRPr="00D81C28" w:rsidRDefault="0071540F" w:rsidP="0071540F">
      <w:pPr>
        <w:pStyle w:val="BodyText"/>
        <w:spacing w:after="0"/>
      </w:pPr>
      <w:r w:rsidRPr="00D81C28">
        <w:t> </w:t>
      </w:r>
    </w:p>
    <w:p w14:paraId="5B091545" w14:textId="16C96BF0" w:rsidR="0071540F" w:rsidRPr="00D81C28" w:rsidRDefault="0071540F" w:rsidP="0071540F">
      <w:pPr>
        <w:pStyle w:val="BodyText"/>
        <w:spacing w:after="0"/>
      </w:pPr>
      <w:r w:rsidRPr="00D81C28">
        <w:t xml:space="preserve">For instance nationality is an attribute of humans. Note an attribute may be for more than one class. For instance weight may be an attribute of the classes humans and impacts on the environment. In the former it might be how much somebody masses where in the latter it might be a </w:t>
      </w:r>
      <w:r w:rsidR="006B4E38" w:rsidRPr="00D81C28">
        <w:t>probability</w:t>
      </w:r>
      <w:r w:rsidRPr="00D81C28">
        <w:t xml:space="preserve">. To remove this ambiguity if an attribute is applicable to several classes, then they should be defined for each of those classes. </w:t>
      </w:r>
    </w:p>
    <w:p w14:paraId="0681D84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E52D7F6" w14:textId="77777777" w:rsidR="0071540F" w:rsidRPr="00D81C28" w:rsidRDefault="0071540F" w:rsidP="00A54AF5">
      <w:pPr>
        <w:pStyle w:val="Heading4"/>
        <w:numPr>
          <w:ilvl w:val="0"/>
          <w:numId w:val="0"/>
        </w:numPr>
      </w:pPr>
      <w:r w:rsidRPr="00D81C28">
        <w:t xml:space="preserve">29 []Does the attribute "{term}" count something? </w:t>
      </w:r>
    </w:p>
    <w:p w14:paraId="0B33CCBD"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5D42365D" w14:textId="77777777" w:rsidR="0071540F" w:rsidRPr="00D81C28" w:rsidRDefault="0071540F" w:rsidP="00181F61">
      <w:pPr>
        <w:pStyle w:val="BodyText"/>
        <w:numPr>
          <w:ilvl w:val="0"/>
          <w:numId w:val="43"/>
        </w:numPr>
        <w:tabs>
          <w:tab w:val="left" w:pos="0"/>
        </w:tabs>
        <w:suppressAutoHyphens w:val="0"/>
        <w:autoSpaceDN/>
        <w:spacing w:after="0" w:line="288" w:lineRule="auto"/>
        <w:textAlignment w:val="auto"/>
      </w:pPr>
      <w:r w:rsidRPr="00D81C28">
        <w:rPr>
          <w:noProof/>
          <w:lang w:eastAsia="en-GB"/>
        </w:rPr>
        <w:drawing>
          <wp:inline distT="0" distB="0" distL="0" distR="0" wp14:anchorId="7FB812B9" wp14:editId="53B34B93">
            <wp:extent cx="133350" cy="133350"/>
            <wp:effectExtent l="0" t="0" r="0" b="0"/>
            <wp:docPr id="75" name="Imag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7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502C8778" w14:textId="77777777" w:rsidR="0071540F" w:rsidRPr="00D81C28" w:rsidRDefault="0071540F" w:rsidP="00181F61">
      <w:pPr>
        <w:pStyle w:val="BodyText"/>
        <w:numPr>
          <w:ilvl w:val="0"/>
          <w:numId w:val="43"/>
        </w:numPr>
        <w:tabs>
          <w:tab w:val="left" w:pos="0"/>
        </w:tabs>
        <w:suppressAutoHyphens w:val="0"/>
        <w:autoSpaceDN/>
        <w:spacing w:after="140" w:line="288" w:lineRule="auto"/>
        <w:textAlignment w:val="auto"/>
      </w:pPr>
      <w:r w:rsidRPr="00D81C28">
        <w:rPr>
          <w:noProof/>
          <w:lang w:eastAsia="en-GB"/>
        </w:rPr>
        <w:drawing>
          <wp:inline distT="0" distB="0" distL="0" distR="0" wp14:anchorId="206736B9" wp14:editId="32AB1566">
            <wp:extent cx="133350" cy="133350"/>
            <wp:effectExtent l="0" t="0" r="0" b="0"/>
            <wp:docPr id="76"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7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5755DFD5" w14:textId="77777777" w:rsidR="0071540F" w:rsidRPr="00D81C28" w:rsidRDefault="0071540F" w:rsidP="0071540F">
      <w:pPr>
        <w:pStyle w:val="BodyText"/>
        <w:spacing w:after="0"/>
      </w:pPr>
      <w:r w:rsidRPr="00D81C28">
        <w:t xml:space="preserve">For instance an attribute such as population counts the number of people. </w:t>
      </w:r>
    </w:p>
    <w:p w14:paraId="1478D50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A9167E6" w14:textId="77777777" w:rsidR="0071540F" w:rsidRPr="00D81C28" w:rsidRDefault="0071540F" w:rsidP="00A54AF5">
      <w:pPr>
        <w:pStyle w:val="Heading4"/>
        <w:numPr>
          <w:ilvl w:val="0"/>
          <w:numId w:val="0"/>
        </w:numPr>
      </w:pPr>
      <w:r w:rsidRPr="00D81C28">
        <w:t xml:space="preserve">30 []Is this attribute numeric? </w:t>
      </w:r>
    </w:p>
    <w:p w14:paraId="374BD426" w14:textId="77777777" w:rsidR="0071540F" w:rsidRPr="00D81C28" w:rsidRDefault="0071540F" w:rsidP="0071540F">
      <w:pPr>
        <w:pStyle w:val="BodyText"/>
      </w:pPr>
      <w:r w:rsidRPr="00D81C28">
        <w:rPr>
          <w:b/>
        </w:rPr>
        <w:t>Only answer this question if the following conditions are met:</w:t>
      </w:r>
      <w:r w:rsidRPr="00D81C28">
        <w:br/>
      </w:r>
      <w:hyperlink r:id="rId118">
        <w:r w:rsidRPr="00D81C28">
          <w:rPr>
            <w:rStyle w:val="InternetLink"/>
          </w:rPr>
          <w:t>attributeCountable.NAOK</w:t>
        </w:r>
      </w:hyperlink>
      <w:r w:rsidRPr="00D81C28">
        <w:t xml:space="preserve"> == "Y"</w:t>
      </w:r>
    </w:p>
    <w:p w14:paraId="7316775D"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FEE2884" w14:textId="77777777" w:rsidR="0071540F" w:rsidRPr="00D81C28" w:rsidRDefault="0071540F" w:rsidP="00181F61">
      <w:pPr>
        <w:pStyle w:val="BodyText"/>
        <w:numPr>
          <w:ilvl w:val="0"/>
          <w:numId w:val="44"/>
        </w:numPr>
        <w:tabs>
          <w:tab w:val="left" w:pos="0"/>
        </w:tabs>
        <w:suppressAutoHyphens w:val="0"/>
        <w:autoSpaceDN/>
        <w:spacing w:after="0" w:line="288" w:lineRule="auto"/>
        <w:textAlignment w:val="auto"/>
      </w:pPr>
      <w:r w:rsidRPr="00D81C28">
        <w:rPr>
          <w:noProof/>
          <w:lang w:eastAsia="en-GB"/>
        </w:rPr>
        <w:drawing>
          <wp:inline distT="0" distB="0" distL="0" distR="0" wp14:anchorId="6860BAC0" wp14:editId="61E949A4">
            <wp:extent cx="133350" cy="133350"/>
            <wp:effectExtent l="0" t="0" r="0" b="0"/>
            <wp:docPr id="77"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7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E952200" w14:textId="77777777" w:rsidR="0071540F" w:rsidRPr="00D81C28" w:rsidRDefault="0071540F" w:rsidP="00181F61">
      <w:pPr>
        <w:pStyle w:val="BodyText"/>
        <w:numPr>
          <w:ilvl w:val="0"/>
          <w:numId w:val="44"/>
        </w:numPr>
        <w:tabs>
          <w:tab w:val="left" w:pos="0"/>
        </w:tabs>
        <w:suppressAutoHyphens w:val="0"/>
        <w:autoSpaceDN/>
        <w:spacing w:after="140" w:line="288" w:lineRule="auto"/>
        <w:textAlignment w:val="auto"/>
      </w:pPr>
      <w:r w:rsidRPr="00D81C28">
        <w:rPr>
          <w:noProof/>
          <w:lang w:eastAsia="en-GB"/>
        </w:rPr>
        <w:drawing>
          <wp:inline distT="0" distB="0" distL="0" distR="0" wp14:anchorId="4DBAF603" wp14:editId="187CBE57">
            <wp:extent cx="133350" cy="133350"/>
            <wp:effectExtent l="0" t="0" r="0" b="0"/>
            <wp:docPr id="78" name="Image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7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2A462FDF" w14:textId="77777777" w:rsidR="0071540F" w:rsidRPr="00D81C28" w:rsidRDefault="0071540F" w:rsidP="0071540F">
      <w:pPr>
        <w:pStyle w:val="BodyText"/>
        <w:spacing w:after="0"/>
      </w:pPr>
      <w:r w:rsidRPr="00D81C28">
        <w:t xml:space="preserve">For instance carbon-dioxide emissions of country or region in metric-tonnes. </w:t>
      </w:r>
    </w:p>
    <w:p w14:paraId="61A737A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70E0F7A" w14:textId="77777777" w:rsidR="0071540F" w:rsidRPr="00D81C28" w:rsidRDefault="0071540F" w:rsidP="00A54AF5">
      <w:pPr>
        <w:pStyle w:val="Heading4"/>
        <w:numPr>
          <w:ilvl w:val="0"/>
          <w:numId w:val="0"/>
        </w:numPr>
      </w:pPr>
      <w:r w:rsidRPr="00D81C28">
        <w:t>31 []Is this attribute always an integer? That is, is it either a negative or positive whole number? *</w:t>
      </w:r>
    </w:p>
    <w:p w14:paraId="21749C0E" w14:textId="77777777" w:rsidR="0071540F" w:rsidRPr="00D81C28" w:rsidRDefault="0071540F" w:rsidP="0071540F">
      <w:pPr>
        <w:pStyle w:val="BodyText"/>
      </w:pPr>
      <w:r w:rsidRPr="00D81C28">
        <w:rPr>
          <w:b/>
        </w:rPr>
        <w:t>Only answer this question if the following conditions are met:</w:t>
      </w:r>
      <w:r w:rsidRPr="00D81C28">
        <w:br/>
        <w:t>((</w:t>
      </w:r>
      <w:hyperlink r:id="rId119">
        <w:r w:rsidRPr="00D81C28">
          <w:rPr>
            <w:rStyle w:val="InternetLink"/>
          </w:rPr>
          <w:t>attributeNumeric.NAOK</w:t>
        </w:r>
      </w:hyperlink>
      <w:r w:rsidRPr="00D81C28">
        <w:t xml:space="preserve"> == "Y"))</w:t>
      </w:r>
    </w:p>
    <w:p w14:paraId="11938BAC"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6461FD01" w14:textId="77777777" w:rsidR="0071540F" w:rsidRPr="00D81C28" w:rsidRDefault="0071540F" w:rsidP="00181F61">
      <w:pPr>
        <w:pStyle w:val="BodyText"/>
        <w:numPr>
          <w:ilvl w:val="0"/>
          <w:numId w:val="45"/>
        </w:numPr>
        <w:tabs>
          <w:tab w:val="left" w:pos="0"/>
        </w:tabs>
        <w:suppressAutoHyphens w:val="0"/>
        <w:autoSpaceDN/>
        <w:spacing w:after="0" w:line="288" w:lineRule="auto"/>
        <w:textAlignment w:val="auto"/>
      </w:pPr>
      <w:r w:rsidRPr="00D81C28">
        <w:rPr>
          <w:noProof/>
          <w:lang w:eastAsia="en-GB"/>
        </w:rPr>
        <w:drawing>
          <wp:inline distT="0" distB="0" distL="0" distR="0" wp14:anchorId="049EBCA4" wp14:editId="58B7996C">
            <wp:extent cx="133350" cy="133350"/>
            <wp:effectExtent l="0" t="0" r="0" b="0"/>
            <wp:docPr id="79" name="Imag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7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1E34000F" w14:textId="77777777" w:rsidR="0071540F" w:rsidRPr="00D81C28" w:rsidRDefault="0071540F" w:rsidP="00181F61">
      <w:pPr>
        <w:pStyle w:val="BodyText"/>
        <w:numPr>
          <w:ilvl w:val="0"/>
          <w:numId w:val="45"/>
        </w:numPr>
        <w:tabs>
          <w:tab w:val="left" w:pos="0"/>
        </w:tabs>
        <w:suppressAutoHyphens w:val="0"/>
        <w:autoSpaceDN/>
        <w:spacing w:after="140" w:line="288" w:lineRule="auto"/>
        <w:textAlignment w:val="auto"/>
      </w:pPr>
      <w:r w:rsidRPr="00D81C28">
        <w:rPr>
          <w:noProof/>
          <w:lang w:eastAsia="en-GB"/>
        </w:rPr>
        <w:drawing>
          <wp:inline distT="0" distB="0" distL="0" distR="0" wp14:anchorId="1685A6C5" wp14:editId="205B8193">
            <wp:extent cx="133350" cy="133350"/>
            <wp:effectExtent l="0" t="0" r="0" b="0"/>
            <wp:docPr id="80" name="Imag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8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4BF2FA1E" w14:textId="77777777" w:rsidR="0071540F" w:rsidRPr="00D81C28" w:rsidRDefault="0071540F" w:rsidP="0071540F">
      <w:pPr>
        <w:pStyle w:val="BodyText"/>
        <w:spacing w:after="0"/>
      </w:pPr>
      <w:r w:rsidRPr="00D81C28">
        <w:t xml:space="preserve">Examples of integers are -99, -7, -3, 0, 1, 5, 9 and 27. </w:t>
      </w:r>
    </w:p>
    <w:p w14:paraId="4372335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F28F776" w14:textId="77777777" w:rsidR="0071540F" w:rsidRPr="00D81C28" w:rsidRDefault="0071540F" w:rsidP="00A54AF5">
      <w:pPr>
        <w:pStyle w:val="Heading4"/>
        <w:numPr>
          <w:ilvl w:val="0"/>
          <w:numId w:val="0"/>
        </w:numPr>
      </w:pPr>
      <w:r w:rsidRPr="00D81C28">
        <w:t xml:space="preserve">32 []Is this number a real number. </w:t>
      </w:r>
    </w:p>
    <w:p w14:paraId="31AA35B2" w14:textId="77777777" w:rsidR="0071540F" w:rsidRPr="00D81C28" w:rsidRDefault="0071540F" w:rsidP="0071540F">
      <w:pPr>
        <w:pStyle w:val="BodyText"/>
      </w:pPr>
      <w:r w:rsidRPr="00D81C28">
        <w:rPr>
          <w:b/>
        </w:rPr>
        <w:t>Only answer this question if the following conditions are met:</w:t>
      </w:r>
      <w:r w:rsidRPr="00D81C28">
        <w:br/>
        <w:t>((</w:t>
      </w:r>
      <w:hyperlink r:id="rId120">
        <w:r w:rsidRPr="00D81C28">
          <w:rPr>
            <w:rStyle w:val="InternetLink"/>
          </w:rPr>
          <w:t>attributeInteger.NAOK</w:t>
        </w:r>
      </w:hyperlink>
      <w:r w:rsidRPr="00D81C28">
        <w:t xml:space="preserve"> == "N"))</w:t>
      </w:r>
    </w:p>
    <w:p w14:paraId="69DAC09C"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81BFD70" w14:textId="77777777" w:rsidR="0071540F" w:rsidRPr="00D81C28" w:rsidRDefault="0071540F" w:rsidP="00181F61">
      <w:pPr>
        <w:pStyle w:val="BodyText"/>
        <w:numPr>
          <w:ilvl w:val="0"/>
          <w:numId w:val="46"/>
        </w:numPr>
        <w:tabs>
          <w:tab w:val="left" w:pos="0"/>
        </w:tabs>
        <w:suppressAutoHyphens w:val="0"/>
        <w:autoSpaceDN/>
        <w:spacing w:after="0" w:line="288" w:lineRule="auto"/>
        <w:textAlignment w:val="auto"/>
      </w:pPr>
      <w:r w:rsidRPr="00D81C28">
        <w:rPr>
          <w:noProof/>
          <w:lang w:eastAsia="en-GB"/>
        </w:rPr>
        <w:drawing>
          <wp:inline distT="0" distB="0" distL="0" distR="0" wp14:anchorId="7186AC1B" wp14:editId="5685817E">
            <wp:extent cx="133350" cy="133350"/>
            <wp:effectExtent l="0" t="0" r="0" b="0"/>
            <wp:docPr id="81" name="Imag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8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34D66038" w14:textId="77777777" w:rsidR="0071540F" w:rsidRPr="00D81C28" w:rsidRDefault="0071540F" w:rsidP="00181F61">
      <w:pPr>
        <w:pStyle w:val="BodyText"/>
        <w:numPr>
          <w:ilvl w:val="0"/>
          <w:numId w:val="46"/>
        </w:numPr>
        <w:tabs>
          <w:tab w:val="left" w:pos="0"/>
        </w:tabs>
        <w:suppressAutoHyphens w:val="0"/>
        <w:autoSpaceDN/>
        <w:spacing w:after="140" w:line="288" w:lineRule="auto"/>
        <w:textAlignment w:val="auto"/>
      </w:pPr>
      <w:r w:rsidRPr="00D81C28">
        <w:rPr>
          <w:noProof/>
          <w:lang w:eastAsia="en-GB"/>
        </w:rPr>
        <w:drawing>
          <wp:inline distT="0" distB="0" distL="0" distR="0" wp14:anchorId="5AC59803" wp14:editId="696591BD">
            <wp:extent cx="133350" cy="133350"/>
            <wp:effectExtent l="0" t="0" r="0" b="0"/>
            <wp:docPr id="82" name="Imag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8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1F361678" w14:textId="77777777" w:rsidR="0071540F" w:rsidRPr="00D81C28" w:rsidRDefault="0071540F" w:rsidP="0071540F">
      <w:pPr>
        <w:pStyle w:val="BodyText"/>
        <w:spacing w:after="0"/>
      </w:pPr>
      <w:r w:rsidRPr="00D81C28">
        <w:t xml:space="preserve">By real we mean can this number take any value, for example 2.934269, or -29.632? </w:t>
      </w:r>
    </w:p>
    <w:p w14:paraId="7908B01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D575809" w14:textId="77777777" w:rsidR="0071540F" w:rsidRPr="00D81C28" w:rsidRDefault="0071540F" w:rsidP="00A54AF5">
      <w:pPr>
        <w:pStyle w:val="Heading4"/>
        <w:numPr>
          <w:ilvl w:val="0"/>
          <w:numId w:val="0"/>
        </w:numPr>
      </w:pPr>
      <w:r w:rsidRPr="00D81C28">
        <w:t>33 []Does this attribute take a minimum value? *</w:t>
      </w:r>
    </w:p>
    <w:p w14:paraId="7AD945C8" w14:textId="77777777" w:rsidR="0071540F" w:rsidRPr="00D81C28" w:rsidRDefault="0071540F" w:rsidP="0071540F">
      <w:pPr>
        <w:pStyle w:val="BodyText"/>
      </w:pPr>
      <w:r w:rsidRPr="00D81C28">
        <w:rPr>
          <w:b/>
        </w:rPr>
        <w:t>Only answer this question if the following conditions are met:</w:t>
      </w:r>
      <w:r w:rsidRPr="00D81C28">
        <w:br/>
      </w:r>
      <w:hyperlink r:id="rId121">
        <w:r w:rsidRPr="00D81C28">
          <w:rPr>
            <w:rStyle w:val="InternetLink"/>
          </w:rPr>
          <w:t>attributeNumeric.NAOK</w:t>
        </w:r>
      </w:hyperlink>
      <w:r w:rsidRPr="00D81C28">
        <w:t xml:space="preserve"> == "Y"</w:t>
      </w:r>
    </w:p>
    <w:p w14:paraId="7C56F4CD"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2EFA5316" w14:textId="77777777" w:rsidR="0071540F" w:rsidRPr="00D81C28" w:rsidRDefault="0071540F" w:rsidP="00181F61">
      <w:pPr>
        <w:pStyle w:val="BodyText"/>
        <w:numPr>
          <w:ilvl w:val="0"/>
          <w:numId w:val="47"/>
        </w:numPr>
        <w:tabs>
          <w:tab w:val="left" w:pos="0"/>
        </w:tabs>
        <w:suppressAutoHyphens w:val="0"/>
        <w:autoSpaceDN/>
        <w:spacing w:after="0" w:line="288" w:lineRule="auto"/>
        <w:textAlignment w:val="auto"/>
      </w:pPr>
      <w:r w:rsidRPr="00D81C28">
        <w:rPr>
          <w:noProof/>
          <w:lang w:eastAsia="en-GB"/>
        </w:rPr>
        <w:drawing>
          <wp:inline distT="0" distB="0" distL="0" distR="0" wp14:anchorId="7894FA04" wp14:editId="06485D0C">
            <wp:extent cx="133350" cy="133350"/>
            <wp:effectExtent l="0" t="0" r="0" b="0"/>
            <wp:docPr id="83" name="Image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8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54523B26" w14:textId="77777777" w:rsidR="0071540F" w:rsidRPr="00D81C28" w:rsidRDefault="0071540F" w:rsidP="00181F61">
      <w:pPr>
        <w:pStyle w:val="BodyText"/>
        <w:numPr>
          <w:ilvl w:val="0"/>
          <w:numId w:val="47"/>
        </w:numPr>
        <w:tabs>
          <w:tab w:val="left" w:pos="0"/>
        </w:tabs>
        <w:suppressAutoHyphens w:val="0"/>
        <w:autoSpaceDN/>
        <w:spacing w:after="140" w:line="288" w:lineRule="auto"/>
        <w:textAlignment w:val="auto"/>
      </w:pPr>
      <w:r w:rsidRPr="00D81C28">
        <w:rPr>
          <w:noProof/>
          <w:lang w:eastAsia="en-GB"/>
        </w:rPr>
        <w:drawing>
          <wp:inline distT="0" distB="0" distL="0" distR="0" wp14:anchorId="212656ED" wp14:editId="56E1731A">
            <wp:extent cx="133350" cy="133350"/>
            <wp:effectExtent l="0" t="0" r="0" b="0"/>
            <wp:docPr id="84" name="Image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8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71B3F792"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02D82EB" w14:textId="77777777" w:rsidR="0071540F" w:rsidRPr="00D81C28" w:rsidRDefault="0071540F" w:rsidP="00A54AF5">
      <w:pPr>
        <w:pStyle w:val="Heading4"/>
        <w:numPr>
          <w:ilvl w:val="0"/>
          <w:numId w:val="0"/>
        </w:numPr>
      </w:pPr>
      <w:r w:rsidRPr="00D81C28">
        <w:t xml:space="preserve">34 []Please enter the minimum value. </w:t>
      </w:r>
    </w:p>
    <w:p w14:paraId="0D0433FC" w14:textId="77777777" w:rsidR="0071540F" w:rsidRPr="00D81C28" w:rsidRDefault="0071540F" w:rsidP="0071540F">
      <w:pPr>
        <w:pStyle w:val="BodyText"/>
      </w:pPr>
      <w:r w:rsidRPr="00D81C28">
        <w:rPr>
          <w:b/>
        </w:rPr>
        <w:t>Only answer this question if the following conditions are met:</w:t>
      </w:r>
      <w:r w:rsidRPr="00D81C28">
        <w:br/>
      </w:r>
      <w:hyperlink r:id="rId122">
        <w:r w:rsidRPr="00D81C28">
          <w:rPr>
            <w:rStyle w:val="InternetLink"/>
          </w:rPr>
          <w:t>attributeHasMin.NAOK</w:t>
        </w:r>
      </w:hyperlink>
      <w:r w:rsidRPr="00D81C28">
        <w:t xml:space="preserve"> == "Y"</w:t>
      </w:r>
    </w:p>
    <w:p w14:paraId="754B106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BC03E2A" w14:textId="77777777" w:rsidR="0071540F" w:rsidRPr="00D81C28" w:rsidRDefault="0071540F" w:rsidP="0071540F">
      <w:pPr>
        <w:pStyle w:val="BodyText"/>
      </w:pPr>
      <w:r w:rsidRPr="00D81C28">
        <w:t>Only numbers may be entered in this field.</w:t>
      </w:r>
    </w:p>
    <w:p w14:paraId="791DC4D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6168345" w14:textId="77777777" w:rsidR="0071540F" w:rsidRPr="00D81C28" w:rsidRDefault="0071540F" w:rsidP="0071540F">
      <w:pPr>
        <w:pStyle w:val="BodyText"/>
      </w:pPr>
      <w:r w:rsidRPr="00D81C28">
        <w:t>This must be an integer if you have specified it as an integer. Otherwise it can be any number.</w:t>
      </w:r>
    </w:p>
    <w:p w14:paraId="28B6A30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199A096" w14:textId="77777777" w:rsidR="0071540F" w:rsidRPr="00D81C28" w:rsidRDefault="0071540F" w:rsidP="0071540F">
      <w:pPr>
        <w:pStyle w:val="BodyText"/>
      </w:pPr>
      <w:r w:rsidRPr="00D81C28">
        <w:br/>
        <w:t>Please write your answer here:</w:t>
      </w:r>
    </w:p>
    <w:p w14:paraId="7DB247D2" w14:textId="77777777" w:rsidR="0071540F" w:rsidRPr="00D81C28" w:rsidRDefault="0071540F" w:rsidP="00181F61">
      <w:pPr>
        <w:pStyle w:val="BodyText"/>
        <w:numPr>
          <w:ilvl w:val="0"/>
          <w:numId w:val="48"/>
        </w:numPr>
        <w:tabs>
          <w:tab w:val="left" w:pos="0"/>
        </w:tabs>
        <w:suppressAutoHyphens w:val="0"/>
        <w:autoSpaceDN/>
        <w:spacing w:after="140" w:line="288" w:lineRule="auto"/>
        <w:textAlignment w:val="auto"/>
      </w:pPr>
      <w:r w:rsidRPr="00D81C28">
        <w:t> </w:t>
      </w:r>
    </w:p>
    <w:p w14:paraId="3B7A3F5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BDDFD19" w14:textId="77777777" w:rsidR="0071540F" w:rsidRPr="00D81C28" w:rsidRDefault="0071540F" w:rsidP="00A54AF5">
      <w:pPr>
        <w:pStyle w:val="Heading4"/>
        <w:numPr>
          <w:ilvl w:val="0"/>
          <w:numId w:val="0"/>
        </w:numPr>
      </w:pPr>
      <w:r w:rsidRPr="00D81C28">
        <w:t>35 []Does this attribute have a maximum value? *</w:t>
      </w:r>
    </w:p>
    <w:p w14:paraId="6E437CE6" w14:textId="77777777" w:rsidR="0071540F" w:rsidRPr="00D81C28" w:rsidRDefault="0071540F" w:rsidP="0071540F">
      <w:pPr>
        <w:pStyle w:val="BodyText"/>
      </w:pPr>
      <w:r w:rsidRPr="00D81C28">
        <w:rPr>
          <w:b/>
        </w:rPr>
        <w:t>Only answer this question if the following conditions are met:</w:t>
      </w:r>
      <w:r w:rsidRPr="00D81C28">
        <w:br/>
        <w:t>((</w:t>
      </w:r>
      <w:hyperlink r:id="rId123">
        <w:r w:rsidRPr="00D81C28">
          <w:rPr>
            <w:rStyle w:val="InternetLink"/>
          </w:rPr>
          <w:t>attributeNumeric.NAOK</w:t>
        </w:r>
      </w:hyperlink>
      <w:r w:rsidRPr="00D81C28">
        <w:t xml:space="preserve"> == "Y"))</w:t>
      </w:r>
    </w:p>
    <w:p w14:paraId="2E1B7513"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6E671492" w14:textId="77777777" w:rsidR="0071540F" w:rsidRPr="00D81C28" w:rsidRDefault="0071540F" w:rsidP="00181F61">
      <w:pPr>
        <w:pStyle w:val="BodyText"/>
        <w:numPr>
          <w:ilvl w:val="0"/>
          <w:numId w:val="49"/>
        </w:numPr>
        <w:tabs>
          <w:tab w:val="left" w:pos="0"/>
        </w:tabs>
        <w:suppressAutoHyphens w:val="0"/>
        <w:autoSpaceDN/>
        <w:spacing w:after="0" w:line="288" w:lineRule="auto"/>
        <w:textAlignment w:val="auto"/>
      </w:pPr>
      <w:r w:rsidRPr="00D81C28">
        <w:rPr>
          <w:noProof/>
          <w:lang w:eastAsia="en-GB"/>
        </w:rPr>
        <w:drawing>
          <wp:inline distT="0" distB="0" distL="0" distR="0" wp14:anchorId="22097E58" wp14:editId="6140BDE6">
            <wp:extent cx="133350" cy="133350"/>
            <wp:effectExtent l="0" t="0" r="0" b="0"/>
            <wp:docPr id="85" name="Image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8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038D0780" w14:textId="77777777" w:rsidR="0071540F" w:rsidRPr="00D81C28" w:rsidRDefault="0071540F" w:rsidP="00181F61">
      <w:pPr>
        <w:pStyle w:val="BodyText"/>
        <w:numPr>
          <w:ilvl w:val="0"/>
          <w:numId w:val="49"/>
        </w:numPr>
        <w:tabs>
          <w:tab w:val="left" w:pos="0"/>
        </w:tabs>
        <w:suppressAutoHyphens w:val="0"/>
        <w:autoSpaceDN/>
        <w:spacing w:after="140" w:line="288" w:lineRule="auto"/>
        <w:textAlignment w:val="auto"/>
      </w:pPr>
      <w:r w:rsidRPr="00D81C28">
        <w:rPr>
          <w:noProof/>
          <w:lang w:eastAsia="en-GB"/>
        </w:rPr>
        <w:drawing>
          <wp:inline distT="0" distB="0" distL="0" distR="0" wp14:anchorId="0BC208C9" wp14:editId="2DD7AD89">
            <wp:extent cx="133350" cy="133350"/>
            <wp:effectExtent l="0" t="0" r="0" b="0"/>
            <wp:docPr id="86" name="Image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8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546560B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03B19B3" w14:textId="77777777" w:rsidR="0071540F" w:rsidRPr="00D81C28" w:rsidRDefault="0071540F" w:rsidP="00A54AF5">
      <w:pPr>
        <w:pStyle w:val="Heading4"/>
        <w:numPr>
          <w:ilvl w:val="0"/>
          <w:numId w:val="0"/>
        </w:numPr>
      </w:pPr>
      <w:r w:rsidRPr="00D81C28">
        <w:t xml:space="preserve">36 []Please enter the maxium value. </w:t>
      </w:r>
    </w:p>
    <w:p w14:paraId="0655D919" w14:textId="77777777" w:rsidR="0071540F" w:rsidRPr="00D81C28" w:rsidRDefault="0071540F" w:rsidP="0071540F">
      <w:pPr>
        <w:pStyle w:val="BodyText"/>
      </w:pPr>
      <w:r w:rsidRPr="00D81C28">
        <w:rPr>
          <w:b/>
        </w:rPr>
        <w:t>Only answer this question if the following conditions are met:</w:t>
      </w:r>
      <w:r w:rsidRPr="00D81C28">
        <w:br/>
      </w:r>
      <w:hyperlink r:id="rId124">
        <w:r w:rsidRPr="00D81C28">
          <w:rPr>
            <w:rStyle w:val="InternetLink"/>
          </w:rPr>
          <w:t>attributeHasMax.NAOK</w:t>
        </w:r>
      </w:hyperlink>
      <w:r w:rsidRPr="00D81C28">
        <w:t xml:space="preserve"> == "Y"</w:t>
      </w:r>
    </w:p>
    <w:p w14:paraId="26764B3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330E449" w14:textId="77777777" w:rsidR="0071540F" w:rsidRPr="00D81C28" w:rsidRDefault="0071540F" w:rsidP="0071540F">
      <w:pPr>
        <w:pStyle w:val="BodyText"/>
      </w:pPr>
      <w:r w:rsidRPr="00D81C28">
        <w:t>Only numbers may be entered in this field.</w:t>
      </w:r>
    </w:p>
    <w:p w14:paraId="25B293C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EDCB354" w14:textId="77777777" w:rsidR="0071540F" w:rsidRPr="00D81C28" w:rsidRDefault="0071540F" w:rsidP="0071540F">
      <w:pPr>
        <w:pStyle w:val="BodyText"/>
      </w:pPr>
      <w:r w:rsidRPr="00D81C28">
        <w:t>This must be more than the minimum value if it exists. Additionally it must be an integer if it the attribute has been defined as an integer previously.</w:t>
      </w:r>
    </w:p>
    <w:p w14:paraId="03D87C8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32E06CF" w14:textId="77777777" w:rsidR="0071540F" w:rsidRPr="00D81C28" w:rsidRDefault="0071540F" w:rsidP="0071540F">
      <w:pPr>
        <w:pStyle w:val="BodyText"/>
      </w:pPr>
      <w:r w:rsidRPr="00D81C28">
        <w:br/>
        <w:t>Please write your answer here:</w:t>
      </w:r>
    </w:p>
    <w:p w14:paraId="37C7FCC8" w14:textId="77777777" w:rsidR="0071540F" w:rsidRPr="00D81C28" w:rsidRDefault="0071540F" w:rsidP="00181F61">
      <w:pPr>
        <w:pStyle w:val="BodyText"/>
        <w:numPr>
          <w:ilvl w:val="0"/>
          <w:numId w:val="50"/>
        </w:numPr>
        <w:tabs>
          <w:tab w:val="left" w:pos="0"/>
        </w:tabs>
        <w:suppressAutoHyphens w:val="0"/>
        <w:autoSpaceDN/>
        <w:spacing w:after="140" w:line="288" w:lineRule="auto"/>
        <w:textAlignment w:val="auto"/>
      </w:pPr>
      <w:r w:rsidRPr="00D81C28">
        <w:t> </w:t>
      </w:r>
    </w:p>
    <w:p w14:paraId="0E39465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64D6974" w14:textId="6DB41C09" w:rsidR="0071540F" w:rsidRPr="00D81C28" w:rsidRDefault="0071540F" w:rsidP="00A54AF5">
      <w:pPr>
        <w:pStyle w:val="Heading4"/>
        <w:numPr>
          <w:ilvl w:val="0"/>
          <w:numId w:val="0"/>
        </w:numPr>
      </w:pPr>
      <w:r w:rsidRPr="00D81C28">
        <w:t xml:space="preserve">37 []Does the </w:t>
      </w:r>
      <w:r w:rsidR="006B4E38" w:rsidRPr="00D81C28">
        <w:t>attribute</w:t>
      </w:r>
      <w:r w:rsidRPr="00D81C28">
        <w:t xml:space="preserve"> values consist of words? *</w:t>
      </w:r>
    </w:p>
    <w:p w14:paraId="22D350CC" w14:textId="77777777" w:rsidR="0071540F" w:rsidRPr="00D81C28" w:rsidRDefault="0071540F" w:rsidP="0071540F">
      <w:pPr>
        <w:pStyle w:val="BodyText"/>
      </w:pPr>
      <w:r w:rsidRPr="00D81C28">
        <w:rPr>
          <w:b/>
        </w:rPr>
        <w:t>Only answer this question if the following conditions are met:</w:t>
      </w:r>
      <w:r w:rsidRPr="00D81C28">
        <w:br/>
      </w:r>
      <w:hyperlink r:id="rId125">
        <w:r w:rsidRPr="00D81C28">
          <w:rPr>
            <w:rStyle w:val="InternetLink"/>
          </w:rPr>
          <w:t>attributeCountable.NAOK</w:t>
        </w:r>
      </w:hyperlink>
      <w:r w:rsidRPr="00D81C28">
        <w:t xml:space="preserve"> == "N"</w:t>
      </w:r>
    </w:p>
    <w:p w14:paraId="1FCF6ACB"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7340A890" w14:textId="77777777" w:rsidR="0071540F" w:rsidRPr="00D81C28" w:rsidRDefault="0071540F" w:rsidP="00181F61">
      <w:pPr>
        <w:pStyle w:val="BodyText"/>
        <w:numPr>
          <w:ilvl w:val="0"/>
          <w:numId w:val="51"/>
        </w:numPr>
        <w:tabs>
          <w:tab w:val="left" w:pos="0"/>
        </w:tabs>
        <w:suppressAutoHyphens w:val="0"/>
        <w:autoSpaceDN/>
        <w:spacing w:after="0" w:line="288" w:lineRule="auto"/>
        <w:textAlignment w:val="auto"/>
      </w:pPr>
      <w:r w:rsidRPr="00D81C28">
        <w:rPr>
          <w:noProof/>
          <w:lang w:eastAsia="en-GB"/>
        </w:rPr>
        <w:drawing>
          <wp:inline distT="0" distB="0" distL="0" distR="0" wp14:anchorId="4629222F" wp14:editId="33112E81">
            <wp:extent cx="133350" cy="133350"/>
            <wp:effectExtent l="0" t="0" r="0" b="0"/>
            <wp:docPr id="87" name="Image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8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128F8CB5" w14:textId="77777777" w:rsidR="0071540F" w:rsidRPr="00D81C28" w:rsidRDefault="0071540F" w:rsidP="00181F61">
      <w:pPr>
        <w:pStyle w:val="BodyText"/>
        <w:numPr>
          <w:ilvl w:val="0"/>
          <w:numId w:val="51"/>
        </w:numPr>
        <w:tabs>
          <w:tab w:val="left" w:pos="0"/>
        </w:tabs>
        <w:suppressAutoHyphens w:val="0"/>
        <w:autoSpaceDN/>
        <w:spacing w:after="140" w:line="288" w:lineRule="auto"/>
        <w:textAlignment w:val="auto"/>
      </w:pPr>
      <w:r w:rsidRPr="00D81C28">
        <w:rPr>
          <w:noProof/>
          <w:lang w:eastAsia="en-GB"/>
        </w:rPr>
        <w:drawing>
          <wp:inline distT="0" distB="0" distL="0" distR="0" wp14:anchorId="3531E501" wp14:editId="562B1E8B">
            <wp:extent cx="133350" cy="133350"/>
            <wp:effectExtent l="0" t="0" r="0" b="0"/>
            <wp:docPr id="88" name="Image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8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2815C0EA" w14:textId="77777777" w:rsidR="0071540F" w:rsidRPr="00D81C28" w:rsidRDefault="0071540F" w:rsidP="0071540F">
      <w:pPr>
        <w:pStyle w:val="BodyText"/>
        <w:spacing w:after="0"/>
      </w:pPr>
      <w:r w:rsidRPr="00D81C28">
        <w:t xml:space="preserve">For example the class humans may have attribute hair colour which might be black, blonde, brunette, etc. </w:t>
      </w:r>
    </w:p>
    <w:p w14:paraId="65969D9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E284F65" w14:textId="77777777" w:rsidR="0071540F" w:rsidRPr="00D81C28" w:rsidRDefault="0071540F" w:rsidP="00A54AF5">
      <w:pPr>
        <w:pStyle w:val="Heading4"/>
        <w:numPr>
          <w:ilvl w:val="0"/>
          <w:numId w:val="0"/>
        </w:numPr>
      </w:pPr>
      <w:r w:rsidRPr="00D81C28">
        <w:t xml:space="preserve">38 []If the values of the attributes may be words, then can these words be listed? </w:t>
      </w:r>
    </w:p>
    <w:p w14:paraId="4B7AAF9B" w14:textId="77777777" w:rsidR="0071540F" w:rsidRPr="00D81C28" w:rsidRDefault="0071540F" w:rsidP="0071540F">
      <w:pPr>
        <w:pStyle w:val="BodyText"/>
      </w:pPr>
      <w:r w:rsidRPr="00D81C28">
        <w:rPr>
          <w:b/>
        </w:rPr>
        <w:t>Only answer this question if the following conditions are met:</w:t>
      </w:r>
      <w:r w:rsidRPr="00D81C28">
        <w:br/>
        <w:t>((</w:t>
      </w:r>
      <w:hyperlink r:id="rId126">
        <w:r w:rsidRPr="00D81C28">
          <w:rPr>
            <w:rStyle w:val="InternetLink"/>
          </w:rPr>
          <w:t>attributeText.NAOK</w:t>
        </w:r>
      </w:hyperlink>
      <w:r w:rsidRPr="00D81C28">
        <w:t xml:space="preserve"> == "Y"))</w:t>
      </w:r>
    </w:p>
    <w:p w14:paraId="3CAFA5F3"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97E308C" w14:textId="77777777" w:rsidR="0071540F" w:rsidRPr="00D81C28" w:rsidRDefault="0071540F" w:rsidP="00181F61">
      <w:pPr>
        <w:pStyle w:val="BodyText"/>
        <w:numPr>
          <w:ilvl w:val="0"/>
          <w:numId w:val="52"/>
        </w:numPr>
        <w:tabs>
          <w:tab w:val="left" w:pos="0"/>
        </w:tabs>
        <w:suppressAutoHyphens w:val="0"/>
        <w:autoSpaceDN/>
        <w:spacing w:after="0" w:line="288" w:lineRule="auto"/>
        <w:textAlignment w:val="auto"/>
      </w:pPr>
      <w:r w:rsidRPr="00D81C28">
        <w:rPr>
          <w:noProof/>
          <w:lang w:eastAsia="en-GB"/>
        </w:rPr>
        <w:drawing>
          <wp:inline distT="0" distB="0" distL="0" distR="0" wp14:anchorId="4F3FA9C4" wp14:editId="586093ED">
            <wp:extent cx="133350" cy="133350"/>
            <wp:effectExtent l="0" t="0" r="0" b="0"/>
            <wp:docPr id="89" name="Image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8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39193976" w14:textId="77777777" w:rsidR="0071540F" w:rsidRPr="00D81C28" w:rsidRDefault="0071540F" w:rsidP="00181F61">
      <w:pPr>
        <w:pStyle w:val="BodyText"/>
        <w:numPr>
          <w:ilvl w:val="0"/>
          <w:numId w:val="52"/>
        </w:numPr>
        <w:tabs>
          <w:tab w:val="left" w:pos="0"/>
        </w:tabs>
        <w:suppressAutoHyphens w:val="0"/>
        <w:autoSpaceDN/>
        <w:spacing w:after="140" w:line="288" w:lineRule="auto"/>
        <w:textAlignment w:val="auto"/>
      </w:pPr>
      <w:r w:rsidRPr="00D81C28">
        <w:rPr>
          <w:noProof/>
          <w:lang w:eastAsia="en-GB"/>
        </w:rPr>
        <w:drawing>
          <wp:inline distT="0" distB="0" distL="0" distR="0" wp14:anchorId="0C17CF21" wp14:editId="0871EB46">
            <wp:extent cx="133350" cy="133350"/>
            <wp:effectExtent l="0" t="0" r="0" b="0"/>
            <wp:docPr id="90" name="Imag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9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17BE2C1A" w14:textId="77777777" w:rsidR="0071540F" w:rsidRPr="00D81C28" w:rsidRDefault="0071540F" w:rsidP="0071540F">
      <w:pPr>
        <w:pStyle w:val="BodyText"/>
        <w:spacing w:after="0"/>
      </w:pPr>
      <w:r w:rsidRPr="00D81C28">
        <w:t xml:space="preserve">This is asking if there is a maximum number of values that such an attribute may take. For instance an attribute taking values that consist of possible combinations of the alpahbet is not limited. Or for that matter an argument that takes say year of birth. This may not be effectively be listed, as it is limited by the current year. Limited examples of an attribute are the week day on which you were born which will on take 7 values. </w:t>
      </w:r>
    </w:p>
    <w:p w14:paraId="75AE98D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6296CAE" w14:textId="77777777" w:rsidR="0071540F" w:rsidRPr="00D81C28" w:rsidRDefault="0071540F" w:rsidP="00A54AF5">
      <w:pPr>
        <w:pStyle w:val="Heading4"/>
        <w:numPr>
          <w:ilvl w:val="0"/>
          <w:numId w:val="0"/>
        </w:numPr>
      </w:pPr>
      <w:r w:rsidRPr="00D81C28">
        <w:t xml:space="preserve">39 []Could you please supply some values for the text. </w:t>
      </w:r>
    </w:p>
    <w:p w14:paraId="3E3B38A3" w14:textId="77777777" w:rsidR="0071540F" w:rsidRPr="00D81C28" w:rsidRDefault="0071540F" w:rsidP="0071540F">
      <w:pPr>
        <w:pStyle w:val="BodyText"/>
      </w:pPr>
      <w:r w:rsidRPr="00D81C28">
        <w:rPr>
          <w:b/>
        </w:rPr>
        <w:t>Only answer this question if the following conditions are met:</w:t>
      </w:r>
      <w:r w:rsidRPr="00D81C28">
        <w:br/>
        <w:t>((</w:t>
      </w:r>
      <w:hyperlink r:id="rId127">
        <w:r w:rsidRPr="00D81C28">
          <w:rPr>
            <w:rStyle w:val="InternetLink"/>
          </w:rPr>
          <w:t>attributeLimitedText.NAOK</w:t>
        </w:r>
      </w:hyperlink>
      <w:r w:rsidRPr="00D81C28">
        <w:t xml:space="preserve"> == "Y"))</w:t>
      </w:r>
    </w:p>
    <w:p w14:paraId="00F88E80" w14:textId="77777777" w:rsidR="0071540F" w:rsidRPr="00D81C28" w:rsidRDefault="0071540F" w:rsidP="0071540F">
      <w:pPr>
        <w:pStyle w:val="BodyText"/>
      </w:pPr>
      <w:r w:rsidRPr="00D81C28">
        <w:t>Please write your answer here:</w:t>
      </w:r>
    </w:p>
    <w:p w14:paraId="5A7F6A56" w14:textId="77777777" w:rsidR="0071540F" w:rsidRPr="00D81C28" w:rsidRDefault="0071540F" w:rsidP="0071540F">
      <w:pPr>
        <w:pStyle w:val="BodyText"/>
      </w:pPr>
      <w:r w:rsidRPr="00D81C28">
        <w:t> </w:t>
      </w:r>
    </w:p>
    <w:p w14:paraId="651F5B07" w14:textId="77777777" w:rsidR="0071540F" w:rsidRPr="00D81C28" w:rsidRDefault="0071540F" w:rsidP="0071540F">
      <w:pPr>
        <w:pStyle w:val="BodyText"/>
      </w:pPr>
      <w:r w:rsidRPr="00D81C28">
        <w:t>You may supply these in whatever format best suits you: comma delimited, space delimited, new line are all acceptable.</w:t>
      </w:r>
    </w:p>
    <w:p w14:paraId="7EF41586" w14:textId="77777777" w:rsidR="0071540F" w:rsidRPr="00D81C28" w:rsidRDefault="0071540F" w:rsidP="0071540F">
      <w:pPr>
        <w:pStyle w:val="BodyText"/>
      </w:pPr>
      <w:r w:rsidRPr="00D81C28">
        <w:t>An example of this might be for the class of humans with attribute "weekday born," which would be one of the following values: Monday, Tuesday, Wednesday, etc.</w:t>
      </w:r>
    </w:p>
    <w:p w14:paraId="74EAAAC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9A703FD" w14:textId="77777777" w:rsidR="0071540F" w:rsidRPr="00D81C28" w:rsidRDefault="0071540F" w:rsidP="00A54AF5">
      <w:pPr>
        <w:pStyle w:val="Heading3"/>
        <w:numPr>
          <w:ilvl w:val="0"/>
          <w:numId w:val="0"/>
        </w:numPr>
      </w:pPr>
      <w:r w:rsidRPr="00D81C28">
        <w:t>Defining a Relationship</w:t>
      </w:r>
    </w:p>
    <w:p w14:paraId="4750DD72" w14:textId="77777777" w:rsidR="0071540F" w:rsidRPr="00D81C28" w:rsidRDefault="0071540F" w:rsidP="0071540F">
      <w:pPr>
        <w:pStyle w:val="BodyText"/>
        <w:spacing w:after="0"/>
      </w:pPr>
      <w:r w:rsidRPr="00D81C28">
        <w:t xml:space="preserve">You have decided the term that you have chosen to define is a relationship between classes or instances of such classes. We will now undertake to try and use questions to determine the nature and properties of such a relationship. </w:t>
      </w:r>
    </w:p>
    <w:p w14:paraId="044C44C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CF6F1AF" w14:textId="77777777" w:rsidR="0071540F" w:rsidRPr="00D81C28" w:rsidRDefault="0071540F" w:rsidP="00A54AF5">
      <w:pPr>
        <w:pStyle w:val="Heading4"/>
        <w:numPr>
          <w:ilvl w:val="0"/>
          <w:numId w:val="0"/>
        </w:numPr>
      </w:pPr>
      <w:r w:rsidRPr="00D81C28">
        <w:t xml:space="preserve">40 []Which originating class for this relationship, if any; where a class must be a term already existent in the GLAMURS glossary? </w:t>
      </w:r>
    </w:p>
    <w:p w14:paraId="28A2C8A7" w14:textId="77777777" w:rsidR="0071540F" w:rsidRPr="00D81C28" w:rsidRDefault="0071540F" w:rsidP="0071540F">
      <w:pPr>
        <w:pStyle w:val="BodyText"/>
      </w:pPr>
      <w:r w:rsidRPr="00D81C28">
        <w:t>Please write your answer(s) here:</w:t>
      </w:r>
    </w:p>
    <w:p w14:paraId="07F86EBC" w14:textId="77777777" w:rsidR="0071540F" w:rsidRPr="00D81C28" w:rsidRDefault="0071540F" w:rsidP="00181F61">
      <w:pPr>
        <w:pStyle w:val="BodyText"/>
        <w:numPr>
          <w:ilvl w:val="0"/>
          <w:numId w:val="53"/>
        </w:numPr>
        <w:tabs>
          <w:tab w:val="left" w:pos="0"/>
        </w:tabs>
        <w:suppressAutoHyphens w:val="0"/>
        <w:autoSpaceDN/>
        <w:spacing w:after="0" w:line="288" w:lineRule="auto"/>
        <w:textAlignment w:val="auto"/>
      </w:pPr>
      <w:r w:rsidRPr="00D81C28">
        <w:t xml:space="preserve">Source class #1 </w:t>
      </w:r>
    </w:p>
    <w:p w14:paraId="60BCE163" w14:textId="77777777" w:rsidR="0071540F" w:rsidRPr="00D81C28" w:rsidRDefault="0071540F" w:rsidP="0071540F">
      <w:pPr>
        <w:pStyle w:val="BodyText"/>
        <w:spacing w:after="0"/>
        <w:ind w:left="707"/>
      </w:pPr>
      <w:r w:rsidRPr="00D81C28">
        <w:t> </w:t>
      </w:r>
    </w:p>
    <w:p w14:paraId="491F6A8E" w14:textId="77777777" w:rsidR="0071540F" w:rsidRPr="00D81C28" w:rsidRDefault="0071540F" w:rsidP="00181F61">
      <w:pPr>
        <w:pStyle w:val="BodyText"/>
        <w:numPr>
          <w:ilvl w:val="0"/>
          <w:numId w:val="53"/>
        </w:numPr>
        <w:tabs>
          <w:tab w:val="left" w:pos="0"/>
        </w:tabs>
        <w:suppressAutoHyphens w:val="0"/>
        <w:autoSpaceDN/>
        <w:spacing w:after="0" w:line="288" w:lineRule="auto"/>
        <w:textAlignment w:val="auto"/>
      </w:pPr>
      <w:r w:rsidRPr="00D81C28">
        <w:t xml:space="preserve">Source class #2 </w:t>
      </w:r>
    </w:p>
    <w:p w14:paraId="5547B063" w14:textId="77777777" w:rsidR="0071540F" w:rsidRPr="00D81C28" w:rsidRDefault="0071540F" w:rsidP="0071540F">
      <w:pPr>
        <w:pStyle w:val="BodyText"/>
        <w:spacing w:after="0"/>
        <w:ind w:left="707"/>
      </w:pPr>
      <w:r w:rsidRPr="00D81C28">
        <w:t> </w:t>
      </w:r>
    </w:p>
    <w:p w14:paraId="3A46A7E6" w14:textId="77777777" w:rsidR="0071540F" w:rsidRPr="00D81C28" w:rsidRDefault="0071540F" w:rsidP="00181F61">
      <w:pPr>
        <w:pStyle w:val="BodyText"/>
        <w:numPr>
          <w:ilvl w:val="0"/>
          <w:numId w:val="53"/>
        </w:numPr>
        <w:tabs>
          <w:tab w:val="left" w:pos="0"/>
        </w:tabs>
        <w:suppressAutoHyphens w:val="0"/>
        <w:autoSpaceDN/>
        <w:spacing w:after="0" w:line="288" w:lineRule="auto"/>
        <w:textAlignment w:val="auto"/>
      </w:pPr>
      <w:r w:rsidRPr="00D81C28">
        <w:t xml:space="preserve">Source class #3 </w:t>
      </w:r>
    </w:p>
    <w:p w14:paraId="43A3E58A" w14:textId="77777777" w:rsidR="0071540F" w:rsidRPr="00D81C28" w:rsidRDefault="0071540F" w:rsidP="0071540F">
      <w:pPr>
        <w:pStyle w:val="BodyText"/>
        <w:spacing w:after="0"/>
        <w:ind w:left="707"/>
      </w:pPr>
      <w:r w:rsidRPr="00D81C28">
        <w:t> </w:t>
      </w:r>
    </w:p>
    <w:p w14:paraId="01A9C7D0" w14:textId="77777777" w:rsidR="0071540F" w:rsidRPr="00D81C28" w:rsidRDefault="0071540F" w:rsidP="00181F61">
      <w:pPr>
        <w:pStyle w:val="BodyText"/>
        <w:numPr>
          <w:ilvl w:val="0"/>
          <w:numId w:val="53"/>
        </w:numPr>
        <w:tabs>
          <w:tab w:val="left" w:pos="0"/>
        </w:tabs>
        <w:suppressAutoHyphens w:val="0"/>
        <w:autoSpaceDN/>
        <w:spacing w:after="0" w:line="288" w:lineRule="auto"/>
        <w:textAlignment w:val="auto"/>
      </w:pPr>
      <w:r w:rsidRPr="00D81C28">
        <w:t xml:space="preserve">Source class #4 </w:t>
      </w:r>
    </w:p>
    <w:p w14:paraId="69632085" w14:textId="77777777" w:rsidR="0071540F" w:rsidRPr="00D81C28" w:rsidRDefault="0071540F" w:rsidP="0071540F">
      <w:pPr>
        <w:pStyle w:val="BodyText"/>
        <w:spacing w:after="0"/>
        <w:ind w:left="707"/>
      </w:pPr>
      <w:r w:rsidRPr="00D81C28">
        <w:t> </w:t>
      </w:r>
    </w:p>
    <w:p w14:paraId="1AE383BC" w14:textId="77777777" w:rsidR="0071540F" w:rsidRPr="00D81C28" w:rsidRDefault="0071540F" w:rsidP="00181F61">
      <w:pPr>
        <w:pStyle w:val="BodyText"/>
        <w:numPr>
          <w:ilvl w:val="0"/>
          <w:numId w:val="53"/>
        </w:numPr>
        <w:tabs>
          <w:tab w:val="left" w:pos="0"/>
        </w:tabs>
        <w:suppressAutoHyphens w:val="0"/>
        <w:autoSpaceDN/>
        <w:spacing w:after="0" w:line="288" w:lineRule="auto"/>
        <w:textAlignment w:val="auto"/>
      </w:pPr>
      <w:r w:rsidRPr="00D81C28">
        <w:t xml:space="preserve">Source class #5 </w:t>
      </w:r>
    </w:p>
    <w:p w14:paraId="25417414" w14:textId="77777777" w:rsidR="0071540F" w:rsidRPr="00D81C28" w:rsidRDefault="0071540F" w:rsidP="0071540F">
      <w:pPr>
        <w:pStyle w:val="BodyText"/>
        <w:ind w:left="707"/>
      </w:pPr>
      <w:r w:rsidRPr="00D81C28">
        <w:t> </w:t>
      </w:r>
    </w:p>
    <w:p w14:paraId="5B0EE042" w14:textId="77777777" w:rsidR="0071540F" w:rsidRPr="00D81C28" w:rsidRDefault="0071540F" w:rsidP="0071540F">
      <w:pPr>
        <w:pStyle w:val="BodyText"/>
        <w:spacing w:after="0"/>
      </w:pPr>
      <w:r w:rsidRPr="00D81C28">
        <w:t xml:space="preserve">For instance, say we have the relationship "All girls have mothers", then "have" is the relationship, girls is the source classification. </w:t>
      </w:r>
    </w:p>
    <w:p w14:paraId="64BE184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BB5F62A" w14:textId="77777777" w:rsidR="0071540F" w:rsidRPr="00D81C28" w:rsidRDefault="0071540F" w:rsidP="00A54AF5">
      <w:pPr>
        <w:pStyle w:val="Heading4"/>
        <w:numPr>
          <w:ilvl w:val="0"/>
          <w:numId w:val="0"/>
        </w:numPr>
      </w:pPr>
      <w:r w:rsidRPr="00D81C28">
        <w:t xml:space="preserve">41 []Which is the target class for this relationship, if any; where a class must be a term already existent in the GLAMURS glossary? </w:t>
      </w:r>
    </w:p>
    <w:p w14:paraId="3EB1A710" w14:textId="77777777" w:rsidR="0071540F" w:rsidRPr="00D81C28" w:rsidRDefault="0071540F" w:rsidP="0071540F">
      <w:pPr>
        <w:pStyle w:val="BodyText"/>
      </w:pPr>
      <w:r w:rsidRPr="00D81C28">
        <w:rPr>
          <w:b/>
        </w:rPr>
        <w:t>Only answer this question if the following conditions are met:</w:t>
      </w:r>
      <w:r w:rsidRPr="00D81C28">
        <w:br/>
        <w:t>((count(</w:t>
      </w:r>
      <w:hyperlink r:id="rId128">
        <w:r w:rsidRPr="00D81C28">
          <w:rPr>
            <w:rStyle w:val="InternetLink"/>
          </w:rPr>
          <w:t>relSourceClass_1</w:t>
        </w:r>
      </w:hyperlink>
      <w:r w:rsidRPr="00D81C28">
        <w:t xml:space="preserve">, </w:t>
      </w:r>
      <w:hyperlink r:id="rId129">
        <w:r w:rsidRPr="00D81C28">
          <w:rPr>
            <w:rStyle w:val="InternetLink"/>
          </w:rPr>
          <w:t>relSourceClass_2</w:t>
        </w:r>
      </w:hyperlink>
      <w:r w:rsidRPr="00D81C28">
        <w:t xml:space="preserve">, </w:t>
      </w:r>
      <w:hyperlink r:id="rId130">
        <w:r w:rsidRPr="00D81C28">
          <w:rPr>
            <w:rStyle w:val="InternetLink"/>
          </w:rPr>
          <w:t>relSourceClass_3</w:t>
        </w:r>
      </w:hyperlink>
      <w:r w:rsidRPr="00D81C28">
        <w:t xml:space="preserve">, </w:t>
      </w:r>
      <w:hyperlink r:id="rId131">
        <w:r w:rsidRPr="00D81C28">
          <w:rPr>
            <w:rStyle w:val="InternetLink"/>
          </w:rPr>
          <w:t>relSourceClass_4</w:t>
        </w:r>
      </w:hyperlink>
      <w:r w:rsidRPr="00D81C28">
        <w:t xml:space="preserve">, </w:t>
      </w:r>
      <w:hyperlink r:id="rId132">
        <w:r w:rsidRPr="00D81C28">
          <w:rPr>
            <w:rStyle w:val="InternetLink"/>
          </w:rPr>
          <w:t>relSourceClass_5</w:t>
        </w:r>
      </w:hyperlink>
      <w:r w:rsidRPr="00D81C28">
        <w:t>) &gt; 0))</w:t>
      </w:r>
    </w:p>
    <w:p w14:paraId="4062E9C1" w14:textId="77777777" w:rsidR="0071540F" w:rsidRPr="00D81C28" w:rsidRDefault="0071540F" w:rsidP="0071540F">
      <w:pPr>
        <w:pStyle w:val="BodyText"/>
      </w:pPr>
      <w:r w:rsidRPr="00D81C28">
        <w:t>Please write your answer(s) here:</w:t>
      </w:r>
    </w:p>
    <w:p w14:paraId="2DAE5BE5" w14:textId="77777777" w:rsidR="0071540F" w:rsidRPr="00D81C28" w:rsidRDefault="0071540F" w:rsidP="00181F61">
      <w:pPr>
        <w:pStyle w:val="BodyText"/>
        <w:numPr>
          <w:ilvl w:val="0"/>
          <w:numId w:val="54"/>
        </w:numPr>
        <w:tabs>
          <w:tab w:val="left" w:pos="0"/>
        </w:tabs>
        <w:suppressAutoHyphens w:val="0"/>
        <w:autoSpaceDN/>
        <w:spacing w:after="0" w:line="288" w:lineRule="auto"/>
        <w:textAlignment w:val="auto"/>
      </w:pPr>
      <w:r w:rsidRPr="00D81C28">
        <w:t xml:space="preserve">Target class #1 </w:t>
      </w:r>
    </w:p>
    <w:p w14:paraId="15081E4F" w14:textId="77777777" w:rsidR="0071540F" w:rsidRPr="00D81C28" w:rsidRDefault="0071540F" w:rsidP="0071540F">
      <w:pPr>
        <w:pStyle w:val="BodyText"/>
        <w:spacing w:after="0"/>
        <w:ind w:left="707"/>
      </w:pPr>
      <w:r w:rsidRPr="00D81C28">
        <w:t> </w:t>
      </w:r>
    </w:p>
    <w:p w14:paraId="737F866D" w14:textId="77777777" w:rsidR="0071540F" w:rsidRPr="00D81C28" w:rsidRDefault="0071540F" w:rsidP="00181F61">
      <w:pPr>
        <w:pStyle w:val="BodyText"/>
        <w:numPr>
          <w:ilvl w:val="0"/>
          <w:numId w:val="54"/>
        </w:numPr>
        <w:tabs>
          <w:tab w:val="left" w:pos="0"/>
        </w:tabs>
        <w:suppressAutoHyphens w:val="0"/>
        <w:autoSpaceDN/>
        <w:spacing w:after="0" w:line="288" w:lineRule="auto"/>
        <w:textAlignment w:val="auto"/>
      </w:pPr>
      <w:r w:rsidRPr="00D81C28">
        <w:t xml:space="preserve">Target class #2 </w:t>
      </w:r>
    </w:p>
    <w:p w14:paraId="7E54F99B" w14:textId="77777777" w:rsidR="0071540F" w:rsidRPr="00D81C28" w:rsidRDefault="0071540F" w:rsidP="0071540F">
      <w:pPr>
        <w:pStyle w:val="BodyText"/>
        <w:spacing w:after="0"/>
        <w:ind w:left="707"/>
      </w:pPr>
      <w:r w:rsidRPr="00D81C28">
        <w:t> </w:t>
      </w:r>
    </w:p>
    <w:p w14:paraId="1CF8B2CF" w14:textId="77777777" w:rsidR="0071540F" w:rsidRPr="00D81C28" w:rsidRDefault="0071540F" w:rsidP="00181F61">
      <w:pPr>
        <w:pStyle w:val="BodyText"/>
        <w:numPr>
          <w:ilvl w:val="0"/>
          <w:numId w:val="54"/>
        </w:numPr>
        <w:tabs>
          <w:tab w:val="left" w:pos="0"/>
        </w:tabs>
        <w:suppressAutoHyphens w:val="0"/>
        <w:autoSpaceDN/>
        <w:spacing w:after="0" w:line="288" w:lineRule="auto"/>
        <w:textAlignment w:val="auto"/>
      </w:pPr>
      <w:r w:rsidRPr="00D81C28">
        <w:t xml:space="preserve">Target class #3 </w:t>
      </w:r>
    </w:p>
    <w:p w14:paraId="0BF080A6" w14:textId="77777777" w:rsidR="0071540F" w:rsidRPr="00D81C28" w:rsidRDefault="0071540F" w:rsidP="0071540F">
      <w:pPr>
        <w:pStyle w:val="BodyText"/>
        <w:spacing w:after="0"/>
        <w:ind w:left="707"/>
      </w:pPr>
      <w:r w:rsidRPr="00D81C28">
        <w:t> </w:t>
      </w:r>
    </w:p>
    <w:p w14:paraId="248424CB" w14:textId="77777777" w:rsidR="0071540F" w:rsidRPr="00D81C28" w:rsidRDefault="0071540F" w:rsidP="00181F61">
      <w:pPr>
        <w:pStyle w:val="BodyText"/>
        <w:numPr>
          <w:ilvl w:val="0"/>
          <w:numId w:val="54"/>
        </w:numPr>
        <w:tabs>
          <w:tab w:val="left" w:pos="0"/>
        </w:tabs>
        <w:suppressAutoHyphens w:val="0"/>
        <w:autoSpaceDN/>
        <w:spacing w:after="0" w:line="288" w:lineRule="auto"/>
        <w:textAlignment w:val="auto"/>
      </w:pPr>
      <w:r w:rsidRPr="00D81C28">
        <w:t xml:space="preserve">Target class #4 </w:t>
      </w:r>
    </w:p>
    <w:p w14:paraId="7C8433F8" w14:textId="77777777" w:rsidR="0071540F" w:rsidRPr="00D81C28" w:rsidRDefault="0071540F" w:rsidP="0071540F">
      <w:pPr>
        <w:pStyle w:val="BodyText"/>
        <w:spacing w:after="0"/>
        <w:ind w:left="707"/>
      </w:pPr>
      <w:r w:rsidRPr="00D81C28">
        <w:t> </w:t>
      </w:r>
    </w:p>
    <w:p w14:paraId="76CAA215" w14:textId="77777777" w:rsidR="0071540F" w:rsidRPr="00D81C28" w:rsidRDefault="0071540F" w:rsidP="00181F61">
      <w:pPr>
        <w:pStyle w:val="BodyText"/>
        <w:numPr>
          <w:ilvl w:val="0"/>
          <w:numId w:val="54"/>
        </w:numPr>
        <w:tabs>
          <w:tab w:val="left" w:pos="0"/>
        </w:tabs>
        <w:suppressAutoHyphens w:val="0"/>
        <w:autoSpaceDN/>
        <w:spacing w:after="0" w:line="288" w:lineRule="auto"/>
        <w:textAlignment w:val="auto"/>
      </w:pPr>
      <w:r w:rsidRPr="00D81C28">
        <w:t xml:space="preserve">Target class #5 </w:t>
      </w:r>
    </w:p>
    <w:p w14:paraId="56B8FC89" w14:textId="77777777" w:rsidR="0071540F" w:rsidRPr="00D81C28" w:rsidRDefault="0071540F" w:rsidP="0071540F">
      <w:pPr>
        <w:pStyle w:val="BodyText"/>
        <w:ind w:left="707"/>
      </w:pPr>
      <w:r w:rsidRPr="00D81C28">
        <w:t> </w:t>
      </w:r>
    </w:p>
    <w:p w14:paraId="11BCE5D2" w14:textId="77777777" w:rsidR="0071540F" w:rsidRPr="00D81C28" w:rsidRDefault="0071540F" w:rsidP="0071540F">
      <w:pPr>
        <w:pStyle w:val="BodyText"/>
        <w:spacing w:after="0"/>
      </w:pPr>
      <w:r w:rsidRPr="00D81C28">
        <w:t xml:space="preserve">For instance, say we have the relationship "All boys have fathers", then "have" is the relationship, fathers is the target classification. </w:t>
      </w:r>
    </w:p>
    <w:p w14:paraId="16C958C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56043BB" w14:textId="77777777" w:rsidR="0071540F" w:rsidRPr="00D81C28" w:rsidRDefault="0071540F" w:rsidP="00A54AF5">
      <w:pPr>
        <w:pStyle w:val="Heading4"/>
        <w:numPr>
          <w:ilvl w:val="0"/>
          <w:numId w:val="0"/>
        </w:numPr>
      </w:pPr>
      <w:r w:rsidRPr="00D81C28">
        <w:t xml:space="preserve">42 []Is this relationship, "{term}" functional? </w:t>
      </w:r>
    </w:p>
    <w:p w14:paraId="19132A90" w14:textId="77777777" w:rsidR="0071540F" w:rsidRPr="00D81C28" w:rsidRDefault="0071540F" w:rsidP="0071540F">
      <w:pPr>
        <w:pStyle w:val="BodyText"/>
      </w:pPr>
      <w:r w:rsidRPr="00D81C28">
        <w:rPr>
          <w:b/>
        </w:rPr>
        <w:t>Only answer this question if the following conditions are met:</w:t>
      </w:r>
      <w:r w:rsidRPr="00D81C28">
        <w:br/>
        <w:t>((count(</w:t>
      </w:r>
      <w:hyperlink r:id="rId133">
        <w:r w:rsidRPr="00D81C28">
          <w:rPr>
            <w:rStyle w:val="InternetLink"/>
          </w:rPr>
          <w:t>relSourceClass_1</w:t>
        </w:r>
      </w:hyperlink>
      <w:r w:rsidRPr="00D81C28">
        <w:t xml:space="preserve">, </w:t>
      </w:r>
      <w:hyperlink r:id="rId134">
        <w:r w:rsidRPr="00D81C28">
          <w:rPr>
            <w:rStyle w:val="InternetLink"/>
          </w:rPr>
          <w:t>relSourceClass_2</w:t>
        </w:r>
      </w:hyperlink>
      <w:r w:rsidRPr="00D81C28">
        <w:t xml:space="preserve">, </w:t>
      </w:r>
      <w:hyperlink r:id="rId135">
        <w:r w:rsidRPr="00D81C28">
          <w:rPr>
            <w:rStyle w:val="InternetLink"/>
          </w:rPr>
          <w:t>relSourceClass_3</w:t>
        </w:r>
      </w:hyperlink>
      <w:r w:rsidRPr="00D81C28">
        <w:t xml:space="preserve">, </w:t>
      </w:r>
      <w:hyperlink r:id="rId136">
        <w:r w:rsidRPr="00D81C28">
          <w:rPr>
            <w:rStyle w:val="InternetLink"/>
          </w:rPr>
          <w:t>relSourceClass_4</w:t>
        </w:r>
      </w:hyperlink>
      <w:r w:rsidRPr="00D81C28">
        <w:t xml:space="preserve">, </w:t>
      </w:r>
      <w:hyperlink r:id="rId137">
        <w:r w:rsidRPr="00D81C28">
          <w:rPr>
            <w:rStyle w:val="InternetLink"/>
          </w:rPr>
          <w:t>relSourceClass_5</w:t>
        </w:r>
      </w:hyperlink>
      <w:r w:rsidRPr="00D81C28">
        <w:t>) &gt; 0 &amp;&amp; count(</w:t>
      </w:r>
      <w:hyperlink r:id="rId138">
        <w:r w:rsidRPr="00D81C28">
          <w:rPr>
            <w:rStyle w:val="InternetLink"/>
          </w:rPr>
          <w:t>relTargetClass_1</w:t>
        </w:r>
      </w:hyperlink>
      <w:r w:rsidRPr="00D81C28">
        <w:t xml:space="preserve">, </w:t>
      </w:r>
      <w:hyperlink r:id="rId139">
        <w:r w:rsidRPr="00D81C28">
          <w:rPr>
            <w:rStyle w:val="InternetLink"/>
          </w:rPr>
          <w:t>relTargetClass_2</w:t>
        </w:r>
      </w:hyperlink>
      <w:r w:rsidRPr="00D81C28">
        <w:t xml:space="preserve">, </w:t>
      </w:r>
      <w:hyperlink r:id="rId140">
        <w:r w:rsidRPr="00D81C28">
          <w:rPr>
            <w:rStyle w:val="InternetLink"/>
          </w:rPr>
          <w:t>relTargetClass_3</w:t>
        </w:r>
      </w:hyperlink>
      <w:r w:rsidRPr="00D81C28">
        <w:t xml:space="preserve">, </w:t>
      </w:r>
      <w:hyperlink r:id="rId141">
        <w:r w:rsidRPr="00D81C28">
          <w:rPr>
            <w:rStyle w:val="InternetLink"/>
          </w:rPr>
          <w:t>relTargetClass_4</w:t>
        </w:r>
      </w:hyperlink>
      <w:r w:rsidRPr="00D81C28">
        <w:t xml:space="preserve">, </w:t>
      </w:r>
      <w:hyperlink r:id="rId142">
        <w:r w:rsidRPr="00D81C28">
          <w:rPr>
            <w:rStyle w:val="InternetLink"/>
          </w:rPr>
          <w:t>relTargetClass_5</w:t>
        </w:r>
      </w:hyperlink>
      <w:r w:rsidRPr="00D81C28">
        <w:t>) &gt; 0))</w:t>
      </w:r>
    </w:p>
    <w:p w14:paraId="0F5490AF"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A3F5028" w14:textId="77777777" w:rsidR="0071540F" w:rsidRPr="00D81C28" w:rsidRDefault="0071540F" w:rsidP="00181F61">
      <w:pPr>
        <w:pStyle w:val="BodyText"/>
        <w:numPr>
          <w:ilvl w:val="0"/>
          <w:numId w:val="55"/>
        </w:numPr>
        <w:tabs>
          <w:tab w:val="left" w:pos="0"/>
        </w:tabs>
        <w:suppressAutoHyphens w:val="0"/>
        <w:autoSpaceDN/>
        <w:spacing w:after="0" w:line="288" w:lineRule="auto"/>
        <w:textAlignment w:val="auto"/>
      </w:pPr>
      <w:r w:rsidRPr="00D81C28">
        <w:rPr>
          <w:noProof/>
          <w:lang w:eastAsia="en-GB"/>
        </w:rPr>
        <w:drawing>
          <wp:inline distT="0" distB="0" distL="0" distR="0" wp14:anchorId="155B9E72" wp14:editId="76DA2FDC">
            <wp:extent cx="133350" cy="133350"/>
            <wp:effectExtent l="0" t="0" r="0" b="0"/>
            <wp:docPr id="91" name="Image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9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29F2EC6B" w14:textId="77777777" w:rsidR="0071540F" w:rsidRPr="00D81C28" w:rsidRDefault="0071540F" w:rsidP="00181F61">
      <w:pPr>
        <w:pStyle w:val="BodyText"/>
        <w:numPr>
          <w:ilvl w:val="0"/>
          <w:numId w:val="55"/>
        </w:numPr>
        <w:tabs>
          <w:tab w:val="left" w:pos="0"/>
        </w:tabs>
        <w:suppressAutoHyphens w:val="0"/>
        <w:autoSpaceDN/>
        <w:spacing w:after="140" w:line="288" w:lineRule="auto"/>
        <w:textAlignment w:val="auto"/>
      </w:pPr>
      <w:r w:rsidRPr="00D81C28">
        <w:rPr>
          <w:noProof/>
          <w:lang w:eastAsia="en-GB"/>
        </w:rPr>
        <w:drawing>
          <wp:inline distT="0" distB="0" distL="0" distR="0" wp14:anchorId="2B6B10D2" wp14:editId="4571128B">
            <wp:extent cx="133350" cy="133350"/>
            <wp:effectExtent l="0" t="0" r="0" b="0"/>
            <wp:docPr id="92" name="Image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9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67648F33" w14:textId="07A0AD58" w:rsidR="0071540F" w:rsidRPr="00D81C28" w:rsidRDefault="0071540F" w:rsidP="0071540F">
      <w:pPr>
        <w:pStyle w:val="BodyText"/>
        <w:spacing w:after="0"/>
      </w:pPr>
      <w:r w:rsidRPr="00D81C28">
        <w:t>This is when any</w:t>
      </w:r>
      <w:r w:rsidR="00AA7086">
        <w:t xml:space="preserve"> </w:t>
      </w:r>
      <w:r w:rsidRPr="00D81C28">
        <w:t>member</w:t>
      </w:r>
      <w:r w:rsidR="00AA7086">
        <w:t xml:space="preserve"> </w:t>
      </w:r>
      <w:r w:rsidRPr="00D81C28">
        <w:t>of class A may have at most one member of class B linked by the relationship "{term}". For example a</w:t>
      </w:r>
      <w:r w:rsidR="00AA7086">
        <w:t xml:space="preserve"> </w:t>
      </w:r>
      <w:r w:rsidRPr="00D81C28">
        <w:t xml:space="preserve">single individual of the classification dogs has at most one corresponding member of the </w:t>
      </w:r>
      <w:r w:rsidR="006B4E38" w:rsidRPr="00D81C28">
        <w:t>classification</w:t>
      </w:r>
      <w:r w:rsidRPr="00D81C28">
        <w:t xml:space="preserve"> breeds of dogs. </w:t>
      </w:r>
    </w:p>
    <w:p w14:paraId="17D6789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9DBE868" w14:textId="77777777" w:rsidR="0071540F" w:rsidRPr="00D81C28" w:rsidRDefault="0071540F" w:rsidP="00A54AF5">
      <w:pPr>
        <w:pStyle w:val="Heading4"/>
        <w:numPr>
          <w:ilvl w:val="0"/>
          <w:numId w:val="0"/>
        </w:numPr>
      </w:pPr>
      <w:r w:rsidRPr="00D81C28">
        <w:t xml:space="preserve">43 []Is the relationship, "{term}" transitive? </w:t>
      </w:r>
    </w:p>
    <w:p w14:paraId="246FAB2F" w14:textId="77777777" w:rsidR="0071540F" w:rsidRPr="00D81C28" w:rsidRDefault="0071540F" w:rsidP="0071540F">
      <w:pPr>
        <w:pStyle w:val="BodyText"/>
      </w:pPr>
      <w:r w:rsidRPr="00D81C28">
        <w:rPr>
          <w:b/>
        </w:rPr>
        <w:t>Only answer this question if the following conditions are met:</w:t>
      </w:r>
      <w:r w:rsidRPr="00D81C28">
        <w:br/>
        <w:t>((count(</w:t>
      </w:r>
      <w:hyperlink r:id="rId143">
        <w:r w:rsidRPr="00D81C28">
          <w:rPr>
            <w:rStyle w:val="InternetLink"/>
          </w:rPr>
          <w:t>relSourceClass_1</w:t>
        </w:r>
      </w:hyperlink>
      <w:r w:rsidRPr="00D81C28">
        <w:t xml:space="preserve">, </w:t>
      </w:r>
      <w:hyperlink r:id="rId144">
        <w:r w:rsidRPr="00D81C28">
          <w:rPr>
            <w:rStyle w:val="InternetLink"/>
          </w:rPr>
          <w:t>relSourceClass_2</w:t>
        </w:r>
      </w:hyperlink>
      <w:r w:rsidRPr="00D81C28">
        <w:t xml:space="preserve">, </w:t>
      </w:r>
      <w:hyperlink r:id="rId145">
        <w:r w:rsidRPr="00D81C28">
          <w:rPr>
            <w:rStyle w:val="InternetLink"/>
          </w:rPr>
          <w:t>relSourceClass_3</w:t>
        </w:r>
      </w:hyperlink>
      <w:r w:rsidRPr="00D81C28">
        <w:t xml:space="preserve">, </w:t>
      </w:r>
      <w:hyperlink r:id="rId146">
        <w:r w:rsidRPr="00D81C28">
          <w:rPr>
            <w:rStyle w:val="InternetLink"/>
          </w:rPr>
          <w:t>relSourceClass_4</w:t>
        </w:r>
      </w:hyperlink>
      <w:r w:rsidRPr="00D81C28">
        <w:t xml:space="preserve">, </w:t>
      </w:r>
      <w:hyperlink r:id="rId147">
        <w:r w:rsidRPr="00D81C28">
          <w:rPr>
            <w:rStyle w:val="InternetLink"/>
          </w:rPr>
          <w:t>relSourceClass_5</w:t>
        </w:r>
      </w:hyperlink>
      <w:r w:rsidRPr="00D81C28">
        <w:t>) &gt; 0 &amp;&amp; count(</w:t>
      </w:r>
      <w:hyperlink r:id="rId148">
        <w:r w:rsidRPr="00D81C28">
          <w:rPr>
            <w:rStyle w:val="InternetLink"/>
          </w:rPr>
          <w:t>relTargetClass_1</w:t>
        </w:r>
      </w:hyperlink>
      <w:r w:rsidRPr="00D81C28">
        <w:t xml:space="preserve">, </w:t>
      </w:r>
      <w:hyperlink r:id="rId149">
        <w:r w:rsidRPr="00D81C28">
          <w:rPr>
            <w:rStyle w:val="InternetLink"/>
          </w:rPr>
          <w:t>relTargetClass_2</w:t>
        </w:r>
      </w:hyperlink>
      <w:r w:rsidRPr="00D81C28">
        <w:t xml:space="preserve">, </w:t>
      </w:r>
      <w:hyperlink r:id="rId150">
        <w:r w:rsidRPr="00D81C28">
          <w:rPr>
            <w:rStyle w:val="InternetLink"/>
          </w:rPr>
          <w:t>relTargetClass_3</w:t>
        </w:r>
      </w:hyperlink>
      <w:r w:rsidRPr="00D81C28">
        <w:t xml:space="preserve">, </w:t>
      </w:r>
      <w:hyperlink r:id="rId151">
        <w:r w:rsidRPr="00D81C28">
          <w:rPr>
            <w:rStyle w:val="InternetLink"/>
          </w:rPr>
          <w:t>relTargetClass_4</w:t>
        </w:r>
      </w:hyperlink>
      <w:r w:rsidRPr="00D81C28">
        <w:t xml:space="preserve">, </w:t>
      </w:r>
      <w:hyperlink r:id="rId152">
        <w:r w:rsidRPr="00D81C28">
          <w:rPr>
            <w:rStyle w:val="InternetLink"/>
          </w:rPr>
          <w:t>relTargetClass_5</w:t>
        </w:r>
      </w:hyperlink>
      <w:r w:rsidRPr="00D81C28">
        <w:t>) &gt; 0))</w:t>
      </w:r>
    </w:p>
    <w:p w14:paraId="6B06F5E6"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051471DE" w14:textId="77777777" w:rsidR="0071540F" w:rsidRPr="00D81C28" w:rsidRDefault="0071540F" w:rsidP="00181F61">
      <w:pPr>
        <w:pStyle w:val="BodyText"/>
        <w:numPr>
          <w:ilvl w:val="0"/>
          <w:numId w:val="56"/>
        </w:numPr>
        <w:tabs>
          <w:tab w:val="left" w:pos="0"/>
        </w:tabs>
        <w:suppressAutoHyphens w:val="0"/>
        <w:autoSpaceDN/>
        <w:spacing w:after="0" w:line="288" w:lineRule="auto"/>
        <w:textAlignment w:val="auto"/>
      </w:pPr>
      <w:r w:rsidRPr="00D81C28">
        <w:rPr>
          <w:noProof/>
          <w:lang w:eastAsia="en-GB"/>
        </w:rPr>
        <w:drawing>
          <wp:inline distT="0" distB="0" distL="0" distR="0" wp14:anchorId="1DE13890" wp14:editId="6443AC86">
            <wp:extent cx="133350" cy="133350"/>
            <wp:effectExtent l="0" t="0" r="0" b="0"/>
            <wp:docPr id="93" name="Image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93"/>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7C61081E" w14:textId="77777777" w:rsidR="0071540F" w:rsidRPr="00D81C28" w:rsidRDefault="0071540F" w:rsidP="00181F61">
      <w:pPr>
        <w:pStyle w:val="BodyText"/>
        <w:numPr>
          <w:ilvl w:val="0"/>
          <w:numId w:val="56"/>
        </w:numPr>
        <w:tabs>
          <w:tab w:val="left" w:pos="0"/>
        </w:tabs>
        <w:suppressAutoHyphens w:val="0"/>
        <w:autoSpaceDN/>
        <w:spacing w:after="140" w:line="288" w:lineRule="auto"/>
        <w:textAlignment w:val="auto"/>
      </w:pPr>
      <w:r w:rsidRPr="00D81C28">
        <w:rPr>
          <w:noProof/>
          <w:lang w:eastAsia="en-GB"/>
        </w:rPr>
        <w:drawing>
          <wp:inline distT="0" distB="0" distL="0" distR="0" wp14:anchorId="133E8413" wp14:editId="605D75E3">
            <wp:extent cx="133350" cy="133350"/>
            <wp:effectExtent l="0" t="0" r="0" b="0"/>
            <wp:docPr id="94" name="Image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94"/>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31816920" w14:textId="77777777" w:rsidR="0071540F" w:rsidRPr="00D81C28" w:rsidRDefault="0071540F" w:rsidP="0071540F">
      <w:pPr>
        <w:pStyle w:val="BodyText"/>
      </w:pPr>
      <w:r w:rsidRPr="00D81C28">
        <w:t>This is when there is a relationship between 3 differing classes A, B and C, then if A → B represents the relationship between A and B, B → C represent this relationship between classes B and C, then the relationship A → C may be inferred if this particular relationship is transitive.</w:t>
      </w:r>
    </w:p>
    <w:p w14:paraId="4CAABEC6" w14:textId="78FD3B55" w:rsidR="0071540F" w:rsidRPr="00D81C28" w:rsidRDefault="0071540F" w:rsidP="0071540F">
      <w:pPr>
        <w:pStyle w:val="BodyText"/>
      </w:pPr>
      <w:r w:rsidRPr="00D81C28">
        <w:t>For example if the set of</w:t>
      </w:r>
      <w:r w:rsidR="00AA7086">
        <w:t xml:space="preserve"> </w:t>
      </w:r>
      <w:r w:rsidRPr="00D81C28">
        <w:t>numbers 1, 2, 3 are a subset of the numbers 1, 2, 3, 4 and the numbers are a subset of the first 10 integers then the numbers 1, 2 and 3 are also a subset of the first 10 integers; thus the subset relationship is transitive.</w:t>
      </w:r>
    </w:p>
    <w:p w14:paraId="4D659D1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E47D85D" w14:textId="77777777" w:rsidR="0071540F" w:rsidRPr="00D81C28" w:rsidRDefault="0071540F" w:rsidP="00A54AF5">
      <w:pPr>
        <w:pStyle w:val="Heading4"/>
        <w:numPr>
          <w:ilvl w:val="0"/>
          <w:numId w:val="0"/>
        </w:numPr>
      </w:pPr>
      <w:r w:rsidRPr="00D81C28">
        <w:t xml:space="preserve">44 []Is this relationship, "{term}" symmetric? </w:t>
      </w:r>
    </w:p>
    <w:p w14:paraId="3544484B" w14:textId="77777777" w:rsidR="0071540F" w:rsidRPr="00D81C28" w:rsidRDefault="0071540F" w:rsidP="0071540F">
      <w:pPr>
        <w:pStyle w:val="BodyText"/>
      </w:pPr>
      <w:r w:rsidRPr="00D81C28">
        <w:rPr>
          <w:b/>
        </w:rPr>
        <w:t>Only answer this question if the following conditions are met:</w:t>
      </w:r>
      <w:r w:rsidRPr="00D81C28">
        <w:br/>
      </w:r>
      <w:hyperlink r:id="rId153">
        <w:r w:rsidRPr="00D81C28">
          <w:rPr>
            <w:rStyle w:val="InternetLink"/>
          </w:rPr>
          <w:t>relAsymmetric.NAOK</w:t>
        </w:r>
      </w:hyperlink>
      <w:r w:rsidRPr="00D81C28">
        <w:t xml:space="preserve"> != "Y" &amp;&amp; ! (</w:t>
      </w:r>
      <w:hyperlink r:id="rId154">
        <w:r w:rsidRPr="00D81C28">
          <w:rPr>
            <w:rStyle w:val="InternetLink"/>
          </w:rPr>
          <w:t>relAsymmetric.NAOK</w:t>
        </w:r>
      </w:hyperlink>
      <w:r w:rsidRPr="00D81C28">
        <w:t xml:space="preserve"> == "Y" &amp;&amp; </w:t>
      </w:r>
      <w:hyperlink r:id="rId155">
        <w:r w:rsidRPr="00D81C28">
          <w:rPr>
            <w:rStyle w:val="InternetLink"/>
          </w:rPr>
          <w:t>relTransitive.NAOK</w:t>
        </w:r>
      </w:hyperlink>
      <w:r w:rsidRPr="00D81C28">
        <w:t xml:space="preserve"> == "Y") &amp;&amp; ! (</w:t>
      </w:r>
      <w:hyperlink r:id="rId156">
        <w:r w:rsidRPr="00D81C28">
          <w:rPr>
            <w:rStyle w:val="InternetLink"/>
          </w:rPr>
          <w:t>relIrreflexive.NAOK</w:t>
        </w:r>
      </w:hyperlink>
      <w:r w:rsidRPr="00D81C28">
        <w:t xml:space="preserve"> == "Y" &amp;&amp; </w:t>
      </w:r>
      <w:hyperlink r:id="rId157">
        <w:r w:rsidRPr="00D81C28">
          <w:rPr>
            <w:rStyle w:val="InternetLink"/>
          </w:rPr>
          <w:t>relTransitive.NAOK</w:t>
        </w:r>
      </w:hyperlink>
      <w:r w:rsidRPr="00D81C28">
        <w:t xml:space="preserve"> == "Y") &amp;&amp; ((count(</w:t>
      </w:r>
      <w:hyperlink r:id="rId158">
        <w:r w:rsidRPr="00D81C28">
          <w:rPr>
            <w:rStyle w:val="InternetLink"/>
          </w:rPr>
          <w:t>relSourceClass_1</w:t>
        </w:r>
      </w:hyperlink>
      <w:r w:rsidRPr="00D81C28">
        <w:t xml:space="preserve">, </w:t>
      </w:r>
      <w:hyperlink r:id="rId159">
        <w:r w:rsidRPr="00D81C28">
          <w:rPr>
            <w:rStyle w:val="InternetLink"/>
          </w:rPr>
          <w:t>relSourceClass_2</w:t>
        </w:r>
      </w:hyperlink>
      <w:r w:rsidRPr="00D81C28">
        <w:t xml:space="preserve">, </w:t>
      </w:r>
      <w:hyperlink r:id="rId160">
        <w:r w:rsidRPr="00D81C28">
          <w:rPr>
            <w:rStyle w:val="InternetLink"/>
          </w:rPr>
          <w:t>relSourceClass_3</w:t>
        </w:r>
      </w:hyperlink>
      <w:r w:rsidRPr="00D81C28">
        <w:t xml:space="preserve">, </w:t>
      </w:r>
      <w:hyperlink r:id="rId161">
        <w:r w:rsidRPr="00D81C28">
          <w:rPr>
            <w:rStyle w:val="InternetLink"/>
          </w:rPr>
          <w:t>relSourceClass_4</w:t>
        </w:r>
      </w:hyperlink>
      <w:r w:rsidRPr="00D81C28">
        <w:t xml:space="preserve">, </w:t>
      </w:r>
      <w:hyperlink r:id="rId162">
        <w:r w:rsidRPr="00D81C28">
          <w:rPr>
            <w:rStyle w:val="InternetLink"/>
          </w:rPr>
          <w:t>relSourceClass_5</w:t>
        </w:r>
      </w:hyperlink>
      <w:r w:rsidRPr="00D81C28">
        <w:t>) &gt; 0 &amp;&amp; count(</w:t>
      </w:r>
      <w:hyperlink r:id="rId163">
        <w:r w:rsidRPr="00D81C28">
          <w:rPr>
            <w:rStyle w:val="InternetLink"/>
          </w:rPr>
          <w:t>relTargetClass_1</w:t>
        </w:r>
      </w:hyperlink>
      <w:r w:rsidRPr="00D81C28">
        <w:t xml:space="preserve">, </w:t>
      </w:r>
      <w:hyperlink r:id="rId164">
        <w:r w:rsidRPr="00D81C28">
          <w:rPr>
            <w:rStyle w:val="InternetLink"/>
          </w:rPr>
          <w:t>relTargetClass_2</w:t>
        </w:r>
      </w:hyperlink>
      <w:r w:rsidRPr="00D81C28">
        <w:t xml:space="preserve">, </w:t>
      </w:r>
      <w:hyperlink r:id="rId165">
        <w:r w:rsidRPr="00D81C28">
          <w:rPr>
            <w:rStyle w:val="InternetLink"/>
          </w:rPr>
          <w:t>relTargetClass_3</w:t>
        </w:r>
      </w:hyperlink>
      <w:r w:rsidRPr="00D81C28">
        <w:t xml:space="preserve">, </w:t>
      </w:r>
      <w:hyperlink r:id="rId166">
        <w:r w:rsidRPr="00D81C28">
          <w:rPr>
            <w:rStyle w:val="InternetLink"/>
          </w:rPr>
          <w:t>relTargetClass_4</w:t>
        </w:r>
      </w:hyperlink>
      <w:r w:rsidRPr="00D81C28">
        <w:t xml:space="preserve">, </w:t>
      </w:r>
      <w:hyperlink r:id="rId167">
        <w:r w:rsidRPr="00D81C28">
          <w:rPr>
            <w:rStyle w:val="InternetLink"/>
          </w:rPr>
          <w:t>relTargetClass_5</w:t>
        </w:r>
      </w:hyperlink>
      <w:r w:rsidRPr="00D81C28">
        <w:t>) &gt; 0))</w:t>
      </w:r>
    </w:p>
    <w:p w14:paraId="17963D4A"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79BA03C4" w14:textId="77777777" w:rsidR="0071540F" w:rsidRPr="00D81C28" w:rsidRDefault="0071540F" w:rsidP="00181F61">
      <w:pPr>
        <w:pStyle w:val="BodyText"/>
        <w:numPr>
          <w:ilvl w:val="0"/>
          <w:numId w:val="57"/>
        </w:numPr>
        <w:tabs>
          <w:tab w:val="left" w:pos="0"/>
        </w:tabs>
        <w:suppressAutoHyphens w:val="0"/>
        <w:autoSpaceDN/>
        <w:spacing w:after="0" w:line="288" w:lineRule="auto"/>
        <w:textAlignment w:val="auto"/>
      </w:pPr>
      <w:r w:rsidRPr="00D81C28">
        <w:rPr>
          <w:noProof/>
          <w:lang w:eastAsia="en-GB"/>
        </w:rPr>
        <w:drawing>
          <wp:inline distT="0" distB="0" distL="0" distR="0" wp14:anchorId="7C806D03" wp14:editId="65E30D57">
            <wp:extent cx="133350" cy="133350"/>
            <wp:effectExtent l="0" t="0" r="0" b="0"/>
            <wp:docPr id="95" name="Image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95"/>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702F65C5" w14:textId="77777777" w:rsidR="0071540F" w:rsidRPr="00D81C28" w:rsidRDefault="0071540F" w:rsidP="00181F61">
      <w:pPr>
        <w:pStyle w:val="BodyText"/>
        <w:numPr>
          <w:ilvl w:val="0"/>
          <w:numId w:val="57"/>
        </w:numPr>
        <w:tabs>
          <w:tab w:val="left" w:pos="0"/>
        </w:tabs>
        <w:suppressAutoHyphens w:val="0"/>
        <w:autoSpaceDN/>
        <w:spacing w:after="140" w:line="288" w:lineRule="auto"/>
        <w:textAlignment w:val="auto"/>
      </w:pPr>
      <w:r w:rsidRPr="00D81C28">
        <w:rPr>
          <w:noProof/>
          <w:lang w:eastAsia="en-GB"/>
        </w:rPr>
        <w:drawing>
          <wp:inline distT="0" distB="0" distL="0" distR="0" wp14:anchorId="5283A92E" wp14:editId="1FFE3D1A">
            <wp:extent cx="133350" cy="133350"/>
            <wp:effectExtent l="0" t="0" r="0" b="0"/>
            <wp:docPr id="96" name="Image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96"/>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6560223D" w14:textId="77777777" w:rsidR="0071540F" w:rsidRPr="00D81C28" w:rsidRDefault="0071540F" w:rsidP="0071540F">
      <w:pPr>
        <w:pStyle w:val="BodyText"/>
      </w:pPr>
      <w:r w:rsidRPr="00D81C28">
        <w:t>This is when the members of class A have an relationship, {term} with class B and if the relationship is symmetric then all members of class A have the same relationship with member of class B.</w:t>
      </w:r>
    </w:p>
    <w:p w14:paraId="340E58C0" w14:textId="77777777" w:rsidR="0071540F" w:rsidRPr="00D81C28" w:rsidRDefault="0071540F" w:rsidP="0071540F">
      <w:pPr>
        <w:pStyle w:val="BodyText"/>
      </w:pPr>
      <w:r w:rsidRPr="00D81C28">
        <w:t>For example all people are human implies all people belong to the genus homo-sapiens, as all people belonging to the classification homo-sapiens, implies that all people are also humans.</w:t>
      </w:r>
    </w:p>
    <w:p w14:paraId="256F886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2CFC7C8" w14:textId="77777777" w:rsidR="0071540F" w:rsidRPr="00D81C28" w:rsidRDefault="0071540F" w:rsidP="00A54AF5">
      <w:pPr>
        <w:pStyle w:val="Heading4"/>
        <w:numPr>
          <w:ilvl w:val="0"/>
          <w:numId w:val="0"/>
        </w:numPr>
      </w:pPr>
      <w:r w:rsidRPr="00D81C28">
        <w:t xml:space="preserve">45 []Is the relationship "{term}" an asymmetric relationship? </w:t>
      </w:r>
    </w:p>
    <w:p w14:paraId="383015A1" w14:textId="77777777" w:rsidR="0071540F" w:rsidRPr="00D81C28" w:rsidRDefault="0071540F" w:rsidP="0071540F">
      <w:pPr>
        <w:pStyle w:val="BodyText"/>
      </w:pPr>
      <w:r w:rsidRPr="00D81C28">
        <w:rPr>
          <w:b/>
        </w:rPr>
        <w:t>Only answer this question if the following conditions are met:</w:t>
      </w:r>
      <w:r w:rsidRPr="00D81C28">
        <w:br/>
      </w:r>
      <w:hyperlink r:id="rId168">
        <w:r w:rsidRPr="00D81C28">
          <w:rPr>
            <w:rStyle w:val="InternetLink"/>
          </w:rPr>
          <w:t>relSymmetric.NAOK</w:t>
        </w:r>
      </w:hyperlink>
      <w:r w:rsidRPr="00D81C28">
        <w:t xml:space="preserve"> != "Y" &amp;&amp; ! (</w:t>
      </w:r>
      <w:hyperlink r:id="rId169">
        <w:r w:rsidRPr="00D81C28">
          <w:rPr>
            <w:rStyle w:val="InternetLink"/>
          </w:rPr>
          <w:t>relIrreflexive.NAOK</w:t>
        </w:r>
      </w:hyperlink>
      <w:r w:rsidRPr="00D81C28">
        <w:t xml:space="preserve"> == "Y" &amp;&amp; </w:t>
      </w:r>
      <w:hyperlink r:id="rId170">
        <w:r w:rsidRPr="00D81C28">
          <w:rPr>
            <w:rStyle w:val="InternetLink"/>
          </w:rPr>
          <w:t>relTransitive.NAOK</w:t>
        </w:r>
      </w:hyperlink>
      <w:r w:rsidRPr="00D81C28">
        <w:t xml:space="preserve"> == "Y") &amp;&amp; ((count(</w:t>
      </w:r>
      <w:hyperlink r:id="rId171">
        <w:r w:rsidRPr="00D81C28">
          <w:rPr>
            <w:rStyle w:val="InternetLink"/>
          </w:rPr>
          <w:t>relSourceClass_1</w:t>
        </w:r>
      </w:hyperlink>
      <w:r w:rsidRPr="00D81C28">
        <w:t xml:space="preserve">, </w:t>
      </w:r>
      <w:hyperlink r:id="rId172">
        <w:r w:rsidRPr="00D81C28">
          <w:rPr>
            <w:rStyle w:val="InternetLink"/>
          </w:rPr>
          <w:t>relSourceClass_2</w:t>
        </w:r>
      </w:hyperlink>
      <w:r w:rsidRPr="00D81C28">
        <w:t xml:space="preserve">, </w:t>
      </w:r>
      <w:hyperlink r:id="rId173">
        <w:r w:rsidRPr="00D81C28">
          <w:rPr>
            <w:rStyle w:val="InternetLink"/>
          </w:rPr>
          <w:t>relSourceClass_3</w:t>
        </w:r>
      </w:hyperlink>
      <w:r w:rsidRPr="00D81C28">
        <w:t xml:space="preserve">, </w:t>
      </w:r>
      <w:hyperlink r:id="rId174">
        <w:r w:rsidRPr="00D81C28">
          <w:rPr>
            <w:rStyle w:val="InternetLink"/>
          </w:rPr>
          <w:t>relSourceClass_4</w:t>
        </w:r>
      </w:hyperlink>
      <w:r w:rsidRPr="00D81C28">
        <w:t xml:space="preserve">, </w:t>
      </w:r>
      <w:hyperlink r:id="rId175">
        <w:r w:rsidRPr="00D81C28">
          <w:rPr>
            <w:rStyle w:val="InternetLink"/>
          </w:rPr>
          <w:t>relSourceClass_5</w:t>
        </w:r>
      </w:hyperlink>
      <w:r w:rsidRPr="00D81C28">
        <w:t>) &gt; 0 &amp;&amp; count(</w:t>
      </w:r>
      <w:hyperlink r:id="rId176">
        <w:r w:rsidRPr="00D81C28">
          <w:rPr>
            <w:rStyle w:val="InternetLink"/>
          </w:rPr>
          <w:t>relTargetClass_1</w:t>
        </w:r>
      </w:hyperlink>
      <w:r w:rsidRPr="00D81C28">
        <w:t xml:space="preserve">, </w:t>
      </w:r>
      <w:hyperlink r:id="rId177">
        <w:r w:rsidRPr="00D81C28">
          <w:rPr>
            <w:rStyle w:val="InternetLink"/>
          </w:rPr>
          <w:t>relTargetClass_2</w:t>
        </w:r>
      </w:hyperlink>
      <w:r w:rsidRPr="00D81C28">
        <w:t xml:space="preserve">, </w:t>
      </w:r>
      <w:hyperlink r:id="rId178">
        <w:r w:rsidRPr="00D81C28">
          <w:rPr>
            <w:rStyle w:val="InternetLink"/>
          </w:rPr>
          <w:t>relTargetClass_3</w:t>
        </w:r>
      </w:hyperlink>
      <w:r w:rsidRPr="00D81C28">
        <w:t xml:space="preserve">, </w:t>
      </w:r>
      <w:hyperlink r:id="rId179">
        <w:r w:rsidRPr="00D81C28">
          <w:rPr>
            <w:rStyle w:val="InternetLink"/>
          </w:rPr>
          <w:t>relTargetClass_4</w:t>
        </w:r>
      </w:hyperlink>
      <w:r w:rsidRPr="00D81C28">
        <w:t xml:space="preserve">, </w:t>
      </w:r>
      <w:hyperlink r:id="rId180">
        <w:r w:rsidRPr="00D81C28">
          <w:rPr>
            <w:rStyle w:val="InternetLink"/>
          </w:rPr>
          <w:t>relTargetClass_5</w:t>
        </w:r>
      </w:hyperlink>
      <w:r w:rsidRPr="00D81C28">
        <w:t>) &gt; 0))</w:t>
      </w:r>
    </w:p>
    <w:p w14:paraId="27BA9064"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3B420A12" w14:textId="77777777" w:rsidR="0071540F" w:rsidRPr="00D81C28" w:rsidRDefault="0071540F" w:rsidP="00181F61">
      <w:pPr>
        <w:pStyle w:val="BodyText"/>
        <w:numPr>
          <w:ilvl w:val="0"/>
          <w:numId w:val="58"/>
        </w:numPr>
        <w:tabs>
          <w:tab w:val="left" w:pos="0"/>
        </w:tabs>
        <w:suppressAutoHyphens w:val="0"/>
        <w:autoSpaceDN/>
        <w:spacing w:after="0" w:line="288" w:lineRule="auto"/>
        <w:textAlignment w:val="auto"/>
      </w:pPr>
      <w:r w:rsidRPr="00D81C28">
        <w:rPr>
          <w:noProof/>
          <w:lang w:eastAsia="en-GB"/>
        </w:rPr>
        <w:drawing>
          <wp:inline distT="0" distB="0" distL="0" distR="0" wp14:anchorId="777ADDCB" wp14:editId="3F9B9C4C">
            <wp:extent cx="133350" cy="133350"/>
            <wp:effectExtent l="0" t="0" r="0" b="0"/>
            <wp:docPr id="97" name="Image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97"/>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6F8921CA" w14:textId="77777777" w:rsidR="0071540F" w:rsidRPr="00D81C28" w:rsidRDefault="0071540F" w:rsidP="00181F61">
      <w:pPr>
        <w:pStyle w:val="BodyText"/>
        <w:numPr>
          <w:ilvl w:val="0"/>
          <w:numId w:val="58"/>
        </w:numPr>
        <w:tabs>
          <w:tab w:val="left" w:pos="0"/>
        </w:tabs>
        <w:suppressAutoHyphens w:val="0"/>
        <w:autoSpaceDN/>
        <w:spacing w:after="140" w:line="288" w:lineRule="auto"/>
        <w:textAlignment w:val="auto"/>
      </w:pPr>
      <w:r w:rsidRPr="00D81C28">
        <w:rPr>
          <w:noProof/>
          <w:lang w:eastAsia="en-GB"/>
        </w:rPr>
        <w:drawing>
          <wp:inline distT="0" distB="0" distL="0" distR="0" wp14:anchorId="4FC7EAA6" wp14:editId="4381B061">
            <wp:extent cx="133350" cy="133350"/>
            <wp:effectExtent l="0" t="0" r="0" b="0"/>
            <wp:docPr id="98" name="Imag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98"/>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7AE226A2" w14:textId="77777777" w:rsidR="0071540F" w:rsidRPr="00D81C28" w:rsidRDefault="0071540F" w:rsidP="0071540F">
      <w:pPr>
        <w:pStyle w:val="BodyText"/>
      </w:pPr>
      <w:r w:rsidRPr="00D81C28">
        <w:t>That is we have members of class A and class B then if a member of A has a relationship "{term}" with B, then the opposite may not be true.</w:t>
      </w:r>
    </w:p>
    <w:p w14:paraId="50F1168D" w14:textId="77777777" w:rsidR="0071540F" w:rsidRPr="00D81C28" w:rsidRDefault="0071540F" w:rsidP="0071540F">
      <w:pPr>
        <w:pStyle w:val="BodyText"/>
      </w:pPr>
      <w:r w:rsidRPr="00D81C28">
        <w:t>For example all humans are members of the primates, but not all primates may be considered as humans. The relation is being a member of/considered as.</w:t>
      </w:r>
    </w:p>
    <w:p w14:paraId="4BFB093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89E908C" w14:textId="77777777" w:rsidR="0071540F" w:rsidRPr="00D81C28" w:rsidRDefault="0071540F" w:rsidP="00A54AF5">
      <w:pPr>
        <w:pStyle w:val="Heading4"/>
        <w:numPr>
          <w:ilvl w:val="0"/>
          <w:numId w:val="0"/>
        </w:numPr>
      </w:pPr>
      <w:r w:rsidRPr="00D81C28">
        <w:t xml:space="preserve">46 []Is the relationship, "{term}" reflexive? </w:t>
      </w:r>
    </w:p>
    <w:p w14:paraId="761C42D1" w14:textId="77777777" w:rsidR="0071540F" w:rsidRPr="00D81C28" w:rsidRDefault="0071540F" w:rsidP="0071540F">
      <w:pPr>
        <w:pStyle w:val="BodyText"/>
      </w:pPr>
      <w:r w:rsidRPr="00D81C28">
        <w:rPr>
          <w:b/>
        </w:rPr>
        <w:t>Only answer this question if the following conditions are met:</w:t>
      </w:r>
      <w:r w:rsidRPr="00D81C28">
        <w:br/>
      </w:r>
      <w:hyperlink r:id="rId181">
        <w:r w:rsidRPr="00D81C28">
          <w:rPr>
            <w:rStyle w:val="InternetLink"/>
          </w:rPr>
          <w:t>relIrreflexive.NAOK</w:t>
        </w:r>
      </w:hyperlink>
      <w:r w:rsidRPr="00D81C28">
        <w:t xml:space="preserve"> != "Y" &amp;&amp; ! (</w:t>
      </w:r>
      <w:hyperlink r:id="rId182">
        <w:r w:rsidRPr="00D81C28">
          <w:rPr>
            <w:rStyle w:val="InternetLink"/>
          </w:rPr>
          <w:t>relAsymmetric.NAOK</w:t>
        </w:r>
      </w:hyperlink>
      <w:r w:rsidRPr="00D81C28">
        <w:t xml:space="preserve"> == "Y" &amp;&amp; </w:t>
      </w:r>
      <w:hyperlink r:id="rId183">
        <w:r w:rsidRPr="00D81C28">
          <w:rPr>
            <w:rStyle w:val="InternetLink"/>
          </w:rPr>
          <w:t>relTransitive.NAOK</w:t>
        </w:r>
      </w:hyperlink>
      <w:r w:rsidRPr="00D81C28">
        <w:t xml:space="preserve"> == "Y") &amp;&amp; ! (</w:t>
      </w:r>
      <w:hyperlink r:id="rId184">
        <w:r w:rsidRPr="00D81C28">
          <w:rPr>
            <w:rStyle w:val="InternetLink"/>
          </w:rPr>
          <w:t>relIrreflexive.NAOK</w:t>
        </w:r>
      </w:hyperlink>
      <w:r w:rsidRPr="00D81C28">
        <w:t xml:space="preserve"> == "Y" &amp;&amp; </w:t>
      </w:r>
      <w:hyperlink r:id="rId185">
        <w:r w:rsidRPr="00D81C28">
          <w:rPr>
            <w:rStyle w:val="InternetLink"/>
          </w:rPr>
          <w:t>relTransitive.NAOK</w:t>
        </w:r>
      </w:hyperlink>
      <w:r w:rsidRPr="00D81C28">
        <w:t xml:space="preserve"> == "Y") &amp;&amp; ((count(</w:t>
      </w:r>
      <w:hyperlink r:id="rId186">
        <w:r w:rsidRPr="00D81C28">
          <w:rPr>
            <w:rStyle w:val="InternetLink"/>
          </w:rPr>
          <w:t>relSourceClass_1</w:t>
        </w:r>
      </w:hyperlink>
      <w:r w:rsidRPr="00D81C28">
        <w:t xml:space="preserve">, </w:t>
      </w:r>
      <w:hyperlink r:id="rId187">
        <w:r w:rsidRPr="00D81C28">
          <w:rPr>
            <w:rStyle w:val="InternetLink"/>
          </w:rPr>
          <w:t>relSourceClass_2</w:t>
        </w:r>
      </w:hyperlink>
      <w:r w:rsidRPr="00D81C28">
        <w:t xml:space="preserve">, </w:t>
      </w:r>
      <w:hyperlink r:id="rId188">
        <w:r w:rsidRPr="00D81C28">
          <w:rPr>
            <w:rStyle w:val="InternetLink"/>
          </w:rPr>
          <w:t>relSourceClass_3</w:t>
        </w:r>
      </w:hyperlink>
      <w:r w:rsidRPr="00D81C28">
        <w:t xml:space="preserve">, </w:t>
      </w:r>
      <w:hyperlink r:id="rId189">
        <w:r w:rsidRPr="00D81C28">
          <w:rPr>
            <w:rStyle w:val="InternetLink"/>
          </w:rPr>
          <w:t>relSourceClass_4</w:t>
        </w:r>
      </w:hyperlink>
      <w:r w:rsidRPr="00D81C28">
        <w:t xml:space="preserve">, </w:t>
      </w:r>
      <w:hyperlink r:id="rId190">
        <w:r w:rsidRPr="00D81C28">
          <w:rPr>
            <w:rStyle w:val="InternetLink"/>
          </w:rPr>
          <w:t>relSourceClass_5</w:t>
        </w:r>
      </w:hyperlink>
      <w:r w:rsidRPr="00D81C28">
        <w:t>) &gt; 0 &amp;&amp; count(</w:t>
      </w:r>
      <w:hyperlink r:id="rId191">
        <w:r w:rsidRPr="00D81C28">
          <w:rPr>
            <w:rStyle w:val="InternetLink"/>
          </w:rPr>
          <w:t>relTargetClass_1</w:t>
        </w:r>
      </w:hyperlink>
      <w:r w:rsidRPr="00D81C28">
        <w:t xml:space="preserve">, </w:t>
      </w:r>
      <w:hyperlink r:id="rId192">
        <w:r w:rsidRPr="00D81C28">
          <w:rPr>
            <w:rStyle w:val="InternetLink"/>
          </w:rPr>
          <w:t>relTargetClass_2</w:t>
        </w:r>
      </w:hyperlink>
      <w:r w:rsidRPr="00D81C28">
        <w:t xml:space="preserve">, </w:t>
      </w:r>
      <w:hyperlink r:id="rId193">
        <w:r w:rsidRPr="00D81C28">
          <w:rPr>
            <w:rStyle w:val="InternetLink"/>
          </w:rPr>
          <w:t>relTargetClass_3</w:t>
        </w:r>
      </w:hyperlink>
      <w:r w:rsidRPr="00D81C28">
        <w:t xml:space="preserve">, </w:t>
      </w:r>
      <w:hyperlink r:id="rId194">
        <w:r w:rsidRPr="00D81C28">
          <w:rPr>
            <w:rStyle w:val="InternetLink"/>
          </w:rPr>
          <w:t>relTargetClass_4</w:t>
        </w:r>
      </w:hyperlink>
      <w:r w:rsidRPr="00D81C28">
        <w:t xml:space="preserve">, </w:t>
      </w:r>
      <w:hyperlink r:id="rId195">
        <w:r w:rsidRPr="00D81C28">
          <w:rPr>
            <w:rStyle w:val="InternetLink"/>
          </w:rPr>
          <w:t>relTargetClass_5</w:t>
        </w:r>
      </w:hyperlink>
      <w:r w:rsidRPr="00D81C28">
        <w:t>) &gt; 0))</w:t>
      </w:r>
    </w:p>
    <w:p w14:paraId="353C44C9"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6427AC68" w14:textId="77777777" w:rsidR="0071540F" w:rsidRPr="00D81C28" w:rsidRDefault="0071540F" w:rsidP="00181F61">
      <w:pPr>
        <w:pStyle w:val="BodyText"/>
        <w:numPr>
          <w:ilvl w:val="0"/>
          <w:numId w:val="59"/>
        </w:numPr>
        <w:tabs>
          <w:tab w:val="left" w:pos="0"/>
        </w:tabs>
        <w:suppressAutoHyphens w:val="0"/>
        <w:autoSpaceDN/>
        <w:spacing w:after="0" w:line="288" w:lineRule="auto"/>
        <w:textAlignment w:val="auto"/>
      </w:pPr>
      <w:r w:rsidRPr="00D81C28">
        <w:rPr>
          <w:noProof/>
          <w:lang w:eastAsia="en-GB"/>
        </w:rPr>
        <w:drawing>
          <wp:inline distT="0" distB="0" distL="0" distR="0" wp14:anchorId="61585D6A" wp14:editId="1604A618">
            <wp:extent cx="133350" cy="133350"/>
            <wp:effectExtent l="0" t="0" r="0" b="0"/>
            <wp:docPr id="99" name="Imag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99"/>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610E065E" w14:textId="77777777" w:rsidR="0071540F" w:rsidRPr="00D81C28" w:rsidRDefault="0071540F" w:rsidP="00181F61">
      <w:pPr>
        <w:pStyle w:val="BodyText"/>
        <w:numPr>
          <w:ilvl w:val="0"/>
          <w:numId w:val="59"/>
        </w:numPr>
        <w:tabs>
          <w:tab w:val="left" w:pos="0"/>
        </w:tabs>
        <w:suppressAutoHyphens w:val="0"/>
        <w:autoSpaceDN/>
        <w:spacing w:after="140" w:line="288" w:lineRule="auto"/>
        <w:textAlignment w:val="auto"/>
      </w:pPr>
      <w:r w:rsidRPr="00D81C28">
        <w:rPr>
          <w:noProof/>
          <w:lang w:eastAsia="en-GB"/>
        </w:rPr>
        <w:drawing>
          <wp:inline distT="0" distB="0" distL="0" distR="0" wp14:anchorId="4B64A07D" wp14:editId="6E6DB6F8">
            <wp:extent cx="133350" cy="133350"/>
            <wp:effectExtent l="0" t="0" r="0" b="0"/>
            <wp:docPr id="100" name="Imag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100"/>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72173643" w14:textId="77777777" w:rsidR="0071540F" w:rsidRPr="00D81C28" w:rsidRDefault="0071540F" w:rsidP="0071540F">
      <w:pPr>
        <w:pStyle w:val="BodyText"/>
      </w:pPr>
      <w:r w:rsidRPr="00D81C28">
        <w:t>This type of relation allows the class to have this relationship with itself.</w:t>
      </w:r>
    </w:p>
    <w:p w14:paraId="7F899AAD" w14:textId="77777777" w:rsidR="0071540F" w:rsidRPr="00D81C28" w:rsidRDefault="0071540F" w:rsidP="0071540F">
      <w:pPr>
        <w:pStyle w:val="BodyText"/>
      </w:pPr>
      <w:r w:rsidRPr="00D81C28">
        <w:t>For example the relationship "loves" may be reflexive in that Alex may love Billy, but it perfectly reasonable for Alex to love themselves. That is Alex loves Alex as well Alex loves Billy.</w:t>
      </w:r>
    </w:p>
    <w:p w14:paraId="5CFFE63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030BB0D" w14:textId="77777777" w:rsidR="0071540F" w:rsidRPr="00D81C28" w:rsidRDefault="0071540F" w:rsidP="00A54AF5">
      <w:pPr>
        <w:pStyle w:val="Heading4"/>
        <w:numPr>
          <w:ilvl w:val="0"/>
          <w:numId w:val="0"/>
        </w:numPr>
      </w:pPr>
      <w:r w:rsidRPr="00D81C28">
        <w:t xml:space="preserve">47 []Is the relationship, "{term}" irreflexive? </w:t>
      </w:r>
    </w:p>
    <w:p w14:paraId="4884DC74" w14:textId="77777777" w:rsidR="0071540F" w:rsidRPr="00D81C28" w:rsidRDefault="0071540F" w:rsidP="0071540F">
      <w:pPr>
        <w:pStyle w:val="BodyText"/>
      </w:pPr>
      <w:r w:rsidRPr="00D81C28">
        <w:rPr>
          <w:b/>
        </w:rPr>
        <w:t>Only answer this question if the following conditions are met:</w:t>
      </w:r>
      <w:r w:rsidRPr="00D81C28">
        <w:br/>
      </w:r>
      <w:hyperlink r:id="rId196">
        <w:r w:rsidRPr="00D81C28">
          <w:rPr>
            <w:rStyle w:val="InternetLink"/>
          </w:rPr>
          <w:t>relReflexive.NAOK</w:t>
        </w:r>
      </w:hyperlink>
      <w:r w:rsidRPr="00D81C28">
        <w:t xml:space="preserve"> != "Y" &amp;&amp; ! (</w:t>
      </w:r>
      <w:hyperlink r:id="rId197">
        <w:r w:rsidRPr="00D81C28">
          <w:rPr>
            <w:rStyle w:val="InternetLink"/>
          </w:rPr>
          <w:t>relAsymmetric.NAOK</w:t>
        </w:r>
      </w:hyperlink>
      <w:r w:rsidRPr="00D81C28">
        <w:t xml:space="preserve"> == "Y" &amp;&amp; </w:t>
      </w:r>
      <w:hyperlink r:id="rId198">
        <w:r w:rsidRPr="00D81C28">
          <w:rPr>
            <w:rStyle w:val="InternetLink"/>
          </w:rPr>
          <w:t>relTransitive.NAOK</w:t>
        </w:r>
      </w:hyperlink>
      <w:r w:rsidRPr="00D81C28">
        <w:t xml:space="preserve"> == "Y") &amp;&amp; ((count(</w:t>
      </w:r>
      <w:hyperlink r:id="rId199">
        <w:r w:rsidRPr="00D81C28">
          <w:rPr>
            <w:rStyle w:val="InternetLink"/>
          </w:rPr>
          <w:t>relSourceClass_1</w:t>
        </w:r>
      </w:hyperlink>
      <w:r w:rsidRPr="00D81C28">
        <w:t xml:space="preserve">, </w:t>
      </w:r>
      <w:hyperlink r:id="rId200">
        <w:r w:rsidRPr="00D81C28">
          <w:rPr>
            <w:rStyle w:val="InternetLink"/>
          </w:rPr>
          <w:t>relSourceClass_2</w:t>
        </w:r>
      </w:hyperlink>
      <w:r w:rsidRPr="00D81C28">
        <w:t xml:space="preserve">, </w:t>
      </w:r>
      <w:hyperlink r:id="rId201">
        <w:r w:rsidRPr="00D81C28">
          <w:rPr>
            <w:rStyle w:val="InternetLink"/>
          </w:rPr>
          <w:t>relSourceClass_3</w:t>
        </w:r>
      </w:hyperlink>
      <w:r w:rsidRPr="00D81C28">
        <w:t xml:space="preserve">, </w:t>
      </w:r>
      <w:hyperlink r:id="rId202">
        <w:r w:rsidRPr="00D81C28">
          <w:rPr>
            <w:rStyle w:val="InternetLink"/>
          </w:rPr>
          <w:t>relSourceClass_4</w:t>
        </w:r>
      </w:hyperlink>
      <w:r w:rsidRPr="00D81C28">
        <w:t xml:space="preserve">, </w:t>
      </w:r>
      <w:hyperlink r:id="rId203">
        <w:r w:rsidRPr="00D81C28">
          <w:rPr>
            <w:rStyle w:val="InternetLink"/>
          </w:rPr>
          <w:t>relSourceClass_5</w:t>
        </w:r>
      </w:hyperlink>
      <w:r w:rsidRPr="00D81C28">
        <w:t>) &gt; 0 &amp;&amp; count(</w:t>
      </w:r>
      <w:hyperlink r:id="rId204">
        <w:r w:rsidRPr="00D81C28">
          <w:rPr>
            <w:rStyle w:val="InternetLink"/>
          </w:rPr>
          <w:t>relTargetClass_1</w:t>
        </w:r>
      </w:hyperlink>
      <w:r w:rsidRPr="00D81C28">
        <w:t xml:space="preserve">, </w:t>
      </w:r>
      <w:hyperlink r:id="rId205">
        <w:r w:rsidRPr="00D81C28">
          <w:rPr>
            <w:rStyle w:val="InternetLink"/>
          </w:rPr>
          <w:t>relTargetClass_2</w:t>
        </w:r>
      </w:hyperlink>
      <w:r w:rsidRPr="00D81C28">
        <w:t xml:space="preserve">, </w:t>
      </w:r>
      <w:hyperlink r:id="rId206">
        <w:r w:rsidRPr="00D81C28">
          <w:rPr>
            <w:rStyle w:val="InternetLink"/>
          </w:rPr>
          <w:t>relTargetClass_3</w:t>
        </w:r>
      </w:hyperlink>
      <w:r w:rsidRPr="00D81C28">
        <w:t xml:space="preserve">, </w:t>
      </w:r>
      <w:hyperlink r:id="rId207">
        <w:r w:rsidRPr="00D81C28">
          <w:rPr>
            <w:rStyle w:val="InternetLink"/>
          </w:rPr>
          <w:t>relTargetClass_4</w:t>
        </w:r>
      </w:hyperlink>
      <w:r w:rsidRPr="00D81C28">
        <w:t xml:space="preserve">, </w:t>
      </w:r>
      <w:hyperlink r:id="rId208">
        <w:r w:rsidRPr="00D81C28">
          <w:rPr>
            <w:rStyle w:val="InternetLink"/>
          </w:rPr>
          <w:t>relTargetClass_5</w:t>
        </w:r>
      </w:hyperlink>
      <w:r w:rsidRPr="00D81C28">
        <w:t>) &gt; 0))</w:t>
      </w:r>
    </w:p>
    <w:p w14:paraId="2C0A3C36" w14:textId="77777777" w:rsidR="0071540F" w:rsidRPr="00D81C28" w:rsidRDefault="0071540F" w:rsidP="0071540F">
      <w:pPr>
        <w:pStyle w:val="BodyText"/>
      </w:pPr>
      <w:r w:rsidRPr="00D81C28">
        <w:t xml:space="preserve">Please choose </w:t>
      </w:r>
      <w:r w:rsidRPr="00D81C28">
        <w:rPr>
          <w:rStyle w:val="StrongEmphasis"/>
        </w:rPr>
        <w:t>only one</w:t>
      </w:r>
      <w:r w:rsidRPr="00D81C28">
        <w:t xml:space="preserve"> of the following:</w:t>
      </w:r>
    </w:p>
    <w:p w14:paraId="1FB4B6F1" w14:textId="77777777" w:rsidR="0071540F" w:rsidRPr="00D81C28" w:rsidRDefault="0071540F" w:rsidP="00181F61">
      <w:pPr>
        <w:pStyle w:val="BodyText"/>
        <w:numPr>
          <w:ilvl w:val="0"/>
          <w:numId w:val="60"/>
        </w:numPr>
        <w:tabs>
          <w:tab w:val="left" w:pos="0"/>
        </w:tabs>
        <w:suppressAutoHyphens w:val="0"/>
        <w:autoSpaceDN/>
        <w:spacing w:after="0" w:line="288" w:lineRule="auto"/>
        <w:textAlignment w:val="auto"/>
      </w:pPr>
      <w:r w:rsidRPr="00D81C28">
        <w:rPr>
          <w:noProof/>
          <w:lang w:eastAsia="en-GB"/>
        </w:rPr>
        <w:drawing>
          <wp:inline distT="0" distB="0" distL="0" distR="0" wp14:anchorId="021146F4" wp14:editId="6BDB9FAF">
            <wp:extent cx="133350" cy="133350"/>
            <wp:effectExtent l="0" t="0" r="0" b="0"/>
            <wp:docPr id="101" name="Image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101"/>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Yes </w:t>
      </w:r>
    </w:p>
    <w:p w14:paraId="72DAEE6D" w14:textId="77777777" w:rsidR="0071540F" w:rsidRPr="00D81C28" w:rsidRDefault="0071540F" w:rsidP="00181F61">
      <w:pPr>
        <w:pStyle w:val="BodyText"/>
        <w:numPr>
          <w:ilvl w:val="0"/>
          <w:numId w:val="60"/>
        </w:numPr>
        <w:tabs>
          <w:tab w:val="left" w:pos="0"/>
        </w:tabs>
        <w:suppressAutoHyphens w:val="0"/>
        <w:autoSpaceDN/>
        <w:spacing w:after="140" w:line="288" w:lineRule="auto"/>
        <w:textAlignment w:val="auto"/>
      </w:pPr>
      <w:r w:rsidRPr="00D81C28">
        <w:rPr>
          <w:noProof/>
          <w:lang w:eastAsia="en-GB"/>
        </w:rPr>
        <w:drawing>
          <wp:inline distT="0" distB="0" distL="0" distR="0" wp14:anchorId="6389DA63" wp14:editId="3A8BE267">
            <wp:extent cx="133350" cy="133350"/>
            <wp:effectExtent l="0" t="0" r="0" b="0"/>
            <wp:docPr id="102" name="Image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102"/>
                    <pic:cNvPicPr>
                      <a:picLocks noChangeAspect="1" noChangeArrowheads="1"/>
                    </pic:cNvPicPr>
                  </pic:nvPicPr>
                  <pic:blipFill>
                    <a:blip r:embed="rId102"/>
                    <a:stretch>
                      <a:fillRect/>
                    </a:stretch>
                  </pic:blipFill>
                  <pic:spPr bwMode="auto">
                    <a:xfrm>
                      <a:off x="0" y="0"/>
                      <a:ext cx="133350" cy="133350"/>
                    </a:xfrm>
                    <a:prstGeom prst="rect">
                      <a:avLst/>
                    </a:prstGeom>
                  </pic:spPr>
                </pic:pic>
              </a:graphicData>
            </a:graphic>
          </wp:inline>
        </w:drawing>
      </w:r>
      <w:r w:rsidRPr="00D81C28">
        <w:t xml:space="preserve"> No </w:t>
      </w:r>
    </w:p>
    <w:p w14:paraId="53F9B240" w14:textId="37FB8DEA" w:rsidR="0071540F" w:rsidRPr="00D81C28" w:rsidRDefault="0071540F" w:rsidP="0071540F">
      <w:pPr>
        <w:pStyle w:val="BodyText"/>
      </w:pPr>
      <w:r w:rsidRPr="00D81C28">
        <w:t xml:space="preserve">This is the type of relationship where the relation can be to </w:t>
      </w:r>
      <w:r w:rsidR="006B4E38" w:rsidRPr="00D81C28">
        <w:t>itself</w:t>
      </w:r>
      <w:r w:rsidRPr="00D81C28">
        <w:t>.</w:t>
      </w:r>
    </w:p>
    <w:p w14:paraId="2D381565" w14:textId="77777777" w:rsidR="0071540F" w:rsidRPr="00D81C28" w:rsidRDefault="0071540F" w:rsidP="0071540F">
      <w:pPr>
        <w:pStyle w:val="BodyText"/>
      </w:pPr>
      <w:r w:rsidRPr="00D81C28">
        <w:t>For example Andrew is the father of Brian, then "father of" is an irreflexive relationship, as Andrew may not be the father of himself.</w:t>
      </w:r>
    </w:p>
    <w:p w14:paraId="5B999CD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F235D3E" w14:textId="77777777" w:rsidR="0071540F" w:rsidRPr="00D81C28" w:rsidRDefault="0071540F" w:rsidP="00A54AF5">
      <w:pPr>
        <w:pStyle w:val="Heading3"/>
        <w:numPr>
          <w:ilvl w:val="0"/>
          <w:numId w:val="0"/>
        </w:numPr>
      </w:pPr>
      <w:r w:rsidRPr="00D81C28">
        <w:t>Defining an Individual</w:t>
      </w:r>
    </w:p>
    <w:p w14:paraId="7ABCEBA3" w14:textId="7AB886BA" w:rsidR="0071540F" w:rsidRPr="00D81C28" w:rsidRDefault="0071540F" w:rsidP="0071540F">
      <w:pPr>
        <w:pStyle w:val="BodyText"/>
        <w:spacing w:after="0"/>
      </w:pPr>
      <w:r w:rsidRPr="00D81C28">
        <w:t xml:space="preserve">You have decided the term that you have chosen to define is an individual, that is usually something definite, a singular thing that may be grouped together to form a named group of such individuals (in ontological parlance: a class). We will now undertake to try and use questions to determine the nature and </w:t>
      </w:r>
      <w:r w:rsidR="006B4E38" w:rsidRPr="00D81C28">
        <w:t>properties</w:t>
      </w:r>
      <w:r w:rsidRPr="00D81C28">
        <w:t xml:space="preserve"> of this individual. </w:t>
      </w:r>
    </w:p>
    <w:p w14:paraId="3CA8BD6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078107C" w14:textId="77777777" w:rsidR="0071540F" w:rsidRPr="00D81C28" w:rsidRDefault="0071540F" w:rsidP="00A54AF5">
      <w:pPr>
        <w:pStyle w:val="Heading4"/>
        <w:numPr>
          <w:ilvl w:val="0"/>
          <w:numId w:val="0"/>
        </w:numPr>
      </w:pPr>
      <w:r w:rsidRPr="00D81C28">
        <w:t xml:space="preserve">48 []Which classes does the individual, "{term}" belong to? </w:t>
      </w:r>
    </w:p>
    <w:p w14:paraId="091D31A1" w14:textId="77777777" w:rsidR="0071540F" w:rsidRPr="00D81C28" w:rsidRDefault="0071540F" w:rsidP="0071540F">
      <w:pPr>
        <w:pStyle w:val="BodyText"/>
      </w:pPr>
      <w:r w:rsidRPr="00D81C28">
        <w:t>Please write your answer(s) here:</w:t>
      </w:r>
    </w:p>
    <w:p w14:paraId="40059307" w14:textId="77777777" w:rsidR="0071540F" w:rsidRPr="00D81C28" w:rsidRDefault="0071540F" w:rsidP="00181F61">
      <w:pPr>
        <w:pStyle w:val="BodyText"/>
        <w:numPr>
          <w:ilvl w:val="0"/>
          <w:numId w:val="61"/>
        </w:numPr>
        <w:tabs>
          <w:tab w:val="left" w:pos="0"/>
        </w:tabs>
        <w:suppressAutoHyphens w:val="0"/>
        <w:autoSpaceDN/>
        <w:spacing w:after="0" w:line="288" w:lineRule="auto"/>
        <w:textAlignment w:val="auto"/>
      </w:pPr>
      <w:r w:rsidRPr="00D81C28">
        <w:t xml:space="preserve">Class Name #1 </w:t>
      </w:r>
    </w:p>
    <w:p w14:paraId="30E64D75" w14:textId="77777777" w:rsidR="0071540F" w:rsidRPr="00D81C28" w:rsidRDefault="0071540F" w:rsidP="0071540F">
      <w:pPr>
        <w:pStyle w:val="BodyText"/>
        <w:spacing w:after="0"/>
        <w:ind w:left="707"/>
      </w:pPr>
      <w:r w:rsidRPr="00D81C28">
        <w:t> </w:t>
      </w:r>
    </w:p>
    <w:p w14:paraId="0E365A26" w14:textId="77777777" w:rsidR="0071540F" w:rsidRPr="00D81C28" w:rsidRDefault="0071540F" w:rsidP="00181F61">
      <w:pPr>
        <w:pStyle w:val="BodyText"/>
        <w:numPr>
          <w:ilvl w:val="0"/>
          <w:numId w:val="61"/>
        </w:numPr>
        <w:tabs>
          <w:tab w:val="left" w:pos="0"/>
        </w:tabs>
        <w:suppressAutoHyphens w:val="0"/>
        <w:autoSpaceDN/>
        <w:spacing w:after="0" w:line="288" w:lineRule="auto"/>
        <w:textAlignment w:val="auto"/>
      </w:pPr>
      <w:r w:rsidRPr="00D81C28">
        <w:t xml:space="preserve">Class Name #2 </w:t>
      </w:r>
    </w:p>
    <w:p w14:paraId="562D12B5" w14:textId="77777777" w:rsidR="0071540F" w:rsidRPr="00D81C28" w:rsidRDefault="0071540F" w:rsidP="0071540F">
      <w:pPr>
        <w:pStyle w:val="BodyText"/>
        <w:spacing w:after="0"/>
        <w:ind w:left="707"/>
      </w:pPr>
      <w:r w:rsidRPr="00D81C28">
        <w:t> </w:t>
      </w:r>
    </w:p>
    <w:p w14:paraId="1A339EB8" w14:textId="77777777" w:rsidR="0071540F" w:rsidRPr="00D81C28" w:rsidRDefault="0071540F" w:rsidP="00181F61">
      <w:pPr>
        <w:pStyle w:val="BodyText"/>
        <w:numPr>
          <w:ilvl w:val="0"/>
          <w:numId w:val="61"/>
        </w:numPr>
        <w:tabs>
          <w:tab w:val="left" w:pos="0"/>
        </w:tabs>
        <w:suppressAutoHyphens w:val="0"/>
        <w:autoSpaceDN/>
        <w:spacing w:after="0" w:line="288" w:lineRule="auto"/>
        <w:textAlignment w:val="auto"/>
      </w:pPr>
      <w:r w:rsidRPr="00D81C28">
        <w:t xml:space="preserve">Class Name #3 </w:t>
      </w:r>
    </w:p>
    <w:p w14:paraId="495CC113" w14:textId="77777777" w:rsidR="0071540F" w:rsidRPr="00D81C28" w:rsidRDefault="0071540F" w:rsidP="0071540F">
      <w:pPr>
        <w:pStyle w:val="BodyText"/>
        <w:spacing w:after="0"/>
        <w:ind w:left="707"/>
      </w:pPr>
      <w:r w:rsidRPr="00D81C28">
        <w:t> </w:t>
      </w:r>
    </w:p>
    <w:p w14:paraId="0667D3A4" w14:textId="77777777" w:rsidR="0071540F" w:rsidRPr="00D81C28" w:rsidRDefault="0071540F" w:rsidP="00181F61">
      <w:pPr>
        <w:pStyle w:val="BodyText"/>
        <w:numPr>
          <w:ilvl w:val="0"/>
          <w:numId w:val="61"/>
        </w:numPr>
        <w:tabs>
          <w:tab w:val="left" w:pos="0"/>
        </w:tabs>
        <w:suppressAutoHyphens w:val="0"/>
        <w:autoSpaceDN/>
        <w:spacing w:after="0" w:line="288" w:lineRule="auto"/>
        <w:textAlignment w:val="auto"/>
      </w:pPr>
      <w:r w:rsidRPr="00D81C28">
        <w:t xml:space="preserve">Class Name #4 </w:t>
      </w:r>
    </w:p>
    <w:p w14:paraId="582EF6F8" w14:textId="77777777" w:rsidR="0071540F" w:rsidRPr="00D81C28" w:rsidRDefault="0071540F" w:rsidP="0071540F">
      <w:pPr>
        <w:pStyle w:val="BodyText"/>
        <w:spacing w:after="0"/>
        <w:ind w:left="707"/>
      </w:pPr>
      <w:r w:rsidRPr="00D81C28">
        <w:t> </w:t>
      </w:r>
    </w:p>
    <w:p w14:paraId="1CC5715F" w14:textId="77777777" w:rsidR="0071540F" w:rsidRPr="00D81C28" w:rsidRDefault="0071540F" w:rsidP="00181F61">
      <w:pPr>
        <w:pStyle w:val="BodyText"/>
        <w:numPr>
          <w:ilvl w:val="0"/>
          <w:numId w:val="61"/>
        </w:numPr>
        <w:tabs>
          <w:tab w:val="left" w:pos="0"/>
        </w:tabs>
        <w:suppressAutoHyphens w:val="0"/>
        <w:autoSpaceDN/>
        <w:spacing w:after="0" w:line="288" w:lineRule="auto"/>
        <w:textAlignment w:val="auto"/>
      </w:pPr>
      <w:r w:rsidRPr="00D81C28">
        <w:t xml:space="preserve">Class Name #5 </w:t>
      </w:r>
    </w:p>
    <w:p w14:paraId="5D9B04DA" w14:textId="77777777" w:rsidR="0071540F" w:rsidRPr="00D81C28" w:rsidRDefault="0071540F" w:rsidP="0071540F">
      <w:pPr>
        <w:pStyle w:val="BodyText"/>
        <w:ind w:left="707"/>
      </w:pPr>
      <w:r w:rsidRPr="00D81C28">
        <w:t> </w:t>
      </w:r>
    </w:p>
    <w:p w14:paraId="1F161A01" w14:textId="77777777" w:rsidR="0071540F" w:rsidRPr="00D81C28" w:rsidRDefault="0071540F" w:rsidP="0071540F">
      <w:pPr>
        <w:pStyle w:val="BodyText"/>
        <w:spacing w:after="0"/>
      </w:pPr>
      <w:r w:rsidRPr="00D81C28">
        <w:t xml:space="preserve">For example Jane might be an individual in the class humans, also of the class of primates, along with the classification in mammals, and also of the animal kingdom class. </w:t>
      </w:r>
    </w:p>
    <w:p w14:paraId="2DF0670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AADB9D4" w14:textId="77777777" w:rsidR="0071540F" w:rsidRPr="00D81C28" w:rsidRDefault="0071540F" w:rsidP="00A54AF5">
      <w:pPr>
        <w:pStyle w:val="Heading4"/>
        <w:numPr>
          <w:ilvl w:val="0"/>
          <w:numId w:val="0"/>
        </w:numPr>
      </w:pPr>
      <w:r w:rsidRPr="00D81C28">
        <w:t xml:space="preserve">49 []If the class "{individualOf_1}" has attributes, what would these attributes be called? </w:t>
      </w:r>
    </w:p>
    <w:p w14:paraId="75BEF9F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09">
        <w:r w:rsidRPr="00D81C28">
          <w:rPr>
            <w:rStyle w:val="InternetLink"/>
          </w:rPr>
          <w:t>individualOf_1.NAOK</w:t>
        </w:r>
      </w:hyperlink>
      <w:r w:rsidRPr="00D81C28">
        <w:t>)</w:t>
      </w:r>
    </w:p>
    <w:p w14:paraId="3A896867" w14:textId="77777777" w:rsidR="0071540F" w:rsidRPr="00D81C28" w:rsidRDefault="0071540F" w:rsidP="0071540F">
      <w:pPr>
        <w:pStyle w:val="BodyText"/>
      </w:pPr>
      <w:r w:rsidRPr="00D81C28">
        <w:t>Please write your answer(s) here:</w:t>
      </w:r>
    </w:p>
    <w:p w14:paraId="44771D3F" w14:textId="77777777" w:rsidR="0071540F" w:rsidRPr="00D81C28" w:rsidRDefault="0071540F" w:rsidP="00181F61">
      <w:pPr>
        <w:pStyle w:val="BodyText"/>
        <w:numPr>
          <w:ilvl w:val="0"/>
          <w:numId w:val="62"/>
        </w:numPr>
        <w:tabs>
          <w:tab w:val="left" w:pos="0"/>
        </w:tabs>
        <w:suppressAutoHyphens w:val="0"/>
        <w:autoSpaceDN/>
        <w:spacing w:after="0" w:line="288" w:lineRule="auto"/>
        <w:textAlignment w:val="auto"/>
      </w:pPr>
      <w:r w:rsidRPr="00D81C28">
        <w:t xml:space="preserve">Attribute Name #1 </w:t>
      </w:r>
    </w:p>
    <w:p w14:paraId="28A9CDF5" w14:textId="77777777" w:rsidR="0071540F" w:rsidRPr="00D81C28" w:rsidRDefault="0071540F" w:rsidP="0071540F">
      <w:pPr>
        <w:pStyle w:val="BodyText"/>
        <w:spacing w:after="0"/>
        <w:ind w:left="707"/>
      </w:pPr>
      <w:r w:rsidRPr="00D81C28">
        <w:t> </w:t>
      </w:r>
    </w:p>
    <w:p w14:paraId="154F0234" w14:textId="77777777" w:rsidR="0071540F" w:rsidRPr="00D81C28" w:rsidRDefault="0071540F" w:rsidP="00181F61">
      <w:pPr>
        <w:pStyle w:val="BodyText"/>
        <w:numPr>
          <w:ilvl w:val="0"/>
          <w:numId w:val="62"/>
        </w:numPr>
        <w:tabs>
          <w:tab w:val="left" w:pos="0"/>
        </w:tabs>
        <w:suppressAutoHyphens w:val="0"/>
        <w:autoSpaceDN/>
        <w:spacing w:after="0" w:line="288" w:lineRule="auto"/>
        <w:textAlignment w:val="auto"/>
      </w:pPr>
      <w:r w:rsidRPr="00D81C28">
        <w:t xml:space="preserve">Attribute Name #2 </w:t>
      </w:r>
    </w:p>
    <w:p w14:paraId="13144256" w14:textId="77777777" w:rsidR="0071540F" w:rsidRPr="00D81C28" w:rsidRDefault="0071540F" w:rsidP="0071540F">
      <w:pPr>
        <w:pStyle w:val="BodyText"/>
        <w:spacing w:after="0"/>
        <w:ind w:left="707"/>
      </w:pPr>
      <w:r w:rsidRPr="00D81C28">
        <w:t> </w:t>
      </w:r>
    </w:p>
    <w:p w14:paraId="0B418EA0" w14:textId="77777777" w:rsidR="0071540F" w:rsidRPr="00D81C28" w:rsidRDefault="0071540F" w:rsidP="00181F61">
      <w:pPr>
        <w:pStyle w:val="BodyText"/>
        <w:numPr>
          <w:ilvl w:val="0"/>
          <w:numId w:val="62"/>
        </w:numPr>
        <w:tabs>
          <w:tab w:val="left" w:pos="0"/>
        </w:tabs>
        <w:suppressAutoHyphens w:val="0"/>
        <w:autoSpaceDN/>
        <w:spacing w:after="0" w:line="288" w:lineRule="auto"/>
        <w:textAlignment w:val="auto"/>
      </w:pPr>
      <w:r w:rsidRPr="00D81C28">
        <w:t xml:space="preserve">Attribute Name #3 </w:t>
      </w:r>
    </w:p>
    <w:p w14:paraId="6D093822" w14:textId="77777777" w:rsidR="0071540F" w:rsidRPr="00D81C28" w:rsidRDefault="0071540F" w:rsidP="0071540F">
      <w:pPr>
        <w:pStyle w:val="BodyText"/>
        <w:spacing w:after="0"/>
        <w:ind w:left="707"/>
      </w:pPr>
      <w:r w:rsidRPr="00D81C28">
        <w:t> </w:t>
      </w:r>
    </w:p>
    <w:p w14:paraId="15BB7068" w14:textId="77777777" w:rsidR="0071540F" w:rsidRPr="00D81C28" w:rsidRDefault="0071540F" w:rsidP="00181F61">
      <w:pPr>
        <w:pStyle w:val="BodyText"/>
        <w:numPr>
          <w:ilvl w:val="0"/>
          <w:numId w:val="62"/>
        </w:numPr>
        <w:tabs>
          <w:tab w:val="left" w:pos="0"/>
        </w:tabs>
        <w:suppressAutoHyphens w:val="0"/>
        <w:autoSpaceDN/>
        <w:spacing w:after="0" w:line="288" w:lineRule="auto"/>
        <w:textAlignment w:val="auto"/>
      </w:pPr>
      <w:r w:rsidRPr="00D81C28">
        <w:t xml:space="preserve">Attribute Name #4 </w:t>
      </w:r>
    </w:p>
    <w:p w14:paraId="52D40997" w14:textId="77777777" w:rsidR="0071540F" w:rsidRPr="00D81C28" w:rsidRDefault="0071540F" w:rsidP="0071540F">
      <w:pPr>
        <w:pStyle w:val="BodyText"/>
        <w:spacing w:after="0"/>
        <w:ind w:left="707"/>
      </w:pPr>
      <w:r w:rsidRPr="00D81C28">
        <w:t> </w:t>
      </w:r>
    </w:p>
    <w:p w14:paraId="2B80CE75" w14:textId="77777777" w:rsidR="0071540F" w:rsidRPr="00D81C28" w:rsidRDefault="0071540F" w:rsidP="00181F61">
      <w:pPr>
        <w:pStyle w:val="BodyText"/>
        <w:numPr>
          <w:ilvl w:val="0"/>
          <w:numId w:val="62"/>
        </w:numPr>
        <w:tabs>
          <w:tab w:val="left" w:pos="0"/>
        </w:tabs>
        <w:suppressAutoHyphens w:val="0"/>
        <w:autoSpaceDN/>
        <w:spacing w:after="0" w:line="288" w:lineRule="auto"/>
        <w:textAlignment w:val="auto"/>
      </w:pPr>
      <w:r w:rsidRPr="00D81C28">
        <w:t xml:space="preserve">Attribute Name #5 </w:t>
      </w:r>
    </w:p>
    <w:p w14:paraId="077D27DD" w14:textId="77777777" w:rsidR="0071540F" w:rsidRPr="00D81C28" w:rsidRDefault="0071540F" w:rsidP="0071540F">
      <w:pPr>
        <w:pStyle w:val="BodyText"/>
        <w:ind w:left="707"/>
      </w:pPr>
      <w:r w:rsidRPr="00D81C28">
        <w:t> </w:t>
      </w:r>
    </w:p>
    <w:p w14:paraId="676EF617" w14:textId="77777777" w:rsidR="0071540F" w:rsidRPr="00D81C28" w:rsidRDefault="0071540F" w:rsidP="0071540F">
      <w:pPr>
        <w:pStyle w:val="BodyText"/>
        <w:spacing w:after="0"/>
      </w:pPr>
      <w:r w:rsidRPr="00D81C28">
        <w:t xml:space="preserve">For example, attributes of the class humans might be height, gender, age, calorific intake, wealth, hair colour, income, socio-economic class, etc. </w:t>
      </w:r>
    </w:p>
    <w:p w14:paraId="26E3C20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A9728B7" w14:textId="3BBAABBE" w:rsidR="0071540F" w:rsidRPr="00D81C28" w:rsidRDefault="0071540F" w:rsidP="00A54AF5">
      <w:pPr>
        <w:pStyle w:val="Heading4"/>
        <w:numPr>
          <w:ilvl w:val="0"/>
          <w:numId w:val="0"/>
        </w:numPr>
      </w:pPr>
      <w:r w:rsidRPr="00D81C28">
        <w:t>50 []Does the attribute "{individualAttriName1_1}" of class"{individualOf_1}"</w:t>
      </w:r>
      <w:r w:rsidR="00AA7086">
        <w:t xml:space="preserve"> </w:t>
      </w:r>
      <w:r w:rsidRPr="00D81C28">
        <w:t xml:space="preserve">for individual "{term}" have a value? </w:t>
      </w:r>
    </w:p>
    <w:p w14:paraId="6401A15C"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0">
        <w:r w:rsidRPr="00D81C28">
          <w:rPr>
            <w:rStyle w:val="InternetLink"/>
          </w:rPr>
          <w:t>individualAttriName1_1.NAOK</w:t>
        </w:r>
      </w:hyperlink>
      <w:r w:rsidRPr="00D81C28">
        <w:t>)))</w:t>
      </w:r>
    </w:p>
    <w:p w14:paraId="2D983F0F" w14:textId="77777777" w:rsidR="0071540F" w:rsidRPr="00D81C28" w:rsidRDefault="0071540F" w:rsidP="0071540F">
      <w:pPr>
        <w:pStyle w:val="BodyText"/>
      </w:pPr>
      <w:r w:rsidRPr="00D81C28">
        <w:t>Please write your answer here:</w:t>
      </w:r>
    </w:p>
    <w:p w14:paraId="44B7E6DC" w14:textId="77777777" w:rsidR="0071540F" w:rsidRPr="00D81C28" w:rsidRDefault="0071540F" w:rsidP="0071540F">
      <w:pPr>
        <w:pStyle w:val="BodyText"/>
        <w:spacing w:after="0"/>
      </w:pPr>
      <w:r w:rsidRPr="00D81C28">
        <w:t> </w:t>
      </w:r>
    </w:p>
    <w:p w14:paraId="5E20598A"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1A17F84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49B5F0E" w14:textId="67D849AF" w:rsidR="0071540F" w:rsidRPr="00D81C28" w:rsidRDefault="0071540F" w:rsidP="00A54AF5">
      <w:pPr>
        <w:pStyle w:val="Heading4"/>
        <w:numPr>
          <w:ilvl w:val="0"/>
          <w:numId w:val="0"/>
        </w:numPr>
      </w:pPr>
      <w:r w:rsidRPr="00D81C28">
        <w:t>51 []Does the attribute "{individualAttriName1_2}" of class"{individualOf_1}"</w:t>
      </w:r>
      <w:r w:rsidR="00AA7086">
        <w:t xml:space="preserve"> </w:t>
      </w:r>
      <w:r w:rsidRPr="00D81C28">
        <w:t xml:space="preserve">for individual "{term}" have a value? </w:t>
      </w:r>
    </w:p>
    <w:p w14:paraId="779A7193"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1">
        <w:r w:rsidRPr="00D81C28">
          <w:rPr>
            <w:rStyle w:val="InternetLink"/>
          </w:rPr>
          <w:t>individualAttriName1_2.NAOK</w:t>
        </w:r>
      </w:hyperlink>
      <w:r w:rsidRPr="00D81C28">
        <w:t>)))</w:t>
      </w:r>
    </w:p>
    <w:p w14:paraId="7B041E44" w14:textId="77777777" w:rsidR="0071540F" w:rsidRPr="00D81C28" w:rsidRDefault="0071540F" w:rsidP="0071540F">
      <w:pPr>
        <w:pStyle w:val="BodyText"/>
      </w:pPr>
      <w:r w:rsidRPr="00D81C28">
        <w:t>Please write your answer here:</w:t>
      </w:r>
    </w:p>
    <w:p w14:paraId="680A1F4C" w14:textId="77777777" w:rsidR="0071540F" w:rsidRPr="00D81C28" w:rsidRDefault="0071540F" w:rsidP="0071540F">
      <w:pPr>
        <w:pStyle w:val="BodyText"/>
        <w:spacing w:after="0"/>
      </w:pPr>
      <w:r w:rsidRPr="00D81C28">
        <w:t> </w:t>
      </w:r>
    </w:p>
    <w:p w14:paraId="675F858B"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69304A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1266EBB" w14:textId="787CCB20" w:rsidR="0071540F" w:rsidRPr="00D81C28" w:rsidRDefault="0071540F" w:rsidP="00A54AF5">
      <w:pPr>
        <w:pStyle w:val="Heading4"/>
        <w:numPr>
          <w:ilvl w:val="0"/>
          <w:numId w:val="0"/>
        </w:numPr>
      </w:pPr>
      <w:r w:rsidRPr="00D81C28">
        <w:t>52 []Does the attribute "{individualAttriName1_3}" of class"{individualOf_1}"</w:t>
      </w:r>
      <w:r w:rsidR="00AA7086">
        <w:t xml:space="preserve"> </w:t>
      </w:r>
      <w:r w:rsidRPr="00D81C28">
        <w:t xml:space="preserve">for individual "{term}" have a value? </w:t>
      </w:r>
    </w:p>
    <w:p w14:paraId="1A72E3A3"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2">
        <w:r w:rsidRPr="00D81C28">
          <w:rPr>
            <w:rStyle w:val="InternetLink"/>
          </w:rPr>
          <w:t>individualAttriName1_3.NAOK</w:t>
        </w:r>
      </w:hyperlink>
      <w:r w:rsidRPr="00D81C28">
        <w:t>)))</w:t>
      </w:r>
    </w:p>
    <w:p w14:paraId="4493A6AD" w14:textId="77777777" w:rsidR="0071540F" w:rsidRPr="00D81C28" w:rsidRDefault="0071540F" w:rsidP="0071540F">
      <w:pPr>
        <w:pStyle w:val="BodyText"/>
      </w:pPr>
      <w:r w:rsidRPr="00D81C28">
        <w:t>Please write your answer here:</w:t>
      </w:r>
    </w:p>
    <w:p w14:paraId="6F6E191B" w14:textId="77777777" w:rsidR="0071540F" w:rsidRPr="00D81C28" w:rsidRDefault="0071540F" w:rsidP="0071540F">
      <w:pPr>
        <w:pStyle w:val="BodyText"/>
        <w:spacing w:after="0"/>
      </w:pPr>
      <w:r w:rsidRPr="00D81C28">
        <w:t> </w:t>
      </w:r>
    </w:p>
    <w:p w14:paraId="6DC60DFA"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621322A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3267EF3" w14:textId="45607B9C" w:rsidR="0071540F" w:rsidRPr="00D81C28" w:rsidRDefault="0071540F" w:rsidP="00A54AF5">
      <w:pPr>
        <w:pStyle w:val="Heading4"/>
        <w:numPr>
          <w:ilvl w:val="0"/>
          <w:numId w:val="0"/>
        </w:numPr>
      </w:pPr>
      <w:r w:rsidRPr="00D81C28">
        <w:t>53 []Does the attribute "{individualAttriName1_4}" of class"{individualOf_1}"</w:t>
      </w:r>
      <w:r w:rsidR="00AA7086">
        <w:t xml:space="preserve"> </w:t>
      </w:r>
      <w:r w:rsidRPr="00D81C28">
        <w:t xml:space="preserve">for individual "{term}" have a value? </w:t>
      </w:r>
    </w:p>
    <w:p w14:paraId="46E0EEEB"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3">
        <w:r w:rsidRPr="00D81C28">
          <w:rPr>
            <w:rStyle w:val="InternetLink"/>
          </w:rPr>
          <w:t>individualAttriName1_4.NAOK</w:t>
        </w:r>
      </w:hyperlink>
      <w:r w:rsidRPr="00D81C28">
        <w:t>)))</w:t>
      </w:r>
    </w:p>
    <w:p w14:paraId="3E3A8184" w14:textId="77777777" w:rsidR="0071540F" w:rsidRPr="00D81C28" w:rsidRDefault="0071540F" w:rsidP="0071540F">
      <w:pPr>
        <w:pStyle w:val="BodyText"/>
      </w:pPr>
      <w:r w:rsidRPr="00D81C28">
        <w:t>Please write your answer here:</w:t>
      </w:r>
    </w:p>
    <w:p w14:paraId="65877E1E" w14:textId="77777777" w:rsidR="0071540F" w:rsidRPr="00D81C28" w:rsidRDefault="0071540F" w:rsidP="0071540F">
      <w:pPr>
        <w:pStyle w:val="BodyText"/>
        <w:spacing w:after="0"/>
      </w:pPr>
      <w:r w:rsidRPr="00D81C28">
        <w:t> </w:t>
      </w:r>
    </w:p>
    <w:p w14:paraId="19FE2496"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45CE403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4837BBE" w14:textId="4DC6172C" w:rsidR="0071540F" w:rsidRPr="00D81C28" w:rsidRDefault="0071540F" w:rsidP="00A54AF5">
      <w:pPr>
        <w:pStyle w:val="Heading4"/>
        <w:numPr>
          <w:ilvl w:val="0"/>
          <w:numId w:val="0"/>
        </w:numPr>
      </w:pPr>
      <w:r w:rsidRPr="00D81C28">
        <w:t>54 []Does the attribute "{individualAttriName1_5}" of class"{individualOf_1}"</w:t>
      </w:r>
      <w:r w:rsidR="00AA7086">
        <w:t xml:space="preserve"> </w:t>
      </w:r>
      <w:r w:rsidRPr="00D81C28">
        <w:t xml:space="preserve">for individual "{term}" have a value? </w:t>
      </w:r>
    </w:p>
    <w:p w14:paraId="132EED1C"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4">
        <w:r w:rsidRPr="00D81C28">
          <w:rPr>
            <w:rStyle w:val="InternetLink"/>
          </w:rPr>
          <w:t>individualAttriName1_5.NAOK</w:t>
        </w:r>
      </w:hyperlink>
      <w:r w:rsidRPr="00D81C28">
        <w:t>)))</w:t>
      </w:r>
    </w:p>
    <w:p w14:paraId="0A4B10C9" w14:textId="77777777" w:rsidR="0071540F" w:rsidRPr="00D81C28" w:rsidRDefault="0071540F" w:rsidP="0071540F">
      <w:pPr>
        <w:pStyle w:val="BodyText"/>
      </w:pPr>
      <w:r w:rsidRPr="00D81C28">
        <w:t>Please write your answer here:</w:t>
      </w:r>
    </w:p>
    <w:p w14:paraId="7CCF98AD" w14:textId="77777777" w:rsidR="0071540F" w:rsidRPr="00D81C28" w:rsidRDefault="0071540F" w:rsidP="0071540F">
      <w:pPr>
        <w:pStyle w:val="BodyText"/>
        <w:spacing w:after="0"/>
      </w:pPr>
      <w:r w:rsidRPr="00D81C28">
        <w:t> </w:t>
      </w:r>
    </w:p>
    <w:p w14:paraId="432124C0"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698BB5F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FD17564" w14:textId="77777777" w:rsidR="0071540F" w:rsidRPr="00D81C28" w:rsidRDefault="0071540F" w:rsidP="00A54AF5">
      <w:pPr>
        <w:pStyle w:val="Heading4"/>
        <w:numPr>
          <w:ilvl w:val="0"/>
          <w:numId w:val="0"/>
        </w:numPr>
      </w:pPr>
      <w:r w:rsidRPr="00D81C28">
        <w:t xml:space="preserve">55 []If the class "{individualOf_2}" has attributes, what would these attributes be called? </w:t>
      </w:r>
    </w:p>
    <w:p w14:paraId="119145F0"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5">
        <w:r w:rsidRPr="00D81C28">
          <w:rPr>
            <w:rStyle w:val="InternetLink"/>
          </w:rPr>
          <w:t>individualOf_2.NAOK</w:t>
        </w:r>
      </w:hyperlink>
      <w:r w:rsidRPr="00D81C28">
        <w:t>)))</w:t>
      </w:r>
    </w:p>
    <w:p w14:paraId="0D34BC0B" w14:textId="77777777" w:rsidR="0071540F" w:rsidRPr="00D81C28" w:rsidRDefault="0071540F" w:rsidP="0071540F">
      <w:pPr>
        <w:pStyle w:val="BodyText"/>
      </w:pPr>
      <w:r w:rsidRPr="00D81C28">
        <w:t>Please write your answer(s) here:</w:t>
      </w:r>
    </w:p>
    <w:p w14:paraId="3B1E99C9" w14:textId="77777777" w:rsidR="0071540F" w:rsidRPr="00D81C28" w:rsidRDefault="0071540F" w:rsidP="00181F61">
      <w:pPr>
        <w:pStyle w:val="BodyText"/>
        <w:numPr>
          <w:ilvl w:val="0"/>
          <w:numId w:val="63"/>
        </w:numPr>
        <w:tabs>
          <w:tab w:val="left" w:pos="0"/>
        </w:tabs>
        <w:suppressAutoHyphens w:val="0"/>
        <w:autoSpaceDN/>
        <w:spacing w:after="0" w:line="288" w:lineRule="auto"/>
        <w:textAlignment w:val="auto"/>
      </w:pPr>
      <w:r w:rsidRPr="00D81C28">
        <w:t xml:space="preserve">Attribute name #1 </w:t>
      </w:r>
    </w:p>
    <w:p w14:paraId="1FFE78CE" w14:textId="77777777" w:rsidR="0071540F" w:rsidRPr="00D81C28" w:rsidRDefault="0071540F" w:rsidP="0071540F">
      <w:pPr>
        <w:pStyle w:val="BodyText"/>
        <w:spacing w:after="0"/>
        <w:ind w:left="707"/>
      </w:pPr>
      <w:r w:rsidRPr="00D81C28">
        <w:t> </w:t>
      </w:r>
    </w:p>
    <w:p w14:paraId="006D46F0" w14:textId="77777777" w:rsidR="0071540F" w:rsidRPr="00D81C28" w:rsidRDefault="0071540F" w:rsidP="00181F61">
      <w:pPr>
        <w:pStyle w:val="BodyText"/>
        <w:numPr>
          <w:ilvl w:val="0"/>
          <w:numId w:val="63"/>
        </w:numPr>
        <w:tabs>
          <w:tab w:val="left" w:pos="0"/>
        </w:tabs>
        <w:suppressAutoHyphens w:val="0"/>
        <w:autoSpaceDN/>
        <w:spacing w:after="0" w:line="288" w:lineRule="auto"/>
        <w:textAlignment w:val="auto"/>
      </w:pPr>
      <w:r w:rsidRPr="00D81C28">
        <w:t xml:space="preserve">Attribute name #2 </w:t>
      </w:r>
    </w:p>
    <w:p w14:paraId="7B471F54" w14:textId="77777777" w:rsidR="0071540F" w:rsidRPr="00D81C28" w:rsidRDefault="0071540F" w:rsidP="0071540F">
      <w:pPr>
        <w:pStyle w:val="BodyText"/>
        <w:spacing w:after="0"/>
        <w:ind w:left="707"/>
      </w:pPr>
      <w:r w:rsidRPr="00D81C28">
        <w:t> </w:t>
      </w:r>
    </w:p>
    <w:p w14:paraId="7289D7EB" w14:textId="77777777" w:rsidR="0071540F" w:rsidRPr="00D81C28" w:rsidRDefault="0071540F" w:rsidP="00181F61">
      <w:pPr>
        <w:pStyle w:val="BodyText"/>
        <w:numPr>
          <w:ilvl w:val="0"/>
          <w:numId w:val="63"/>
        </w:numPr>
        <w:tabs>
          <w:tab w:val="left" w:pos="0"/>
        </w:tabs>
        <w:suppressAutoHyphens w:val="0"/>
        <w:autoSpaceDN/>
        <w:spacing w:after="0" w:line="288" w:lineRule="auto"/>
        <w:textAlignment w:val="auto"/>
      </w:pPr>
      <w:r w:rsidRPr="00D81C28">
        <w:t xml:space="preserve">Attribute name #3 </w:t>
      </w:r>
    </w:p>
    <w:p w14:paraId="2D2D483C" w14:textId="77777777" w:rsidR="0071540F" w:rsidRPr="00D81C28" w:rsidRDefault="0071540F" w:rsidP="0071540F">
      <w:pPr>
        <w:pStyle w:val="BodyText"/>
        <w:spacing w:after="0"/>
        <w:ind w:left="707"/>
      </w:pPr>
      <w:r w:rsidRPr="00D81C28">
        <w:t> </w:t>
      </w:r>
    </w:p>
    <w:p w14:paraId="3D38F4FF" w14:textId="77777777" w:rsidR="0071540F" w:rsidRPr="00D81C28" w:rsidRDefault="0071540F" w:rsidP="00181F61">
      <w:pPr>
        <w:pStyle w:val="BodyText"/>
        <w:numPr>
          <w:ilvl w:val="0"/>
          <w:numId w:val="63"/>
        </w:numPr>
        <w:tabs>
          <w:tab w:val="left" w:pos="0"/>
        </w:tabs>
        <w:suppressAutoHyphens w:val="0"/>
        <w:autoSpaceDN/>
        <w:spacing w:after="0" w:line="288" w:lineRule="auto"/>
        <w:textAlignment w:val="auto"/>
      </w:pPr>
      <w:r w:rsidRPr="00D81C28">
        <w:t xml:space="preserve">Attribute name #4 </w:t>
      </w:r>
    </w:p>
    <w:p w14:paraId="4D1BB440" w14:textId="77777777" w:rsidR="0071540F" w:rsidRPr="00D81C28" w:rsidRDefault="0071540F" w:rsidP="0071540F">
      <w:pPr>
        <w:pStyle w:val="BodyText"/>
        <w:spacing w:after="0"/>
        <w:ind w:left="707"/>
      </w:pPr>
      <w:r w:rsidRPr="00D81C28">
        <w:t> </w:t>
      </w:r>
    </w:p>
    <w:p w14:paraId="3ADEDE61" w14:textId="77777777" w:rsidR="0071540F" w:rsidRPr="00D81C28" w:rsidRDefault="0071540F" w:rsidP="00181F61">
      <w:pPr>
        <w:pStyle w:val="BodyText"/>
        <w:numPr>
          <w:ilvl w:val="0"/>
          <w:numId w:val="63"/>
        </w:numPr>
        <w:tabs>
          <w:tab w:val="left" w:pos="0"/>
        </w:tabs>
        <w:suppressAutoHyphens w:val="0"/>
        <w:autoSpaceDN/>
        <w:spacing w:after="0" w:line="288" w:lineRule="auto"/>
        <w:textAlignment w:val="auto"/>
      </w:pPr>
      <w:r w:rsidRPr="00D81C28">
        <w:t xml:space="preserve">Attribute name #5 </w:t>
      </w:r>
    </w:p>
    <w:p w14:paraId="130614FE" w14:textId="77777777" w:rsidR="0071540F" w:rsidRPr="00D81C28" w:rsidRDefault="0071540F" w:rsidP="0071540F">
      <w:pPr>
        <w:pStyle w:val="BodyText"/>
        <w:ind w:left="707"/>
      </w:pPr>
      <w:r w:rsidRPr="00D81C28">
        <w:t> </w:t>
      </w:r>
    </w:p>
    <w:p w14:paraId="6B60215F" w14:textId="77777777" w:rsidR="0071540F" w:rsidRPr="00D81C28" w:rsidRDefault="0071540F" w:rsidP="0071540F">
      <w:pPr>
        <w:pStyle w:val="BodyText"/>
        <w:spacing w:after="0"/>
      </w:pPr>
      <w:r w:rsidRPr="00D81C28">
        <w:t xml:space="preserve">For example, attributes of the class humans might be height, gender, age, calorific intake, wealth, hair colour, income, socio-economic class, etc. </w:t>
      </w:r>
    </w:p>
    <w:p w14:paraId="61ED363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444D93B" w14:textId="4A9442B2" w:rsidR="0071540F" w:rsidRPr="00D81C28" w:rsidRDefault="0071540F" w:rsidP="00A54AF5">
      <w:pPr>
        <w:pStyle w:val="Heading4"/>
        <w:numPr>
          <w:ilvl w:val="0"/>
          <w:numId w:val="0"/>
        </w:numPr>
      </w:pPr>
      <w:r w:rsidRPr="00D81C28">
        <w:t>56 []Does the attribute "{individualAttriName2_1}" of class"{individualOf_2}"</w:t>
      </w:r>
      <w:r w:rsidR="00AA7086">
        <w:t xml:space="preserve"> </w:t>
      </w:r>
      <w:r w:rsidRPr="00D81C28">
        <w:t xml:space="preserve">for individual "{term}" have a value? </w:t>
      </w:r>
    </w:p>
    <w:p w14:paraId="404E87B2"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6">
        <w:r w:rsidRPr="00D81C28">
          <w:rPr>
            <w:rStyle w:val="InternetLink"/>
          </w:rPr>
          <w:t>individualAttriName2_1.NAOK</w:t>
        </w:r>
      </w:hyperlink>
      <w:r w:rsidRPr="00D81C28">
        <w:t>)))</w:t>
      </w:r>
    </w:p>
    <w:p w14:paraId="1FB89AA6" w14:textId="77777777" w:rsidR="0071540F" w:rsidRPr="00D81C28" w:rsidRDefault="0071540F" w:rsidP="0071540F">
      <w:pPr>
        <w:pStyle w:val="BodyText"/>
      </w:pPr>
      <w:r w:rsidRPr="00D81C28">
        <w:t>Please write your answer here:</w:t>
      </w:r>
    </w:p>
    <w:p w14:paraId="081183C3" w14:textId="77777777" w:rsidR="0071540F" w:rsidRPr="00D81C28" w:rsidRDefault="0071540F" w:rsidP="0071540F">
      <w:pPr>
        <w:pStyle w:val="BodyText"/>
        <w:spacing w:after="0"/>
      </w:pPr>
      <w:r w:rsidRPr="00D81C28">
        <w:t> </w:t>
      </w:r>
    </w:p>
    <w:p w14:paraId="22F87ED2"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322613D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9D4A307" w14:textId="1ACBE0A5" w:rsidR="0071540F" w:rsidRPr="00D81C28" w:rsidRDefault="0071540F" w:rsidP="00A54AF5">
      <w:pPr>
        <w:pStyle w:val="Heading4"/>
        <w:numPr>
          <w:ilvl w:val="0"/>
          <w:numId w:val="0"/>
        </w:numPr>
      </w:pPr>
      <w:r w:rsidRPr="00D81C28">
        <w:t>57 []Does the attribute "{individualAttriName2_2}" of class"{individualOf_2}"</w:t>
      </w:r>
      <w:r w:rsidR="00AA7086">
        <w:t xml:space="preserve"> </w:t>
      </w:r>
      <w:r w:rsidRPr="00D81C28">
        <w:t xml:space="preserve">for individual "{term}" have a value? </w:t>
      </w:r>
    </w:p>
    <w:p w14:paraId="6D7F4804"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7">
        <w:r w:rsidRPr="00D81C28">
          <w:rPr>
            <w:rStyle w:val="InternetLink"/>
          </w:rPr>
          <w:t>individualAttriName2_2.NAOK</w:t>
        </w:r>
      </w:hyperlink>
      <w:r w:rsidRPr="00D81C28">
        <w:t>)))</w:t>
      </w:r>
    </w:p>
    <w:p w14:paraId="46FAA0B0" w14:textId="77777777" w:rsidR="0071540F" w:rsidRPr="00D81C28" w:rsidRDefault="0071540F" w:rsidP="0071540F">
      <w:pPr>
        <w:pStyle w:val="BodyText"/>
      </w:pPr>
      <w:r w:rsidRPr="00D81C28">
        <w:t>Please write your answer here:</w:t>
      </w:r>
    </w:p>
    <w:p w14:paraId="17F354AF" w14:textId="77777777" w:rsidR="0071540F" w:rsidRPr="00D81C28" w:rsidRDefault="0071540F" w:rsidP="0071540F">
      <w:pPr>
        <w:pStyle w:val="BodyText"/>
        <w:spacing w:after="0"/>
      </w:pPr>
      <w:r w:rsidRPr="00D81C28">
        <w:t> </w:t>
      </w:r>
    </w:p>
    <w:p w14:paraId="6D0481C2"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60F2D48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ED126C6" w14:textId="374A5188" w:rsidR="0071540F" w:rsidRPr="00D81C28" w:rsidRDefault="0071540F" w:rsidP="00A54AF5">
      <w:pPr>
        <w:pStyle w:val="Heading4"/>
        <w:numPr>
          <w:ilvl w:val="0"/>
          <w:numId w:val="0"/>
        </w:numPr>
      </w:pPr>
      <w:r w:rsidRPr="00D81C28">
        <w:t>58 []Does the attribute "{individualAttriName2_3}" of class"{individualOf_2}"</w:t>
      </w:r>
      <w:r w:rsidR="00AA7086">
        <w:t xml:space="preserve"> </w:t>
      </w:r>
      <w:r w:rsidRPr="00D81C28">
        <w:t xml:space="preserve">for individual "{term}" have a value? </w:t>
      </w:r>
    </w:p>
    <w:p w14:paraId="18C955F2"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8">
        <w:r w:rsidRPr="00D81C28">
          <w:rPr>
            <w:rStyle w:val="InternetLink"/>
          </w:rPr>
          <w:t>individualAttriName2_3.NAOK</w:t>
        </w:r>
      </w:hyperlink>
      <w:r w:rsidRPr="00D81C28">
        <w:t>)))</w:t>
      </w:r>
    </w:p>
    <w:p w14:paraId="7EF2DA7C" w14:textId="77777777" w:rsidR="0071540F" w:rsidRPr="00D81C28" w:rsidRDefault="0071540F" w:rsidP="0071540F">
      <w:pPr>
        <w:pStyle w:val="BodyText"/>
      </w:pPr>
      <w:r w:rsidRPr="00D81C28">
        <w:t>Please write your answer here:</w:t>
      </w:r>
    </w:p>
    <w:p w14:paraId="45B4C261" w14:textId="77777777" w:rsidR="0071540F" w:rsidRPr="00D81C28" w:rsidRDefault="0071540F" w:rsidP="0071540F">
      <w:pPr>
        <w:pStyle w:val="BodyText"/>
        <w:spacing w:after="0"/>
      </w:pPr>
      <w:r w:rsidRPr="00D81C28">
        <w:t> </w:t>
      </w:r>
    </w:p>
    <w:p w14:paraId="4291DC7A"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70C41AF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E4B9674" w14:textId="198D3C05" w:rsidR="0071540F" w:rsidRPr="00D81C28" w:rsidRDefault="0071540F" w:rsidP="00A54AF5">
      <w:pPr>
        <w:pStyle w:val="Heading4"/>
        <w:numPr>
          <w:ilvl w:val="0"/>
          <w:numId w:val="0"/>
        </w:numPr>
      </w:pPr>
      <w:r w:rsidRPr="00D81C28">
        <w:t>59 []Does the attribute "{individualAttriName2_4}" of class"{individualOf_2}"</w:t>
      </w:r>
      <w:r w:rsidR="00AA7086">
        <w:t xml:space="preserve"> </w:t>
      </w:r>
      <w:r w:rsidRPr="00D81C28">
        <w:t xml:space="preserve">for individual "{term}" have a value? </w:t>
      </w:r>
    </w:p>
    <w:p w14:paraId="24D7AB72"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19">
        <w:r w:rsidRPr="00D81C28">
          <w:rPr>
            <w:rStyle w:val="InternetLink"/>
          </w:rPr>
          <w:t>individualAttriName2_4.NAOK</w:t>
        </w:r>
      </w:hyperlink>
      <w:r w:rsidRPr="00D81C28">
        <w:t>)))</w:t>
      </w:r>
    </w:p>
    <w:p w14:paraId="00D8FCF3" w14:textId="77777777" w:rsidR="0071540F" w:rsidRPr="00D81C28" w:rsidRDefault="0071540F" w:rsidP="0071540F">
      <w:pPr>
        <w:pStyle w:val="BodyText"/>
      </w:pPr>
      <w:r w:rsidRPr="00D81C28">
        <w:t>Please write your answer here:</w:t>
      </w:r>
    </w:p>
    <w:p w14:paraId="1F6CA329" w14:textId="77777777" w:rsidR="0071540F" w:rsidRPr="00D81C28" w:rsidRDefault="0071540F" w:rsidP="0071540F">
      <w:pPr>
        <w:pStyle w:val="BodyText"/>
        <w:spacing w:after="0"/>
      </w:pPr>
      <w:r w:rsidRPr="00D81C28">
        <w:t> </w:t>
      </w:r>
    </w:p>
    <w:p w14:paraId="25BC2E2B"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3F43F78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D7BFEAD" w14:textId="0A0E7176" w:rsidR="0071540F" w:rsidRPr="00D81C28" w:rsidRDefault="0071540F" w:rsidP="00A54AF5">
      <w:pPr>
        <w:pStyle w:val="Heading4"/>
        <w:numPr>
          <w:ilvl w:val="0"/>
          <w:numId w:val="0"/>
        </w:numPr>
      </w:pPr>
      <w:r w:rsidRPr="00D81C28">
        <w:t>60 []Does the attribute "{individualAttriName2_5}" of class"{individualOf_2}"</w:t>
      </w:r>
      <w:r w:rsidR="00AA7086">
        <w:t xml:space="preserve"> </w:t>
      </w:r>
      <w:r w:rsidRPr="00D81C28">
        <w:t xml:space="preserve">for individual "{term}" have a value? </w:t>
      </w:r>
    </w:p>
    <w:p w14:paraId="08E601FA"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0">
        <w:r w:rsidRPr="00D81C28">
          <w:rPr>
            <w:rStyle w:val="InternetLink"/>
          </w:rPr>
          <w:t>individualAttriName2_5.NAOK</w:t>
        </w:r>
      </w:hyperlink>
      <w:r w:rsidRPr="00D81C28">
        <w:t>)))</w:t>
      </w:r>
    </w:p>
    <w:p w14:paraId="7AE6801A" w14:textId="77777777" w:rsidR="0071540F" w:rsidRPr="00D81C28" w:rsidRDefault="0071540F" w:rsidP="0071540F">
      <w:pPr>
        <w:pStyle w:val="BodyText"/>
      </w:pPr>
      <w:r w:rsidRPr="00D81C28">
        <w:t>Please write your answer here:</w:t>
      </w:r>
    </w:p>
    <w:p w14:paraId="77CD4CB2" w14:textId="77777777" w:rsidR="0071540F" w:rsidRPr="00D81C28" w:rsidRDefault="0071540F" w:rsidP="0071540F">
      <w:pPr>
        <w:pStyle w:val="BodyText"/>
        <w:spacing w:after="0"/>
      </w:pPr>
      <w:r w:rsidRPr="00D81C28">
        <w:t> </w:t>
      </w:r>
    </w:p>
    <w:p w14:paraId="1A042E32"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2D6CEC7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6B747F9" w14:textId="77777777" w:rsidR="0071540F" w:rsidRPr="00D81C28" w:rsidRDefault="0071540F" w:rsidP="00A54AF5">
      <w:pPr>
        <w:pStyle w:val="Heading4"/>
        <w:numPr>
          <w:ilvl w:val="0"/>
          <w:numId w:val="0"/>
        </w:numPr>
      </w:pPr>
      <w:r w:rsidRPr="00D81C28">
        <w:t xml:space="preserve">61 []For example, attributes of the class humans might be height, gender, age, calorific intake, wealth, hair colour, income, socio-economic class, etc. </w:t>
      </w:r>
    </w:p>
    <w:p w14:paraId="0050F9A5"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1">
        <w:r w:rsidRPr="00D81C28">
          <w:rPr>
            <w:rStyle w:val="InternetLink"/>
          </w:rPr>
          <w:t>individualOf_3.NAOK</w:t>
        </w:r>
      </w:hyperlink>
      <w:r w:rsidRPr="00D81C28">
        <w:t>)))</w:t>
      </w:r>
    </w:p>
    <w:p w14:paraId="3D85EEC8" w14:textId="77777777" w:rsidR="0071540F" w:rsidRPr="00D81C28" w:rsidRDefault="0071540F" w:rsidP="0071540F">
      <w:pPr>
        <w:pStyle w:val="BodyText"/>
      </w:pPr>
      <w:r w:rsidRPr="00D81C28">
        <w:t>Please write your answer(s) here:</w:t>
      </w:r>
    </w:p>
    <w:p w14:paraId="56263F34" w14:textId="77777777" w:rsidR="0071540F" w:rsidRPr="00D81C28" w:rsidRDefault="0071540F" w:rsidP="00181F61">
      <w:pPr>
        <w:pStyle w:val="BodyText"/>
        <w:numPr>
          <w:ilvl w:val="0"/>
          <w:numId w:val="64"/>
        </w:numPr>
        <w:tabs>
          <w:tab w:val="left" w:pos="0"/>
        </w:tabs>
        <w:suppressAutoHyphens w:val="0"/>
        <w:autoSpaceDN/>
        <w:spacing w:after="0" w:line="288" w:lineRule="auto"/>
        <w:textAlignment w:val="auto"/>
      </w:pPr>
      <w:r w:rsidRPr="00D81C28">
        <w:t xml:space="preserve">Attribute name #1 </w:t>
      </w:r>
    </w:p>
    <w:p w14:paraId="1453A03C" w14:textId="77777777" w:rsidR="0071540F" w:rsidRPr="00D81C28" w:rsidRDefault="0071540F" w:rsidP="0071540F">
      <w:pPr>
        <w:pStyle w:val="BodyText"/>
        <w:spacing w:after="0"/>
        <w:ind w:left="707"/>
      </w:pPr>
      <w:r w:rsidRPr="00D81C28">
        <w:t> </w:t>
      </w:r>
    </w:p>
    <w:p w14:paraId="6736D850" w14:textId="77777777" w:rsidR="0071540F" w:rsidRPr="00D81C28" w:rsidRDefault="0071540F" w:rsidP="00181F61">
      <w:pPr>
        <w:pStyle w:val="BodyText"/>
        <w:numPr>
          <w:ilvl w:val="0"/>
          <w:numId w:val="64"/>
        </w:numPr>
        <w:tabs>
          <w:tab w:val="left" w:pos="0"/>
        </w:tabs>
        <w:suppressAutoHyphens w:val="0"/>
        <w:autoSpaceDN/>
        <w:spacing w:after="0" w:line="288" w:lineRule="auto"/>
        <w:textAlignment w:val="auto"/>
      </w:pPr>
      <w:r w:rsidRPr="00D81C28">
        <w:t xml:space="preserve">Attribute name #2 </w:t>
      </w:r>
    </w:p>
    <w:p w14:paraId="3E156FF2" w14:textId="77777777" w:rsidR="0071540F" w:rsidRPr="00D81C28" w:rsidRDefault="0071540F" w:rsidP="0071540F">
      <w:pPr>
        <w:pStyle w:val="BodyText"/>
        <w:spacing w:after="0"/>
        <w:ind w:left="707"/>
      </w:pPr>
      <w:r w:rsidRPr="00D81C28">
        <w:t> </w:t>
      </w:r>
    </w:p>
    <w:p w14:paraId="57746C8E" w14:textId="77777777" w:rsidR="0071540F" w:rsidRPr="00D81C28" w:rsidRDefault="0071540F" w:rsidP="00181F61">
      <w:pPr>
        <w:pStyle w:val="BodyText"/>
        <w:numPr>
          <w:ilvl w:val="0"/>
          <w:numId w:val="64"/>
        </w:numPr>
        <w:tabs>
          <w:tab w:val="left" w:pos="0"/>
        </w:tabs>
        <w:suppressAutoHyphens w:val="0"/>
        <w:autoSpaceDN/>
        <w:spacing w:after="0" w:line="288" w:lineRule="auto"/>
        <w:textAlignment w:val="auto"/>
      </w:pPr>
      <w:r w:rsidRPr="00D81C28">
        <w:t xml:space="preserve">Attribute name #3 </w:t>
      </w:r>
    </w:p>
    <w:p w14:paraId="28757507" w14:textId="77777777" w:rsidR="0071540F" w:rsidRPr="00D81C28" w:rsidRDefault="0071540F" w:rsidP="0071540F">
      <w:pPr>
        <w:pStyle w:val="BodyText"/>
        <w:spacing w:after="0"/>
        <w:ind w:left="707"/>
      </w:pPr>
      <w:r w:rsidRPr="00D81C28">
        <w:t> </w:t>
      </w:r>
    </w:p>
    <w:p w14:paraId="3D176788" w14:textId="77777777" w:rsidR="0071540F" w:rsidRPr="00D81C28" w:rsidRDefault="0071540F" w:rsidP="00181F61">
      <w:pPr>
        <w:pStyle w:val="BodyText"/>
        <w:numPr>
          <w:ilvl w:val="0"/>
          <w:numId w:val="64"/>
        </w:numPr>
        <w:tabs>
          <w:tab w:val="left" w:pos="0"/>
        </w:tabs>
        <w:suppressAutoHyphens w:val="0"/>
        <w:autoSpaceDN/>
        <w:spacing w:after="0" w:line="288" w:lineRule="auto"/>
        <w:textAlignment w:val="auto"/>
      </w:pPr>
      <w:r w:rsidRPr="00D81C28">
        <w:t xml:space="preserve">Attribute name #4 </w:t>
      </w:r>
    </w:p>
    <w:p w14:paraId="45EBAC04" w14:textId="77777777" w:rsidR="0071540F" w:rsidRPr="00D81C28" w:rsidRDefault="0071540F" w:rsidP="0071540F">
      <w:pPr>
        <w:pStyle w:val="BodyText"/>
        <w:spacing w:after="0"/>
        <w:ind w:left="707"/>
      </w:pPr>
      <w:r w:rsidRPr="00D81C28">
        <w:t> </w:t>
      </w:r>
    </w:p>
    <w:p w14:paraId="7D32E699" w14:textId="77777777" w:rsidR="0071540F" w:rsidRPr="00D81C28" w:rsidRDefault="0071540F" w:rsidP="00181F61">
      <w:pPr>
        <w:pStyle w:val="BodyText"/>
        <w:numPr>
          <w:ilvl w:val="0"/>
          <w:numId w:val="64"/>
        </w:numPr>
        <w:tabs>
          <w:tab w:val="left" w:pos="0"/>
        </w:tabs>
        <w:suppressAutoHyphens w:val="0"/>
        <w:autoSpaceDN/>
        <w:spacing w:after="0" w:line="288" w:lineRule="auto"/>
        <w:textAlignment w:val="auto"/>
      </w:pPr>
      <w:r w:rsidRPr="00D81C28">
        <w:t xml:space="preserve">Attribute name #5 </w:t>
      </w:r>
    </w:p>
    <w:p w14:paraId="24C570EC" w14:textId="77777777" w:rsidR="0071540F" w:rsidRPr="00D81C28" w:rsidRDefault="0071540F" w:rsidP="0071540F">
      <w:pPr>
        <w:pStyle w:val="BodyText"/>
        <w:ind w:left="707"/>
      </w:pPr>
      <w:r w:rsidRPr="00D81C28">
        <w:t> </w:t>
      </w:r>
    </w:p>
    <w:p w14:paraId="4589D298" w14:textId="77777777" w:rsidR="0071540F" w:rsidRPr="00D81C28" w:rsidRDefault="0071540F" w:rsidP="0071540F">
      <w:pPr>
        <w:pStyle w:val="BodyText"/>
        <w:spacing w:after="0"/>
      </w:pPr>
      <w:r w:rsidRPr="00D81C28">
        <w:t xml:space="preserve">For example, attribute of the class humans might be height, gender, age, hair colour, income, socio-economic class, etc. </w:t>
      </w:r>
    </w:p>
    <w:p w14:paraId="5360E84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7BC14E8" w14:textId="5598B2F5" w:rsidR="0071540F" w:rsidRPr="00D81C28" w:rsidRDefault="0071540F" w:rsidP="00A54AF5">
      <w:pPr>
        <w:pStyle w:val="Heading4"/>
        <w:numPr>
          <w:ilvl w:val="0"/>
          <w:numId w:val="0"/>
        </w:numPr>
      </w:pPr>
      <w:r w:rsidRPr="00D81C28">
        <w:t>62 []Does the attribute "{individualAttriName3_1}" of class"{individualOf_3}"</w:t>
      </w:r>
      <w:r w:rsidR="00AA7086">
        <w:t xml:space="preserve"> </w:t>
      </w:r>
      <w:r w:rsidRPr="00D81C28">
        <w:t xml:space="preserve">for individual "{term}" have a value? </w:t>
      </w:r>
    </w:p>
    <w:p w14:paraId="157AE0B3"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2">
        <w:r w:rsidRPr="00D81C28">
          <w:rPr>
            <w:rStyle w:val="InternetLink"/>
          </w:rPr>
          <w:t>individualAttriName3_1.NAOK</w:t>
        </w:r>
      </w:hyperlink>
      <w:r w:rsidRPr="00D81C28">
        <w:t>)))</w:t>
      </w:r>
    </w:p>
    <w:p w14:paraId="260AF365" w14:textId="77777777" w:rsidR="0071540F" w:rsidRPr="00D81C28" w:rsidRDefault="0071540F" w:rsidP="0071540F">
      <w:pPr>
        <w:pStyle w:val="BodyText"/>
      </w:pPr>
      <w:r w:rsidRPr="00D81C28">
        <w:t>Please write your answer here:</w:t>
      </w:r>
    </w:p>
    <w:p w14:paraId="0D281E4B" w14:textId="77777777" w:rsidR="0071540F" w:rsidRPr="00D81C28" w:rsidRDefault="0071540F" w:rsidP="0071540F">
      <w:pPr>
        <w:pStyle w:val="BodyText"/>
        <w:spacing w:after="0"/>
      </w:pPr>
      <w:r w:rsidRPr="00D81C28">
        <w:t> </w:t>
      </w:r>
    </w:p>
    <w:p w14:paraId="571EEA5A"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81166F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EA9187C" w14:textId="19433AF5" w:rsidR="0071540F" w:rsidRPr="00D81C28" w:rsidRDefault="0071540F" w:rsidP="00A54AF5">
      <w:pPr>
        <w:pStyle w:val="Heading4"/>
        <w:numPr>
          <w:ilvl w:val="0"/>
          <w:numId w:val="0"/>
        </w:numPr>
      </w:pPr>
      <w:r w:rsidRPr="00D81C28">
        <w:t>63 []Does the attribute "{individualAttriName3_2}" of class"{individualOf_3}"</w:t>
      </w:r>
      <w:r w:rsidR="00AA7086">
        <w:t xml:space="preserve"> </w:t>
      </w:r>
      <w:r w:rsidRPr="00D81C28">
        <w:t xml:space="preserve">for individual "{term}" have a value? </w:t>
      </w:r>
    </w:p>
    <w:p w14:paraId="281D0A57"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3">
        <w:r w:rsidRPr="00D81C28">
          <w:rPr>
            <w:rStyle w:val="InternetLink"/>
          </w:rPr>
          <w:t>individualAttriName3_2.NAOK</w:t>
        </w:r>
      </w:hyperlink>
      <w:r w:rsidRPr="00D81C28">
        <w:t>)))</w:t>
      </w:r>
    </w:p>
    <w:p w14:paraId="7D227568" w14:textId="77777777" w:rsidR="0071540F" w:rsidRPr="00D81C28" w:rsidRDefault="0071540F" w:rsidP="0071540F">
      <w:pPr>
        <w:pStyle w:val="BodyText"/>
      </w:pPr>
      <w:r w:rsidRPr="00D81C28">
        <w:t>Please write your answer here:</w:t>
      </w:r>
    </w:p>
    <w:p w14:paraId="2DFF13C3" w14:textId="77777777" w:rsidR="0071540F" w:rsidRPr="00D81C28" w:rsidRDefault="0071540F" w:rsidP="0071540F">
      <w:pPr>
        <w:pStyle w:val="BodyText"/>
        <w:spacing w:after="0"/>
      </w:pPr>
      <w:r w:rsidRPr="00D81C28">
        <w:t> </w:t>
      </w:r>
    </w:p>
    <w:p w14:paraId="2DA5F8C8"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345DB6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A0015CE" w14:textId="11F00F43" w:rsidR="0071540F" w:rsidRPr="00D81C28" w:rsidRDefault="0071540F" w:rsidP="00A54AF5">
      <w:pPr>
        <w:pStyle w:val="Heading4"/>
        <w:numPr>
          <w:ilvl w:val="0"/>
          <w:numId w:val="0"/>
        </w:numPr>
      </w:pPr>
      <w:r w:rsidRPr="00D81C28">
        <w:t>64 []Does the attribute "{individualAttriName3_3}" of class"{individualOf_3}"</w:t>
      </w:r>
      <w:r w:rsidR="00AA7086">
        <w:t xml:space="preserve"> </w:t>
      </w:r>
      <w:r w:rsidRPr="00D81C28">
        <w:t xml:space="preserve">for individual "{term}" have a value? </w:t>
      </w:r>
    </w:p>
    <w:p w14:paraId="30514991"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4">
        <w:r w:rsidRPr="00D81C28">
          <w:rPr>
            <w:rStyle w:val="InternetLink"/>
          </w:rPr>
          <w:t>individualAttriName3_3.NAOK</w:t>
        </w:r>
      </w:hyperlink>
      <w:r w:rsidRPr="00D81C28">
        <w:t>)))</w:t>
      </w:r>
    </w:p>
    <w:p w14:paraId="39800F53" w14:textId="77777777" w:rsidR="0071540F" w:rsidRPr="00D81C28" w:rsidRDefault="0071540F" w:rsidP="0071540F">
      <w:pPr>
        <w:pStyle w:val="BodyText"/>
      </w:pPr>
      <w:r w:rsidRPr="00D81C28">
        <w:t>Please write your answer here:</w:t>
      </w:r>
    </w:p>
    <w:p w14:paraId="00D8C038" w14:textId="77777777" w:rsidR="0071540F" w:rsidRPr="00D81C28" w:rsidRDefault="0071540F" w:rsidP="0071540F">
      <w:pPr>
        <w:pStyle w:val="BodyText"/>
        <w:spacing w:after="0"/>
      </w:pPr>
      <w:r w:rsidRPr="00D81C28">
        <w:t> </w:t>
      </w:r>
    </w:p>
    <w:p w14:paraId="1652C863"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00DE3F9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93AE0C8" w14:textId="53003FA0" w:rsidR="0071540F" w:rsidRPr="00D81C28" w:rsidRDefault="0071540F" w:rsidP="00A54AF5">
      <w:pPr>
        <w:pStyle w:val="Heading4"/>
        <w:numPr>
          <w:ilvl w:val="0"/>
          <w:numId w:val="0"/>
        </w:numPr>
      </w:pPr>
      <w:r w:rsidRPr="00D81C28">
        <w:t>65 []Does the attribute "{individualAttriName3_4}" of class"{individualOf_3}"</w:t>
      </w:r>
      <w:r w:rsidR="00AA7086">
        <w:t xml:space="preserve"> </w:t>
      </w:r>
      <w:r w:rsidRPr="00D81C28">
        <w:t xml:space="preserve">for individual "{term}" have a value? </w:t>
      </w:r>
    </w:p>
    <w:p w14:paraId="12CE3516"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5">
        <w:r w:rsidRPr="00D81C28">
          <w:rPr>
            <w:rStyle w:val="InternetLink"/>
          </w:rPr>
          <w:t>individualAttriName3_4.NAOK</w:t>
        </w:r>
      </w:hyperlink>
      <w:r w:rsidRPr="00D81C28">
        <w:t>)))</w:t>
      </w:r>
    </w:p>
    <w:p w14:paraId="0BD73ADA" w14:textId="77777777" w:rsidR="0071540F" w:rsidRPr="00D81C28" w:rsidRDefault="0071540F" w:rsidP="0071540F">
      <w:pPr>
        <w:pStyle w:val="BodyText"/>
      </w:pPr>
      <w:r w:rsidRPr="00D81C28">
        <w:t>Please write your answer here:</w:t>
      </w:r>
    </w:p>
    <w:p w14:paraId="5AF976F7" w14:textId="77777777" w:rsidR="0071540F" w:rsidRPr="00D81C28" w:rsidRDefault="0071540F" w:rsidP="0071540F">
      <w:pPr>
        <w:pStyle w:val="BodyText"/>
        <w:spacing w:after="0"/>
      </w:pPr>
      <w:r w:rsidRPr="00D81C28">
        <w:t> </w:t>
      </w:r>
    </w:p>
    <w:p w14:paraId="2F55BD4B"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074BBEB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FE11FFD" w14:textId="497954D3" w:rsidR="0071540F" w:rsidRPr="00D81C28" w:rsidRDefault="0071540F" w:rsidP="00A54AF5">
      <w:pPr>
        <w:pStyle w:val="Heading4"/>
        <w:numPr>
          <w:ilvl w:val="0"/>
          <w:numId w:val="0"/>
        </w:numPr>
      </w:pPr>
      <w:r w:rsidRPr="00D81C28">
        <w:t>66 []Does the attribute "{individualAttriName3_5}" of class"{individualOf_3}"</w:t>
      </w:r>
      <w:r w:rsidR="00AA7086">
        <w:t xml:space="preserve"> </w:t>
      </w:r>
      <w:r w:rsidRPr="00D81C28">
        <w:t xml:space="preserve">for individual "{term}" have a value? </w:t>
      </w:r>
    </w:p>
    <w:p w14:paraId="7A952A1D"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6">
        <w:r w:rsidRPr="00D81C28">
          <w:rPr>
            <w:rStyle w:val="InternetLink"/>
          </w:rPr>
          <w:t>individualAttriName3_5.NAOK</w:t>
        </w:r>
      </w:hyperlink>
      <w:r w:rsidRPr="00D81C28">
        <w:t>)))</w:t>
      </w:r>
    </w:p>
    <w:p w14:paraId="477D8874" w14:textId="77777777" w:rsidR="0071540F" w:rsidRPr="00D81C28" w:rsidRDefault="0071540F" w:rsidP="0071540F">
      <w:pPr>
        <w:pStyle w:val="BodyText"/>
      </w:pPr>
      <w:r w:rsidRPr="00D81C28">
        <w:t>Please write your answer here:</w:t>
      </w:r>
    </w:p>
    <w:p w14:paraId="35E8B5F7" w14:textId="77777777" w:rsidR="0071540F" w:rsidRPr="00D81C28" w:rsidRDefault="0071540F" w:rsidP="0071540F">
      <w:pPr>
        <w:pStyle w:val="BodyText"/>
        <w:spacing w:after="0"/>
      </w:pPr>
      <w:r w:rsidRPr="00D81C28">
        <w:t> </w:t>
      </w:r>
    </w:p>
    <w:p w14:paraId="3B9986D1"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0BD5E1B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740B82B" w14:textId="77777777" w:rsidR="0071540F" w:rsidRPr="00D81C28" w:rsidRDefault="0071540F" w:rsidP="00A54AF5">
      <w:pPr>
        <w:pStyle w:val="Heading4"/>
        <w:numPr>
          <w:ilvl w:val="0"/>
          <w:numId w:val="0"/>
        </w:numPr>
      </w:pPr>
      <w:r w:rsidRPr="00D81C28">
        <w:t xml:space="preserve">67 []If the class "{individualOf_4}" has attributes, what would these attributes be called? </w:t>
      </w:r>
    </w:p>
    <w:p w14:paraId="78E6142C"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7">
        <w:r w:rsidRPr="00D81C28">
          <w:rPr>
            <w:rStyle w:val="InternetLink"/>
          </w:rPr>
          <w:t>individualOf_4.NAOK</w:t>
        </w:r>
      </w:hyperlink>
      <w:r w:rsidRPr="00D81C28">
        <w:t>)))</w:t>
      </w:r>
    </w:p>
    <w:p w14:paraId="2DA0D1EC" w14:textId="77777777" w:rsidR="0071540F" w:rsidRPr="00D81C28" w:rsidRDefault="0071540F" w:rsidP="0071540F">
      <w:pPr>
        <w:pStyle w:val="BodyText"/>
      </w:pPr>
      <w:r w:rsidRPr="00D81C28">
        <w:t>Please write your answer(s) here:</w:t>
      </w:r>
    </w:p>
    <w:p w14:paraId="0DA220FB" w14:textId="77777777" w:rsidR="0071540F" w:rsidRPr="00D81C28" w:rsidRDefault="0071540F" w:rsidP="00181F61">
      <w:pPr>
        <w:pStyle w:val="BodyText"/>
        <w:numPr>
          <w:ilvl w:val="0"/>
          <w:numId w:val="65"/>
        </w:numPr>
        <w:tabs>
          <w:tab w:val="left" w:pos="0"/>
        </w:tabs>
        <w:suppressAutoHyphens w:val="0"/>
        <w:autoSpaceDN/>
        <w:spacing w:after="0" w:line="288" w:lineRule="auto"/>
        <w:textAlignment w:val="auto"/>
      </w:pPr>
      <w:r w:rsidRPr="00D81C28">
        <w:t xml:space="preserve">Attribute name #1 </w:t>
      </w:r>
    </w:p>
    <w:p w14:paraId="1FD7F349" w14:textId="77777777" w:rsidR="0071540F" w:rsidRPr="00D81C28" w:rsidRDefault="0071540F" w:rsidP="0071540F">
      <w:pPr>
        <w:pStyle w:val="BodyText"/>
        <w:spacing w:after="0"/>
        <w:ind w:left="707"/>
      </w:pPr>
      <w:r w:rsidRPr="00D81C28">
        <w:t> </w:t>
      </w:r>
    </w:p>
    <w:p w14:paraId="3A9CF08A" w14:textId="77777777" w:rsidR="0071540F" w:rsidRPr="00D81C28" w:rsidRDefault="0071540F" w:rsidP="00181F61">
      <w:pPr>
        <w:pStyle w:val="BodyText"/>
        <w:numPr>
          <w:ilvl w:val="0"/>
          <w:numId w:val="65"/>
        </w:numPr>
        <w:tabs>
          <w:tab w:val="left" w:pos="0"/>
        </w:tabs>
        <w:suppressAutoHyphens w:val="0"/>
        <w:autoSpaceDN/>
        <w:spacing w:after="0" w:line="288" w:lineRule="auto"/>
        <w:textAlignment w:val="auto"/>
      </w:pPr>
      <w:r w:rsidRPr="00D81C28">
        <w:t xml:space="preserve">Attribute name #2 </w:t>
      </w:r>
    </w:p>
    <w:p w14:paraId="31C4C0BD" w14:textId="77777777" w:rsidR="0071540F" w:rsidRPr="00D81C28" w:rsidRDefault="0071540F" w:rsidP="0071540F">
      <w:pPr>
        <w:pStyle w:val="BodyText"/>
        <w:spacing w:after="0"/>
        <w:ind w:left="707"/>
      </w:pPr>
      <w:r w:rsidRPr="00D81C28">
        <w:t> </w:t>
      </w:r>
    </w:p>
    <w:p w14:paraId="6422EDFF" w14:textId="77777777" w:rsidR="0071540F" w:rsidRPr="00D81C28" w:rsidRDefault="0071540F" w:rsidP="00181F61">
      <w:pPr>
        <w:pStyle w:val="BodyText"/>
        <w:numPr>
          <w:ilvl w:val="0"/>
          <w:numId w:val="65"/>
        </w:numPr>
        <w:tabs>
          <w:tab w:val="left" w:pos="0"/>
        </w:tabs>
        <w:suppressAutoHyphens w:val="0"/>
        <w:autoSpaceDN/>
        <w:spacing w:after="0" w:line="288" w:lineRule="auto"/>
        <w:textAlignment w:val="auto"/>
      </w:pPr>
      <w:r w:rsidRPr="00D81C28">
        <w:t xml:space="preserve">Attribute name #3 </w:t>
      </w:r>
    </w:p>
    <w:p w14:paraId="2B113996" w14:textId="77777777" w:rsidR="0071540F" w:rsidRPr="00D81C28" w:rsidRDefault="0071540F" w:rsidP="0071540F">
      <w:pPr>
        <w:pStyle w:val="BodyText"/>
        <w:spacing w:after="0"/>
        <w:ind w:left="707"/>
      </w:pPr>
      <w:r w:rsidRPr="00D81C28">
        <w:t> </w:t>
      </w:r>
    </w:p>
    <w:p w14:paraId="4EDB0330" w14:textId="77777777" w:rsidR="0071540F" w:rsidRPr="00D81C28" w:rsidRDefault="0071540F" w:rsidP="00181F61">
      <w:pPr>
        <w:pStyle w:val="BodyText"/>
        <w:numPr>
          <w:ilvl w:val="0"/>
          <w:numId w:val="65"/>
        </w:numPr>
        <w:tabs>
          <w:tab w:val="left" w:pos="0"/>
        </w:tabs>
        <w:suppressAutoHyphens w:val="0"/>
        <w:autoSpaceDN/>
        <w:spacing w:after="0" w:line="288" w:lineRule="auto"/>
        <w:textAlignment w:val="auto"/>
      </w:pPr>
      <w:r w:rsidRPr="00D81C28">
        <w:t xml:space="preserve">Attribute name #4 </w:t>
      </w:r>
    </w:p>
    <w:p w14:paraId="43161E28" w14:textId="77777777" w:rsidR="0071540F" w:rsidRPr="00D81C28" w:rsidRDefault="0071540F" w:rsidP="0071540F">
      <w:pPr>
        <w:pStyle w:val="BodyText"/>
        <w:spacing w:after="0"/>
        <w:ind w:left="707"/>
      </w:pPr>
      <w:r w:rsidRPr="00D81C28">
        <w:t> </w:t>
      </w:r>
    </w:p>
    <w:p w14:paraId="428FB694" w14:textId="77777777" w:rsidR="0071540F" w:rsidRPr="00D81C28" w:rsidRDefault="0071540F" w:rsidP="00181F61">
      <w:pPr>
        <w:pStyle w:val="BodyText"/>
        <w:numPr>
          <w:ilvl w:val="0"/>
          <w:numId w:val="65"/>
        </w:numPr>
        <w:tabs>
          <w:tab w:val="left" w:pos="0"/>
        </w:tabs>
        <w:suppressAutoHyphens w:val="0"/>
        <w:autoSpaceDN/>
        <w:spacing w:after="0" w:line="288" w:lineRule="auto"/>
        <w:textAlignment w:val="auto"/>
      </w:pPr>
      <w:r w:rsidRPr="00D81C28">
        <w:t xml:space="preserve">Attribute name #5 </w:t>
      </w:r>
    </w:p>
    <w:p w14:paraId="1E5C21A3" w14:textId="77777777" w:rsidR="0071540F" w:rsidRPr="00D81C28" w:rsidRDefault="0071540F" w:rsidP="0071540F">
      <w:pPr>
        <w:pStyle w:val="BodyText"/>
        <w:ind w:left="707"/>
      </w:pPr>
      <w:r w:rsidRPr="00D81C28">
        <w:t> </w:t>
      </w:r>
    </w:p>
    <w:p w14:paraId="4F8323D6" w14:textId="77777777" w:rsidR="0071540F" w:rsidRPr="00D81C28" w:rsidRDefault="0071540F" w:rsidP="0071540F">
      <w:pPr>
        <w:pStyle w:val="BodyText"/>
        <w:spacing w:after="0"/>
      </w:pPr>
      <w:r w:rsidRPr="00D81C28">
        <w:t xml:space="preserve">For example, attributes of the class humans might be height, gender, age, calorific intake, wealth, hair colour, income, socio-economic class, etc. </w:t>
      </w:r>
    </w:p>
    <w:p w14:paraId="7502965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F4F74E1" w14:textId="04585433" w:rsidR="0071540F" w:rsidRPr="00D81C28" w:rsidRDefault="0071540F" w:rsidP="00A54AF5">
      <w:pPr>
        <w:pStyle w:val="Heading4"/>
        <w:numPr>
          <w:ilvl w:val="0"/>
          <w:numId w:val="0"/>
        </w:numPr>
      </w:pPr>
      <w:r w:rsidRPr="00D81C28">
        <w:t>68 []Does the attribute "{individualAttriName4_1}" of class"{individualOf_4}"</w:t>
      </w:r>
      <w:r w:rsidR="00AA7086">
        <w:t xml:space="preserve"> </w:t>
      </w:r>
      <w:r w:rsidRPr="00D81C28">
        <w:t xml:space="preserve">for individual "{term}" have a value? </w:t>
      </w:r>
    </w:p>
    <w:p w14:paraId="2643C8C3"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8">
        <w:r w:rsidRPr="00D81C28">
          <w:rPr>
            <w:rStyle w:val="InternetLink"/>
          </w:rPr>
          <w:t>individualAttriName4_1.NAOK</w:t>
        </w:r>
      </w:hyperlink>
      <w:r w:rsidRPr="00D81C28">
        <w:t>)))</w:t>
      </w:r>
    </w:p>
    <w:p w14:paraId="11799F68" w14:textId="77777777" w:rsidR="0071540F" w:rsidRPr="00D81C28" w:rsidRDefault="0071540F" w:rsidP="0071540F">
      <w:pPr>
        <w:pStyle w:val="BodyText"/>
      </w:pPr>
      <w:r w:rsidRPr="00D81C28">
        <w:t>Please write your answer here:</w:t>
      </w:r>
    </w:p>
    <w:p w14:paraId="01E525F6" w14:textId="77777777" w:rsidR="0071540F" w:rsidRPr="00D81C28" w:rsidRDefault="0071540F" w:rsidP="0071540F">
      <w:pPr>
        <w:pStyle w:val="BodyText"/>
        <w:spacing w:after="0"/>
      </w:pPr>
      <w:r w:rsidRPr="00D81C28">
        <w:t> </w:t>
      </w:r>
    </w:p>
    <w:p w14:paraId="4EEE054A"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1C4DC732"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EDF9570" w14:textId="3FD0DBB4" w:rsidR="0071540F" w:rsidRPr="00D81C28" w:rsidRDefault="0071540F" w:rsidP="00A54AF5">
      <w:pPr>
        <w:pStyle w:val="Heading4"/>
        <w:numPr>
          <w:ilvl w:val="0"/>
          <w:numId w:val="0"/>
        </w:numPr>
      </w:pPr>
      <w:r w:rsidRPr="00D81C28">
        <w:t>69 []Does the attribute "{individualAttriName4_2}" of class"{individualOf_4}"</w:t>
      </w:r>
      <w:r w:rsidR="00AA7086">
        <w:t xml:space="preserve"> </w:t>
      </w:r>
      <w:r w:rsidRPr="00D81C28">
        <w:t xml:space="preserve">for individual "{term}" have a value? </w:t>
      </w:r>
    </w:p>
    <w:p w14:paraId="1274E672"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29">
        <w:r w:rsidRPr="00D81C28">
          <w:rPr>
            <w:rStyle w:val="InternetLink"/>
          </w:rPr>
          <w:t>individualAttriName4_2.NAOK</w:t>
        </w:r>
      </w:hyperlink>
      <w:r w:rsidRPr="00D81C28">
        <w:t>)))</w:t>
      </w:r>
    </w:p>
    <w:p w14:paraId="29B96787" w14:textId="77777777" w:rsidR="0071540F" w:rsidRPr="00D81C28" w:rsidRDefault="0071540F" w:rsidP="0071540F">
      <w:pPr>
        <w:pStyle w:val="BodyText"/>
      </w:pPr>
      <w:r w:rsidRPr="00D81C28">
        <w:t>Please write your answer here:</w:t>
      </w:r>
    </w:p>
    <w:p w14:paraId="48C55DCA" w14:textId="77777777" w:rsidR="0071540F" w:rsidRPr="00D81C28" w:rsidRDefault="0071540F" w:rsidP="0071540F">
      <w:pPr>
        <w:pStyle w:val="BodyText"/>
        <w:spacing w:after="0"/>
      </w:pPr>
      <w:r w:rsidRPr="00D81C28">
        <w:t> </w:t>
      </w:r>
    </w:p>
    <w:p w14:paraId="56ABED9E"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1CC79B12"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094BEC2" w14:textId="1181FA84" w:rsidR="0071540F" w:rsidRPr="00D81C28" w:rsidRDefault="0071540F" w:rsidP="00A54AF5">
      <w:pPr>
        <w:pStyle w:val="Heading4"/>
        <w:numPr>
          <w:ilvl w:val="0"/>
          <w:numId w:val="0"/>
        </w:numPr>
      </w:pPr>
      <w:r w:rsidRPr="00D81C28">
        <w:t>70 []Does the attribute "{individualAttriName4_2}" of class"{individualOf_4}"</w:t>
      </w:r>
      <w:r w:rsidR="00AA7086">
        <w:t xml:space="preserve"> </w:t>
      </w:r>
      <w:r w:rsidRPr="00D81C28">
        <w:t xml:space="preserve">for individual "{term}" have a value? </w:t>
      </w:r>
    </w:p>
    <w:p w14:paraId="5566DB50"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0">
        <w:r w:rsidRPr="00D81C28">
          <w:rPr>
            <w:rStyle w:val="InternetLink"/>
          </w:rPr>
          <w:t>individualAttriName4_3.NAOK</w:t>
        </w:r>
      </w:hyperlink>
      <w:r w:rsidRPr="00D81C28">
        <w:t>)))</w:t>
      </w:r>
    </w:p>
    <w:p w14:paraId="65F866CC" w14:textId="77777777" w:rsidR="0071540F" w:rsidRPr="00D81C28" w:rsidRDefault="0071540F" w:rsidP="0071540F">
      <w:pPr>
        <w:pStyle w:val="BodyText"/>
      </w:pPr>
      <w:r w:rsidRPr="00D81C28">
        <w:t>Please write your answer here:</w:t>
      </w:r>
    </w:p>
    <w:p w14:paraId="058C9F0B" w14:textId="77777777" w:rsidR="0071540F" w:rsidRPr="00D81C28" w:rsidRDefault="0071540F" w:rsidP="0071540F">
      <w:pPr>
        <w:pStyle w:val="BodyText"/>
        <w:spacing w:after="0"/>
      </w:pPr>
      <w:r w:rsidRPr="00D81C28">
        <w:t> </w:t>
      </w:r>
    </w:p>
    <w:p w14:paraId="7EBE10EE"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C9C738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90989B6" w14:textId="05468A0E" w:rsidR="0071540F" w:rsidRPr="00D81C28" w:rsidRDefault="0071540F" w:rsidP="00A54AF5">
      <w:pPr>
        <w:pStyle w:val="Heading4"/>
        <w:numPr>
          <w:ilvl w:val="0"/>
          <w:numId w:val="0"/>
        </w:numPr>
      </w:pPr>
      <w:r w:rsidRPr="00D81C28">
        <w:t>71 []Does the attribute "{individualAttriName4_4}" of class"{individualOf_4}"</w:t>
      </w:r>
      <w:r w:rsidR="00AA7086">
        <w:t xml:space="preserve"> </w:t>
      </w:r>
      <w:r w:rsidRPr="00D81C28">
        <w:t xml:space="preserve">for individual "{term}" have a value? </w:t>
      </w:r>
    </w:p>
    <w:p w14:paraId="7DF512BC"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1">
        <w:r w:rsidRPr="00D81C28">
          <w:rPr>
            <w:rStyle w:val="InternetLink"/>
          </w:rPr>
          <w:t>individualAttriName4_4.NAOK</w:t>
        </w:r>
      </w:hyperlink>
      <w:r w:rsidRPr="00D81C28">
        <w:t>)))</w:t>
      </w:r>
    </w:p>
    <w:p w14:paraId="3DDCADCF" w14:textId="77777777" w:rsidR="0071540F" w:rsidRPr="00D81C28" w:rsidRDefault="0071540F" w:rsidP="0071540F">
      <w:pPr>
        <w:pStyle w:val="BodyText"/>
      </w:pPr>
      <w:r w:rsidRPr="00D81C28">
        <w:t>Please write your answer here:</w:t>
      </w:r>
    </w:p>
    <w:p w14:paraId="5604AD3F" w14:textId="77777777" w:rsidR="0071540F" w:rsidRPr="00D81C28" w:rsidRDefault="0071540F" w:rsidP="0071540F">
      <w:pPr>
        <w:pStyle w:val="BodyText"/>
        <w:spacing w:after="0"/>
      </w:pPr>
      <w:r w:rsidRPr="00D81C28">
        <w:t> </w:t>
      </w:r>
    </w:p>
    <w:p w14:paraId="0C773BEE"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542DE7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15D869A" w14:textId="517BEB8F" w:rsidR="0071540F" w:rsidRPr="00D81C28" w:rsidRDefault="0071540F" w:rsidP="00A54AF5">
      <w:pPr>
        <w:pStyle w:val="Heading4"/>
        <w:numPr>
          <w:ilvl w:val="0"/>
          <w:numId w:val="0"/>
        </w:numPr>
      </w:pPr>
      <w:r w:rsidRPr="00D81C28">
        <w:t>72 []Does the attribute "{individualAttriName4_5}" of class"{individualOf_4}"</w:t>
      </w:r>
      <w:r w:rsidR="00AA7086">
        <w:t xml:space="preserve"> </w:t>
      </w:r>
      <w:r w:rsidRPr="00D81C28">
        <w:t xml:space="preserve">for individual "{term}" have a value? </w:t>
      </w:r>
    </w:p>
    <w:p w14:paraId="7C016FB9"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2">
        <w:r w:rsidRPr="00D81C28">
          <w:rPr>
            <w:rStyle w:val="InternetLink"/>
          </w:rPr>
          <w:t>individualAttriName4_5.NAOK</w:t>
        </w:r>
      </w:hyperlink>
      <w:r w:rsidRPr="00D81C28">
        <w:t>)))</w:t>
      </w:r>
    </w:p>
    <w:p w14:paraId="5E280BBC" w14:textId="77777777" w:rsidR="0071540F" w:rsidRPr="00D81C28" w:rsidRDefault="0071540F" w:rsidP="0071540F">
      <w:pPr>
        <w:pStyle w:val="BodyText"/>
      </w:pPr>
      <w:r w:rsidRPr="00D81C28">
        <w:t>Please write your answer here:</w:t>
      </w:r>
    </w:p>
    <w:p w14:paraId="41571685" w14:textId="77777777" w:rsidR="0071540F" w:rsidRPr="00D81C28" w:rsidRDefault="0071540F" w:rsidP="0071540F">
      <w:pPr>
        <w:pStyle w:val="BodyText"/>
        <w:spacing w:after="0"/>
      </w:pPr>
      <w:r w:rsidRPr="00D81C28">
        <w:t> </w:t>
      </w:r>
    </w:p>
    <w:p w14:paraId="4507C362"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5DF62F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5E55C53" w14:textId="77777777" w:rsidR="0071540F" w:rsidRPr="00D81C28" w:rsidRDefault="0071540F" w:rsidP="00A54AF5">
      <w:pPr>
        <w:pStyle w:val="Heading4"/>
        <w:numPr>
          <w:ilvl w:val="0"/>
          <w:numId w:val="0"/>
        </w:numPr>
      </w:pPr>
      <w:r w:rsidRPr="00D81C28">
        <w:t xml:space="preserve">73 []If the class "{individualOf_5}" has attributes, what would these attributes be called? </w:t>
      </w:r>
    </w:p>
    <w:p w14:paraId="7B13C2E0"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3">
        <w:r w:rsidRPr="00D81C28">
          <w:rPr>
            <w:rStyle w:val="InternetLink"/>
          </w:rPr>
          <w:t>individualOf_5.NAOK</w:t>
        </w:r>
      </w:hyperlink>
      <w:r w:rsidRPr="00D81C28">
        <w:t>)))</w:t>
      </w:r>
    </w:p>
    <w:p w14:paraId="40280CC7" w14:textId="77777777" w:rsidR="0071540F" w:rsidRPr="00D81C28" w:rsidRDefault="0071540F" w:rsidP="0071540F">
      <w:pPr>
        <w:pStyle w:val="BodyText"/>
      </w:pPr>
      <w:r w:rsidRPr="00D81C28">
        <w:t>Please write your answer(s) here:</w:t>
      </w:r>
    </w:p>
    <w:p w14:paraId="5B7EFC71" w14:textId="77777777" w:rsidR="0071540F" w:rsidRPr="00D81C28" w:rsidRDefault="0071540F" w:rsidP="00181F61">
      <w:pPr>
        <w:pStyle w:val="BodyText"/>
        <w:numPr>
          <w:ilvl w:val="0"/>
          <w:numId w:val="66"/>
        </w:numPr>
        <w:tabs>
          <w:tab w:val="left" w:pos="0"/>
        </w:tabs>
        <w:suppressAutoHyphens w:val="0"/>
        <w:autoSpaceDN/>
        <w:spacing w:after="0" w:line="288" w:lineRule="auto"/>
        <w:textAlignment w:val="auto"/>
      </w:pPr>
      <w:r w:rsidRPr="00D81C28">
        <w:t xml:space="preserve">Attribute name #1 </w:t>
      </w:r>
    </w:p>
    <w:p w14:paraId="31A76633" w14:textId="77777777" w:rsidR="0071540F" w:rsidRPr="00D81C28" w:rsidRDefault="0071540F" w:rsidP="0071540F">
      <w:pPr>
        <w:pStyle w:val="BodyText"/>
        <w:spacing w:after="0"/>
        <w:ind w:left="707"/>
      </w:pPr>
      <w:r w:rsidRPr="00D81C28">
        <w:t> </w:t>
      </w:r>
    </w:p>
    <w:p w14:paraId="7E08829F" w14:textId="77777777" w:rsidR="0071540F" w:rsidRPr="00D81C28" w:rsidRDefault="0071540F" w:rsidP="00181F61">
      <w:pPr>
        <w:pStyle w:val="BodyText"/>
        <w:numPr>
          <w:ilvl w:val="0"/>
          <w:numId w:val="66"/>
        </w:numPr>
        <w:tabs>
          <w:tab w:val="left" w:pos="0"/>
        </w:tabs>
        <w:suppressAutoHyphens w:val="0"/>
        <w:autoSpaceDN/>
        <w:spacing w:after="0" w:line="288" w:lineRule="auto"/>
        <w:textAlignment w:val="auto"/>
      </w:pPr>
      <w:r w:rsidRPr="00D81C28">
        <w:t xml:space="preserve">Attribute name #2 </w:t>
      </w:r>
    </w:p>
    <w:p w14:paraId="278814A2" w14:textId="77777777" w:rsidR="0071540F" w:rsidRPr="00D81C28" w:rsidRDefault="0071540F" w:rsidP="0071540F">
      <w:pPr>
        <w:pStyle w:val="BodyText"/>
        <w:spacing w:after="0"/>
        <w:ind w:left="707"/>
      </w:pPr>
      <w:r w:rsidRPr="00D81C28">
        <w:t> </w:t>
      </w:r>
    </w:p>
    <w:p w14:paraId="2A8C62E5" w14:textId="77777777" w:rsidR="0071540F" w:rsidRPr="00D81C28" w:rsidRDefault="0071540F" w:rsidP="00181F61">
      <w:pPr>
        <w:pStyle w:val="BodyText"/>
        <w:numPr>
          <w:ilvl w:val="0"/>
          <w:numId w:val="66"/>
        </w:numPr>
        <w:tabs>
          <w:tab w:val="left" w:pos="0"/>
        </w:tabs>
        <w:suppressAutoHyphens w:val="0"/>
        <w:autoSpaceDN/>
        <w:spacing w:after="0" w:line="288" w:lineRule="auto"/>
        <w:textAlignment w:val="auto"/>
      </w:pPr>
      <w:r w:rsidRPr="00D81C28">
        <w:t xml:space="preserve">Attribute name #3 </w:t>
      </w:r>
    </w:p>
    <w:p w14:paraId="66BAAF13" w14:textId="77777777" w:rsidR="0071540F" w:rsidRPr="00D81C28" w:rsidRDefault="0071540F" w:rsidP="0071540F">
      <w:pPr>
        <w:pStyle w:val="BodyText"/>
        <w:spacing w:after="0"/>
        <w:ind w:left="707"/>
      </w:pPr>
      <w:r w:rsidRPr="00D81C28">
        <w:t> </w:t>
      </w:r>
    </w:p>
    <w:p w14:paraId="22DB5B79" w14:textId="77777777" w:rsidR="0071540F" w:rsidRPr="00D81C28" w:rsidRDefault="0071540F" w:rsidP="00181F61">
      <w:pPr>
        <w:pStyle w:val="BodyText"/>
        <w:numPr>
          <w:ilvl w:val="0"/>
          <w:numId w:val="66"/>
        </w:numPr>
        <w:tabs>
          <w:tab w:val="left" w:pos="0"/>
        </w:tabs>
        <w:suppressAutoHyphens w:val="0"/>
        <w:autoSpaceDN/>
        <w:spacing w:after="0" w:line="288" w:lineRule="auto"/>
        <w:textAlignment w:val="auto"/>
      </w:pPr>
      <w:r w:rsidRPr="00D81C28">
        <w:t xml:space="preserve">Attribute name #4 </w:t>
      </w:r>
    </w:p>
    <w:p w14:paraId="5450F631" w14:textId="77777777" w:rsidR="0071540F" w:rsidRPr="00D81C28" w:rsidRDefault="0071540F" w:rsidP="0071540F">
      <w:pPr>
        <w:pStyle w:val="BodyText"/>
        <w:spacing w:after="0"/>
        <w:ind w:left="707"/>
      </w:pPr>
      <w:r w:rsidRPr="00D81C28">
        <w:t> </w:t>
      </w:r>
    </w:p>
    <w:p w14:paraId="41018959" w14:textId="77777777" w:rsidR="0071540F" w:rsidRPr="00D81C28" w:rsidRDefault="0071540F" w:rsidP="00181F61">
      <w:pPr>
        <w:pStyle w:val="BodyText"/>
        <w:numPr>
          <w:ilvl w:val="0"/>
          <w:numId w:val="66"/>
        </w:numPr>
        <w:tabs>
          <w:tab w:val="left" w:pos="0"/>
        </w:tabs>
        <w:suppressAutoHyphens w:val="0"/>
        <w:autoSpaceDN/>
        <w:spacing w:after="0" w:line="288" w:lineRule="auto"/>
        <w:textAlignment w:val="auto"/>
      </w:pPr>
      <w:r w:rsidRPr="00D81C28">
        <w:t xml:space="preserve">Attribute name #5 </w:t>
      </w:r>
    </w:p>
    <w:p w14:paraId="72FEE31C" w14:textId="77777777" w:rsidR="0071540F" w:rsidRPr="00D81C28" w:rsidRDefault="0071540F" w:rsidP="0071540F">
      <w:pPr>
        <w:pStyle w:val="BodyText"/>
        <w:ind w:left="707"/>
      </w:pPr>
      <w:r w:rsidRPr="00D81C28">
        <w:t> </w:t>
      </w:r>
    </w:p>
    <w:p w14:paraId="375BA9D3" w14:textId="77777777" w:rsidR="0071540F" w:rsidRPr="00D81C28" w:rsidRDefault="0071540F" w:rsidP="0071540F">
      <w:pPr>
        <w:pStyle w:val="BodyText"/>
        <w:spacing w:after="0"/>
      </w:pPr>
      <w:r w:rsidRPr="00D81C28">
        <w:t xml:space="preserve">For example, attributes of the class humans might be height, gender, age, calorific intake, wealth, hair colour, income, socio-economic class, etc. </w:t>
      </w:r>
    </w:p>
    <w:p w14:paraId="528ED8D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D21C477" w14:textId="5AF30E09" w:rsidR="0071540F" w:rsidRPr="00D81C28" w:rsidRDefault="0071540F" w:rsidP="00A54AF5">
      <w:pPr>
        <w:pStyle w:val="Heading4"/>
        <w:numPr>
          <w:ilvl w:val="0"/>
          <w:numId w:val="0"/>
        </w:numPr>
      </w:pPr>
      <w:r w:rsidRPr="00D81C28">
        <w:t>74 []Does the attribute "{individualAttriName5_1}" of class"{individualOf_5}"</w:t>
      </w:r>
      <w:r w:rsidR="00AA7086">
        <w:t xml:space="preserve"> </w:t>
      </w:r>
      <w:r w:rsidRPr="00D81C28">
        <w:t xml:space="preserve">for individual "{term}" have a value? </w:t>
      </w:r>
    </w:p>
    <w:p w14:paraId="237AD596"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4">
        <w:r w:rsidRPr="00D81C28">
          <w:rPr>
            <w:rStyle w:val="InternetLink"/>
          </w:rPr>
          <w:t>individualAttriName5_1.NAOK</w:t>
        </w:r>
      </w:hyperlink>
      <w:r w:rsidRPr="00D81C28">
        <w:t>)))</w:t>
      </w:r>
    </w:p>
    <w:p w14:paraId="3A60927D" w14:textId="77777777" w:rsidR="0071540F" w:rsidRPr="00D81C28" w:rsidRDefault="0071540F" w:rsidP="0071540F">
      <w:pPr>
        <w:pStyle w:val="BodyText"/>
      </w:pPr>
      <w:r w:rsidRPr="00D81C28">
        <w:t>Please write your answer here:</w:t>
      </w:r>
    </w:p>
    <w:p w14:paraId="25E0ABB0" w14:textId="77777777" w:rsidR="0071540F" w:rsidRPr="00D81C28" w:rsidRDefault="0071540F" w:rsidP="0071540F">
      <w:pPr>
        <w:pStyle w:val="BodyText"/>
        <w:spacing w:after="0"/>
      </w:pPr>
      <w:r w:rsidRPr="00D81C28">
        <w:t> </w:t>
      </w:r>
    </w:p>
    <w:p w14:paraId="37275674"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7B2C7FF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5365982" w14:textId="563411A3" w:rsidR="0071540F" w:rsidRPr="00D81C28" w:rsidRDefault="0071540F" w:rsidP="00A54AF5">
      <w:pPr>
        <w:pStyle w:val="Heading4"/>
        <w:numPr>
          <w:ilvl w:val="0"/>
          <w:numId w:val="0"/>
        </w:numPr>
      </w:pPr>
      <w:r w:rsidRPr="00D81C28">
        <w:t>75 []Does the attribute "{individualAttriName5_2}" of class"{individualOf_5}"</w:t>
      </w:r>
      <w:r w:rsidR="00AA7086">
        <w:t xml:space="preserve"> </w:t>
      </w:r>
      <w:r w:rsidRPr="00D81C28">
        <w:t xml:space="preserve">for individual "{term}" have a value? </w:t>
      </w:r>
    </w:p>
    <w:p w14:paraId="4114B95A"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5">
        <w:r w:rsidRPr="00D81C28">
          <w:rPr>
            <w:rStyle w:val="InternetLink"/>
          </w:rPr>
          <w:t>individualAttriName5_2.NAOK</w:t>
        </w:r>
      </w:hyperlink>
      <w:r w:rsidRPr="00D81C28">
        <w:t>)))</w:t>
      </w:r>
    </w:p>
    <w:p w14:paraId="5317858A" w14:textId="77777777" w:rsidR="0071540F" w:rsidRPr="00D81C28" w:rsidRDefault="0071540F" w:rsidP="0071540F">
      <w:pPr>
        <w:pStyle w:val="BodyText"/>
      </w:pPr>
      <w:r w:rsidRPr="00D81C28">
        <w:t>Please write your answer here:</w:t>
      </w:r>
    </w:p>
    <w:p w14:paraId="486AE2CA" w14:textId="77777777" w:rsidR="0071540F" w:rsidRPr="00D81C28" w:rsidRDefault="0071540F" w:rsidP="0071540F">
      <w:pPr>
        <w:pStyle w:val="BodyText"/>
        <w:spacing w:after="0"/>
      </w:pPr>
      <w:r w:rsidRPr="00D81C28">
        <w:t> </w:t>
      </w:r>
    </w:p>
    <w:p w14:paraId="478B2930"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40B7ED0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B0E0B06" w14:textId="77777777" w:rsidR="0071540F" w:rsidRPr="00D81C28" w:rsidRDefault="0071540F" w:rsidP="00A54AF5">
      <w:pPr>
        <w:pStyle w:val="Heading4"/>
        <w:numPr>
          <w:ilvl w:val="0"/>
          <w:numId w:val="0"/>
        </w:numPr>
      </w:pPr>
      <w:r w:rsidRPr="00D81C28">
        <w:t>76 []</w:t>
      </w:r>
    </w:p>
    <w:p w14:paraId="14C9D653" w14:textId="50413B5C" w:rsidR="0071540F" w:rsidRPr="00D81C28" w:rsidRDefault="0071540F" w:rsidP="00A54AF5">
      <w:pPr>
        <w:pStyle w:val="Heading4"/>
        <w:numPr>
          <w:ilvl w:val="0"/>
          <w:numId w:val="0"/>
        </w:numPr>
      </w:pPr>
      <w:r w:rsidRPr="00D81C28">
        <w:t>Does the attribute "{individualAttriName5_3}" of class"{individualOf_5}"</w:t>
      </w:r>
      <w:r w:rsidR="00AA7086">
        <w:t xml:space="preserve"> </w:t>
      </w:r>
      <w:r w:rsidRPr="00D81C28">
        <w:t>for individual "{term}" have a value?</w:t>
      </w:r>
    </w:p>
    <w:p w14:paraId="1E2FEC6C"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6">
        <w:r w:rsidRPr="00D81C28">
          <w:rPr>
            <w:rStyle w:val="InternetLink"/>
          </w:rPr>
          <w:t>individualAttriName5_3.NAOK</w:t>
        </w:r>
      </w:hyperlink>
      <w:r w:rsidRPr="00D81C28">
        <w:t>)))</w:t>
      </w:r>
    </w:p>
    <w:p w14:paraId="2F8D9C8A" w14:textId="77777777" w:rsidR="0071540F" w:rsidRPr="00D81C28" w:rsidRDefault="0071540F" w:rsidP="0071540F">
      <w:pPr>
        <w:pStyle w:val="BodyText"/>
      </w:pPr>
      <w:r w:rsidRPr="00D81C28">
        <w:t>Please write your answer here:</w:t>
      </w:r>
    </w:p>
    <w:p w14:paraId="66BB218A" w14:textId="77777777" w:rsidR="0071540F" w:rsidRPr="00D81C28" w:rsidRDefault="0071540F" w:rsidP="0071540F">
      <w:pPr>
        <w:pStyle w:val="BodyText"/>
        <w:spacing w:after="0"/>
      </w:pPr>
      <w:r w:rsidRPr="00D81C28">
        <w:t> </w:t>
      </w:r>
    </w:p>
    <w:p w14:paraId="340288F2"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604C6F4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F55B595" w14:textId="18046E4B" w:rsidR="0071540F" w:rsidRPr="00D81C28" w:rsidRDefault="0071540F" w:rsidP="00A54AF5">
      <w:pPr>
        <w:pStyle w:val="Heading4"/>
        <w:numPr>
          <w:ilvl w:val="0"/>
          <w:numId w:val="0"/>
        </w:numPr>
      </w:pPr>
      <w:r w:rsidRPr="00D81C28">
        <w:t>77 []Does the attribute "{individualAttriName5_4}" of class"{individualOf_5}"</w:t>
      </w:r>
      <w:r w:rsidR="00AA7086">
        <w:t xml:space="preserve"> </w:t>
      </w:r>
      <w:r w:rsidRPr="00D81C28">
        <w:t xml:space="preserve">for individual "{term}" have a value? </w:t>
      </w:r>
    </w:p>
    <w:p w14:paraId="4623F736"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7">
        <w:r w:rsidRPr="00D81C28">
          <w:rPr>
            <w:rStyle w:val="InternetLink"/>
          </w:rPr>
          <w:t>individualAttriName5_4.NAOK</w:t>
        </w:r>
      </w:hyperlink>
      <w:r w:rsidRPr="00D81C28">
        <w:t>)))</w:t>
      </w:r>
    </w:p>
    <w:p w14:paraId="6CCFA39D" w14:textId="77777777" w:rsidR="0071540F" w:rsidRPr="00D81C28" w:rsidRDefault="0071540F" w:rsidP="0071540F">
      <w:pPr>
        <w:pStyle w:val="BodyText"/>
      </w:pPr>
      <w:r w:rsidRPr="00D81C28">
        <w:t>Please write your answer here:</w:t>
      </w:r>
    </w:p>
    <w:p w14:paraId="74C4A56F" w14:textId="77777777" w:rsidR="0071540F" w:rsidRPr="00D81C28" w:rsidRDefault="0071540F" w:rsidP="0071540F">
      <w:pPr>
        <w:pStyle w:val="BodyText"/>
        <w:spacing w:after="0"/>
      </w:pPr>
      <w:r w:rsidRPr="00D81C28">
        <w:t> </w:t>
      </w:r>
    </w:p>
    <w:p w14:paraId="370B86A4"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0390A0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742C78C" w14:textId="3261E1EF" w:rsidR="0071540F" w:rsidRPr="00D81C28" w:rsidRDefault="0071540F" w:rsidP="00A54AF5">
      <w:pPr>
        <w:pStyle w:val="Heading4"/>
        <w:numPr>
          <w:ilvl w:val="0"/>
          <w:numId w:val="0"/>
        </w:numPr>
      </w:pPr>
      <w:r w:rsidRPr="00D81C28">
        <w:t>78 []Does the attribute "{individualAttriName5_5}" of class"{individualOf_5}"</w:t>
      </w:r>
      <w:r w:rsidR="00AA7086">
        <w:t xml:space="preserve"> </w:t>
      </w:r>
      <w:r w:rsidRPr="00D81C28">
        <w:t xml:space="preserve">for individual "{term}" have a value? </w:t>
      </w:r>
    </w:p>
    <w:p w14:paraId="17EE1C41" w14:textId="77777777" w:rsidR="0071540F" w:rsidRPr="00D81C28" w:rsidRDefault="0071540F" w:rsidP="0071540F">
      <w:pPr>
        <w:pStyle w:val="BodyText"/>
      </w:pPr>
      <w:r w:rsidRPr="00D81C28">
        <w:rPr>
          <w:b/>
        </w:rPr>
        <w:t>Only answer this question if the following conditions are met:</w:t>
      </w:r>
      <w:r w:rsidRPr="00D81C28">
        <w:br/>
        <w:t xml:space="preserve">((regexMatch("/..*/", </w:t>
      </w:r>
      <w:hyperlink r:id="rId238">
        <w:r w:rsidRPr="00D81C28">
          <w:rPr>
            <w:rStyle w:val="InternetLink"/>
          </w:rPr>
          <w:t>individualAttriName5_5.NAOK</w:t>
        </w:r>
      </w:hyperlink>
      <w:r w:rsidRPr="00D81C28">
        <w:t>)))</w:t>
      </w:r>
    </w:p>
    <w:p w14:paraId="24BEADA6" w14:textId="77777777" w:rsidR="0071540F" w:rsidRPr="00D81C28" w:rsidRDefault="0071540F" w:rsidP="0071540F">
      <w:pPr>
        <w:pStyle w:val="BodyText"/>
      </w:pPr>
      <w:r w:rsidRPr="00D81C28">
        <w:t>Please write your answer here:</w:t>
      </w:r>
    </w:p>
    <w:p w14:paraId="42189072" w14:textId="77777777" w:rsidR="0071540F" w:rsidRPr="00D81C28" w:rsidRDefault="0071540F" w:rsidP="0071540F">
      <w:pPr>
        <w:pStyle w:val="BodyText"/>
        <w:spacing w:after="0"/>
      </w:pPr>
      <w:r w:rsidRPr="00D81C28">
        <w:t> </w:t>
      </w:r>
    </w:p>
    <w:p w14:paraId="436A48C5" w14:textId="77777777" w:rsidR="0071540F" w:rsidRPr="00D81C28" w:rsidRDefault="0071540F" w:rsidP="0071540F">
      <w:pPr>
        <w:pStyle w:val="BodyText"/>
        <w:spacing w:after="0"/>
      </w:pPr>
      <w:r w:rsidRPr="00D81C28">
        <w:t xml:space="preserve">For example an individual Arthur of the class humans may have attribute weight with a value 65kg. So 65kg would be supplied as the value here. </w:t>
      </w:r>
    </w:p>
    <w:p w14:paraId="5F7681D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060BC06" w14:textId="77777777" w:rsidR="0071540F" w:rsidRPr="00D81C28" w:rsidRDefault="0071540F" w:rsidP="00A54AF5">
      <w:pPr>
        <w:pStyle w:val="Heading3"/>
        <w:numPr>
          <w:ilvl w:val="0"/>
          <w:numId w:val="0"/>
        </w:numPr>
      </w:pPr>
      <w:r w:rsidRPr="00D81C28">
        <w:t>Defining a Process</w:t>
      </w:r>
    </w:p>
    <w:p w14:paraId="7A1A099E" w14:textId="77777777" w:rsidR="0071540F" w:rsidRPr="00D81C28" w:rsidRDefault="0071540F" w:rsidP="0071540F">
      <w:pPr>
        <w:pStyle w:val="BodyText"/>
      </w:pPr>
      <w:r w:rsidRPr="00D81C28">
        <w:t xml:space="preserve">You have decided the term that you have chosen to define is a </w:t>
      </w:r>
      <w:r w:rsidRPr="00D81C28">
        <w:rPr>
          <w:b/>
        </w:rPr>
        <w:t>process</w:t>
      </w:r>
      <w:r w:rsidRPr="00D81C28">
        <w:t>. We will now undertake to try and use questions to determine the nature and properties of the process, by asking the following questions.</w:t>
      </w:r>
    </w:p>
    <w:p w14:paraId="53EFF1A0" w14:textId="77777777" w:rsidR="0071540F" w:rsidRPr="00D81C28" w:rsidRDefault="0071540F" w:rsidP="00181F61">
      <w:pPr>
        <w:pStyle w:val="BodyText"/>
        <w:numPr>
          <w:ilvl w:val="0"/>
          <w:numId w:val="67"/>
        </w:numPr>
        <w:tabs>
          <w:tab w:val="left" w:pos="0"/>
        </w:tabs>
        <w:suppressAutoHyphens w:val="0"/>
        <w:autoSpaceDN/>
        <w:spacing w:after="0" w:line="288" w:lineRule="auto"/>
        <w:textAlignment w:val="auto"/>
      </w:pPr>
      <w:r w:rsidRPr="00D81C28">
        <w:t xml:space="preserve">Is {term} something that describes the way things change? </w:t>
      </w:r>
    </w:p>
    <w:p w14:paraId="37157173" w14:textId="77777777" w:rsidR="0071540F" w:rsidRPr="00D81C28" w:rsidRDefault="0071540F" w:rsidP="00181F61">
      <w:pPr>
        <w:pStyle w:val="BodyText"/>
        <w:numPr>
          <w:ilvl w:val="0"/>
          <w:numId w:val="67"/>
        </w:numPr>
        <w:tabs>
          <w:tab w:val="left" w:pos="0"/>
        </w:tabs>
        <w:suppressAutoHyphens w:val="0"/>
        <w:autoSpaceDN/>
        <w:spacing w:after="140" w:line="288" w:lineRule="auto"/>
        <w:textAlignment w:val="auto"/>
      </w:pPr>
      <w:r w:rsidRPr="00D81C28">
        <w:t xml:space="preserve">Is it meaningful to talk about {term} occurring over a period of time? </w:t>
      </w:r>
    </w:p>
    <w:p w14:paraId="4CAE18F3" w14:textId="77777777" w:rsidR="0071540F" w:rsidRPr="00D81C28" w:rsidRDefault="0071540F" w:rsidP="0071540F">
      <w:pPr>
        <w:pStyle w:val="BodyText"/>
      </w:pPr>
      <w:r w:rsidRPr="00D81C28">
        <w:t> </w:t>
      </w:r>
    </w:p>
    <w:p w14:paraId="4E0009C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2830508" w14:textId="77777777" w:rsidR="0071540F" w:rsidRPr="00D81C28" w:rsidRDefault="0071540F" w:rsidP="00A54AF5">
      <w:pPr>
        <w:pStyle w:val="Heading4"/>
        <w:numPr>
          <w:ilvl w:val="0"/>
          <w:numId w:val="0"/>
        </w:numPr>
      </w:pPr>
      <w:r w:rsidRPr="00D81C28">
        <w:t xml:space="preserve">79 []How long does the process "{term}" take? </w:t>
      </w:r>
    </w:p>
    <w:p w14:paraId="2764EE88" w14:textId="77777777" w:rsidR="0071540F" w:rsidRPr="00D81C28" w:rsidRDefault="0071540F" w:rsidP="0071540F">
      <w:pPr>
        <w:pStyle w:val="BodyText"/>
      </w:pPr>
      <w:r w:rsidRPr="00D81C28">
        <w:t>Please write your answer here:</w:t>
      </w:r>
    </w:p>
    <w:p w14:paraId="661F9D2A" w14:textId="77777777" w:rsidR="0071540F" w:rsidRPr="00D81C28" w:rsidRDefault="0071540F" w:rsidP="0071540F">
      <w:pPr>
        <w:pStyle w:val="BodyText"/>
        <w:spacing w:after="0"/>
      </w:pPr>
      <w:r w:rsidRPr="00D81C28">
        <w:t> </w:t>
      </w:r>
    </w:p>
    <w:p w14:paraId="65DD3237" w14:textId="77777777" w:rsidR="0071540F" w:rsidRPr="00D81C28" w:rsidRDefault="0071540F" w:rsidP="0071540F">
      <w:pPr>
        <w:pStyle w:val="BodyText"/>
        <w:spacing w:after="0"/>
      </w:pPr>
      <w:r w:rsidRPr="00D81C28">
        <w:t xml:space="preserve">For instance, transition from an consumerist lifestyle to an sustainable lifestyle which may only take days for an individual but for a class of individuals it could take months or more likely, years. </w:t>
      </w:r>
    </w:p>
    <w:p w14:paraId="71DC5FA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E4DF37E" w14:textId="77777777" w:rsidR="0071540F" w:rsidRPr="00D81C28" w:rsidRDefault="0071540F" w:rsidP="00A54AF5">
      <w:pPr>
        <w:pStyle w:val="Heading4"/>
        <w:numPr>
          <w:ilvl w:val="0"/>
          <w:numId w:val="0"/>
        </w:numPr>
      </w:pPr>
      <w:r w:rsidRPr="00D81C28">
        <w:t xml:space="preserve">80 []How often does this process take place? </w:t>
      </w:r>
    </w:p>
    <w:p w14:paraId="7F82E53D" w14:textId="77777777" w:rsidR="0071540F" w:rsidRPr="00D81C28" w:rsidRDefault="0071540F" w:rsidP="0071540F">
      <w:pPr>
        <w:pStyle w:val="BodyText"/>
      </w:pPr>
      <w:r w:rsidRPr="00D81C28">
        <w:rPr>
          <w:b/>
        </w:rPr>
        <w:t>Only answer this question if the following conditions are met:</w:t>
      </w:r>
      <w:r w:rsidRPr="00D81C28">
        <w:br/>
      </w:r>
      <w:hyperlink r:id="rId239">
        <w:r w:rsidRPr="00D81C28">
          <w:rPr>
            <w:rStyle w:val="InternetLink"/>
          </w:rPr>
          <w:t>type.NAOK</w:t>
        </w:r>
      </w:hyperlink>
      <w:r w:rsidRPr="00D81C28">
        <w:t xml:space="preserve"> == "proce"</w:t>
      </w:r>
    </w:p>
    <w:p w14:paraId="5BA14567" w14:textId="77777777" w:rsidR="0071540F" w:rsidRPr="00D81C28" w:rsidRDefault="0071540F" w:rsidP="0071540F">
      <w:pPr>
        <w:pStyle w:val="BodyText"/>
      </w:pPr>
      <w:r w:rsidRPr="00D81C28">
        <w:t>Please write your answer here:</w:t>
      </w:r>
    </w:p>
    <w:p w14:paraId="54F05E27" w14:textId="77777777" w:rsidR="0071540F" w:rsidRPr="00D81C28" w:rsidRDefault="0071540F" w:rsidP="0071540F">
      <w:pPr>
        <w:pStyle w:val="BodyText"/>
        <w:spacing w:after="0"/>
      </w:pPr>
      <w:r w:rsidRPr="00D81C28">
        <w:t> </w:t>
      </w:r>
    </w:p>
    <w:p w14:paraId="2458E0ED" w14:textId="77777777" w:rsidR="0071540F" w:rsidRPr="00D81C28" w:rsidRDefault="0071540F" w:rsidP="0071540F">
      <w:pPr>
        <w:pStyle w:val="BodyText"/>
        <w:spacing w:after="0"/>
      </w:pPr>
      <w:r w:rsidRPr="00D81C28">
        <w:t xml:space="preserve">For instance the process of harvesting takes place annually. </w:t>
      </w:r>
    </w:p>
    <w:p w14:paraId="00B9A70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D48D96E" w14:textId="27BE7B92" w:rsidR="0071540F" w:rsidRPr="00D81C28" w:rsidRDefault="0071540F" w:rsidP="00A54AF5">
      <w:pPr>
        <w:pStyle w:val="Heading4"/>
        <w:numPr>
          <w:ilvl w:val="0"/>
          <w:numId w:val="0"/>
        </w:numPr>
      </w:pPr>
      <w:r w:rsidRPr="00D81C28">
        <w:t xml:space="preserve">81 []What other </w:t>
      </w:r>
      <w:r w:rsidR="006B4E38" w:rsidRPr="00D81C28">
        <w:t>processes</w:t>
      </w:r>
      <w:r w:rsidRPr="00D81C28">
        <w:t xml:space="preserve"> cause this process, "{term}" to occur? </w:t>
      </w:r>
    </w:p>
    <w:p w14:paraId="1ECA4BC6" w14:textId="77777777" w:rsidR="0071540F" w:rsidRPr="00D81C28" w:rsidRDefault="0071540F" w:rsidP="0071540F">
      <w:pPr>
        <w:pStyle w:val="BodyText"/>
      </w:pPr>
      <w:r w:rsidRPr="00D81C28">
        <w:rPr>
          <w:b/>
        </w:rPr>
        <w:t>Only answer this question if the following conditions are met:</w:t>
      </w:r>
      <w:r w:rsidRPr="00D81C28">
        <w:br/>
      </w:r>
      <w:hyperlink r:id="rId240">
        <w:r w:rsidRPr="00D81C28">
          <w:rPr>
            <w:rStyle w:val="InternetLink"/>
          </w:rPr>
          <w:t>type.NAOK</w:t>
        </w:r>
      </w:hyperlink>
      <w:r w:rsidRPr="00D81C28">
        <w:t xml:space="preserve"> == "proce"</w:t>
      </w:r>
    </w:p>
    <w:p w14:paraId="51C99EDB" w14:textId="77777777" w:rsidR="0071540F" w:rsidRPr="00D81C28" w:rsidRDefault="0071540F" w:rsidP="0071540F">
      <w:pPr>
        <w:pStyle w:val="BodyText"/>
      </w:pPr>
      <w:r w:rsidRPr="00D81C28">
        <w:t>Please write your answer(s) here:</w:t>
      </w:r>
    </w:p>
    <w:p w14:paraId="3EE00CAD" w14:textId="77777777" w:rsidR="0071540F" w:rsidRPr="00D81C28" w:rsidRDefault="0071540F" w:rsidP="00181F61">
      <w:pPr>
        <w:pStyle w:val="BodyText"/>
        <w:numPr>
          <w:ilvl w:val="0"/>
          <w:numId w:val="68"/>
        </w:numPr>
        <w:tabs>
          <w:tab w:val="left" w:pos="0"/>
        </w:tabs>
        <w:suppressAutoHyphens w:val="0"/>
        <w:autoSpaceDN/>
        <w:spacing w:after="0" w:line="288" w:lineRule="auto"/>
        <w:textAlignment w:val="auto"/>
      </w:pPr>
      <w:r w:rsidRPr="00D81C28">
        <w:t xml:space="preserve">Process #1 </w:t>
      </w:r>
    </w:p>
    <w:p w14:paraId="34532FE0" w14:textId="77777777" w:rsidR="0071540F" w:rsidRPr="00D81C28" w:rsidRDefault="0071540F" w:rsidP="0071540F">
      <w:pPr>
        <w:pStyle w:val="BodyText"/>
        <w:spacing w:after="0"/>
        <w:ind w:left="707"/>
      </w:pPr>
      <w:r w:rsidRPr="00D81C28">
        <w:t> </w:t>
      </w:r>
    </w:p>
    <w:p w14:paraId="766074D8" w14:textId="77777777" w:rsidR="0071540F" w:rsidRPr="00D81C28" w:rsidRDefault="0071540F" w:rsidP="00181F61">
      <w:pPr>
        <w:pStyle w:val="BodyText"/>
        <w:numPr>
          <w:ilvl w:val="0"/>
          <w:numId w:val="68"/>
        </w:numPr>
        <w:tabs>
          <w:tab w:val="left" w:pos="0"/>
        </w:tabs>
        <w:suppressAutoHyphens w:val="0"/>
        <w:autoSpaceDN/>
        <w:spacing w:after="0" w:line="288" w:lineRule="auto"/>
        <w:textAlignment w:val="auto"/>
      </w:pPr>
      <w:r w:rsidRPr="00D81C28">
        <w:t xml:space="preserve">Process #2 </w:t>
      </w:r>
    </w:p>
    <w:p w14:paraId="6D6F85D1" w14:textId="77777777" w:rsidR="0071540F" w:rsidRPr="00D81C28" w:rsidRDefault="0071540F" w:rsidP="0071540F">
      <w:pPr>
        <w:pStyle w:val="BodyText"/>
        <w:spacing w:after="0"/>
        <w:ind w:left="707"/>
      </w:pPr>
      <w:r w:rsidRPr="00D81C28">
        <w:t> </w:t>
      </w:r>
    </w:p>
    <w:p w14:paraId="6A6D8CCC" w14:textId="77777777" w:rsidR="0071540F" w:rsidRPr="00D81C28" w:rsidRDefault="0071540F" w:rsidP="00181F61">
      <w:pPr>
        <w:pStyle w:val="BodyText"/>
        <w:numPr>
          <w:ilvl w:val="0"/>
          <w:numId w:val="68"/>
        </w:numPr>
        <w:tabs>
          <w:tab w:val="left" w:pos="0"/>
        </w:tabs>
        <w:suppressAutoHyphens w:val="0"/>
        <w:autoSpaceDN/>
        <w:spacing w:after="0" w:line="288" w:lineRule="auto"/>
        <w:textAlignment w:val="auto"/>
      </w:pPr>
      <w:r w:rsidRPr="00D81C28">
        <w:t xml:space="preserve">Process #3 </w:t>
      </w:r>
    </w:p>
    <w:p w14:paraId="07BF6147" w14:textId="77777777" w:rsidR="0071540F" w:rsidRPr="00D81C28" w:rsidRDefault="0071540F" w:rsidP="0071540F">
      <w:pPr>
        <w:pStyle w:val="BodyText"/>
        <w:spacing w:after="0"/>
        <w:ind w:left="707"/>
      </w:pPr>
      <w:r w:rsidRPr="00D81C28">
        <w:t> </w:t>
      </w:r>
    </w:p>
    <w:p w14:paraId="54039B3C" w14:textId="77777777" w:rsidR="0071540F" w:rsidRPr="00D81C28" w:rsidRDefault="0071540F" w:rsidP="00181F61">
      <w:pPr>
        <w:pStyle w:val="BodyText"/>
        <w:numPr>
          <w:ilvl w:val="0"/>
          <w:numId w:val="68"/>
        </w:numPr>
        <w:tabs>
          <w:tab w:val="left" w:pos="0"/>
        </w:tabs>
        <w:suppressAutoHyphens w:val="0"/>
        <w:autoSpaceDN/>
        <w:spacing w:after="0" w:line="288" w:lineRule="auto"/>
        <w:textAlignment w:val="auto"/>
      </w:pPr>
      <w:r w:rsidRPr="00D81C28">
        <w:t xml:space="preserve">Process #4 </w:t>
      </w:r>
    </w:p>
    <w:p w14:paraId="296740B6" w14:textId="77777777" w:rsidR="0071540F" w:rsidRPr="00D81C28" w:rsidRDefault="0071540F" w:rsidP="0071540F">
      <w:pPr>
        <w:pStyle w:val="BodyText"/>
        <w:spacing w:after="0"/>
        <w:ind w:left="707"/>
      </w:pPr>
      <w:r w:rsidRPr="00D81C28">
        <w:t> </w:t>
      </w:r>
    </w:p>
    <w:p w14:paraId="792A5FE1" w14:textId="77777777" w:rsidR="0071540F" w:rsidRPr="00D81C28" w:rsidRDefault="0071540F" w:rsidP="00181F61">
      <w:pPr>
        <w:pStyle w:val="BodyText"/>
        <w:numPr>
          <w:ilvl w:val="0"/>
          <w:numId w:val="68"/>
        </w:numPr>
        <w:tabs>
          <w:tab w:val="left" w:pos="0"/>
        </w:tabs>
        <w:suppressAutoHyphens w:val="0"/>
        <w:autoSpaceDN/>
        <w:spacing w:after="0" w:line="288" w:lineRule="auto"/>
        <w:textAlignment w:val="auto"/>
      </w:pPr>
      <w:r w:rsidRPr="00D81C28">
        <w:t xml:space="preserve">Process #5 </w:t>
      </w:r>
    </w:p>
    <w:p w14:paraId="69AD2BCE" w14:textId="77777777" w:rsidR="0071540F" w:rsidRPr="00D81C28" w:rsidRDefault="0071540F" w:rsidP="0071540F">
      <w:pPr>
        <w:pStyle w:val="BodyText"/>
        <w:ind w:left="707"/>
      </w:pPr>
      <w:r w:rsidRPr="00D81C28">
        <w:t> </w:t>
      </w:r>
    </w:p>
    <w:p w14:paraId="33765B6C" w14:textId="77777777" w:rsidR="0071540F" w:rsidRPr="00D81C28" w:rsidRDefault="0071540F" w:rsidP="0071540F">
      <w:pPr>
        <w:pStyle w:val="BodyText"/>
        <w:spacing w:after="0"/>
      </w:pPr>
      <w:r w:rsidRPr="00D81C28">
        <w:t xml:space="preserve">For instance the raising of raw material prices may cause the implementation of recycling in a given region. </w:t>
      </w:r>
    </w:p>
    <w:p w14:paraId="5E9E130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14DCB3D" w14:textId="77777777" w:rsidR="0071540F" w:rsidRPr="00D81C28" w:rsidRDefault="0071540F" w:rsidP="00A54AF5">
      <w:pPr>
        <w:pStyle w:val="Heading4"/>
        <w:numPr>
          <w:ilvl w:val="0"/>
          <w:numId w:val="0"/>
        </w:numPr>
      </w:pPr>
      <w:r w:rsidRPr="00D81C28">
        <w:t xml:space="preserve">82 []What other things does this process, "{term}" change and how? </w:t>
      </w:r>
    </w:p>
    <w:p w14:paraId="507AC41E" w14:textId="77777777" w:rsidR="0071540F" w:rsidRPr="00D81C28" w:rsidRDefault="0071540F" w:rsidP="0071540F">
      <w:pPr>
        <w:pStyle w:val="BodyText"/>
      </w:pPr>
      <w:r w:rsidRPr="00D81C28">
        <w:rPr>
          <w:b/>
        </w:rPr>
        <w:t>Only answer this question if the following conditions are met:</w:t>
      </w:r>
      <w:r w:rsidRPr="00D81C28">
        <w:br/>
      </w:r>
      <w:hyperlink r:id="rId241">
        <w:r w:rsidRPr="00D81C28">
          <w:rPr>
            <w:rStyle w:val="InternetLink"/>
          </w:rPr>
          <w:t>type.NAOK</w:t>
        </w:r>
      </w:hyperlink>
      <w:r w:rsidRPr="00D81C28">
        <w:t xml:space="preserve"> == "proce"</w:t>
      </w:r>
    </w:p>
    <w:p w14:paraId="10C28E8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2E2FD3B" w14:textId="77777777" w:rsidR="0071540F" w:rsidRPr="00D81C28" w:rsidRDefault="0071540F" w:rsidP="0071540F">
      <w:pPr>
        <w:pStyle w:val="BodyText"/>
      </w:pPr>
      <w:r w:rsidRPr="00D81C28">
        <w:t>Each entry must be unique</w:t>
      </w:r>
    </w:p>
    <w:p w14:paraId="291983A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2DC2828" w14:textId="77777777" w:rsidR="0071540F" w:rsidRPr="00D81C28" w:rsidRDefault="0071540F" w:rsidP="0071540F">
      <w:pPr>
        <w:pStyle w:val="BodyText"/>
      </w:pPr>
    </w:p>
    <w:tbl>
      <w:tblPr>
        <w:tblW w:w="8651" w:type="dxa"/>
        <w:tblInd w:w="28" w:type="dxa"/>
        <w:tblCellMar>
          <w:top w:w="28" w:type="dxa"/>
          <w:left w:w="28" w:type="dxa"/>
          <w:bottom w:w="28" w:type="dxa"/>
          <w:right w:w="28" w:type="dxa"/>
        </w:tblCellMar>
        <w:tblLook w:val="0000" w:firstRow="0" w:lastRow="0" w:firstColumn="0" w:lastColumn="0" w:noHBand="0" w:noVBand="0"/>
      </w:tblPr>
      <w:tblGrid>
        <w:gridCol w:w="1231"/>
        <w:gridCol w:w="4529"/>
        <w:gridCol w:w="2891"/>
      </w:tblGrid>
      <w:tr w:rsidR="0071540F" w:rsidRPr="00D81C28" w14:paraId="704C4210" w14:textId="77777777">
        <w:trPr>
          <w:tblHeader/>
        </w:trPr>
        <w:tc>
          <w:tcPr>
            <w:tcW w:w="1231" w:type="dxa"/>
            <w:shd w:val="clear" w:color="auto" w:fill="auto"/>
            <w:vAlign w:val="center"/>
          </w:tcPr>
          <w:p w14:paraId="62FD70DA" w14:textId="77777777" w:rsidR="0071540F" w:rsidRPr="00D81C28" w:rsidRDefault="0071540F" w:rsidP="0071540F">
            <w:pPr>
              <w:pStyle w:val="TableContents"/>
            </w:pPr>
            <w:r w:rsidRPr="00D81C28">
              <w:t> </w:t>
            </w:r>
          </w:p>
        </w:tc>
        <w:tc>
          <w:tcPr>
            <w:tcW w:w="4529" w:type="dxa"/>
            <w:shd w:val="clear" w:color="auto" w:fill="auto"/>
            <w:vAlign w:val="center"/>
          </w:tcPr>
          <w:p w14:paraId="2FDF51BC" w14:textId="77777777" w:rsidR="0071540F" w:rsidRPr="00D81C28" w:rsidRDefault="0071540F" w:rsidP="0071540F">
            <w:pPr>
              <w:pStyle w:val="TableHeading"/>
            </w:pPr>
            <w:r w:rsidRPr="00D81C28">
              <w:t>Class, Attribute, Relationship or Individual</w:t>
            </w:r>
          </w:p>
        </w:tc>
        <w:tc>
          <w:tcPr>
            <w:tcW w:w="2891" w:type="dxa"/>
            <w:shd w:val="clear" w:color="auto" w:fill="auto"/>
            <w:vAlign w:val="center"/>
          </w:tcPr>
          <w:p w14:paraId="254F5A69" w14:textId="77777777" w:rsidR="0071540F" w:rsidRPr="00D81C28" w:rsidRDefault="0071540F" w:rsidP="0071540F">
            <w:pPr>
              <w:pStyle w:val="TableHeading"/>
            </w:pPr>
            <w:r w:rsidRPr="00D81C28">
              <w:t>How is this thing changed?</w:t>
            </w:r>
          </w:p>
        </w:tc>
      </w:tr>
      <w:tr w:rsidR="0071540F" w:rsidRPr="00D81C28" w14:paraId="7FB56B52" w14:textId="77777777">
        <w:tc>
          <w:tcPr>
            <w:tcW w:w="1231" w:type="dxa"/>
            <w:shd w:val="clear" w:color="auto" w:fill="auto"/>
            <w:vAlign w:val="center"/>
          </w:tcPr>
          <w:p w14:paraId="388F4A70" w14:textId="77777777" w:rsidR="0071540F" w:rsidRPr="00D81C28" w:rsidRDefault="0071540F" w:rsidP="0071540F">
            <w:pPr>
              <w:pStyle w:val="TableHeading"/>
            </w:pPr>
            <w:r w:rsidRPr="00D81C28">
              <w:t>Object #1</w:t>
            </w:r>
          </w:p>
        </w:tc>
        <w:tc>
          <w:tcPr>
            <w:tcW w:w="4529" w:type="dxa"/>
            <w:shd w:val="clear" w:color="auto" w:fill="auto"/>
            <w:vAlign w:val="center"/>
          </w:tcPr>
          <w:p w14:paraId="6C277072" w14:textId="77777777" w:rsidR="0071540F" w:rsidRPr="00D81C28" w:rsidRDefault="0071540F" w:rsidP="0071540F">
            <w:pPr>
              <w:pStyle w:val="TableContents"/>
            </w:pPr>
            <w:r w:rsidRPr="00D81C28">
              <w:t> </w:t>
            </w:r>
          </w:p>
        </w:tc>
        <w:tc>
          <w:tcPr>
            <w:tcW w:w="2891" w:type="dxa"/>
            <w:shd w:val="clear" w:color="auto" w:fill="auto"/>
            <w:vAlign w:val="center"/>
          </w:tcPr>
          <w:p w14:paraId="4011A360" w14:textId="77777777" w:rsidR="0071540F" w:rsidRPr="00D81C28" w:rsidRDefault="0071540F" w:rsidP="0071540F">
            <w:pPr>
              <w:pStyle w:val="TableContents"/>
            </w:pPr>
            <w:r w:rsidRPr="00D81C28">
              <w:t> </w:t>
            </w:r>
          </w:p>
        </w:tc>
      </w:tr>
      <w:tr w:rsidR="0071540F" w:rsidRPr="00D81C28" w14:paraId="5597E26C" w14:textId="77777777">
        <w:tc>
          <w:tcPr>
            <w:tcW w:w="1231" w:type="dxa"/>
            <w:shd w:val="clear" w:color="auto" w:fill="auto"/>
            <w:vAlign w:val="center"/>
          </w:tcPr>
          <w:p w14:paraId="6DE313A2" w14:textId="77777777" w:rsidR="0071540F" w:rsidRPr="00D81C28" w:rsidRDefault="0071540F" w:rsidP="0071540F">
            <w:pPr>
              <w:pStyle w:val="TableHeading"/>
            </w:pPr>
            <w:r w:rsidRPr="00D81C28">
              <w:t>Object #2</w:t>
            </w:r>
          </w:p>
        </w:tc>
        <w:tc>
          <w:tcPr>
            <w:tcW w:w="4529" w:type="dxa"/>
            <w:shd w:val="clear" w:color="auto" w:fill="auto"/>
            <w:vAlign w:val="center"/>
          </w:tcPr>
          <w:p w14:paraId="3B752EF4" w14:textId="77777777" w:rsidR="0071540F" w:rsidRPr="00D81C28" w:rsidRDefault="0071540F" w:rsidP="0071540F">
            <w:pPr>
              <w:pStyle w:val="TableContents"/>
            </w:pPr>
            <w:r w:rsidRPr="00D81C28">
              <w:t> </w:t>
            </w:r>
          </w:p>
        </w:tc>
        <w:tc>
          <w:tcPr>
            <w:tcW w:w="2891" w:type="dxa"/>
            <w:shd w:val="clear" w:color="auto" w:fill="auto"/>
            <w:vAlign w:val="center"/>
          </w:tcPr>
          <w:p w14:paraId="19971F49" w14:textId="77777777" w:rsidR="0071540F" w:rsidRPr="00D81C28" w:rsidRDefault="0071540F" w:rsidP="0071540F">
            <w:pPr>
              <w:pStyle w:val="TableContents"/>
            </w:pPr>
            <w:r w:rsidRPr="00D81C28">
              <w:t> </w:t>
            </w:r>
          </w:p>
        </w:tc>
      </w:tr>
      <w:tr w:rsidR="0071540F" w:rsidRPr="00D81C28" w14:paraId="52552C5F" w14:textId="77777777">
        <w:tc>
          <w:tcPr>
            <w:tcW w:w="1231" w:type="dxa"/>
            <w:shd w:val="clear" w:color="auto" w:fill="auto"/>
            <w:vAlign w:val="center"/>
          </w:tcPr>
          <w:p w14:paraId="3ED63E33" w14:textId="77777777" w:rsidR="0071540F" w:rsidRPr="00D81C28" w:rsidRDefault="0071540F" w:rsidP="0071540F">
            <w:pPr>
              <w:pStyle w:val="TableHeading"/>
            </w:pPr>
            <w:r w:rsidRPr="00D81C28">
              <w:t>Object #3</w:t>
            </w:r>
          </w:p>
        </w:tc>
        <w:tc>
          <w:tcPr>
            <w:tcW w:w="4529" w:type="dxa"/>
            <w:shd w:val="clear" w:color="auto" w:fill="auto"/>
            <w:vAlign w:val="center"/>
          </w:tcPr>
          <w:p w14:paraId="3C1CF2C2" w14:textId="77777777" w:rsidR="0071540F" w:rsidRPr="00D81C28" w:rsidRDefault="0071540F" w:rsidP="0071540F">
            <w:pPr>
              <w:pStyle w:val="TableContents"/>
            </w:pPr>
            <w:r w:rsidRPr="00D81C28">
              <w:t> </w:t>
            </w:r>
          </w:p>
        </w:tc>
        <w:tc>
          <w:tcPr>
            <w:tcW w:w="2891" w:type="dxa"/>
            <w:shd w:val="clear" w:color="auto" w:fill="auto"/>
            <w:vAlign w:val="center"/>
          </w:tcPr>
          <w:p w14:paraId="3D99DA36" w14:textId="77777777" w:rsidR="0071540F" w:rsidRPr="00D81C28" w:rsidRDefault="0071540F" w:rsidP="0071540F">
            <w:pPr>
              <w:pStyle w:val="TableContents"/>
            </w:pPr>
            <w:r w:rsidRPr="00D81C28">
              <w:t> </w:t>
            </w:r>
          </w:p>
        </w:tc>
      </w:tr>
      <w:tr w:rsidR="0071540F" w:rsidRPr="00D81C28" w14:paraId="4EFE7121" w14:textId="77777777">
        <w:tc>
          <w:tcPr>
            <w:tcW w:w="1231" w:type="dxa"/>
            <w:shd w:val="clear" w:color="auto" w:fill="auto"/>
            <w:vAlign w:val="center"/>
          </w:tcPr>
          <w:p w14:paraId="289421CA" w14:textId="77777777" w:rsidR="0071540F" w:rsidRPr="00D81C28" w:rsidRDefault="0071540F" w:rsidP="0071540F">
            <w:pPr>
              <w:pStyle w:val="TableHeading"/>
            </w:pPr>
            <w:r w:rsidRPr="00D81C28">
              <w:t>Object #4</w:t>
            </w:r>
          </w:p>
        </w:tc>
        <w:tc>
          <w:tcPr>
            <w:tcW w:w="4529" w:type="dxa"/>
            <w:shd w:val="clear" w:color="auto" w:fill="auto"/>
            <w:vAlign w:val="center"/>
          </w:tcPr>
          <w:p w14:paraId="55E0FDBA" w14:textId="77777777" w:rsidR="0071540F" w:rsidRPr="00D81C28" w:rsidRDefault="0071540F" w:rsidP="0071540F">
            <w:pPr>
              <w:pStyle w:val="TableContents"/>
            </w:pPr>
            <w:r w:rsidRPr="00D81C28">
              <w:t> </w:t>
            </w:r>
          </w:p>
        </w:tc>
        <w:tc>
          <w:tcPr>
            <w:tcW w:w="2891" w:type="dxa"/>
            <w:shd w:val="clear" w:color="auto" w:fill="auto"/>
            <w:vAlign w:val="center"/>
          </w:tcPr>
          <w:p w14:paraId="33729D04" w14:textId="77777777" w:rsidR="0071540F" w:rsidRPr="00D81C28" w:rsidRDefault="0071540F" w:rsidP="0071540F">
            <w:pPr>
              <w:pStyle w:val="TableContents"/>
            </w:pPr>
            <w:r w:rsidRPr="00D81C28">
              <w:t> </w:t>
            </w:r>
          </w:p>
        </w:tc>
      </w:tr>
      <w:tr w:rsidR="0071540F" w:rsidRPr="00D81C28" w14:paraId="5D5C9AF2" w14:textId="77777777">
        <w:tc>
          <w:tcPr>
            <w:tcW w:w="1231" w:type="dxa"/>
            <w:shd w:val="clear" w:color="auto" w:fill="auto"/>
            <w:vAlign w:val="center"/>
          </w:tcPr>
          <w:p w14:paraId="1246CE31" w14:textId="77777777" w:rsidR="0071540F" w:rsidRPr="00D81C28" w:rsidRDefault="0071540F" w:rsidP="0071540F">
            <w:pPr>
              <w:pStyle w:val="TableHeading"/>
            </w:pPr>
            <w:r w:rsidRPr="00D81C28">
              <w:t>Object #5</w:t>
            </w:r>
          </w:p>
        </w:tc>
        <w:tc>
          <w:tcPr>
            <w:tcW w:w="4529" w:type="dxa"/>
            <w:shd w:val="clear" w:color="auto" w:fill="auto"/>
            <w:vAlign w:val="center"/>
          </w:tcPr>
          <w:p w14:paraId="4160E10D" w14:textId="77777777" w:rsidR="0071540F" w:rsidRPr="00D81C28" w:rsidRDefault="0071540F" w:rsidP="0071540F">
            <w:pPr>
              <w:pStyle w:val="TableContents"/>
            </w:pPr>
            <w:r w:rsidRPr="00D81C28">
              <w:t> </w:t>
            </w:r>
          </w:p>
        </w:tc>
        <w:tc>
          <w:tcPr>
            <w:tcW w:w="2891" w:type="dxa"/>
            <w:shd w:val="clear" w:color="auto" w:fill="auto"/>
            <w:vAlign w:val="center"/>
          </w:tcPr>
          <w:p w14:paraId="3CA692DA" w14:textId="77777777" w:rsidR="0071540F" w:rsidRPr="00D81C28" w:rsidRDefault="0071540F" w:rsidP="0071540F">
            <w:pPr>
              <w:pStyle w:val="TableContents"/>
            </w:pPr>
            <w:r w:rsidRPr="00D81C28">
              <w:t> </w:t>
            </w:r>
          </w:p>
        </w:tc>
      </w:tr>
      <w:tr w:rsidR="0071540F" w:rsidRPr="00D81C28" w14:paraId="71F777B7" w14:textId="77777777">
        <w:tc>
          <w:tcPr>
            <w:tcW w:w="1231" w:type="dxa"/>
            <w:shd w:val="clear" w:color="auto" w:fill="auto"/>
            <w:vAlign w:val="center"/>
          </w:tcPr>
          <w:p w14:paraId="44B12961" w14:textId="77777777" w:rsidR="0071540F" w:rsidRPr="00D81C28" w:rsidRDefault="0071540F" w:rsidP="0071540F">
            <w:pPr>
              <w:pStyle w:val="TableHeading"/>
            </w:pPr>
            <w:r w:rsidRPr="00D81C28">
              <w:t>Object #6</w:t>
            </w:r>
          </w:p>
        </w:tc>
        <w:tc>
          <w:tcPr>
            <w:tcW w:w="4529" w:type="dxa"/>
            <w:shd w:val="clear" w:color="auto" w:fill="auto"/>
            <w:vAlign w:val="center"/>
          </w:tcPr>
          <w:p w14:paraId="5B8D448E" w14:textId="77777777" w:rsidR="0071540F" w:rsidRPr="00D81C28" w:rsidRDefault="0071540F" w:rsidP="0071540F">
            <w:pPr>
              <w:pStyle w:val="TableContents"/>
            </w:pPr>
            <w:r w:rsidRPr="00D81C28">
              <w:t> </w:t>
            </w:r>
          </w:p>
        </w:tc>
        <w:tc>
          <w:tcPr>
            <w:tcW w:w="2891" w:type="dxa"/>
            <w:shd w:val="clear" w:color="auto" w:fill="auto"/>
            <w:vAlign w:val="center"/>
          </w:tcPr>
          <w:p w14:paraId="558BDF04" w14:textId="77777777" w:rsidR="0071540F" w:rsidRPr="00D81C28" w:rsidRDefault="0071540F" w:rsidP="0071540F">
            <w:pPr>
              <w:pStyle w:val="TableContents"/>
            </w:pPr>
            <w:r w:rsidRPr="00D81C28">
              <w:t> </w:t>
            </w:r>
          </w:p>
        </w:tc>
      </w:tr>
      <w:tr w:rsidR="0071540F" w:rsidRPr="00D81C28" w14:paraId="1F0A74D5" w14:textId="77777777">
        <w:tc>
          <w:tcPr>
            <w:tcW w:w="1231" w:type="dxa"/>
            <w:shd w:val="clear" w:color="auto" w:fill="auto"/>
            <w:vAlign w:val="center"/>
          </w:tcPr>
          <w:p w14:paraId="3DB88A76" w14:textId="77777777" w:rsidR="0071540F" w:rsidRPr="00D81C28" w:rsidRDefault="0071540F" w:rsidP="0071540F">
            <w:pPr>
              <w:pStyle w:val="TableHeading"/>
            </w:pPr>
            <w:r w:rsidRPr="00D81C28">
              <w:t>Object #7</w:t>
            </w:r>
          </w:p>
        </w:tc>
        <w:tc>
          <w:tcPr>
            <w:tcW w:w="4529" w:type="dxa"/>
            <w:shd w:val="clear" w:color="auto" w:fill="auto"/>
            <w:vAlign w:val="center"/>
          </w:tcPr>
          <w:p w14:paraId="6BA4A8C1" w14:textId="77777777" w:rsidR="0071540F" w:rsidRPr="00D81C28" w:rsidRDefault="0071540F" w:rsidP="0071540F">
            <w:pPr>
              <w:pStyle w:val="TableContents"/>
            </w:pPr>
            <w:r w:rsidRPr="00D81C28">
              <w:t> </w:t>
            </w:r>
          </w:p>
        </w:tc>
        <w:tc>
          <w:tcPr>
            <w:tcW w:w="2891" w:type="dxa"/>
            <w:shd w:val="clear" w:color="auto" w:fill="auto"/>
            <w:vAlign w:val="center"/>
          </w:tcPr>
          <w:p w14:paraId="26EAF6CA" w14:textId="77777777" w:rsidR="0071540F" w:rsidRPr="00D81C28" w:rsidRDefault="0071540F" w:rsidP="0071540F">
            <w:pPr>
              <w:pStyle w:val="TableContents"/>
            </w:pPr>
            <w:r w:rsidRPr="00D81C28">
              <w:t> </w:t>
            </w:r>
          </w:p>
        </w:tc>
      </w:tr>
      <w:tr w:rsidR="0071540F" w:rsidRPr="00D81C28" w14:paraId="658B1FC6" w14:textId="77777777">
        <w:tc>
          <w:tcPr>
            <w:tcW w:w="1231" w:type="dxa"/>
            <w:shd w:val="clear" w:color="auto" w:fill="auto"/>
            <w:vAlign w:val="center"/>
          </w:tcPr>
          <w:p w14:paraId="6F30D3DC" w14:textId="77777777" w:rsidR="0071540F" w:rsidRPr="00D81C28" w:rsidRDefault="0071540F" w:rsidP="0071540F">
            <w:pPr>
              <w:pStyle w:val="TableHeading"/>
            </w:pPr>
            <w:r w:rsidRPr="00D81C28">
              <w:t>Object #8</w:t>
            </w:r>
          </w:p>
        </w:tc>
        <w:tc>
          <w:tcPr>
            <w:tcW w:w="4529" w:type="dxa"/>
            <w:shd w:val="clear" w:color="auto" w:fill="auto"/>
            <w:vAlign w:val="center"/>
          </w:tcPr>
          <w:p w14:paraId="3F3C9FE0" w14:textId="77777777" w:rsidR="0071540F" w:rsidRPr="00D81C28" w:rsidRDefault="0071540F" w:rsidP="0071540F">
            <w:pPr>
              <w:pStyle w:val="TableContents"/>
            </w:pPr>
            <w:r w:rsidRPr="00D81C28">
              <w:t> </w:t>
            </w:r>
          </w:p>
        </w:tc>
        <w:tc>
          <w:tcPr>
            <w:tcW w:w="2891" w:type="dxa"/>
            <w:shd w:val="clear" w:color="auto" w:fill="auto"/>
            <w:vAlign w:val="center"/>
          </w:tcPr>
          <w:p w14:paraId="13CE1F15" w14:textId="77777777" w:rsidR="0071540F" w:rsidRPr="00D81C28" w:rsidRDefault="0071540F" w:rsidP="0071540F">
            <w:pPr>
              <w:pStyle w:val="TableContents"/>
            </w:pPr>
            <w:r w:rsidRPr="00D81C28">
              <w:t> </w:t>
            </w:r>
          </w:p>
        </w:tc>
      </w:tr>
      <w:tr w:rsidR="0071540F" w:rsidRPr="00D81C28" w14:paraId="5CDE56D2" w14:textId="77777777">
        <w:tc>
          <w:tcPr>
            <w:tcW w:w="1231" w:type="dxa"/>
            <w:shd w:val="clear" w:color="auto" w:fill="auto"/>
            <w:vAlign w:val="center"/>
          </w:tcPr>
          <w:p w14:paraId="254EE325" w14:textId="77777777" w:rsidR="0071540F" w:rsidRPr="00D81C28" w:rsidRDefault="0071540F" w:rsidP="0071540F">
            <w:pPr>
              <w:pStyle w:val="TableHeading"/>
            </w:pPr>
            <w:r w:rsidRPr="00D81C28">
              <w:t>Object #9</w:t>
            </w:r>
          </w:p>
        </w:tc>
        <w:tc>
          <w:tcPr>
            <w:tcW w:w="4529" w:type="dxa"/>
            <w:shd w:val="clear" w:color="auto" w:fill="auto"/>
            <w:vAlign w:val="center"/>
          </w:tcPr>
          <w:p w14:paraId="5E6CD1B7" w14:textId="77777777" w:rsidR="0071540F" w:rsidRPr="00D81C28" w:rsidRDefault="0071540F" w:rsidP="0071540F">
            <w:pPr>
              <w:pStyle w:val="TableContents"/>
            </w:pPr>
            <w:r w:rsidRPr="00D81C28">
              <w:t> </w:t>
            </w:r>
          </w:p>
        </w:tc>
        <w:tc>
          <w:tcPr>
            <w:tcW w:w="2891" w:type="dxa"/>
            <w:shd w:val="clear" w:color="auto" w:fill="auto"/>
            <w:vAlign w:val="center"/>
          </w:tcPr>
          <w:p w14:paraId="0FB63A11" w14:textId="77777777" w:rsidR="0071540F" w:rsidRPr="00D81C28" w:rsidRDefault="0071540F" w:rsidP="0071540F">
            <w:pPr>
              <w:pStyle w:val="TableContents"/>
            </w:pPr>
            <w:r w:rsidRPr="00D81C28">
              <w:t> </w:t>
            </w:r>
          </w:p>
        </w:tc>
      </w:tr>
      <w:tr w:rsidR="0071540F" w:rsidRPr="00D81C28" w14:paraId="5E69357F" w14:textId="77777777">
        <w:tc>
          <w:tcPr>
            <w:tcW w:w="1231" w:type="dxa"/>
            <w:shd w:val="clear" w:color="auto" w:fill="auto"/>
            <w:vAlign w:val="center"/>
          </w:tcPr>
          <w:p w14:paraId="58B59C6A" w14:textId="77777777" w:rsidR="0071540F" w:rsidRPr="00D81C28" w:rsidRDefault="0071540F" w:rsidP="0071540F">
            <w:pPr>
              <w:pStyle w:val="TableHeading"/>
            </w:pPr>
            <w:r w:rsidRPr="00D81C28">
              <w:t>Object #10</w:t>
            </w:r>
          </w:p>
        </w:tc>
        <w:tc>
          <w:tcPr>
            <w:tcW w:w="4529" w:type="dxa"/>
            <w:shd w:val="clear" w:color="auto" w:fill="auto"/>
            <w:vAlign w:val="center"/>
          </w:tcPr>
          <w:p w14:paraId="4A3E7E73" w14:textId="77777777" w:rsidR="0071540F" w:rsidRPr="00D81C28" w:rsidRDefault="0071540F" w:rsidP="0071540F">
            <w:pPr>
              <w:pStyle w:val="TableContents"/>
            </w:pPr>
            <w:r w:rsidRPr="00D81C28">
              <w:t> </w:t>
            </w:r>
          </w:p>
        </w:tc>
        <w:tc>
          <w:tcPr>
            <w:tcW w:w="2891" w:type="dxa"/>
            <w:shd w:val="clear" w:color="auto" w:fill="auto"/>
            <w:vAlign w:val="center"/>
          </w:tcPr>
          <w:p w14:paraId="5A85E9DA" w14:textId="77777777" w:rsidR="0071540F" w:rsidRPr="00D81C28" w:rsidRDefault="0071540F" w:rsidP="0071540F">
            <w:pPr>
              <w:pStyle w:val="TableContents"/>
            </w:pPr>
            <w:r w:rsidRPr="00D81C28">
              <w:t> </w:t>
            </w:r>
          </w:p>
        </w:tc>
      </w:tr>
    </w:tbl>
    <w:p w14:paraId="05363929" w14:textId="77777777" w:rsidR="0071540F" w:rsidRPr="00D81C28" w:rsidRDefault="0071540F" w:rsidP="0071540F">
      <w:pPr>
        <w:pStyle w:val="BodyText"/>
      </w:pPr>
      <w:r w:rsidRPr="00D81C28">
        <w:t>For instance the famine of drought affects the classes of farmers, crops and livestock.</w:t>
      </w:r>
    </w:p>
    <w:p w14:paraId="0C3B7C37" w14:textId="77777777" w:rsidR="0071540F" w:rsidRPr="00D81C28" w:rsidRDefault="0071540F" w:rsidP="0071540F">
      <w:pPr>
        <w:pStyle w:val="BodyText"/>
      </w:pPr>
      <w:r w:rsidRPr="00D81C28">
        <w:t>A famine also changes the attributes of calorie-intake for the classes of farmers and animals.</w:t>
      </w:r>
    </w:p>
    <w:p w14:paraId="611904CC" w14:textId="77777777" w:rsidR="0071540F" w:rsidRPr="00D81C28" w:rsidRDefault="0071540F" w:rsidP="0071540F">
      <w:pPr>
        <w:pStyle w:val="BodyText"/>
      </w:pPr>
      <w:r w:rsidRPr="00D81C28">
        <w:t>A famine affects the relationship between farmers and markets.</w:t>
      </w:r>
    </w:p>
    <w:p w14:paraId="17D9F681" w14:textId="77777777" w:rsidR="0071540F" w:rsidRPr="00D81C28" w:rsidRDefault="0071540F" w:rsidP="0071540F">
      <w:pPr>
        <w:pStyle w:val="BodyText"/>
      </w:pPr>
      <w:r w:rsidRPr="00D81C28">
        <w:t>Lastly individual farmers and farmers' family member as individuals are affected by famine.</w:t>
      </w:r>
    </w:p>
    <w:p w14:paraId="1FD2780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8534AC1" w14:textId="77777777" w:rsidR="0071540F" w:rsidRPr="00D81C28" w:rsidRDefault="0071540F" w:rsidP="00A54AF5">
      <w:pPr>
        <w:pStyle w:val="Heading3"/>
        <w:numPr>
          <w:ilvl w:val="0"/>
          <w:numId w:val="0"/>
        </w:numPr>
      </w:pPr>
      <w:r w:rsidRPr="00D81C28">
        <w:t>Summary</w:t>
      </w:r>
    </w:p>
    <w:p w14:paraId="5E67C061" w14:textId="63325705" w:rsidR="0071540F" w:rsidRPr="00D81C28" w:rsidRDefault="0071540F" w:rsidP="0071540F">
      <w:pPr>
        <w:pStyle w:val="BodyText"/>
        <w:spacing w:after="0"/>
      </w:pPr>
      <w:r w:rsidRPr="00D81C28">
        <w:t>Shown below are all the answers to your questions. If you are happy with the survey then press</w:t>
      </w:r>
      <w:r w:rsidR="00AA7086">
        <w:t xml:space="preserve"> </w:t>
      </w:r>
      <w:r w:rsidRPr="00D81C28">
        <w:t xml:space="preserve">"submit". If not then press "clear and reset". </w:t>
      </w:r>
    </w:p>
    <w:p w14:paraId="4D4C232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CED67CE" w14:textId="77777777" w:rsidR="0071540F" w:rsidRPr="00D81C28" w:rsidRDefault="0071540F" w:rsidP="00A54AF5">
      <w:pPr>
        <w:pStyle w:val="Heading4"/>
        <w:numPr>
          <w:ilvl w:val="0"/>
          <w:numId w:val="0"/>
        </w:numPr>
      </w:pPr>
      <w:r w:rsidRPr="00D81C28">
        <w:t xml:space="preserve">83 []The term you undertook to review was "{term}." </w:t>
      </w:r>
    </w:p>
    <w:p w14:paraId="3AB4457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0D9DB58" w14:textId="77777777" w:rsidR="0071540F" w:rsidRPr="00D81C28" w:rsidRDefault="0071540F" w:rsidP="00A54AF5">
      <w:pPr>
        <w:pStyle w:val="Heading4"/>
        <w:numPr>
          <w:ilvl w:val="0"/>
          <w:numId w:val="0"/>
        </w:numPr>
      </w:pPr>
      <w:r w:rsidRPr="00D81C28">
        <w:t xml:space="preserve">84 []The disciplines in which you are expert are: {list(discipline_1,discipline_2,discipline_3,discipline_4, discipline_5)}. </w:t>
      </w:r>
    </w:p>
    <w:p w14:paraId="30C09523"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7263535" w14:textId="77777777" w:rsidR="0071540F" w:rsidRPr="00D81C28" w:rsidRDefault="0071540F" w:rsidP="00A54AF5">
      <w:pPr>
        <w:pStyle w:val="Heading4"/>
        <w:numPr>
          <w:ilvl w:val="0"/>
          <w:numId w:val="0"/>
        </w:numPr>
      </w:pPr>
      <w:r w:rsidRPr="00D81C28">
        <w:t xml:space="preserve">85 []You assert that the term "{term}" is not part of the </w:t>
      </w:r>
      <w:hyperlink r:id="rId242">
        <w:r w:rsidRPr="00D81C28">
          <w:rPr>
            <w:rStyle w:val="InternetLink"/>
          </w:rPr>
          <w:t>GLAMURS glossary</w:t>
        </w:r>
      </w:hyperlink>
      <w:r w:rsidRPr="00D81C28">
        <w:t xml:space="preserve">. </w:t>
      </w:r>
    </w:p>
    <w:p w14:paraId="3FD415C2" w14:textId="77777777" w:rsidR="0071540F" w:rsidRPr="00D81C28" w:rsidRDefault="0071540F" w:rsidP="0071540F">
      <w:pPr>
        <w:pStyle w:val="BodyText"/>
      </w:pPr>
      <w:r w:rsidRPr="00D81C28">
        <w:rPr>
          <w:b/>
        </w:rPr>
        <w:t>Only answer this question if the following conditions are met:</w:t>
      </w:r>
      <w:r w:rsidRPr="00D81C28">
        <w:br/>
      </w:r>
      <w:hyperlink r:id="rId243">
        <w:r w:rsidRPr="00D81C28">
          <w:rPr>
            <w:rStyle w:val="InternetLink"/>
          </w:rPr>
          <w:t>inGlossary.NAOK</w:t>
        </w:r>
      </w:hyperlink>
      <w:r w:rsidRPr="00D81C28">
        <w:t xml:space="preserve"> == "N"</w:t>
      </w:r>
    </w:p>
    <w:p w14:paraId="465395B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FA31F9E" w14:textId="77777777" w:rsidR="0071540F" w:rsidRPr="00D81C28" w:rsidRDefault="0071540F" w:rsidP="00A54AF5">
      <w:pPr>
        <w:pStyle w:val="Heading4"/>
        <w:numPr>
          <w:ilvl w:val="0"/>
          <w:numId w:val="0"/>
        </w:numPr>
      </w:pPr>
      <w:r w:rsidRPr="00D81C28">
        <w:t xml:space="preserve">86 []You {if(agree.NAOK == "N","did not agree","agreed")} with the current definition for this term in the GLAMURS glossary. </w:t>
      </w:r>
    </w:p>
    <w:p w14:paraId="0000A23B" w14:textId="77777777" w:rsidR="0071540F" w:rsidRPr="00D81C28" w:rsidRDefault="0071540F" w:rsidP="0071540F">
      <w:pPr>
        <w:pStyle w:val="BodyText"/>
      </w:pPr>
      <w:r w:rsidRPr="00D81C28">
        <w:rPr>
          <w:b/>
        </w:rPr>
        <w:t>Only answer this question if the following conditions are met:</w:t>
      </w:r>
      <w:r w:rsidRPr="00D81C28">
        <w:br/>
      </w:r>
      <w:hyperlink r:id="rId244">
        <w:r w:rsidRPr="00D81C28">
          <w:rPr>
            <w:rStyle w:val="InternetLink"/>
          </w:rPr>
          <w:t>inGlossary.NAOK</w:t>
        </w:r>
      </w:hyperlink>
      <w:r w:rsidRPr="00D81C28">
        <w:t xml:space="preserve"> == "Y"</w:t>
      </w:r>
    </w:p>
    <w:p w14:paraId="335C5CE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9647E27" w14:textId="77777777" w:rsidR="0071540F" w:rsidRPr="00D81C28" w:rsidRDefault="0071540F" w:rsidP="00A54AF5">
      <w:pPr>
        <w:pStyle w:val="Heading4"/>
        <w:numPr>
          <w:ilvl w:val="0"/>
          <w:numId w:val="0"/>
        </w:numPr>
      </w:pPr>
      <w:r w:rsidRPr="00D81C28">
        <w:t xml:space="preserve">87 []You gave this definition of the "{term}": "{definition.NAOK}" </w:t>
      </w:r>
    </w:p>
    <w:p w14:paraId="1F48984E"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45">
        <w:r w:rsidRPr="00D81C28">
          <w:rPr>
            <w:rStyle w:val="InternetLink"/>
          </w:rPr>
          <w:t>definition</w:t>
        </w:r>
      </w:hyperlink>
      <w:r w:rsidRPr="00D81C28">
        <w:t>)</w:t>
      </w:r>
    </w:p>
    <w:p w14:paraId="3F079EC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2644710" w14:textId="77777777" w:rsidR="0071540F" w:rsidRPr="00D81C28" w:rsidRDefault="0071540F" w:rsidP="00A54AF5">
      <w:pPr>
        <w:pStyle w:val="Heading4"/>
        <w:numPr>
          <w:ilvl w:val="0"/>
          <w:numId w:val="0"/>
        </w:numPr>
      </w:pPr>
      <w:r w:rsidRPr="00D81C28">
        <w:t xml:space="preserve">88 []You have supplied the following disciplines which are related to the term "{term}": {list(if(newDisciplines_1.NAOK=="Y",discipline_1,""),if(newDisciplines_2.NAOK=="Y",discipline_2,""),if(newDisciplines_3.NAOK=="Y",discipline_3,""),if(newDisciplines_4.NAOK=="Y",discipline_4,""),if(newDisciplines_5.NAOK=="Y",discipline_5,""))}. </w:t>
      </w:r>
    </w:p>
    <w:p w14:paraId="7C06FECF" w14:textId="77777777" w:rsidR="0071540F" w:rsidRPr="00D81C28" w:rsidRDefault="0071540F" w:rsidP="0071540F">
      <w:pPr>
        <w:pStyle w:val="BodyText"/>
      </w:pPr>
      <w:r w:rsidRPr="00D81C28">
        <w:rPr>
          <w:b/>
        </w:rPr>
        <w:t>Only answer this question if the following conditions are met:</w:t>
      </w:r>
      <w:r w:rsidRPr="00D81C28">
        <w:br/>
      </w:r>
      <w:hyperlink r:id="rId246">
        <w:r w:rsidRPr="00D81C28">
          <w:rPr>
            <w:rStyle w:val="InternetLink"/>
          </w:rPr>
          <w:t>newDisciplines_1.NAOK</w:t>
        </w:r>
      </w:hyperlink>
      <w:r w:rsidRPr="00D81C28">
        <w:t xml:space="preserve"> == "Y" || </w:t>
      </w:r>
      <w:hyperlink r:id="rId247">
        <w:r w:rsidRPr="00D81C28">
          <w:rPr>
            <w:rStyle w:val="InternetLink"/>
          </w:rPr>
          <w:t>newDisciplines_2.NAOK</w:t>
        </w:r>
      </w:hyperlink>
      <w:r w:rsidRPr="00D81C28">
        <w:t xml:space="preserve"> == "Y" || </w:t>
      </w:r>
      <w:hyperlink r:id="rId248">
        <w:r w:rsidRPr="00D81C28">
          <w:rPr>
            <w:rStyle w:val="InternetLink"/>
          </w:rPr>
          <w:t>newDisciplines_3.NAOK</w:t>
        </w:r>
      </w:hyperlink>
      <w:r w:rsidRPr="00D81C28">
        <w:t xml:space="preserve"> == "Y" || </w:t>
      </w:r>
      <w:hyperlink r:id="rId249">
        <w:r w:rsidRPr="00D81C28">
          <w:rPr>
            <w:rStyle w:val="InternetLink"/>
          </w:rPr>
          <w:t>newDisciplines_4.NAOK</w:t>
        </w:r>
      </w:hyperlink>
      <w:r w:rsidRPr="00D81C28">
        <w:t xml:space="preserve"> == "Y" || </w:t>
      </w:r>
      <w:hyperlink r:id="rId250">
        <w:r w:rsidRPr="00D81C28">
          <w:rPr>
            <w:rStyle w:val="InternetLink"/>
          </w:rPr>
          <w:t>newDisciplines_5.NAOK</w:t>
        </w:r>
      </w:hyperlink>
      <w:r w:rsidRPr="00D81C28">
        <w:t xml:space="preserve"> == "Y"</w:t>
      </w:r>
    </w:p>
    <w:p w14:paraId="336A4EC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05CDA46" w14:textId="77777777" w:rsidR="0071540F" w:rsidRPr="00D81C28" w:rsidRDefault="0071540F" w:rsidP="00A54AF5">
      <w:pPr>
        <w:pStyle w:val="Heading4"/>
        <w:numPr>
          <w:ilvl w:val="0"/>
          <w:numId w:val="0"/>
        </w:numPr>
      </w:pPr>
      <w:r w:rsidRPr="00D81C28">
        <w:t xml:space="preserve">89 []You have asserted that the term "{term}" is {if((numeric.NAOK == "N"),"not","")} numeric. </w:t>
      </w:r>
    </w:p>
    <w:p w14:paraId="552E68D3"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51">
        <w:r w:rsidRPr="00D81C28">
          <w:rPr>
            <w:rStyle w:val="InternetLink"/>
          </w:rPr>
          <w:t>numeric</w:t>
        </w:r>
      </w:hyperlink>
      <w:r w:rsidRPr="00D81C28">
        <w:t>)</w:t>
      </w:r>
    </w:p>
    <w:p w14:paraId="707845B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1182A64" w14:textId="77777777" w:rsidR="0071540F" w:rsidRPr="00D81C28" w:rsidRDefault="0071540F" w:rsidP="00A54AF5">
      <w:pPr>
        <w:pStyle w:val="Heading4"/>
        <w:numPr>
          <w:ilvl w:val="0"/>
          <w:numId w:val="0"/>
        </w:numPr>
      </w:pPr>
      <w:r w:rsidRPr="00D81C28">
        <w:t xml:space="preserve">90 []You have asserted that the "{term}" may {if(countable.NAOK == "N", "not","")} be used to count something. </w:t>
      </w:r>
    </w:p>
    <w:p w14:paraId="271F2A27"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52">
        <w:r w:rsidRPr="00D81C28">
          <w:rPr>
            <w:rStyle w:val="InternetLink"/>
          </w:rPr>
          <w:t>countable</w:t>
        </w:r>
      </w:hyperlink>
      <w:r w:rsidRPr="00D81C28">
        <w:t>)</w:t>
      </w:r>
    </w:p>
    <w:p w14:paraId="71A0DC4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32E8B65" w14:textId="77777777" w:rsidR="0071540F" w:rsidRPr="00D81C28" w:rsidRDefault="0071540F" w:rsidP="00A54AF5">
      <w:pPr>
        <w:pStyle w:val="Heading4"/>
        <w:numPr>
          <w:ilvl w:val="0"/>
          <w:numId w:val="0"/>
        </w:numPr>
      </w:pPr>
      <w:r w:rsidRPr="00D81C28">
        <w:t xml:space="preserve">91 []You have asserted that the term "{term}" is something you {if ((measure.NAOK == "Y"),"can","cannot")} measure. </w:t>
      </w:r>
    </w:p>
    <w:p w14:paraId="6BA67D2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53">
        <w:r w:rsidRPr="00D81C28">
          <w:rPr>
            <w:rStyle w:val="InternetLink"/>
          </w:rPr>
          <w:t>measure</w:t>
        </w:r>
      </w:hyperlink>
      <w:r w:rsidRPr="00D81C28">
        <w:t>)</w:t>
      </w:r>
    </w:p>
    <w:p w14:paraId="6D1D1F3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1440C41" w14:textId="77777777" w:rsidR="0071540F" w:rsidRPr="00D81C28" w:rsidRDefault="0071540F" w:rsidP="00A54AF5">
      <w:pPr>
        <w:pStyle w:val="Heading4"/>
        <w:numPr>
          <w:ilvl w:val="0"/>
          <w:numId w:val="0"/>
        </w:numPr>
      </w:pPr>
      <w:r w:rsidRPr="00D81C28">
        <w:t xml:space="preserve">92 []This property, "{term}" does {if((areThereUnits.NAOK == "Y"), "","not")} have units. </w:t>
      </w:r>
    </w:p>
    <w:p w14:paraId="7A96C9CA" w14:textId="77777777" w:rsidR="0071540F" w:rsidRPr="00D81C28" w:rsidRDefault="0071540F" w:rsidP="0071540F">
      <w:pPr>
        <w:pStyle w:val="BodyText"/>
      </w:pPr>
      <w:r w:rsidRPr="00D81C28">
        <w:rPr>
          <w:b/>
        </w:rPr>
        <w:t>Only answer this question if the following conditions are met:</w:t>
      </w:r>
      <w:r w:rsidRPr="00D81C28">
        <w:br/>
      </w:r>
      <w:hyperlink r:id="rId254">
        <w:r w:rsidRPr="00D81C28">
          <w:rPr>
            <w:rStyle w:val="InternetLink"/>
          </w:rPr>
          <w:t>measure.NAOK</w:t>
        </w:r>
      </w:hyperlink>
      <w:r w:rsidRPr="00D81C28">
        <w:t xml:space="preserve"> == "Y" &amp;&amp; ! is_empty(</w:t>
      </w:r>
      <w:hyperlink r:id="rId255">
        <w:r w:rsidRPr="00D81C28">
          <w:rPr>
            <w:rStyle w:val="InternetLink"/>
          </w:rPr>
          <w:t>areThereUnits</w:t>
        </w:r>
      </w:hyperlink>
      <w:r w:rsidRPr="00D81C28">
        <w:t>)</w:t>
      </w:r>
    </w:p>
    <w:p w14:paraId="05C842B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EB45BE4" w14:textId="77777777" w:rsidR="0071540F" w:rsidRPr="00D81C28" w:rsidRDefault="0071540F" w:rsidP="00A54AF5">
      <w:pPr>
        <w:pStyle w:val="Heading4"/>
        <w:numPr>
          <w:ilvl w:val="0"/>
          <w:numId w:val="0"/>
        </w:numPr>
      </w:pPr>
      <w:r w:rsidRPr="00D81C28">
        <w:t xml:space="preserve">93 []The units for the measure are {units}. </w:t>
      </w:r>
    </w:p>
    <w:p w14:paraId="18362BDF" w14:textId="77777777" w:rsidR="0071540F" w:rsidRPr="00D81C28" w:rsidRDefault="0071540F" w:rsidP="0071540F">
      <w:pPr>
        <w:pStyle w:val="BodyText"/>
      </w:pPr>
      <w:r w:rsidRPr="00D81C28">
        <w:rPr>
          <w:b/>
        </w:rPr>
        <w:t>Only answer this question if the following conditions are met:</w:t>
      </w:r>
      <w:r w:rsidRPr="00D81C28">
        <w:br/>
      </w:r>
      <w:hyperlink r:id="rId256">
        <w:r w:rsidRPr="00D81C28">
          <w:rPr>
            <w:rStyle w:val="InternetLink"/>
          </w:rPr>
          <w:t>areThereUnits.NAOK</w:t>
        </w:r>
      </w:hyperlink>
      <w:r w:rsidRPr="00D81C28">
        <w:t xml:space="preserve"> == "Y"</w:t>
      </w:r>
    </w:p>
    <w:p w14:paraId="713DCF2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B41978F" w14:textId="77777777" w:rsidR="0071540F" w:rsidRPr="00D81C28" w:rsidRDefault="0071540F" w:rsidP="00A54AF5">
      <w:pPr>
        <w:pStyle w:val="Heading4"/>
        <w:numPr>
          <w:ilvl w:val="0"/>
          <w:numId w:val="0"/>
        </w:numPr>
      </w:pPr>
      <w:r w:rsidRPr="00D81C28">
        <w:t xml:space="preserve">94 []You assert that the term, "{term}" may {if((distinct.NAOK == "Y"),"","not")} be used to distinguish between individuals. </w:t>
      </w:r>
    </w:p>
    <w:p w14:paraId="4E603B5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57">
        <w:r w:rsidRPr="00D81C28">
          <w:rPr>
            <w:rStyle w:val="InternetLink"/>
          </w:rPr>
          <w:t>distinct</w:t>
        </w:r>
      </w:hyperlink>
      <w:r w:rsidRPr="00D81C28">
        <w:t>)</w:t>
      </w:r>
    </w:p>
    <w:p w14:paraId="5CD246B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9EF8B7D" w14:textId="3C65185F" w:rsidR="0071540F" w:rsidRPr="00D81C28" w:rsidRDefault="0071540F" w:rsidP="00A54AF5">
      <w:pPr>
        <w:pStyle w:val="Heading4"/>
        <w:numPr>
          <w:ilvl w:val="0"/>
          <w:numId w:val="0"/>
        </w:numPr>
      </w:pPr>
      <w:r w:rsidRPr="00D81C28">
        <w:t xml:space="preserve">95 []You assert that the term, "{term}" may {if ((specific.NAOK == "N"),"not", "")} be used to identify </w:t>
      </w:r>
      <w:r w:rsidR="006B4E38" w:rsidRPr="00D81C28">
        <w:t>specific</w:t>
      </w:r>
      <w:r w:rsidRPr="00D81C28">
        <w:t xml:space="preserve"> individuals or examples. </w:t>
      </w:r>
    </w:p>
    <w:p w14:paraId="45C6E5F2"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58">
        <w:r w:rsidRPr="00D81C28">
          <w:rPr>
            <w:rStyle w:val="InternetLink"/>
          </w:rPr>
          <w:t>specific</w:t>
        </w:r>
      </w:hyperlink>
      <w:r w:rsidRPr="00D81C28">
        <w:t>)</w:t>
      </w:r>
    </w:p>
    <w:p w14:paraId="7A703CD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EDB12B2" w14:textId="69E41ED2" w:rsidR="0071540F" w:rsidRPr="00D81C28" w:rsidRDefault="0071540F" w:rsidP="00A54AF5">
      <w:pPr>
        <w:pStyle w:val="Heading4"/>
        <w:numPr>
          <w:ilvl w:val="0"/>
          <w:numId w:val="0"/>
        </w:numPr>
      </w:pPr>
      <w:r w:rsidRPr="00D81C28">
        <w:t>96 []You have asserted that the term "{term}" may</w:t>
      </w:r>
      <w:r w:rsidR="00AA7086">
        <w:t xml:space="preserve"> </w:t>
      </w:r>
      <w:r w:rsidRPr="00D81C28">
        <w:t xml:space="preserve">{if((possibleClass.NAOK == "N"),"not", "")} be used to as a name to group these examples together? That is is the term a collective name for some set of individuals? </w:t>
      </w:r>
    </w:p>
    <w:p w14:paraId="7569039D" w14:textId="77777777" w:rsidR="0071540F" w:rsidRPr="00D81C28" w:rsidRDefault="0071540F" w:rsidP="0071540F">
      <w:pPr>
        <w:pStyle w:val="BodyText"/>
      </w:pPr>
      <w:r w:rsidRPr="00D81C28">
        <w:rPr>
          <w:b/>
        </w:rPr>
        <w:t>Only answer this question if the following conditions are met:</w:t>
      </w:r>
      <w:r w:rsidRPr="00D81C28">
        <w:br/>
      </w:r>
      <w:hyperlink r:id="rId259">
        <w:r w:rsidRPr="00D81C28">
          <w:rPr>
            <w:rStyle w:val="InternetLink"/>
          </w:rPr>
          <w:t>specific.NAOK</w:t>
        </w:r>
      </w:hyperlink>
      <w:r w:rsidRPr="00D81C28">
        <w:t xml:space="preserve"> == "Y" &amp;&amp; ! is_empty(</w:t>
      </w:r>
      <w:hyperlink r:id="rId260">
        <w:r w:rsidRPr="00D81C28">
          <w:rPr>
            <w:rStyle w:val="InternetLink"/>
          </w:rPr>
          <w:t>possibleClass</w:t>
        </w:r>
      </w:hyperlink>
      <w:r w:rsidRPr="00D81C28">
        <w:t>)</w:t>
      </w:r>
    </w:p>
    <w:p w14:paraId="58BC8CC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4719A1D" w14:textId="77777777" w:rsidR="0071540F" w:rsidRPr="00D81C28" w:rsidRDefault="0071540F" w:rsidP="00A54AF5">
      <w:pPr>
        <w:pStyle w:val="Heading4"/>
        <w:numPr>
          <w:ilvl w:val="0"/>
          <w:numId w:val="0"/>
        </w:numPr>
      </w:pPr>
      <w:r w:rsidRPr="00D81C28">
        <w:t xml:space="preserve">97 []You have asserted that the term, "{term}" does {if ((distinguish.NAOK == "N"),"not","")} have attributes or features that allow you to tell the examples apart. </w:t>
      </w:r>
    </w:p>
    <w:p w14:paraId="253232FD" w14:textId="77777777" w:rsidR="0071540F" w:rsidRPr="00D81C28" w:rsidRDefault="0071540F" w:rsidP="0071540F">
      <w:pPr>
        <w:pStyle w:val="BodyText"/>
      </w:pPr>
      <w:r w:rsidRPr="00D81C28">
        <w:rPr>
          <w:b/>
        </w:rPr>
        <w:t>Only answer this question if the following conditions are met:</w:t>
      </w:r>
      <w:r w:rsidRPr="00D81C28">
        <w:br/>
      </w:r>
      <w:hyperlink r:id="rId261">
        <w:r w:rsidRPr="00D81C28">
          <w:rPr>
            <w:rStyle w:val="InternetLink"/>
          </w:rPr>
          <w:t>specific.NAOK</w:t>
        </w:r>
      </w:hyperlink>
      <w:r w:rsidRPr="00D81C28">
        <w:t xml:space="preserve"> == "Y" &amp;&amp; ! is_empty(</w:t>
      </w:r>
      <w:hyperlink r:id="rId262">
        <w:r w:rsidRPr="00D81C28">
          <w:rPr>
            <w:rStyle w:val="InternetLink"/>
          </w:rPr>
          <w:t>distinguish</w:t>
        </w:r>
      </w:hyperlink>
      <w:r w:rsidRPr="00D81C28">
        <w:t>)</w:t>
      </w:r>
    </w:p>
    <w:p w14:paraId="11DACF5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250A4EE" w14:textId="4390EBBB" w:rsidR="0071540F" w:rsidRPr="00D81C28" w:rsidRDefault="0071540F" w:rsidP="00A54AF5">
      <w:pPr>
        <w:pStyle w:val="Heading4"/>
        <w:numPr>
          <w:ilvl w:val="0"/>
          <w:numId w:val="0"/>
        </w:numPr>
      </w:pPr>
      <w:r w:rsidRPr="00D81C28">
        <w:t>98 []You have asserted that the</w:t>
      </w:r>
      <w:r w:rsidR="00AA7086">
        <w:t xml:space="preserve"> </w:t>
      </w:r>
      <w:r w:rsidRPr="00D81C28">
        <w:t>term, "{term}"</w:t>
      </w:r>
      <w:r w:rsidR="00AA7086">
        <w:t xml:space="preserve"> </w:t>
      </w:r>
      <w:r w:rsidRPr="00D81C28">
        <w:t xml:space="preserve">may {if((possibleRelationship.NAOK == "N"),"not","")} be something that names a link between pairs of things. </w:t>
      </w:r>
    </w:p>
    <w:p w14:paraId="3AD40904"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63">
        <w:r w:rsidRPr="00D81C28">
          <w:rPr>
            <w:rStyle w:val="InternetLink"/>
          </w:rPr>
          <w:t>possibleRelationship</w:t>
        </w:r>
      </w:hyperlink>
      <w:r w:rsidRPr="00D81C28">
        <w:t>)</w:t>
      </w:r>
    </w:p>
    <w:p w14:paraId="736AAE0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EA318A2" w14:textId="77777777" w:rsidR="0071540F" w:rsidRPr="00D81C28" w:rsidRDefault="0071540F" w:rsidP="00A54AF5">
      <w:pPr>
        <w:pStyle w:val="Heading4"/>
        <w:numPr>
          <w:ilvl w:val="0"/>
          <w:numId w:val="0"/>
        </w:numPr>
      </w:pPr>
      <w:r w:rsidRPr="00D81C28">
        <w:t xml:space="preserve">99 []You have asserted that the most import thing about term, "{term}" is that it is {if ((connection.NAOK == "N"), "not", "")} something that names a link between pairs of things. </w:t>
      </w:r>
    </w:p>
    <w:p w14:paraId="31F4F3D1"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64">
        <w:r w:rsidRPr="00D81C28">
          <w:rPr>
            <w:rStyle w:val="InternetLink"/>
          </w:rPr>
          <w:t>connection</w:t>
        </w:r>
      </w:hyperlink>
      <w:r w:rsidRPr="00D81C28">
        <w:t>)</w:t>
      </w:r>
    </w:p>
    <w:p w14:paraId="1D3A612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3AE1944" w14:textId="77777777" w:rsidR="0071540F" w:rsidRPr="00D81C28" w:rsidRDefault="0071540F" w:rsidP="00A54AF5">
      <w:pPr>
        <w:pStyle w:val="Heading4"/>
        <w:numPr>
          <w:ilvl w:val="0"/>
          <w:numId w:val="0"/>
        </w:numPr>
      </w:pPr>
      <w:r w:rsidRPr="00D81C28">
        <w:t xml:space="preserve">100 []You have asserted that the term, "{term}" is {if ((possibleIndividual.NAOK == "N"), "not", "")} a specific thing, or a particular example of something? </w:t>
      </w:r>
    </w:p>
    <w:p w14:paraId="290C2876"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65">
        <w:r w:rsidRPr="00D81C28">
          <w:rPr>
            <w:rStyle w:val="InternetLink"/>
          </w:rPr>
          <w:t>possibleIndividual</w:t>
        </w:r>
      </w:hyperlink>
      <w:r w:rsidRPr="00D81C28">
        <w:t>)</w:t>
      </w:r>
    </w:p>
    <w:p w14:paraId="5278F9C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6132901" w14:textId="6AD2132D" w:rsidR="0071540F" w:rsidRPr="00D81C28" w:rsidRDefault="0071540F" w:rsidP="00A54AF5">
      <w:pPr>
        <w:pStyle w:val="Heading4"/>
        <w:numPr>
          <w:ilvl w:val="0"/>
          <w:numId w:val="0"/>
        </w:numPr>
      </w:pPr>
      <w:r w:rsidRPr="00D81C28">
        <w:t>101 []You have asserted that the term, "{term}"</w:t>
      </w:r>
      <w:r w:rsidR="00AA7086">
        <w:t xml:space="preserve"> </w:t>
      </w:r>
      <w:r w:rsidRPr="00D81C28">
        <w:t xml:space="preserve">is {if ((unique.NAOK == "N"),"not","")} used to name something unique, to identify and refer to it instead of something else? </w:t>
      </w:r>
    </w:p>
    <w:p w14:paraId="2818B972"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66">
        <w:r w:rsidRPr="00D81C28">
          <w:rPr>
            <w:rStyle w:val="InternetLink"/>
          </w:rPr>
          <w:t>unique</w:t>
        </w:r>
      </w:hyperlink>
      <w:r w:rsidRPr="00D81C28">
        <w:t>)</w:t>
      </w:r>
    </w:p>
    <w:p w14:paraId="578F191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7C2568E" w14:textId="77777777" w:rsidR="0071540F" w:rsidRPr="00D81C28" w:rsidRDefault="0071540F" w:rsidP="00A54AF5">
      <w:pPr>
        <w:pStyle w:val="Heading4"/>
        <w:numPr>
          <w:ilvl w:val="0"/>
          <w:numId w:val="0"/>
        </w:numPr>
      </w:pPr>
      <w:r w:rsidRPr="00D81C28">
        <w:t xml:space="preserve">102 []You have identifed the term, "{term}" as {if (type.NAOK == "attri", "an Attribute", if (type.NAOK == "indiv","an individual", if (type.NAOK=="relat", "a relationship", if(type.NAOK == "class","a class","a process"))))}. </w:t>
      </w:r>
    </w:p>
    <w:p w14:paraId="657F5F33" w14:textId="77777777" w:rsidR="0071540F" w:rsidRPr="00D81C28" w:rsidRDefault="0071540F" w:rsidP="0071540F">
      <w:pPr>
        <w:pStyle w:val="BodyText"/>
      </w:pPr>
      <w:r w:rsidRPr="00D81C28">
        <w:rPr>
          <w:b/>
        </w:rPr>
        <w:t>Only answer this question if the following conditions are met:</w:t>
      </w:r>
      <w:r w:rsidRPr="00D81C28">
        <w:br/>
      </w:r>
      <w:hyperlink r:id="rId267">
        <w:r w:rsidRPr="00D81C28">
          <w:rPr>
            <w:rStyle w:val="InternetLink"/>
          </w:rPr>
          <w:t>type.NAOK</w:t>
        </w:r>
      </w:hyperlink>
      <w:r w:rsidRPr="00D81C28">
        <w:t xml:space="preserve"> != "termi"</w:t>
      </w:r>
    </w:p>
    <w:p w14:paraId="62740AA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8C9B4C9" w14:textId="77777777" w:rsidR="0071540F" w:rsidRPr="00D81C28" w:rsidRDefault="0071540F" w:rsidP="00A54AF5">
      <w:pPr>
        <w:pStyle w:val="Heading4"/>
        <w:numPr>
          <w:ilvl w:val="0"/>
          <w:numId w:val="0"/>
        </w:numPr>
      </w:pPr>
      <w:r w:rsidRPr="00D81C28">
        <w:t xml:space="preserve">103 []Your reasoning for include "{term}" as a class was the following: {classExplanation.NAOK} </w:t>
      </w:r>
    </w:p>
    <w:p w14:paraId="0D29502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268">
        <w:r w:rsidRPr="00D81C28">
          <w:rPr>
            <w:rStyle w:val="InternetLink"/>
          </w:rPr>
          <w:t>classExplanation</w:t>
        </w:r>
      </w:hyperlink>
      <w:r w:rsidRPr="00D81C28">
        <w:t>)</w:t>
      </w:r>
    </w:p>
    <w:p w14:paraId="04F38B9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E3E9033" w14:textId="77777777" w:rsidR="0071540F" w:rsidRPr="00D81C28" w:rsidRDefault="0071540F" w:rsidP="00A54AF5">
      <w:pPr>
        <w:pStyle w:val="Heading4"/>
        <w:numPr>
          <w:ilvl w:val="0"/>
          <w:numId w:val="0"/>
        </w:numPr>
      </w:pPr>
      <w:r w:rsidRPr="00D81C28">
        <w:t>104 []You have identified that the class "{term}" {if (classRel1_1.NAOK== "Y","</w:t>
      </w:r>
      <w:r w:rsidRPr="00D81C28">
        <w:rPr>
          <w:b/>
        </w:rPr>
        <w:t>is completely different from</w:t>
      </w:r>
      <w:r w:rsidRPr="00D81C28">
        <w:t>",if(classRel1_2.NAOK == "Y","</w:t>
      </w:r>
      <w:r w:rsidRPr="00D81C28">
        <w:rPr>
          <w:b/>
        </w:rPr>
        <w:t>is a superclass of</w:t>
      </w:r>
      <w:r w:rsidRPr="00D81C28">
        <w:t>", if(classRel1_3 == "Y","</w:t>
      </w:r>
      <w:r w:rsidRPr="00D81C28">
        <w:rPr>
          <w:b/>
        </w:rPr>
        <w:t>is a subclass of</w:t>
      </w:r>
      <w:r w:rsidRPr="00D81C28">
        <w:t>", if(classRel1_4 == "Y","</w:t>
      </w:r>
      <w:r w:rsidRPr="00D81C28">
        <w:rPr>
          <w:b/>
        </w:rPr>
        <w:t>is equivalent to</w:t>
      </w:r>
      <w:r w:rsidRPr="00D81C28">
        <w:t xml:space="preserve">", "→ ({classRel1_other.NAOK})"))))} "{otherClasses_oc1}." </w:t>
      </w:r>
    </w:p>
    <w:p w14:paraId="112EA96E" w14:textId="77777777" w:rsidR="0071540F" w:rsidRPr="00D81C28" w:rsidRDefault="0071540F" w:rsidP="0071540F">
      <w:pPr>
        <w:pStyle w:val="BodyText"/>
      </w:pPr>
      <w:r w:rsidRPr="00D81C28">
        <w:rPr>
          <w:b/>
        </w:rPr>
        <w:t>Only answer this question if the following conditions are met:</w:t>
      </w:r>
      <w:r w:rsidRPr="00D81C28">
        <w:br/>
      </w:r>
      <w:hyperlink r:id="rId269">
        <w:r w:rsidRPr="00D81C28">
          <w:rPr>
            <w:rStyle w:val="InternetLink"/>
          </w:rPr>
          <w:t>type.NAOK</w:t>
        </w:r>
      </w:hyperlink>
      <w:r w:rsidRPr="00D81C28">
        <w:t xml:space="preserve"> == "class" &amp;&amp; ! is_empty(</w:t>
      </w:r>
      <w:hyperlink r:id="rId270">
        <w:r w:rsidRPr="00D81C28">
          <w:rPr>
            <w:rStyle w:val="InternetLink"/>
          </w:rPr>
          <w:t>otherClasses_oc1</w:t>
        </w:r>
      </w:hyperlink>
      <w:r w:rsidRPr="00D81C28">
        <w:t>) &amp;&amp; count(</w:t>
      </w:r>
      <w:hyperlink r:id="rId271">
        <w:r w:rsidRPr="00D81C28">
          <w:rPr>
            <w:rStyle w:val="InternetLink"/>
          </w:rPr>
          <w:t>classRel1_1.NAOK</w:t>
        </w:r>
      </w:hyperlink>
      <w:r w:rsidRPr="00D81C28">
        <w:t xml:space="preserve">, </w:t>
      </w:r>
      <w:hyperlink r:id="rId272">
        <w:r w:rsidRPr="00D81C28">
          <w:rPr>
            <w:rStyle w:val="InternetLink"/>
          </w:rPr>
          <w:t>classRel1_2.NAOK</w:t>
        </w:r>
      </w:hyperlink>
      <w:r w:rsidRPr="00D81C28">
        <w:t xml:space="preserve">, </w:t>
      </w:r>
      <w:hyperlink r:id="rId273">
        <w:r w:rsidRPr="00D81C28">
          <w:rPr>
            <w:rStyle w:val="InternetLink"/>
          </w:rPr>
          <w:t>classRel1_3.NAOK</w:t>
        </w:r>
      </w:hyperlink>
      <w:r w:rsidRPr="00D81C28">
        <w:t xml:space="preserve">, </w:t>
      </w:r>
      <w:hyperlink r:id="rId274">
        <w:r w:rsidRPr="00D81C28">
          <w:rPr>
            <w:rStyle w:val="InternetLink"/>
          </w:rPr>
          <w:t>classRel1_4.NAOK</w:t>
        </w:r>
      </w:hyperlink>
      <w:r w:rsidRPr="00D81C28">
        <w:t>) &gt; 0</w:t>
      </w:r>
    </w:p>
    <w:p w14:paraId="46269D9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2780E95" w14:textId="77777777" w:rsidR="0071540F" w:rsidRPr="00D81C28" w:rsidRDefault="0071540F" w:rsidP="00A54AF5">
      <w:pPr>
        <w:pStyle w:val="Heading4"/>
        <w:numPr>
          <w:ilvl w:val="0"/>
          <w:numId w:val="0"/>
        </w:numPr>
      </w:pPr>
      <w:r w:rsidRPr="00D81C28">
        <w:t>105 []You have identified that the class "{term}" {if (classRel2_1.NAOK== "Y","</w:t>
      </w:r>
      <w:r w:rsidRPr="00D81C28">
        <w:rPr>
          <w:b/>
        </w:rPr>
        <w:t>is completely different from</w:t>
      </w:r>
      <w:r w:rsidRPr="00D81C28">
        <w:t>",if(classRel2_2.NAOK == "Y","</w:t>
      </w:r>
      <w:r w:rsidRPr="00D81C28">
        <w:rPr>
          <w:b/>
        </w:rPr>
        <w:t>is a superclass of</w:t>
      </w:r>
      <w:r w:rsidRPr="00D81C28">
        <w:t>", if(classRel2_3 == "Y","</w:t>
      </w:r>
      <w:r w:rsidRPr="00D81C28">
        <w:rPr>
          <w:b/>
        </w:rPr>
        <w:t>is a subclass of</w:t>
      </w:r>
      <w:r w:rsidRPr="00D81C28">
        <w:t>", if(classRel2_4 == "Y","</w:t>
      </w:r>
      <w:r w:rsidRPr="00D81C28">
        <w:rPr>
          <w:b/>
        </w:rPr>
        <w:t>is equivalent to</w:t>
      </w:r>
      <w:r w:rsidRPr="00D81C28">
        <w:t xml:space="preserve">", "→ ({classRel2_other.NAOK})"))))} "{otherClasses_oc2}." </w:t>
      </w:r>
    </w:p>
    <w:p w14:paraId="62D43F78" w14:textId="77777777" w:rsidR="0071540F" w:rsidRPr="00D81C28" w:rsidRDefault="0071540F" w:rsidP="0071540F">
      <w:pPr>
        <w:pStyle w:val="BodyText"/>
      </w:pPr>
      <w:r w:rsidRPr="00D81C28">
        <w:rPr>
          <w:b/>
        </w:rPr>
        <w:t>Only answer this question if the following conditions are met:</w:t>
      </w:r>
      <w:r w:rsidRPr="00D81C28">
        <w:br/>
      </w:r>
      <w:hyperlink r:id="rId275">
        <w:r w:rsidRPr="00D81C28">
          <w:rPr>
            <w:rStyle w:val="InternetLink"/>
          </w:rPr>
          <w:t>type.NAOK</w:t>
        </w:r>
      </w:hyperlink>
      <w:r w:rsidRPr="00D81C28">
        <w:t xml:space="preserve"> == "class" &amp;&amp; ! is_empty(</w:t>
      </w:r>
      <w:hyperlink r:id="rId276">
        <w:r w:rsidRPr="00D81C28">
          <w:rPr>
            <w:rStyle w:val="InternetLink"/>
          </w:rPr>
          <w:t>otherClasses_oc2</w:t>
        </w:r>
      </w:hyperlink>
      <w:r w:rsidRPr="00D81C28">
        <w:t>) &amp;&amp; count(</w:t>
      </w:r>
      <w:hyperlink r:id="rId277">
        <w:r w:rsidRPr="00D81C28">
          <w:rPr>
            <w:rStyle w:val="InternetLink"/>
          </w:rPr>
          <w:t>classRel2_1.NAOK</w:t>
        </w:r>
      </w:hyperlink>
      <w:r w:rsidRPr="00D81C28">
        <w:t xml:space="preserve">, </w:t>
      </w:r>
      <w:hyperlink r:id="rId278">
        <w:r w:rsidRPr="00D81C28">
          <w:rPr>
            <w:rStyle w:val="InternetLink"/>
          </w:rPr>
          <w:t>classRel2_2.NAOK</w:t>
        </w:r>
      </w:hyperlink>
      <w:r w:rsidRPr="00D81C28">
        <w:t xml:space="preserve">, </w:t>
      </w:r>
      <w:hyperlink r:id="rId279">
        <w:r w:rsidRPr="00D81C28">
          <w:rPr>
            <w:rStyle w:val="InternetLink"/>
          </w:rPr>
          <w:t>classRel2_3.NAOK</w:t>
        </w:r>
      </w:hyperlink>
      <w:r w:rsidRPr="00D81C28">
        <w:t xml:space="preserve">, </w:t>
      </w:r>
      <w:hyperlink r:id="rId280">
        <w:r w:rsidRPr="00D81C28">
          <w:rPr>
            <w:rStyle w:val="InternetLink"/>
          </w:rPr>
          <w:t>classRel2_4.NAOK</w:t>
        </w:r>
      </w:hyperlink>
      <w:r w:rsidRPr="00D81C28">
        <w:t>) &gt; 0</w:t>
      </w:r>
    </w:p>
    <w:p w14:paraId="0393DA8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A333127" w14:textId="77777777" w:rsidR="0071540F" w:rsidRPr="00D81C28" w:rsidRDefault="0071540F" w:rsidP="00A54AF5">
      <w:pPr>
        <w:pStyle w:val="Heading4"/>
        <w:numPr>
          <w:ilvl w:val="0"/>
          <w:numId w:val="0"/>
        </w:numPr>
      </w:pPr>
      <w:r w:rsidRPr="00D81C28">
        <w:t>106 []You have identified that the class "{term}" {if (classRel3_1.NAOK== "Y","</w:t>
      </w:r>
      <w:r w:rsidRPr="00D81C28">
        <w:rPr>
          <w:b/>
        </w:rPr>
        <w:t>is completely different from</w:t>
      </w:r>
      <w:r w:rsidRPr="00D81C28">
        <w:t>",if(classRel3_2.NAOK == "Y","</w:t>
      </w:r>
      <w:r w:rsidRPr="00D81C28">
        <w:rPr>
          <w:b/>
        </w:rPr>
        <w:t>is a superclass of</w:t>
      </w:r>
      <w:r w:rsidRPr="00D81C28">
        <w:t>", if(classRel3_3 == "Y","</w:t>
      </w:r>
      <w:r w:rsidRPr="00D81C28">
        <w:rPr>
          <w:b/>
        </w:rPr>
        <w:t>is a subclass of</w:t>
      </w:r>
      <w:r w:rsidRPr="00D81C28">
        <w:t>", if(classRel3_4 == "Y","</w:t>
      </w:r>
      <w:r w:rsidRPr="00D81C28">
        <w:rPr>
          <w:b/>
        </w:rPr>
        <w:t>is equivalent to</w:t>
      </w:r>
      <w:r w:rsidRPr="00D81C28">
        <w:t xml:space="preserve">", "→ ({classRel3_other.NAOK})"))))} "{otherClasses_oc3}." </w:t>
      </w:r>
    </w:p>
    <w:p w14:paraId="78F18346" w14:textId="77777777" w:rsidR="0071540F" w:rsidRPr="00D81C28" w:rsidRDefault="0071540F" w:rsidP="0071540F">
      <w:pPr>
        <w:pStyle w:val="BodyText"/>
      </w:pPr>
      <w:r w:rsidRPr="00D81C28">
        <w:rPr>
          <w:b/>
        </w:rPr>
        <w:t>Only answer this question if the following conditions are met:</w:t>
      </w:r>
      <w:r w:rsidRPr="00D81C28">
        <w:br/>
      </w:r>
      <w:hyperlink r:id="rId281">
        <w:r w:rsidRPr="00D81C28">
          <w:rPr>
            <w:rStyle w:val="InternetLink"/>
          </w:rPr>
          <w:t>type.NAOK</w:t>
        </w:r>
      </w:hyperlink>
      <w:r w:rsidRPr="00D81C28">
        <w:t xml:space="preserve"> == "class" &amp;&amp; ! is_empty(</w:t>
      </w:r>
      <w:hyperlink r:id="rId282">
        <w:r w:rsidRPr="00D81C28">
          <w:rPr>
            <w:rStyle w:val="InternetLink"/>
          </w:rPr>
          <w:t>otherClasses_oc3</w:t>
        </w:r>
      </w:hyperlink>
      <w:r w:rsidRPr="00D81C28">
        <w:t>) &amp;&amp; count(</w:t>
      </w:r>
      <w:hyperlink r:id="rId283">
        <w:r w:rsidRPr="00D81C28">
          <w:rPr>
            <w:rStyle w:val="InternetLink"/>
          </w:rPr>
          <w:t>classRel3_1.NAOK</w:t>
        </w:r>
      </w:hyperlink>
      <w:r w:rsidRPr="00D81C28">
        <w:t xml:space="preserve">, </w:t>
      </w:r>
      <w:hyperlink r:id="rId284">
        <w:r w:rsidRPr="00D81C28">
          <w:rPr>
            <w:rStyle w:val="InternetLink"/>
          </w:rPr>
          <w:t>classRel3_2.NAOK</w:t>
        </w:r>
      </w:hyperlink>
      <w:r w:rsidRPr="00D81C28">
        <w:t xml:space="preserve">, </w:t>
      </w:r>
      <w:hyperlink r:id="rId285">
        <w:r w:rsidRPr="00D81C28">
          <w:rPr>
            <w:rStyle w:val="InternetLink"/>
          </w:rPr>
          <w:t>classRel3_3.NAOK</w:t>
        </w:r>
      </w:hyperlink>
      <w:r w:rsidRPr="00D81C28">
        <w:t xml:space="preserve">, </w:t>
      </w:r>
      <w:hyperlink r:id="rId286">
        <w:r w:rsidRPr="00D81C28">
          <w:rPr>
            <w:rStyle w:val="InternetLink"/>
          </w:rPr>
          <w:t>classRel3_4.NAOK</w:t>
        </w:r>
      </w:hyperlink>
      <w:r w:rsidRPr="00D81C28">
        <w:t>) &gt; 0</w:t>
      </w:r>
    </w:p>
    <w:p w14:paraId="64461A0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0615349" w14:textId="77777777" w:rsidR="0071540F" w:rsidRPr="00D81C28" w:rsidRDefault="0071540F" w:rsidP="00A54AF5">
      <w:pPr>
        <w:pStyle w:val="Heading4"/>
        <w:numPr>
          <w:ilvl w:val="0"/>
          <w:numId w:val="0"/>
        </w:numPr>
      </w:pPr>
      <w:r w:rsidRPr="00D81C28">
        <w:t>107 []You have identified that the class "{term}" {if (classRel4_1.NAOK== "Y","</w:t>
      </w:r>
      <w:r w:rsidRPr="00D81C28">
        <w:rPr>
          <w:b/>
        </w:rPr>
        <w:t>is completely different from</w:t>
      </w:r>
      <w:r w:rsidRPr="00D81C28">
        <w:t>",if(classRel4_2.NAOK == "Y","</w:t>
      </w:r>
      <w:r w:rsidRPr="00D81C28">
        <w:rPr>
          <w:b/>
        </w:rPr>
        <w:t>is a superclass of</w:t>
      </w:r>
      <w:r w:rsidRPr="00D81C28">
        <w:t>", if(classRel4_3 == "Y","</w:t>
      </w:r>
      <w:r w:rsidRPr="00D81C28">
        <w:rPr>
          <w:b/>
        </w:rPr>
        <w:t>is a subclass of</w:t>
      </w:r>
      <w:r w:rsidRPr="00D81C28">
        <w:t>", if(classRel4_4 == "Y","</w:t>
      </w:r>
      <w:r w:rsidRPr="00D81C28">
        <w:rPr>
          <w:b/>
        </w:rPr>
        <w:t>is equivalent to</w:t>
      </w:r>
      <w:r w:rsidRPr="00D81C28">
        <w:t xml:space="preserve">", "→ ({classRel4_other.NAOK})"))))} "{otherClasses_oc4}." </w:t>
      </w:r>
    </w:p>
    <w:p w14:paraId="60C50211" w14:textId="77777777" w:rsidR="0071540F" w:rsidRPr="00D81C28" w:rsidRDefault="0071540F" w:rsidP="0071540F">
      <w:pPr>
        <w:pStyle w:val="BodyText"/>
      </w:pPr>
      <w:r w:rsidRPr="00D81C28">
        <w:rPr>
          <w:b/>
        </w:rPr>
        <w:t>Only answer this question if the following conditions are met:</w:t>
      </w:r>
      <w:r w:rsidRPr="00D81C28">
        <w:br/>
      </w:r>
      <w:hyperlink r:id="rId287">
        <w:r w:rsidRPr="00D81C28">
          <w:rPr>
            <w:rStyle w:val="InternetLink"/>
          </w:rPr>
          <w:t>type.NAOK</w:t>
        </w:r>
      </w:hyperlink>
      <w:r w:rsidRPr="00D81C28">
        <w:t xml:space="preserve"> == "class" &amp;&amp; ! is_empty(</w:t>
      </w:r>
      <w:hyperlink r:id="rId288">
        <w:r w:rsidRPr="00D81C28">
          <w:rPr>
            <w:rStyle w:val="InternetLink"/>
          </w:rPr>
          <w:t>otherClasses_oc4</w:t>
        </w:r>
      </w:hyperlink>
      <w:r w:rsidRPr="00D81C28">
        <w:t>) &amp;&amp; count(</w:t>
      </w:r>
      <w:hyperlink r:id="rId289">
        <w:r w:rsidRPr="00D81C28">
          <w:rPr>
            <w:rStyle w:val="InternetLink"/>
          </w:rPr>
          <w:t>classRel4_1.NAOK</w:t>
        </w:r>
      </w:hyperlink>
      <w:r w:rsidRPr="00D81C28">
        <w:t xml:space="preserve">, </w:t>
      </w:r>
      <w:hyperlink r:id="rId290">
        <w:r w:rsidRPr="00D81C28">
          <w:rPr>
            <w:rStyle w:val="InternetLink"/>
          </w:rPr>
          <w:t>classRel4_2.NAOK</w:t>
        </w:r>
      </w:hyperlink>
      <w:r w:rsidRPr="00D81C28">
        <w:t xml:space="preserve">, </w:t>
      </w:r>
      <w:hyperlink r:id="rId291">
        <w:r w:rsidRPr="00D81C28">
          <w:rPr>
            <w:rStyle w:val="InternetLink"/>
          </w:rPr>
          <w:t>classRel4_3.NAOK</w:t>
        </w:r>
      </w:hyperlink>
      <w:r w:rsidRPr="00D81C28">
        <w:t xml:space="preserve">, </w:t>
      </w:r>
      <w:hyperlink r:id="rId292">
        <w:r w:rsidRPr="00D81C28">
          <w:rPr>
            <w:rStyle w:val="InternetLink"/>
          </w:rPr>
          <w:t>classRel4_4.NAOK</w:t>
        </w:r>
      </w:hyperlink>
      <w:r w:rsidRPr="00D81C28">
        <w:t>) &gt; 0</w:t>
      </w:r>
    </w:p>
    <w:p w14:paraId="00ED2B6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5A6F778" w14:textId="77777777" w:rsidR="0071540F" w:rsidRPr="00D81C28" w:rsidRDefault="0071540F" w:rsidP="00A54AF5">
      <w:pPr>
        <w:pStyle w:val="Heading4"/>
        <w:numPr>
          <w:ilvl w:val="0"/>
          <w:numId w:val="0"/>
        </w:numPr>
      </w:pPr>
      <w:r w:rsidRPr="00D81C28">
        <w:t>108 []You have identified that the class "{term}" {if (classRel5_1.NAOK== "Y","</w:t>
      </w:r>
      <w:r w:rsidRPr="00D81C28">
        <w:rPr>
          <w:b/>
        </w:rPr>
        <w:t>is completely different from</w:t>
      </w:r>
      <w:r w:rsidRPr="00D81C28">
        <w:t>",if(classRel5_2.NAOK == "Y","</w:t>
      </w:r>
      <w:r w:rsidRPr="00D81C28">
        <w:rPr>
          <w:b/>
        </w:rPr>
        <w:t>is a superclass of</w:t>
      </w:r>
      <w:r w:rsidRPr="00D81C28">
        <w:t>", if(classRel5_3 == "Y","</w:t>
      </w:r>
      <w:r w:rsidRPr="00D81C28">
        <w:rPr>
          <w:b/>
        </w:rPr>
        <w:t>is a subclass of</w:t>
      </w:r>
      <w:r w:rsidRPr="00D81C28">
        <w:t>", if(classRel5_4 == "Y","</w:t>
      </w:r>
      <w:r w:rsidRPr="00D81C28">
        <w:rPr>
          <w:b/>
        </w:rPr>
        <w:t>is equivalent to</w:t>
      </w:r>
      <w:r w:rsidRPr="00D81C28">
        <w:t xml:space="preserve">", "→ ({classRel5_other.NAOK})"))))} "{otherClasses_oc5}." </w:t>
      </w:r>
    </w:p>
    <w:p w14:paraId="11708366" w14:textId="77777777" w:rsidR="0071540F" w:rsidRPr="00D81C28" w:rsidRDefault="0071540F" w:rsidP="0071540F">
      <w:pPr>
        <w:pStyle w:val="BodyText"/>
      </w:pPr>
      <w:r w:rsidRPr="00D81C28">
        <w:rPr>
          <w:b/>
        </w:rPr>
        <w:t>Only answer this question if the following conditions are met:</w:t>
      </w:r>
      <w:r w:rsidRPr="00D81C28">
        <w:br/>
      </w:r>
      <w:hyperlink r:id="rId293">
        <w:r w:rsidRPr="00D81C28">
          <w:rPr>
            <w:rStyle w:val="InternetLink"/>
          </w:rPr>
          <w:t>type.NAOK</w:t>
        </w:r>
      </w:hyperlink>
      <w:r w:rsidRPr="00D81C28">
        <w:t xml:space="preserve"> == "class" &amp;&amp; ! is_empty(</w:t>
      </w:r>
      <w:hyperlink r:id="rId294">
        <w:r w:rsidRPr="00D81C28">
          <w:rPr>
            <w:rStyle w:val="InternetLink"/>
          </w:rPr>
          <w:t>otherClasses_oc5</w:t>
        </w:r>
      </w:hyperlink>
      <w:r w:rsidRPr="00D81C28">
        <w:t>) &amp;&amp; count(</w:t>
      </w:r>
      <w:hyperlink r:id="rId295">
        <w:r w:rsidRPr="00D81C28">
          <w:rPr>
            <w:rStyle w:val="InternetLink"/>
          </w:rPr>
          <w:t>classRel5_1.NAOK</w:t>
        </w:r>
      </w:hyperlink>
      <w:r w:rsidRPr="00D81C28">
        <w:t xml:space="preserve">, </w:t>
      </w:r>
      <w:hyperlink r:id="rId296">
        <w:r w:rsidRPr="00D81C28">
          <w:rPr>
            <w:rStyle w:val="InternetLink"/>
          </w:rPr>
          <w:t>classRel5_2.NAOK</w:t>
        </w:r>
      </w:hyperlink>
      <w:r w:rsidRPr="00D81C28">
        <w:t xml:space="preserve">, </w:t>
      </w:r>
      <w:hyperlink r:id="rId297">
        <w:r w:rsidRPr="00D81C28">
          <w:rPr>
            <w:rStyle w:val="InternetLink"/>
          </w:rPr>
          <w:t>classRel5_3.NAOK</w:t>
        </w:r>
      </w:hyperlink>
      <w:r w:rsidRPr="00D81C28">
        <w:t xml:space="preserve">, </w:t>
      </w:r>
      <w:hyperlink r:id="rId298">
        <w:r w:rsidRPr="00D81C28">
          <w:rPr>
            <w:rStyle w:val="InternetLink"/>
          </w:rPr>
          <w:t>classRel5_4.NAOK</w:t>
        </w:r>
      </w:hyperlink>
      <w:r w:rsidRPr="00D81C28">
        <w:t>) &gt; 0</w:t>
      </w:r>
    </w:p>
    <w:p w14:paraId="246DA60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D862A34" w14:textId="77777777" w:rsidR="0071540F" w:rsidRPr="00D81C28" w:rsidRDefault="0071540F" w:rsidP="00A54AF5">
      <w:pPr>
        <w:pStyle w:val="Heading4"/>
        <w:numPr>
          <w:ilvl w:val="0"/>
          <w:numId w:val="0"/>
        </w:numPr>
      </w:pPr>
      <w:r w:rsidRPr="00D81C28">
        <w:t xml:space="preserve">109 []You have identified that "{term}" is an attribute of the class "{attributeOf.NAOK}." </w:t>
      </w:r>
    </w:p>
    <w:p w14:paraId="3F0DC0B4" w14:textId="77777777" w:rsidR="0071540F" w:rsidRPr="00D81C28" w:rsidRDefault="0071540F" w:rsidP="0071540F">
      <w:pPr>
        <w:pStyle w:val="BodyText"/>
      </w:pPr>
      <w:r w:rsidRPr="00D81C28">
        <w:rPr>
          <w:b/>
        </w:rPr>
        <w:t>Only answer this question if the following conditions are met:</w:t>
      </w:r>
      <w:r w:rsidRPr="00D81C28">
        <w:br/>
      </w:r>
      <w:hyperlink r:id="rId299">
        <w:r w:rsidRPr="00D81C28">
          <w:rPr>
            <w:rStyle w:val="InternetLink"/>
          </w:rPr>
          <w:t>type.NAOK</w:t>
        </w:r>
      </w:hyperlink>
      <w:r w:rsidRPr="00D81C28">
        <w:t xml:space="preserve"> == "attri"</w:t>
      </w:r>
    </w:p>
    <w:p w14:paraId="0DA6973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B04D939" w14:textId="77777777" w:rsidR="0071540F" w:rsidRPr="00D81C28" w:rsidRDefault="0071540F" w:rsidP="00A54AF5">
      <w:pPr>
        <w:pStyle w:val="Heading4"/>
        <w:numPr>
          <w:ilvl w:val="0"/>
          <w:numId w:val="0"/>
        </w:numPr>
      </w:pPr>
      <w:r w:rsidRPr="00D81C28">
        <w:t xml:space="preserve">110 []You have identified that attribute, "{term}" is {if(attributeNumeric.NAOK == "N","not", "")} numeric. </w:t>
      </w:r>
    </w:p>
    <w:p w14:paraId="140E4649" w14:textId="77777777" w:rsidR="0071540F" w:rsidRPr="00D81C28" w:rsidRDefault="0071540F" w:rsidP="0071540F">
      <w:pPr>
        <w:pStyle w:val="BodyText"/>
      </w:pPr>
      <w:r w:rsidRPr="00D81C28">
        <w:rPr>
          <w:b/>
        </w:rPr>
        <w:t>Only answer this question if the following conditions are met:</w:t>
      </w:r>
      <w:r w:rsidRPr="00D81C28">
        <w:br/>
      </w:r>
      <w:hyperlink r:id="rId300">
        <w:r w:rsidRPr="00D81C28">
          <w:rPr>
            <w:rStyle w:val="InternetLink"/>
          </w:rPr>
          <w:t>type.NAOK</w:t>
        </w:r>
      </w:hyperlink>
      <w:r w:rsidRPr="00D81C28">
        <w:t xml:space="preserve"> == "attri" &amp;&amp; ! is_empty(</w:t>
      </w:r>
      <w:hyperlink r:id="rId301">
        <w:r w:rsidRPr="00D81C28">
          <w:rPr>
            <w:rStyle w:val="InternetLink"/>
          </w:rPr>
          <w:t>attributeNumeric</w:t>
        </w:r>
      </w:hyperlink>
      <w:r w:rsidRPr="00D81C28">
        <w:t>)</w:t>
      </w:r>
    </w:p>
    <w:p w14:paraId="02AB2B8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BB26935" w14:textId="77777777" w:rsidR="0071540F" w:rsidRPr="00D81C28" w:rsidRDefault="0071540F" w:rsidP="00166FF8">
      <w:pPr>
        <w:pStyle w:val="Heading4"/>
        <w:numPr>
          <w:ilvl w:val="0"/>
          <w:numId w:val="0"/>
        </w:numPr>
      </w:pPr>
      <w:r w:rsidRPr="00D81C28">
        <w:t xml:space="preserve">111 []You have identified that the attribute, "{term}" is {if (attributeInteger.NAOK == "N","not","")} an integer. </w:t>
      </w:r>
    </w:p>
    <w:p w14:paraId="067AFDD0" w14:textId="77777777" w:rsidR="0071540F" w:rsidRPr="00D81C28" w:rsidRDefault="0071540F" w:rsidP="0071540F">
      <w:pPr>
        <w:pStyle w:val="BodyText"/>
      </w:pPr>
      <w:r w:rsidRPr="00D81C28">
        <w:rPr>
          <w:b/>
        </w:rPr>
        <w:t>Only answer this question if the following conditions are met:</w:t>
      </w:r>
      <w:r w:rsidRPr="00D81C28">
        <w:br/>
      </w:r>
      <w:hyperlink r:id="rId302">
        <w:r w:rsidRPr="00D81C28">
          <w:rPr>
            <w:rStyle w:val="InternetLink"/>
          </w:rPr>
          <w:t>type.NAOK</w:t>
        </w:r>
      </w:hyperlink>
      <w:r w:rsidRPr="00D81C28">
        <w:t xml:space="preserve"> == "attri" &amp;&amp; </w:t>
      </w:r>
      <w:hyperlink r:id="rId303">
        <w:r w:rsidRPr="00D81C28">
          <w:rPr>
            <w:rStyle w:val="InternetLink"/>
          </w:rPr>
          <w:t>attributeNumeric.NAOK</w:t>
        </w:r>
      </w:hyperlink>
      <w:r w:rsidRPr="00D81C28">
        <w:t xml:space="preserve"> == "Y"</w:t>
      </w:r>
    </w:p>
    <w:p w14:paraId="3767B9C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14FD1E1" w14:textId="77777777" w:rsidR="0071540F" w:rsidRPr="00D81C28" w:rsidRDefault="0071540F" w:rsidP="00166FF8">
      <w:pPr>
        <w:pStyle w:val="Heading4"/>
        <w:numPr>
          <w:ilvl w:val="0"/>
          <w:numId w:val="0"/>
        </w:numPr>
      </w:pPr>
      <w:r w:rsidRPr="00D81C28">
        <w:t xml:space="preserve">112 []You have identified that the attribute, "{term}" is {if (attributeReal.NAOK == "N","not","")} a real number. </w:t>
      </w:r>
    </w:p>
    <w:p w14:paraId="0E336781" w14:textId="77777777" w:rsidR="0071540F" w:rsidRPr="00D81C28" w:rsidRDefault="0071540F" w:rsidP="0071540F">
      <w:pPr>
        <w:pStyle w:val="BodyText"/>
      </w:pPr>
      <w:r w:rsidRPr="00D81C28">
        <w:rPr>
          <w:b/>
        </w:rPr>
        <w:t>Only answer this question if the following conditions are met:</w:t>
      </w:r>
      <w:r w:rsidRPr="00D81C28">
        <w:br/>
      </w:r>
      <w:hyperlink r:id="rId304">
        <w:r w:rsidRPr="00D81C28">
          <w:rPr>
            <w:rStyle w:val="InternetLink"/>
          </w:rPr>
          <w:t>type.NAOK</w:t>
        </w:r>
      </w:hyperlink>
      <w:r w:rsidRPr="00D81C28">
        <w:t xml:space="preserve"> == "attri" &amp;&amp; </w:t>
      </w:r>
      <w:hyperlink r:id="rId305">
        <w:r w:rsidRPr="00D81C28">
          <w:rPr>
            <w:rStyle w:val="InternetLink"/>
          </w:rPr>
          <w:t>attributeNumeric.NAOK</w:t>
        </w:r>
      </w:hyperlink>
      <w:r w:rsidRPr="00D81C28">
        <w:t xml:space="preserve"> == "Y" &amp;&amp; ! is_empty(</w:t>
      </w:r>
      <w:hyperlink r:id="rId306">
        <w:r w:rsidRPr="00D81C28">
          <w:rPr>
            <w:rStyle w:val="InternetLink"/>
          </w:rPr>
          <w:t>attributeReal</w:t>
        </w:r>
      </w:hyperlink>
      <w:r w:rsidRPr="00D81C28">
        <w:t>)</w:t>
      </w:r>
    </w:p>
    <w:p w14:paraId="65166D4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86ACCC1" w14:textId="77777777" w:rsidR="0071540F" w:rsidRPr="00D81C28" w:rsidRDefault="0071540F" w:rsidP="00166FF8">
      <w:pPr>
        <w:pStyle w:val="Heading4"/>
        <w:numPr>
          <w:ilvl w:val="0"/>
          <w:numId w:val="0"/>
        </w:numPr>
      </w:pPr>
      <w:r w:rsidRPr="00D81C28">
        <w:t xml:space="preserve">113 []You have defined attribute "{term}" as having a maxium {if (!is_empty(attributeMaxValue),"of value {attributeMaxValue}","")}. </w:t>
      </w:r>
    </w:p>
    <w:p w14:paraId="243DD60A" w14:textId="77777777" w:rsidR="0071540F" w:rsidRPr="00D81C28" w:rsidRDefault="0071540F" w:rsidP="0071540F">
      <w:pPr>
        <w:pStyle w:val="BodyText"/>
      </w:pPr>
      <w:r w:rsidRPr="00D81C28">
        <w:rPr>
          <w:b/>
        </w:rPr>
        <w:t>Only answer this question if the following conditions are met:</w:t>
      </w:r>
      <w:r w:rsidRPr="00D81C28">
        <w:br/>
      </w:r>
      <w:hyperlink r:id="rId307">
        <w:r w:rsidRPr="00D81C28">
          <w:rPr>
            <w:rStyle w:val="InternetLink"/>
          </w:rPr>
          <w:t>type.NAOK</w:t>
        </w:r>
      </w:hyperlink>
      <w:r w:rsidRPr="00D81C28">
        <w:t xml:space="preserve"> == "attri" &amp;&amp; </w:t>
      </w:r>
      <w:hyperlink r:id="rId308">
        <w:r w:rsidRPr="00D81C28">
          <w:rPr>
            <w:rStyle w:val="InternetLink"/>
          </w:rPr>
          <w:t>attributeHasMax.NAOK</w:t>
        </w:r>
      </w:hyperlink>
      <w:r w:rsidRPr="00D81C28">
        <w:t xml:space="preserve"> == "Y"</w:t>
      </w:r>
    </w:p>
    <w:p w14:paraId="734913D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58C54D6" w14:textId="77777777" w:rsidR="0071540F" w:rsidRPr="00D81C28" w:rsidRDefault="0071540F" w:rsidP="00166FF8">
      <w:pPr>
        <w:pStyle w:val="Heading4"/>
        <w:numPr>
          <w:ilvl w:val="0"/>
          <w:numId w:val="0"/>
        </w:numPr>
      </w:pPr>
      <w:r w:rsidRPr="00D81C28">
        <w:t xml:space="preserve">114 []You have defined attribute "{term}" as having a minimum {if (!is_empty(attributeMinValue),"of value {attributeMinValue}","")}. </w:t>
      </w:r>
    </w:p>
    <w:p w14:paraId="039F7548" w14:textId="77777777" w:rsidR="0071540F" w:rsidRPr="00D81C28" w:rsidRDefault="0071540F" w:rsidP="0071540F">
      <w:pPr>
        <w:pStyle w:val="BodyText"/>
      </w:pPr>
      <w:r w:rsidRPr="00D81C28">
        <w:rPr>
          <w:b/>
        </w:rPr>
        <w:t>Only answer this question if the following conditions are met:</w:t>
      </w:r>
      <w:r w:rsidRPr="00D81C28">
        <w:br/>
      </w:r>
      <w:hyperlink r:id="rId309">
        <w:r w:rsidRPr="00D81C28">
          <w:rPr>
            <w:rStyle w:val="InternetLink"/>
          </w:rPr>
          <w:t>type.NAOK</w:t>
        </w:r>
      </w:hyperlink>
      <w:r w:rsidRPr="00D81C28">
        <w:t xml:space="preserve"> == "attri" &amp;&amp; </w:t>
      </w:r>
      <w:hyperlink r:id="rId310">
        <w:r w:rsidRPr="00D81C28">
          <w:rPr>
            <w:rStyle w:val="InternetLink"/>
          </w:rPr>
          <w:t>attributeHasMin.NAOK</w:t>
        </w:r>
      </w:hyperlink>
      <w:r w:rsidRPr="00D81C28">
        <w:t xml:space="preserve"> == "Y"</w:t>
      </w:r>
    </w:p>
    <w:p w14:paraId="1762EEF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976998D" w14:textId="77777777" w:rsidR="0071540F" w:rsidRPr="00D81C28" w:rsidRDefault="0071540F" w:rsidP="00166FF8">
      <w:pPr>
        <w:pStyle w:val="Heading4"/>
        <w:numPr>
          <w:ilvl w:val="0"/>
          <w:numId w:val="0"/>
        </w:numPr>
      </w:pPr>
      <w:r w:rsidRPr="00D81C28">
        <w:t xml:space="preserve">115 []You have identified that attribute, "{term}" values {if(attributeText.NAOK == "N","do not consist", "consists")} of words. </w:t>
      </w:r>
    </w:p>
    <w:p w14:paraId="65EDA0EB" w14:textId="77777777" w:rsidR="0071540F" w:rsidRPr="00D81C28" w:rsidRDefault="0071540F" w:rsidP="0071540F">
      <w:pPr>
        <w:pStyle w:val="BodyText"/>
      </w:pPr>
      <w:r w:rsidRPr="00D81C28">
        <w:rPr>
          <w:b/>
        </w:rPr>
        <w:t>Only answer this question if the following conditions are met:</w:t>
      </w:r>
      <w:r w:rsidRPr="00D81C28">
        <w:br/>
      </w:r>
      <w:hyperlink r:id="rId311">
        <w:r w:rsidRPr="00D81C28">
          <w:rPr>
            <w:rStyle w:val="InternetLink"/>
          </w:rPr>
          <w:t>type.NAOK</w:t>
        </w:r>
      </w:hyperlink>
      <w:r w:rsidRPr="00D81C28">
        <w:t xml:space="preserve"> == "attri" &amp;&amp; ! is_empty(</w:t>
      </w:r>
      <w:hyperlink r:id="rId312">
        <w:r w:rsidRPr="00D81C28">
          <w:rPr>
            <w:rStyle w:val="InternetLink"/>
          </w:rPr>
          <w:t>attributeText</w:t>
        </w:r>
      </w:hyperlink>
      <w:r w:rsidRPr="00D81C28">
        <w:t>)</w:t>
      </w:r>
    </w:p>
    <w:p w14:paraId="68434A62"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8898AD5" w14:textId="7FB6EF37" w:rsidR="0071540F" w:rsidRPr="00D81C28" w:rsidRDefault="0071540F" w:rsidP="00166FF8">
      <w:pPr>
        <w:pStyle w:val="Heading4"/>
        <w:numPr>
          <w:ilvl w:val="0"/>
          <w:numId w:val="0"/>
        </w:numPr>
      </w:pPr>
      <w:r w:rsidRPr="00D81C28">
        <w:t>116 []You have defined attribute "{term}" as consisting of text</w:t>
      </w:r>
      <w:r w:rsidR="00AA7086">
        <w:t xml:space="preserve"> </w:t>
      </w:r>
      <w:r w:rsidRPr="00D81C28">
        <w:t xml:space="preserve">values {if (attributeLimitedText.NAOK == "Y"," with limited values","")}. </w:t>
      </w:r>
    </w:p>
    <w:p w14:paraId="4FA00989" w14:textId="77777777" w:rsidR="0071540F" w:rsidRPr="00D81C28" w:rsidRDefault="0071540F" w:rsidP="0071540F">
      <w:pPr>
        <w:pStyle w:val="BodyText"/>
      </w:pPr>
      <w:r w:rsidRPr="00D81C28">
        <w:rPr>
          <w:b/>
        </w:rPr>
        <w:t>Only answer this question if the following conditions are met:</w:t>
      </w:r>
      <w:r w:rsidRPr="00D81C28">
        <w:br/>
      </w:r>
      <w:hyperlink r:id="rId313">
        <w:r w:rsidRPr="00D81C28">
          <w:rPr>
            <w:rStyle w:val="InternetLink"/>
          </w:rPr>
          <w:t>type.NAOK</w:t>
        </w:r>
      </w:hyperlink>
      <w:r w:rsidRPr="00D81C28">
        <w:t xml:space="preserve"> == "attri" &amp;&amp; </w:t>
      </w:r>
      <w:hyperlink r:id="rId314">
        <w:r w:rsidRPr="00D81C28">
          <w:rPr>
            <w:rStyle w:val="InternetLink"/>
          </w:rPr>
          <w:t>attributeText.NAOK</w:t>
        </w:r>
      </w:hyperlink>
      <w:r w:rsidRPr="00D81C28">
        <w:t xml:space="preserve"> == "Y" &amp;&amp; ! is_empty(</w:t>
      </w:r>
      <w:hyperlink r:id="rId315">
        <w:r w:rsidRPr="00D81C28">
          <w:rPr>
            <w:rStyle w:val="InternetLink"/>
          </w:rPr>
          <w:t>attributeLimitedText</w:t>
        </w:r>
      </w:hyperlink>
      <w:r w:rsidRPr="00D81C28">
        <w:t>)</w:t>
      </w:r>
    </w:p>
    <w:p w14:paraId="499AA5D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CD9C1A3" w14:textId="77777777" w:rsidR="0071540F" w:rsidRPr="00D81C28" w:rsidRDefault="0071540F" w:rsidP="00166FF8">
      <w:pPr>
        <w:pStyle w:val="Heading4"/>
        <w:numPr>
          <w:ilvl w:val="0"/>
          <w:numId w:val="0"/>
        </w:numPr>
      </w:pPr>
      <w:r w:rsidRPr="00D81C28">
        <w:t xml:space="preserve">117 []The values that attribute, "{term}" may take are: {attributeTextValues.NAOK}. </w:t>
      </w:r>
    </w:p>
    <w:p w14:paraId="58E66673" w14:textId="77777777" w:rsidR="0071540F" w:rsidRPr="00D81C28" w:rsidRDefault="0071540F" w:rsidP="0071540F">
      <w:pPr>
        <w:pStyle w:val="BodyText"/>
      </w:pPr>
      <w:r w:rsidRPr="00D81C28">
        <w:rPr>
          <w:b/>
        </w:rPr>
        <w:t>Only answer this question if the following conditions are met:</w:t>
      </w:r>
      <w:r w:rsidRPr="00D81C28">
        <w:br/>
      </w:r>
      <w:hyperlink r:id="rId316">
        <w:r w:rsidRPr="00D81C28">
          <w:rPr>
            <w:rStyle w:val="InternetLink"/>
          </w:rPr>
          <w:t>type.NAOK</w:t>
        </w:r>
      </w:hyperlink>
      <w:r w:rsidRPr="00D81C28">
        <w:t xml:space="preserve"> == "attri" &amp;&amp; </w:t>
      </w:r>
      <w:hyperlink r:id="rId317">
        <w:r w:rsidRPr="00D81C28">
          <w:rPr>
            <w:rStyle w:val="InternetLink"/>
          </w:rPr>
          <w:t>attributeLimitedText.NAOK</w:t>
        </w:r>
      </w:hyperlink>
      <w:r w:rsidRPr="00D81C28">
        <w:t xml:space="preserve"> == "Y" &amp;&amp; ! is_empty(</w:t>
      </w:r>
      <w:hyperlink r:id="rId318">
        <w:r w:rsidRPr="00D81C28">
          <w:rPr>
            <w:rStyle w:val="InternetLink"/>
          </w:rPr>
          <w:t>attributeTextValues</w:t>
        </w:r>
      </w:hyperlink>
      <w:r w:rsidRPr="00D81C28">
        <w:t>)</w:t>
      </w:r>
    </w:p>
    <w:p w14:paraId="19F53A9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FD6AE5D" w14:textId="77777777" w:rsidR="0071540F" w:rsidRPr="00D81C28" w:rsidRDefault="0071540F" w:rsidP="00166FF8">
      <w:pPr>
        <w:pStyle w:val="Heading4"/>
        <w:numPr>
          <w:ilvl w:val="0"/>
          <w:numId w:val="0"/>
        </w:numPr>
      </w:pPr>
      <w:r w:rsidRPr="00D81C28">
        <w:t xml:space="preserve">118 []You have specified that the following are source classes for the relationship "{term}": {list(if (! is_empty(relSourceClass_1), relSourceClass_1.NAOK,""),if (! is_empty(relSourceClass_2), relSourceClass_2.NAOK,""),if (! is_empty(relSourceClass_3), relSourceClass_3.NAOK,""),if (! is_empty(relSourceClass_4), relSourceClass_4.NAOK,""),if (! is_empty(relSourceClass_5), relSourceClass_5.NAOK,""))} </w:t>
      </w:r>
    </w:p>
    <w:p w14:paraId="19EC265D" w14:textId="77777777" w:rsidR="0071540F" w:rsidRPr="00D81C28" w:rsidRDefault="0071540F" w:rsidP="0071540F">
      <w:pPr>
        <w:pStyle w:val="BodyText"/>
      </w:pPr>
      <w:r w:rsidRPr="00D81C28">
        <w:rPr>
          <w:b/>
        </w:rPr>
        <w:t>Only answer this question if the following conditions are met:</w:t>
      </w:r>
      <w:r w:rsidRPr="00D81C28">
        <w:br/>
      </w:r>
      <w:hyperlink r:id="rId319">
        <w:r w:rsidRPr="00D81C28">
          <w:rPr>
            <w:rStyle w:val="InternetLink"/>
          </w:rPr>
          <w:t>type.NAOK</w:t>
        </w:r>
      </w:hyperlink>
      <w:r w:rsidRPr="00D81C28">
        <w:t xml:space="preserve"> == "relat" &amp;&amp; count(</w:t>
      </w:r>
      <w:hyperlink r:id="rId320">
        <w:r w:rsidRPr="00D81C28">
          <w:rPr>
            <w:rStyle w:val="InternetLink"/>
          </w:rPr>
          <w:t>relSourceClass_1</w:t>
        </w:r>
      </w:hyperlink>
      <w:r w:rsidRPr="00D81C28">
        <w:t xml:space="preserve">, </w:t>
      </w:r>
      <w:hyperlink r:id="rId321">
        <w:r w:rsidRPr="00D81C28">
          <w:rPr>
            <w:rStyle w:val="InternetLink"/>
          </w:rPr>
          <w:t>relSourceClass_2</w:t>
        </w:r>
      </w:hyperlink>
      <w:r w:rsidRPr="00D81C28">
        <w:t xml:space="preserve">, </w:t>
      </w:r>
      <w:hyperlink r:id="rId322">
        <w:r w:rsidRPr="00D81C28">
          <w:rPr>
            <w:rStyle w:val="InternetLink"/>
          </w:rPr>
          <w:t>relSourceClass_3</w:t>
        </w:r>
      </w:hyperlink>
      <w:r w:rsidRPr="00D81C28">
        <w:t xml:space="preserve">, </w:t>
      </w:r>
      <w:hyperlink r:id="rId323">
        <w:r w:rsidRPr="00D81C28">
          <w:rPr>
            <w:rStyle w:val="InternetLink"/>
          </w:rPr>
          <w:t>relSourceClass_4</w:t>
        </w:r>
      </w:hyperlink>
      <w:r w:rsidRPr="00D81C28">
        <w:t xml:space="preserve">, </w:t>
      </w:r>
      <w:hyperlink r:id="rId324">
        <w:r w:rsidRPr="00D81C28">
          <w:rPr>
            <w:rStyle w:val="InternetLink"/>
          </w:rPr>
          <w:t>relSourceClass_5</w:t>
        </w:r>
      </w:hyperlink>
      <w:r w:rsidRPr="00D81C28">
        <w:t>) &gt; 0</w:t>
      </w:r>
    </w:p>
    <w:p w14:paraId="13888BF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86D3AF8" w14:textId="77777777" w:rsidR="0071540F" w:rsidRPr="00D81C28" w:rsidRDefault="0071540F" w:rsidP="00166FF8">
      <w:pPr>
        <w:pStyle w:val="Heading4"/>
        <w:numPr>
          <w:ilvl w:val="0"/>
          <w:numId w:val="0"/>
        </w:numPr>
      </w:pPr>
      <w:r w:rsidRPr="00D81C28">
        <w:t xml:space="preserve">119 []You have specified that the following are target classes for the relationship "{term}": {list((! is_empty(relTargetClass_1), relTargetClass_1.NAOK,""),if (! is_empty(relTargetClass_2), relTargetClass_2.NAOK,""),if (! is_empty(relTargetClass_3), relTargetClass_3.NAOK,""),if (! is_empty(relTargetClass_4), relTargetClass_4.NAOK,""),if (! is_empty(relTargetClass_5), relTargetClass_5.NAOK,""))}. </w:t>
      </w:r>
    </w:p>
    <w:p w14:paraId="117C328F" w14:textId="77777777" w:rsidR="0071540F" w:rsidRPr="00D81C28" w:rsidRDefault="0071540F" w:rsidP="0071540F">
      <w:pPr>
        <w:pStyle w:val="BodyText"/>
      </w:pPr>
      <w:r w:rsidRPr="00D81C28">
        <w:rPr>
          <w:b/>
        </w:rPr>
        <w:t>Only answer this question if the following conditions are met:</w:t>
      </w:r>
      <w:r w:rsidRPr="00D81C28">
        <w:br/>
      </w:r>
      <w:hyperlink r:id="rId325">
        <w:r w:rsidRPr="00D81C28">
          <w:rPr>
            <w:rStyle w:val="InternetLink"/>
          </w:rPr>
          <w:t>type.NAOK</w:t>
        </w:r>
      </w:hyperlink>
      <w:r w:rsidRPr="00D81C28">
        <w:t xml:space="preserve"> == "relat" &amp;&amp; count(</w:t>
      </w:r>
      <w:hyperlink r:id="rId326">
        <w:r w:rsidRPr="00D81C28">
          <w:rPr>
            <w:rStyle w:val="InternetLink"/>
          </w:rPr>
          <w:t>relTargetClass_1</w:t>
        </w:r>
      </w:hyperlink>
      <w:r w:rsidRPr="00D81C28">
        <w:t xml:space="preserve">, </w:t>
      </w:r>
      <w:hyperlink r:id="rId327">
        <w:r w:rsidRPr="00D81C28">
          <w:rPr>
            <w:rStyle w:val="InternetLink"/>
          </w:rPr>
          <w:t>relTargetClass_2</w:t>
        </w:r>
      </w:hyperlink>
      <w:r w:rsidRPr="00D81C28">
        <w:t xml:space="preserve">, </w:t>
      </w:r>
      <w:hyperlink r:id="rId328">
        <w:r w:rsidRPr="00D81C28">
          <w:rPr>
            <w:rStyle w:val="InternetLink"/>
          </w:rPr>
          <w:t>relTargetClass_3</w:t>
        </w:r>
      </w:hyperlink>
      <w:r w:rsidRPr="00D81C28">
        <w:t xml:space="preserve">, </w:t>
      </w:r>
      <w:hyperlink r:id="rId329">
        <w:r w:rsidRPr="00D81C28">
          <w:rPr>
            <w:rStyle w:val="InternetLink"/>
          </w:rPr>
          <w:t>relTargetClass_4</w:t>
        </w:r>
      </w:hyperlink>
      <w:r w:rsidRPr="00D81C28">
        <w:t xml:space="preserve">, </w:t>
      </w:r>
      <w:hyperlink r:id="rId330">
        <w:r w:rsidRPr="00D81C28">
          <w:rPr>
            <w:rStyle w:val="InternetLink"/>
          </w:rPr>
          <w:t>relTargetClass_5</w:t>
        </w:r>
      </w:hyperlink>
      <w:r w:rsidRPr="00D81C28">
        <w:t>) &gt; 0</w:t>
      </w:r>
    </w:p>
    <w:p w14:paraId="64AC522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1D91AA1" w14:textId="77777777" w:rsidR="0071540F" w:rsidRPr="00D81C28" w:rsidRDefault="0071540F" w:rsidP="00166FF8">
      <w:pPr>
        <w:pStyle w:val="Heading4"/>
        <w:numPr>
          <w:ilvl w:val="0"/>
          <w:numId w:val="0"/>
        </w:numPr>
      </w:pPr>
      <w:r w:rsidRPr="00D81C28">
        <w:t xml:space="preserve">120 []You have identified the relationship "{term}" between the classes {list(relSourceClass_1, relSourceClass_2, relSourceClass_3, relSourceClass_4, relSourceClass_5)} and classes {list(relTargetClass_1, relTargetClass_2, relTargetClass_3, relTargetClass_4, relTargetClass_5)} as {if(relFunctional.NAOK == "N","not","")} </w:t>
      </w:r>
      <w:r w:rsidRPr="00D81C28">
        <w:rPr>
          <w:b/>
        </w:rPr>
        <w:t>functional</w:t>
      </w:r>
      <w:r w:rsidRPr="00D81C28">
        <w:t xml:space="preserve">. </w:t>
      </w:r>
    </w:p>
    <w:p w14:paraId="40DF789E" w14:textId="77777777" w:rsidR="0071540F" w:rsidRPr="00D81C28" w:rsidRDefault="0071540F" w:rsidP="0071540F">
      <w:pPr>
        <w:pStyle w:val="BodyText"/>
      </w:pPr>
      <w:r w:rsidRPr="00D81C28">
        <w:rPr>
          <w:b/>
        </w:rPr>
        <w:t>Only answer this question if the following conditions are met:</w:t>
      </w:r>
      <w:r w:rsidRPr="00D81C28">
        <w:br/>
      </w:r>
      <w:hyperlink r:id="rId331">
        <w:r w:rsidRPr="00D81C28">
          <w:rPr>
            <w:rStyle w:val="InternetLink"/>
          </w:rPr>
          <w:t>type.NAOK</w:t>
        </w:r>
      </w:hyperlink>
      <w:r w:rsidRPr="00D81C28">
        <w:t xml:space="preserve"> == "relat" &amp;&amp; ! is_empty(</w:t>
      </w:r>
      <w:hyperlink r:id="rId332">
        <w:r w:rsidRPr="00D81C28">
          <w:rPr>
            <w:rStyle w:val="InternetLink"/>
          </w:rPr>
          <w:t>relFunctional</w:t>
        </w:r>
      </w:hyperlink>
      <w:r w:rsidRPr="00D81C28">
        <w:t>)</w:t>
      </w:r>
    </w:p>
    <w:p w14:paraId="58230EF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40274E5" w14:textId="77777777" w:rsidR="0071540F" w:rsidRPr="00D81C28" w:rsidRDefault="0071540F" w:rsidP="00166FF8">
      <w:pPr>
        <w:pStyle w:val="Heading4"/>
        <w:numPr>
          <w:ilvl w:val="0"/>
          <w:numId w:val="0"/>
        </w:numPr>
      </w:pPr>
      <w:r w:rsidRPr="00D81C28">
        <w:t xml:space="preserve">121 []You have identified the relationship "{term}" between the classes {list(relSourceClass_1, relSourceClass_2, relSourceClass_3, relSourceClass_4, relSourceClass_5)} and classes {list(relTargetClass_1, relTargetClass_2, relTargetClass_3, relTargetClass_4, relTargetClass_5)} as {if(relTransitive.NAOK == "N","not","")} </w:t>
      </w:r>
      <w:r w:rsidRPr="00D81C28">
        <w:rPr>
          <w:b/>
        </w:rPr>
        <w:t>transitive</w:t>
      </w:r>
      <w:r w:rsidRPr="00D81C28">
        <w:t xml:space="preserve">. </w:t>
      </w:r>
    </w:p>
    <w:p w14:paraId="7D4B5A7E" w14:textId="77777777" w:rsidR="0071540F" w:rsidRPr="00D81C28" w:rsidRDefault="0071540F" w:rsidP="0071540F">
      <w:pPr>
        <w:pStyle w:val="BodyText"/>
      </w:pPr>
      <w:r w:rsidRPr="00D81C28">
        <w:rPr>
          <w:b/>
        </w:rPr>
        <w:t>Only answer this question if the following conditions are met:</w:t>
      </w:r>
      <w:r w:rsidRPr="00D81C28">
        <w:br/>
      </w:r>
      <w:hyperlink r:id="rId333">
        <w:r w:rsidRPr="00D81C28">
          <w:rPr>
            <w:rStyle w:val="InternetLink"/>
          </w:rPr>
          <w:t>type.NAOK</w:t>
        </w:r>
      </w:hyperlink>
      <w:r w:rsidRPr="00D81C28">
        <w:t xml:space="preserve"> == "relat" &amp;&amp; ! is_empty(</w:t>
      </w:r>
      <w:hyperlink r:id="rId334">
        <w:r w:rsidRPr="00D81C28">
          <w:rPr>
            <w:rStyle w:val="InternetLink"/>
          </w:rPr>
          <w:t>relTransitive</w:t>
        </w:r>
      </w:hyperlink>
      <w:r w:rsidRPr="00D81C28">
        <w:t>)</w:t>
      </w:r>
    </w:p>
    <w:p w14:paraId="4EDB83C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65BCB80" w14:textId="77777777" w:rsidR="0071540F" w:rsidRPr="00D81C28" w:rsidRDefault="0071540F" w:rsidP="00166FF8">
      <w:pPr>
        <w:pStyle w:val="Heading4"/>
        <w:numPr>
          <w:ilvl w:val="0"/>
          <w:numId w:val="0"/>
        </w:numPr>
      </w:pPr>
      <w:r w:rsidRPr="00D81C28">
        <w:t xml:space="preserve">122 []You have identified the relationship "{term}" between the classes {list(relSourceClass_1, relSourceClass_2, relSourceClass_3, relSourceClass_4, relSourceClass_5)} and classes {list(relTargetClass_1, relTargetClass_2, relTargetClass_3, relTargetClass_4, relTargetClass_5)} as {if(relSymmetric.NAOK == "N","not","")} a </w:t>
      </w:r>
      <w:r w:rsidRPr="00D81C28">
        <w:rPr>
          <w:b/>
        </w:rPr>
        <w:t>symmetric relationship</w:t>
      </w:r>
      <w:r w:rsidRPr="00D81C28">
        <w:t xml:space="preserve">. </w:t>
      </w:r>
    </w:p>
    <w:p w14:paraId="1A9AD5A7" w14:textId="77777777" w:rsidR="0071540F" w:rsidRPr="00D81C28" w:rsidRDefault="0071540F" w:rsidP="0071540F">
      <w:pPr>
        <w:pStyle w:val="BodyText"/>
      </w:pPr>
      <w:r w:rsidRPr="00D81C28">
        <w:rPr>
          <w:b/>
        </w:rPr>
        <w:t>Only answer this question if the following conditions are met:</w:t>
      </w:r>
      <w:r w:rsidRPr="00D81C28">
        <w:br/>
      </w:r>
      <w:hyperlink r:id="rId335">
        <w:r w:rsidRPr="00D81C28">
          <w:rPr>
            <w:rStyle w:val="InternetLink"/>
          </w:rPr>
          <w:t>type.NAOK</w:t>
        </w:r>
      </w:hyperlink>
      <w:r w:rsidRPr="00D81C28">
        <w:t xml:space="preserve"> == "relat" &amp;&amp; ! is_empty(</w:t>
      </w:r>
      <w:hyperlink r:id="rId336">
        <w:r w:rsidRPr="00D81C28">
          <w:rPr>
            <w:rStyle w:val="InternetLink"/>
          </w:rPr>
          <w:t>relSymmetric</w:t>
        </w:r>
      </w:hyperlink>
      <w:r w:rsidRPr="00D81C28">
        <w:t>)</w:t>
      </w:r>
    </w:p>
    <w:p w14:paraId="41032D9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1F84C4D" w14:textId="77777777" w:rsidR="0071540F" w:rsidRPr="00D81C28" w:rsidRDefault="0071540F" w:rsidP="00166FF8">
      <w:pPr>
        <w:pStyle w:val="Heading4"/>
        <w:numPr>
          <w:ilvl w:val="0"/>
          <w:numId w:val="0"/>
        </w:numPr>
      </w:pPr>
      <w:r w:rsidRPr="00D81C28">
        <w:t xml:space="preserve">123 []You have identified the relationship "{term}" between the classes {list(relSourceClass_1, relSourceClass_2, relSourceClass_3, relSourceClass_4, relSourceClass_5)} and classes {list(relTargetClass_1, relTargetClass_2, relTargetClass_3, relTargetClass_4, relTargetClass_5)} as {if(relAsymmetric.NAOK == "N","not","")} an </w:t>
      </w:r>
      <w:r w:rsidRPr="00D81C28">
        <w:rPr>
          <w:b/>
        </w:rPr>
        <w:t>asymmetric</w:t>
      </w:r>
      <w:r w:rsidRPr="00D81C28">
        <w:t xml:space="preserve"> relationship. </w:t>
      </w:r>
    </w:p>
    <w:p w14:paraId="1D93EF08" w14:textId="77777777" w:rsidR="0071540F" w:rsidRPr="00D81C28" w:rsidRDefault="0071540F" w:rsidP="0071540F">
      <w:pPr>
        <w:pStyle w:val="BodyText"/>
      </w:pPr>
      <w:r w:rsidRPr="00D81C28">
        <w:rPr>
          <w:b/>
        </w:rPr>
        <w:t>Only answer this question if the following conditions are met:</w:t>
      </w:r>
      <w:r w:rsidRPr="00D81C28">
        <w:br/>
      </w:r>
      <w:hyperlink r:id="rId337">
        <w:r w:rsidRPr="00D81C28">
          <w:rPr>
            <w:rStyle w:val="InternetLink"/>
          </w:rPr>
          <w:t>type.NAOK</w:t>
        </w:r>
      </w:hyperlink>
      <w:r w:rsidRPr="00D81C28">
        <w:t xml:space="preserve"> == "relat" &amp;&amp; ! is_empty(</w:t>
      </w:r>
      <w:hyperlink r:id="rId338">
        <w:r w:rsidRPr="00D81C28">
          <w:rPr>
            <w:rStyle w:val="InternetLink"/>
          </w:rPr>
          <w:t>relAsymmetric</w:t>
        </w:r>
      </w:hyperlink>
      <w:r w:rsidRPr="00D81C28">
        <w:t>)</w:t>
      </w:r>
    </w:p>
    <w:p w14:paraId="4F45BD3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1784FAE" w14:textId="77777777" w:rsidR="0071540F" w:rsidRPr="00D81C28" w:rsidRDefault="0071540F" w:rsidP="00166FF8">
      <w:pPr>
        <w:pStyle w:val="Heading4"/>
        <w:numPr>
          <w:ilvl w:val="0"/>
          <w:numId w:val="0"/>
        </w:numPr>
      </w:pPr>
      <w:r w:rsidRPr="00D81C28">
        <w:t xml:space="preserve">124 []You have identified the relationship "{term}" between the classes {list(relSourceClass_1, relSourceClass_2, relSourceClass_3, relSourceClass_4, relSourceClass_5)} and classes {list(relTargetClass_1, relTargetClass_2, relTargetClass_3, relTargetClass_4, relTargetClass_5)} as {if(relReflexive.NAOK == "N","not","")} an </w:t>
      </w:r>
      <w:r w:rsidRPr="00D81C28">
        <w:rPr>
          <w:b/>
        </w:rPr>
        <w:t>reflexive</w:t>
      </w:r>
      <w:r w:rsidRPr="00D81C28">
        <w:t xml:space="preserve"> relationship. </w:t>
      </w:r>
    </w:p>
    <w:p w14:paraId="3F958D3E" w14:textId="77777777" w:rsidR="0071540F" w:rsidRPr="00D81C28" w:rsidRDefault="0071540F" w:rsidP="0071540F">
      <w:pPr>
        <w:pStyle w:val="BodyText"/>
      </w:pPr>
      <w:r w:rsidRPr="00D81C28">
        <w:rPr>
          <w:b/>
        </w:rPr>
        <w:t>Only answer this question if the following conditions are met:</w:t>
      </w:r>
      <w:r w:rsidRPr="00D81C28">
        <w:br/>
      </w:r>
      <w:hyperlink r:id="rId339">
        <w:r w:rsidRPr="00D81C28">
          <w:rPr>
            <w:rStyle w:val="InternetLink"/>
          </w:rPr>
          <w:t>type.NAOK</w:t>
        </w:r>
      </w:hyperlink>
      <w:r w:rsidRPr="00D81C28">
        <w:t xml:space="preserve"> == "relat" &amp;&amp; ! is_empty(</w:t>
      </w:r>
      <w:hyperlink r:id="rId340">
        <w:r w:rsidRPr="00D81C28">
          <w:rPr>
            <w:rStyle w:val="InternetLink"/>
          </w:rPr>
          <w:t>relReflexive</w:t>
        </w:r>
      </w:hyperlink>
      <w:r w:rsidRPr="00D81C28">
        <w:t>)</w:t>
      </w:r>
    </w:p>
    <w:p w14:paraId="675864D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521FD86" w14:textId="77777777" w:rsidR="0071540F" w:rsidRPr="00D81C28" w:rsidRDefault="0071540F" w:rsidP="00166FF8">
      <w:pPr>
        <w:pStyle w:val="Heading4"/>
        <w:numPr>
          <w:ilvl w:val="0"/>
          <w:numId w:val="0"/>
        </w:numPr>
      </w:pPr>
      <w:r w:rsidRPr="00D81C28">
        <w:t xml:space="preserve">125 []You have identified the relationship "{term}" between the classes {list(relSourceClass_1, relSourceClass_2, relSourceClass_3, relSourceClass_4, relSourceClass_5)} and classes {list(relTargetClass_1, relTargetClass_2, relTargetClass_3, relTargetClass_4, relTargetClass_5)} as {if(relIrreflexive.NAOK == "N","not","")} an </w:t>
      </w:r>
      <w:r w:rsidRPr="00D81C28">
        <w:rPr>
          <w:b/>
        </w:rPr>
        <w:t>irreflexive</w:t>
      </w:r>
      <w:r w:rsidRPr="00D81C28">
        <w:t xml:space="preserve"> relationship. </w:t>
      </w:r>
    </w:p>
    <w:p w14:paraId="4407E0F6" w14:textId="77777777" w:rsidR="0071540F" w:rsidRPr="00D81C28" w:rsidRDefault="0071540F" w:rsidP="0071540F">
      <w:pPr>
        <w:pStyle w:val="BodyText"/>
      </w:pPr>
      <w:r w:rsidRPr="00D81C28">
        <w:rPr>
          <w:b/>
        </w:rPr>
        <w:t>Only answer this question if the following conditions are met:</w:t>
      </w:r>
      <w:r w:rsidRPr="00D81C28">
        <w:br/>
      </w:r>
      <w:hyperlink r:id="rId341">
        <w:r w:rsidRPr="00D81C28">
          <w:rPr>
            <w:rStyle w:val="InternetLink"/>
          </w:rPr>
          <w:t>type.NAOK</w:t>
        </w:r>
      </w:hyperlink>
      <w:r w:rsidRPr="00D81C28">
        <w:t xml:space="preserve"> == "relat" &amp;&amp; ! is_empty(</w:t>
      </w:r>
      <w:hyperlink r:id="rId342">
        <w:r w:rsidRPr="00D81C28">
          <w:rPr>
            <w:rStyle w:val="InternetLink"/>
          </w:rPr>
          <w:t>relIrreflexive</w:t>
        </w:r>
      </w:hyperlink>
      <w:r w:rsidRPr="00D81C28">
        <w:t>)</w:t>
      </w:r>
    </w:p>
    <w:p w14:paraId="7D4E0AB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5FD1386" w14:textId="77777777" w:rsidR="0071540F" w:rsidRPr="00D81C28" w:rsidRDefault="0071540F" w:rsidP="00166FF8">
      <w:pPr>
        <w:pStyle w:val="Heading4"/>
        <w:numPr>
          <w:ilvl w:val="0"/>
          <w:numId w:val="0"/>
        </w:numPr>
      </w:pPr>
      <w:r w:rsidRPr="00D81C28">
        <w:t xml:space="preserve">126 []You have identified that "{term}" is an individual of the class the following classes: {list(if(! is_empty(individualOf_1),individualOf_1.NAOK,""),if(! is_empty(individualOf_2),individualOf_2.NAOK,""),if(! is_empty(individualOf_3),individualOf_3.NAOK,""),if(! is_empty(individualOf_4),individualOf_4.NAOK,""),if(! is_empty(individualOf_5),individualOf_5.NAOK,""))}. </w:t>
      </w:r>
    </w:p>
    <w:p w14:paraId="48E2D2D2" w14:textId="77777777" w:rsidR="0071540F" w:rsidRPr="00D81C28" w:rsidRDefault="0071540F" w:rsidP="0071540F">
      <w:pPr>
        <w:pStyle w:val="BodyText"/>
      </w:pPr>
      <w:r w:rsidRPr="00D81C28">
        <w:rPr>
          <w:b/>
        </w:rPr>
        <w:t>Only answer this question if the following conditions are met:</w:t>
      </w:r>
      <w:r w:rsidRPr="00D81C28">
        <w:br/>
        <w:t>count(</w:t>
      </w:r>
      <w:hyperlink r:id="rId343">
        <w:r w:rsidRPr="00D81C28">
          <w:rPr>
            <w:rStyle w:val="InternetLink"/>
          </w:rPr>
          <w:t>individualOf_1</w:t>
        </w:r>
      </w:hyperlink>
      <w:r w:rsidRPr="00D81C28">
        <w:t xml:space="preserve">, </w:t>
      </w:r>
      <w:hyperlink r:id="rId344">
        <w:r w:rsidRPr="00D81C28">
          <w:rPr>
            <w:rStyle w:val="InternetLink"/>
          </w:rPr>
          <w:t>individualOf_2</w:t>
        </w:r>
      </w:hyperlink>
      <w:r w:rsidRPr="00D81C28">
        <w:t xml:space="preserve">, </w:t>
      </w:r>
      <w:hyperlink r:id="rId345">
        <w:r w:rsidRPr="00D81C28">
          <w:rPr>
            <w:rStyle w:val="InternetLink"/>
          </w:rPr>
          <w:t>individualOf_3</w:t>
        </w:r>
      </w:hyperlink>
      <w:r w:rsidRPr="00D81C28">
        <w:t xml:space="preserve">, </w:t>
      </w:r>
      <w:hyperlink r:id="rId346">
        <w:r w:rsidRPr="00D81C28">
          <w:rPr>
            <w:rStyle w:val="InternetLink"/>
          </w:rPr>
          <w:t>individualOf_4</w:t>
        </w:r>
      </w:hyperlink>
      <w:r w:rsidRPr="00D81C28">
        <w:t xml:space="preserve">, </w:t>
      </w:r>
      <w:hyperlink r:id="rId347">
        <w:r w:rsidRPr="00D81C28">
          <w:rPr>
            <w:rStyle w:val="InternetLink"/>
          </w:rPr>
          <w:t>individualOf_5</w:t>
        </w:r>
      </w:hyperlink>
      <w:r w:rsidRPr="00D81C28">
        <w:t>) &gt; 0</w:t>
      </w:r>
    </w:p>
    <w:p w14:paraId="40BEA5A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CE57F3C" w14:textId="3EEEAB6D" w:rsidR="0071540F" w:rsidRPr="00D81C28" w:rsidRDefault="0071540F" w:rsidP="00166FF8">
      <w:pPr>
        <w:pStyle w:val="Heading4"/>
        <w:numPr>
          <w:ilvl w:val="0"/>
          <w:numId w:val="0"/>
        </w:numPr>
      </w:pPr>
      <w:r w:rsidRPr="00D81C28">
        <w:t>127 []You have identified that individual "{term}"</w:t>
      </w:r>
      <w:r w:rsidR="00AA7086">
        <w:t xml:space="preserve"> </w:t>
      </w:r>
      <w:r w:rsidRPr="00D81C28">
        <w:t xml:space="preserve">of class "{individualOf_1.NAOK}" has attribute "{individualAttriName1_1.NAOK}" {if(! is_empty(individual1AttrVal1)," with value {individual1AttrVal1.NAOK}", "")}. </w:t>
      </w:r>
    </w:p>
    <w:p w14:paraId="3B4F07E6"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48">
        <w:r w:rsidRPr="00D81C28">
          <w:rPr>
            <w:rStyle w:val="InternetLink"/>
          </w:rPr>
          <w:t>individualOf_1</w:t>
        </w:r>
      </w:hyperlink>
      <w:r w:rsidRPr="00D81C28">
        <w:t>) &amp;&amp; ! is_empty(</w:t>
      </w:r>
      <w:hyperlink r:id="rId349">
        <w:r w:rsidRPr="00D81C28">
          <w:rPr>
            <w:rStyle w:val="InternetLink"/>
          </w:rPr>
          <w:t>individualAttriName1_1</w:t>
        </w:r>
      </w:hyperlink>
      <w:r w:rsidRPr="00D81C28">
        <w:t>)</w:t>
      </w:r>
    </w:p>
    <w:p w14:paraId="61EED9F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32DE481" w14:textId="7E8B36E1" w:rsidR="0071540F" w:rsidRPr="00D81C28" w:rsidRDefault="0071540F" w:rsidP="00166FF8">
      <w:pPr>
        <w:pStyle w:val="Heading4"/>
        <w:numPr>
          <w:ilvl w:val="0"/>
          <w:numId w:val="0"/>
        </w:numPr>
      </w:pPr>
      <w:r w:rsidRPr="00D81C28">
        <w:t>128 []You have identified that individual "{term}"</w:t>
      </w:r>
      <w:r w:rsidR="00AA7086">
        <w:t xml:space="preserve"> </w:t>
      </w:r>
      <w:r w:rsidRPr="00D81C28">
        <w:t xml:space="preserve">of class "{individualOf_1.NAOK}" has attribute "{individualAttriName1_2.NAOK}" {if(! is_empty(individual1AttrVal2)," with value {individual1AttrVal2.NAOK}", "")}. </w:t>
      </w:r>
    </w:p>
    <w:p w14:paraId="32A3ECA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50">
        <w:r w:rsidRPr="00D81C28">
          <w:rPr>
            <w:rStyle w:val="InternetLink"/>
          </w:rPr>
          <w:t>individualOf_1</w:t>
        </w:r>
      </w:hyperlink>
      <w:r w:rsidRPr="00D81C28">
        <w:t>) &amp;&amp; ! is_empty(</w:t>
      </w:r>
      <w:hyperlink r:id="rId351">
        <w:r w:rsidRPr="00D81C28">
          <w:rPr>
            <w:rStyle w:val="InternetLink"/>
          </w:rPr>
          <w:t>individualAttriName1_2</w:t>
        </w:r>
      </w:hyperlink>
      <w:r w:rsidRPr="00D81C28">
        <w:t>)</w:t>
      </w:r>
    </w:p>
    <w:p w14:paraId="55BB6B1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207F45A" w14:textId="557EFBBB" w:rsidR="0071540F" w:rsidRPr="00D81C28" w:rsidRDefault="0071540F" w:rsidP="00166FF8">
      <w:pPr>
        <w:pStyle w:val="Heading4"/>
        <w:numPr>
          <w:ilvl w:val="0"/>
          <w:numId w:val="0"/>
        </w:numPr>
      </w:pPr>
      <w:r w:rsidRPr="00D81C28">
        <w:t>129 []You have identified that individual "{term}"</w:t>
      </w:r>
      <w:r w:rsidR="00AA7086">
        <w:t xml:space="preserve"> </w:t>
      </w:r>
      <w:r w:rsidRPr="00D81C28">
        <w:t xml:space="preserve">of class "{individualOf_1.NAOK}" has attribute "{individualAttriName1_3.NAOK}" {if(! is_empty(individual1AttrVal3)," with value {individual1AttrVal3.NAOK}", "")}. </w:t>
      </w:r>
    </w:p>
    <w:p w14:paraId="5635CD8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52">
        <w:r w:rsidRPr="00D81C28">
          <w:rPr>
            <w:rStyle w:val="InternetLink"/>
          </w:rPr>
          <w:t>individualOf_1</w:t>
        </w:r>
      </w:hyperlink>
      <w:r w:rsidRPr="00D81C28">
        <w:t>) &amp;&amp; ! is_empty(</w:t>
      </w:r>
      <w:hyperlink r:id="rId353">
        <w:r w:rsidRPr="00D81C28">
          <w:rPr>
            <w:rStyle w:val="InternetLink"/>
          </w:rPr>
          <w:t>individualAttriName1_3</w:t>
        </w:r>
      </w:hyperlink>
      <w:r w:rsidRPr="00D81C28">
        <w:t>)</w:t>
      </w:r>
    </w:p>
    <w:p w14:paraId="6919992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615CF28" w14:textId="32474F43" w:rsidR="0071540F" w:rsidRPr="00D81C28" w:rsidRDefault="0071540F" w:rsidP="00166FF8">
      <w:pPr>
        <w:pStyle w:val="Heading4"/>
        <w:numPr>
          <w:ilvl w:val="0"/>
          <w:numId w:val="0"/>
        </w:numPr>
      </w:pPr>
      <w:r w:rsidRPr="00D81C28">
        <w:t>130 []You have identified that individual "{term}"</w:t>
      </w:r>
      <w:r w:rsidR="00AA7086">
        <w:t xml:space="preserve"> </w:t>
      </w:r>
      <w:r w:rsidRPr="00D81C28">
        <w:t xml:space="preserve">of class "{individualOf_1.NAOK}" has attribute "{individualAttriName1_4.NAOK}" {if(! is_empty(individual1AttrVal4)," with value {individual1AttrVal4.NAOK}", "")}. </w:t>
      </w:r>
    </w:p>
    <w:p w14:paraId="5DB8DE69"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54">
        <w:r w:rsidRPr="00D81C28">
          <w:rPr>
            <w:rStyle w:val="InternetLink"/>
          </w:rPr>
          <w:t>individualOf_1</w:t>
        </w:r>
      </w:hyperlink>
      <w:r w:rsidRPr="00D81C28">
        <w:t>) &amp;&amp; ! is_empty(</w:t>
      </w:r>
      <w:hyperlink r:id="rId355">
        <w:r w:rsidRPr="00D81C28">
          <w:rPr>
            <w:rStyle w:val="InternetLink"/>
          </w:rPr>
          <w:t>individualAttriName1_4</w:t>
        </w:r>
      </w:hyperlink>
      <w:r w:rsidRPr="00D81C28">
        <w:t>)</w:t>
      </w:r>
    </w:p>
    <w:p w14:paraId="18395AC8"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B5C6F10" w14:textId="676A3E71" w:rsidR="0071540F" w:rsidRPr="00D81C28" w:rsidRDefault="0071540F" w:rsidP="00166FF8">
      <w:pPr>
        <w:pStyle w:val="Heading4"/>
        <w:numPr>
          <w:ilvl w:val="0"/>
          <w:numId w:val="0"/>
        </w:numPr>
      </w:pPr>
      <w:r w:rsidRPr="00D81C28">
        <w:t>131 []You have identified that individual "{term}"</w:t>
      </w:r>
      <w:r w:rsidR="00AA7086">
        <w:t xml:space="preserve"> </w:t>
      </w:r>
      <w:r w:rsidRPr="00D81C28">
        <w:t xml:space="preserve">of class "{individualOf_1.NAOK}" has attribute "{individualAttriName1_5.NAOK}" {if(! is_empty(individual1AttrVal5)," with value {individual1AttrVal5.NAOK}", "")}. </w:t>
      </w:r>
    </w:p>
    <w:p w14:paraId="541DB2CB"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56">
        <w:r w:rsidRPr="00D81C28">
          <w:rPr>
            <w:rStyle w:val="InternetLink"/>
          </w:rPr>
          <w:t>individualOf_1</w:t>
        </w:r>
      </w:hyperlink>
      <w:r w:rsidRPr="00D81C28">
        <w:t>) &amp;&amp; ! is_empty(</w:t>
      </w:r>
      <w:hyperlink r:id="rId357">
        <w:r w:rsidRPr="00D81C28">
          <w:rPr>
            <w:rStyle w:val="InternetLink"/>
          </w:rPr>
          <w:t>individualAttriName1_5</w:t>
        </w:r>
      </w:hyperlink>
      <w:r w:rsidRPr="00D81C28">
        <w:t>)</w:t>
      </w:r>
    </w:p>
    <w:p w14:paraId="12610AD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FEA7017" w14:textId="49B55AE4" w:rsidR="0071540F" w:rsidRPr="00D81C28" w:rsidRDefault="0071540F" w:rsidP="00166FF8">
      <w:pPr>
        <w:pStyle w:val="Heading4"/>
        <w:numPr>
          <w:ilvl w:val="0"/>
          <w:numId w:val="0"/>
        </w:numPr>
      </w:pPr>
      <w:r w:rsidRPr="00D81C28">
        <w:t>132 []You have identified that individual "{term}"</w:t>
      </w:r>
      <w:r w:rsidR="00AA7086">
        <w:t xml:space="preserve"> </w:t>
      </w:r>
      <w:r w:rsidRPr="00D81C28">
        <w:t xml:space="preserve">of class "{individualOf_2.NAOK}" has attribute "{individualAttriName2_1.NAOK}" {if(! is_empty(individual2AttrVal1)," with value {individual2AttrVal1.NAOK}", "")}. </w:t>
      </w:r>
    </w:p>
    <w:p w14:paraId="4FDAF7D9"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58">
        <w:r w:rsidRPr="00D81C28">
          <w:rPr>
            <w:rStyle w:val="InternetLink"/>
          </w:rPr>
          <w:t>individualOf_2</w:t>
        </w:r>
      </w:hyperlink>
      <w:r w:rsidRPr="00D81C28">
        <w:t>) &amp;&amp; ! is_empty(</w:t>
      </w:r>
      <w:hyperlink r:id="rId359">
        <w:r w:rsidRPr="00D81C28">
          <w:rPr>
            <w:rStyle w:val="InternetLink"/>
          </w:rPr>
          <w:t>individualAttriName2_1</w:t>
        </w:r>
      </w:hyperlink>
      <w:r w:rsidRPr="00D81C28">
        <w:t>)</w:t>
      </w:r>
    </w:p>
    <w:p w14:paraId="1E63235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C4F7C79" w14:textId="5D7D9D3E" w:rsidR="0071540F" w:rsidRPr="00D81C28" w:rsidRDefault="0071540F" w:rsidP="00166FF8">
      <w:pPr>
        <w:pStyle w:val="Heading4"/>
        <w:numPr>
          <w:ilvl w:val="0"/>
          <w:numId w:val="0"/>
        </w:numPr>
      </w:pPr>
      <w:r w:rsidRPr="00D81C28">
        <w:t>133 []You have identified that individual "{term}"</w:t>
      </w:r>
      <w:r w:rsidR="00AA7086">
        <w:t xml:space="preserve"> </w:t>
      </w:r>
      <w:r w:rsidRPr="00D81C28">
        <w:t xml:space="preserve">of class "{individualOf_2.NAOK}" has attribute "{individualAttriName2_2.NAOK}" {if(! is_empty(individual2AttrVal2)," with value {individual2AttrVal2.NAOK}", "")}. </w:t>
      </w:r>
    </w:p>
    <w:p w14:paraId="70670CD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60">
        <w:r w:rsidRPr="00D81C28">
          <w:rPr>
            <w:rStyle w:val="InternetLink"/>
          </w:rPr>
          <w:t>individualOf_2</w:t>
        </w:r>
      </w:hyperlink>
      <w:r w:rsidRPr="00D81C28">
        <w:t>) &amp;&amp; ! is_empty(</w:t>
      </w:r>
      <w:hyperlink r:id="rId361">
        <w:r w:rsidRPr="00D81C28">
          <w:rPr>
            <w:rStyle w:val="InternetLink"/>
          </w:rPr>
          <w:t>individualAttriName2_2</w:t>
        </w:r>
      </w:hyperlink>
      <w:r w:rsidRPr="00D81C28">
        <w:t>)</w:t>
      </w:r>
    </w:p>
    <w:p w14:paraId="3C63861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11CFECB" w14:textId="03F2CFDB" w:rsidR="0071540F" w:rsidRPr="00D81C28" w:rsidRDefault="0071540F" w:rsidP="00166FF8">
      <w:pPr>
        <w:pStyle w:val="Heading4"/>
        <w:numPr>
          <w:ilvl w:val="0"/>
          <w:numId w:val="0"/>
        </w:numPr>
      </w:pPr>
      <w:r w:rsidRPr="00D81C28">
        <w:t>134 []You have identified that individual "{term}"</w:t>
      </w:r>
      <w:r w:rsidR="00AA7086">
        <w:t xml:space="preserve"> </w:t>
      </w:r>
      <w:r w:rsidRPr="00D81C28">
        <w:t xml:space="preserve">of class "{individualOf_2.NAOK}" has attribute "{individualAttriName2_3.NAOK}" {if(! is_empty(individual2AttrVal3)," with value {individual2AttrVal3.NAOK}", "")}. </w:t>
      </w:r>
    </w:p>
    <w:p w14:paraId="6067A00A"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62">
        <w:r w:rsidRPr="00D81C28">
          <w:rPr>
            <w:rStyle w:val="InternetLink"/>
          </w:rPr>
          <w:t>individualOf_2</w:t>
        </w:r>
      </w:hyperlink>
      <w:r w:rsidRPr="00D81C28">
        <w:t>) &amp;&amp; ! is_empty(</w:t>
      </w:r>
      <w:hyperlink r:id="rId363">
        <w:r w:rsidRPr="00D81C28">
          <w:rPr>
            <w:rStyle w:val="InternetLink"/>
          </w:rPr>
          <w:t>individualAttriName2_3</w:t>
        </w:r>
      </w:hyperlink>
      <w:r w:rsidRPr="00D81C28">
        <w:t>)</w:t>
      </w:r>
    </w:p>
    <w:p w14:paraId="027387DD"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252FCFCD" w14:textId="0AD5770C" w:rsidR="0071540F" w:rsidRPr="00D81C28" w:rsidRDefault="0071540F" w:rsidP="00166FF8">
      <w:pPr>
        <w:pStyle w:val="Heading4"/>
        <w:numPr>
          <w:ilvl w:val="0"/>
          <w:numId w:val="0"/>
        </w:numPr>
      </w:pPr>
      <w:r w:rsidRPr="00D81C28">
        <w:t>135 []You have identified that individual "{term}"</w:t>
      </w:r>
      <w:r w:rsidR="00AA7086">
        <w:t xml:space="preserve"> </w:t>
      </w:r>
      <w:r w:rsidRPr="00D81C28">
        <w:t xml:space="preserve">of class "{individualOf_2.NAOK}" has attribute "{individualAttriName2_4.NAOK}" {if(! is_empty(individual2AttrVal4)," with value {individual2AttrVal4.NAOK}", "")}. </w:t>
      </w:r>
    </w:p>
    <w:p w14:paraId="3643ACE3"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64">
        <w:r w:rsidRPr="00D81C28">
          <w:rPr>
            <w:rStyle w:val="InternetLink"/>
          </w:rPr>
          <w:t>individualOf_2</w:t>
        </w:r>
      </w:hyperlink>
      <w:r w:rsidRPr="00D81C28">
        <w:t>) &amp;&amp; ! is_empty(</w:t>
      </w:r>
      <w:hyperlink r:id="rId365">
        <w:r w:rsidRPr="00D81C28">
          <w:rPr>
            <w:rStyle w:val="InternetLink"/>
          </w:rPr>
          <w:t>individualAttriName2_4</w:t>
        </w:r>
      </w:hyperlink>
      <w:r w:rsidRPr="00D81C28">
        <w:t>)</w:t>
      </w:r>
    </w:p>
    <w:p w14:paraId="5D4C60E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62E28A0" w14:textId="7A5BAE6D" w:rsidR="0071540F" w:rsidRPr="00D81C28" w:rsidRDefault="0071540F" w:rsidP="00166FF8">
      <w:pPr>
        <w:pStyle w:val="Heading4"/>
        <w:numPr>
          <w:ilvl w:val="0"/>
          <w:numId w:val="0"/>
        </w:numPr>
      </w:pPr>
      <w:r w:rsidRPr="00D81C28">
        <w:t>136 []You have identified that individual "{term}"</w:t>
      </w:r>
      <w:r w:rsidR="00AA7086">
        <w:t xml:space="preserve"> </w:t>
      </w:r>
      <w:r w:rsidRPr="00D81C28">
        <w:t xml:space="preserve">of class "{individualOf_2.NAOK}" has attribute "{individualAttriName2_5.NAOK}" {if(! is_empty(individual2AttrVal5)," with value {individual2AttrVal5.NAOK}", "")}. </w:t>
      </w:r>
    </w:p>
    <w:p w14:paraId="43D9707F"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66">
        <w:r w:rsidRPr="00D81C28">
          <w:rPr>
            <w:rStyle w:val="InternetLink"/>
          </w:rPr>
          <w:t>individualOf_2</w:t>
        </w:r>
      </w:hyperlink>
      <w:r w:rsidRPr="00D81C28">
        <w:t>) &amp;&amp; ! is_empty(</w:t>
      </w:r>
      <w:hyperlink r:id="rId367">
        <w:r w:rsidRPr="00D81C28">
          <w:rPr>
            <w:rStyle w:val="InternetLink"/>
          </w:rPr>
          <w:t>individualAttriName2_5</w:t>
        </w:r>
      </w:hyperlink>
      <w:r w:rsidRPr="00D81C28">
        <w:t>)</w:t>
      </w:r>
    </w:p>
    <w:p w14:paraId="07BD80F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C0972DA" w14:textId="63F6FCCD" w:rsidR="0071540F" w:rsidRPr="00D81C28" w:rsidRDefault="0071540F" w:rsidP="00166FF8">
      <w:pPr>
        <w:pStyle w:val="Heading4"/>
        <w:numPr>
          <w:ilvl w:val="0"/>
          <w:numId w:val="0"/>
        </w:numPr>
      </w:pPr>
      <w:r w:rsidRPr="00D81C28">
        <w:t>137 []You have identified that individual "{term}"</w:t>
      </w:r>
      <w:r w:rsidR="00AA7086">
        <w:t xml:space="preserve"> </w:t>
      </w:r>
      <w:r w:rsidRPr="00D81C28">
        <w:t xml:space="preserve">of class "{individualOf_3.NAOK}" has attribute "{individualAttriName3_1.NAOK}" {if(! is_empty(individual3AttrVal1)," with value {individual3AttrVal1.NAOK}", "")}. </w:t>
      </w:r>
    </w:p>
    <w:p w14:paraId="6187D6FB"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68">
        <w:r w:rsidRPr="00D81C28">
          <w:rPr>
            <w:rStyle w:val="InternetLink"/>
          </w:rPr>
          <w:t>individualOf_3</w:t>
        </w:r>
      </w:hyperlink>
      <w:r w:rsidRPr="00D81C28">
        <w:t>) &amp;&amp; ! is_empty(</w:t>
      </w:r>
      <w:hyperlink r:id="rId369">
        <w:r w:rsidRPr="00D81C28">
          <w:rPr>
            <w:rStyle w:val="InternetLink"/>
          </w:rPr>
          <w:t>individualAttriName3_1</w:t>
        </w:r>
      </w:hyperlink>
      <w:r w:rsidRPr="00D81C28">
        <w:t>)</w:t>
      </w:r>
    </w:p>
    <w:p w14:paraId="334F477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375190B" w14:textId="4F7E9BF6" w:rsidR="0071540F" w:rsidRPr="00D81C28" w:rsidRDefault="0071540F" w:rsidP="00166FF8">
      <w:pPr>
        <w:pStyle w:val="Heading4"/>
        <w:numPr>
          <w:ilvl w:val="0"/>
          <w:numId w:val="0"/>
        </w:numPr>
      </w:pPr>
      <w:r w:rsidRPr="00D81C28">
        <w:t>138 []You have identified that individual "{term}"</w:t>
      </w:r>
      <w:r w:rsidR="00AA7086">
        <w:t xml:space="preserve"> </w:t>
      </w:r>
      <w:r w:rsidRPr="00D81C28">
        <w:t xml:space="preserve">of class "{individualOf_3.NAOK}" has attribute "{individualAttriName3_2.NAOK}" {if(! is_empty(individual3AttrVal2)," with value {individual3AttrVal2.NAOK}", "")}. </w:t>
      </w:r>
    </w:p>
    <w:p w14:paraId="3E4E5DB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70">
        <w:r w:rsidRPr="00D81C28">
          <w:rPr>
            <w:rStyle w:val="InternetLink"/>
          </w:rPr>
          <w:t>individualOf_3</w:t>
        </w:r>
      </w:hyperlink>
      <w:r w:rsidRPr="00D81C28">
        <w:t>) &amp;&amp; ! is_empty(</w:t>
      </w:r>
      <w:hyperlink r:id="rId371">
        <w:r w:rsidRPr="00D81C28">
          <w:rPr>
            <w:rStyle w:val="InternetLink"/>
          </w:rPr>
          <w:t>individualAttriName3_2</w:t>
        </w:r>
      </w:hyperlink>
      <w:r w:rsidRPr="00D81C28">
        <w:t>)</w:t>
      </w:r>
    </w:p>
    <w:p w14:paraId="5F6D0699"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4A2F75E" w14:textId="642ADC2D" w:rsidR="0071540F" w:rsidRPr="00D81C28" w:rsidRDefault="0071540F" w:rsidP="00166FF8">
      <w:pPr>
        <w:pStyle w:val="Heading4"/>
        <w:numPr>
          <w:ilvl w:val="0"/>
          <w:numId w:val="0"/>
        </w:numPr>
      </w:pPr>
      <w:r w:rsidRPr="00D81C28">
        <w:t>139 []You have identified that individual "{term}"</w:t>
      </w:r>
      <w:r w:rsidR="00AA7086">
        <w:t xml:space="preserve"> </w:t>
      </w:r>
      <w:r w:rsidRPr="00D81C28">
        <w:t xml:space="preserve">of class "{individualOf_3.NAOK}" has attribute "{individualAttriName3_3.NAOK}" {if(! is_empty(individual3AttrVal3)," with value {individual3AttrVal3.NAOK}", "")}. </w:t>
      </w:r>
    </w:p>
    <w:p w14:paraId="2AF8BE8C"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72">
        <w:r w:rsidRPr="00D81C28">
          <w:rPr>
            <w:rStyle w:val="InternetLink"/>
          </w:rPr>
          <w:t>individualOf_3</w:t>
        </w:r>
      </w:hyperlink>
      <w:r w:rsidRPr="00D81C28">
        <w:t>) &amp;&amp; ! is_empty(</w:t>
      </w:r>
      <w:hyperlink r:id="rId373">
        <w:r w:rsidRPr="00D81C28">
          <w:rPr>
            <w:rStyle w:val="InternetLink"/>
          </w:rPr>
          <w:t>individualAttriName3_3</w:t>
        </w:r>
      </w:hyperlink>
      <w:r w:rsidRPr="00D81C28">
        <w:t>)</w:t>
      </w:r>
    </w:p>
    <w:p w14:paraId="23B2BBD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ADC8BFC" w14:textId="49C080FF" w:rsidR="0071540F" w:rsidRPr="00D81C28" w:rsidRDefault="0071540F" w:rsidP="00166FF8">
      <w:pPr>
        <w:pStyle w:val="Heading4"/>
        <w:numPr>
          <w:ilvl w:val="0"/>
          <w:numId w:val="0"/>
        </w:numPr>
      </w:pPr>
      <w:r w:rsidRPr="00D81C28">
        <w:t>140 []You have identified that individual "{term}"</w:t>
      </w:r>
      <w:r w:rsidR="00AA7086">
        <w:t xml:space="preserve"> </w:t>
      </w:r>
      <w:r w:rsidRPr="00D81C28">
        <w:t xml:space="preserve">of class "{individualOf_3.NAOK}" has attribute "{individualAttriName3_4.NAOK}" {if(! is_empty(individual3AttrVal4)," with value {individual3AttrVal4.NAOK}", "")}. </w:t>
      </w:r>
    </w:p>
    <w:p w14:paraId="19F2FF77"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74">
        <w:r w:rsidRPr="00D81C28">
          <w:rPr>
            <w:rStyle w:val="InternetLink"/>
          </w:rPr>
          <w:t>individualOf_3</w:t>
        </w:r>
      </w:hyperlink>
      <w:r w:rsidRPr="00D81C28">
        <w:t>) &amp;&amp; ! is_empty(</w:t>
      </w:r>
      <w:hyperlink r:id="rId375">
        <w:r w:rsidRPr="00D81C28">
          <w:rPr>
            <w:rStyle w:val="InternetLink"/>
          </w:rPr>
          <w:t>individualAttriName3_4</w:t>
        </w:r>
      </w:hyperlink>
      <w:r w:rsidRPr="00D81C28">
        <w:t>)</w:t>
      </w:r>
    </w:p>
    <w:p w14:paraId="1A3F458F"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85C43D0" w14:textId="157FE337" w:rsidR="0071540F" w:rsidRPr="00D81C28" w:rsidRDefault="0071540F" w:rsidP="00166FF8">
      <w:pPr>
        <w:pStyle w:val="Heading4"/>
        <w:numPr>
          <w:ilvl w:val="0"/>
          <w:numId w:val="0"/>
        </w:numPr>
      </w:pPr>
      <w:r w:rsidRPr="00D81C28">
        <w:t>141 []You have identified that individual "{term}"</w:t>
      </w:r>
      <w:r w:rsidR="00AA7086">
        <w:t xml:space="preserve"> </w:t>
      </w:r>
      <w:r w:rsidRPr="00D81C28">
        <w:t xml:space="preserve">of class "{individualOf_3.NAOK}" has attribute "{individualAttriName3_5.NAOK}" {if(! is_empty(individual3AttrVal5)," with value {individual3AttrVal5.NAOK}", "")}. </w:t>
      </w:r>
    </w:p>
    <w:p w14:paraId="56A23344"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76">
        <w:r w:rsidRPr="00D81C28">
          <w:rPr>
            <w:rStyle w:val="InternetLink"/>
          </w:rPr>
          <w:t>individualOf_3</w:t>
        </w:r>
      </w:hyperlink>
      <w:r w:rsidRPr="00D81C28">
        <w:t>) &amp;&amp; ! is_empty(</w:t>
      </w:r>
      <w:hyperlink r:id="rId377">
        <w:r w:rsidRPr="00D81C28">
          <w:rPr>
            <w:rStyle w:val="InternetLink"/>
          </w:rPr>
          <w:t>individualAttriName3_5</w:t>
        </w:r>
      </w:hyperlink>
      <w:r w:rsidRPr="00D81C28">
        <w:t>)</w:t>
      </w:r>
    </w:p>
    <w:p w14:paraId="27959417"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05F0EC6" w14:textId="36242651" w:rsidR="0071540F" w:rsidRPr="00D81C28" w:rsidRDefault="0071540F" w:rsidP="00166FF8">
      <w:pPr>
        <w:pStyle w:val="Heading4"/>
        <w:numPr>
          <w:ilvl w:val="0"/>
          <w:numId w:val="0"/>
        </w:numPr>
      </w:pPr>
      <w:r w:rsidRPr="00D81C28">
        <w:t>142 []You have identified that individual "{term}"</w:t>
      </w:r>
      <w:r w:rsidR="00AA7086">
        <w:t xml:space="preserve"> </w:t>
      </w:r>
      <w:r w:rsidRPr="00D81C28">
        <w:t xml:space="preserve">of class "{individualOf_4.NAOK}" has attribute "{individualAttriName4_1.NAOK}" {if(! is_empty(individual4AttrVal1)," with value {individual4AttrVal1.NAOK}", "")}. </w:t>
      </w:r>
    </w:p>
    <w:p w14:paraId="49C6824B"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78">
        <w:r w:rsidRPr="00D81C28">
          <w:rPr>
            <w:rStyle w:val="InternetLink"/>
          </w:rPr>
          <w:t>individualOf_4</w:t>
        </w:r>
      </w:hyperlink>
      <w:r w:rsidRPr="00D81C28">
        <w:t>) &amp;&amp; ! is_empty(</w:t>
      </w:r>
      <w:hyperlink r:id="rId379">
        <w:r w:rsidRPr="00D81C28">
          <w:rPr>
            <w:rStyle w:val="InternetLink"/>
          </w:rPr>
          <w:t>individualAttriName4_1</w:t>
        </w:r>
      </w:hyperlink>
      <w:r w:rsidRPr="00D81C28">
        <w:t>)</w:t>
      </w:r>
    </w:p>
    <w:p w14:paraId="5F81523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F3BA8B8" w14:textId="31DBA766" w:rsidR="0071540F" w:rsidRPr="00D81C28" w:rsidRDefault="0071540F" w:rsidP="00166FF8">
      <w:pPr>
        <w:pStyle w:val="Heading4"/>
        <w:numPr>
          <w:ilvl w:val="0"/>
          <w:numId w:val="0"/>
        </w:numPr>
      </w:pPr>
      <w:r w:rsidRPr="00D81C28">
        <w:t>143 []You have identified that individual "{term}"</w:t>
      </w:r>
      <w:r w:rsidR="00AA7086">
        <w:t xml:space="preserve"> </w:t>
      </w:r>
      <w:r w:rsidRPr="00D81C28">
        <w:t xml:space="preserve">of class "{individualOf_4.NAOK}" has attribute "{individualAttriName4_2.NAOK}" {if(! is_empty(individual4AttrVal2)," with value {individual4AttrVal2.NAOK}", "")}. </w:t>
      </w:r>
    </w:p>
    <w:p w14:paraId="2EC4A982"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80">
        <w:r w:rsidRPr="00D81C28">
          <w:rPr>
            <w:rStyle w:val="InternetLink"/>
          </w:rPr>
          <w:t>individualOf_4</w:t>
        </w:r>
      </w:hyperlink>
      <w:r w:rsidRPr="00D81C28">
        <w:t>) &amp;&amp; ! is_empty(</w:t>
      </w:r>
      <w:hyperlink r:id="rId381">
        <w:r w:rsidRPr="00D81C28">
          <w:rPr>
            <w:rStyle w:val="InternetLink"/>
          </w:rPr>
          <w:t>individualAttriName4_2</w:t>
        </w:r>
      </w:hyperlink>
      <w:r w:rsidRPr="00D81C28">
        <w:t>)</w:t>
      </w:r>
    </w:p>
    <w:p w14:paraId="49A7B412"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1B3FA32" w14:textId="07BC3852" w:rsidR="0071540F" w:rsidRPr="00D81C28" w:rsidRDefault="0071540F" w:rsidP="00166FF8">
      <w:pPr>
        <w:pStyle w:val="Heading4"/>
        <w:numPr>
          <w:ilvl w:val="0"/>
          <w:numId w:val="0"/>
        </w:numPr>
      </w:pPr>
      <w:r w:rsidRPr="00D81C28">
        <w:t>144 []You have identified that individual "{term}"</w:t>
      </w:r>
      <w:r w:rsidR="00AA7086">
        <w:t xml:space="preserve"> </w:t>
      </w:r>
      <w:r w:rsidRPr="00D81C28">
        <w:t xml:space="preserve">of class "{individualOf_4.NAOK}" has attribute "{individualAttriName4_3.NAOK}" {if(! is_empty(individual4AttrVal3)," with value {individual4AttrVal3.NAOK}", "")}. </w:t>
      </w:r>
    </w:p>
    <w:p w14:paraId="309219F8"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82">
        <w:r w:rsidRPr="00D81C28">
          <w:rPr>
            <w:rStyle w:val="InternetLink"/>
          </w:rPr>
          <w:t>individualOf_4</w:t>
        </w:r>
      </w:hyperlink>
      <w:r w:rsidRPr="00D81C28">
        <w:t>) &amp;&amp; ! is_empty(</w:t>
      </w:r>
      <w:hyperlink r:id="rId383">
        <w:r w:rsidRPr="00D81C28">
          <w:rPr>
            <w:rStyle w:val="InternetLink"/>
          </w:rPr>
          <w:t>individualAttriName4_3</w:t>
        </w:r>
      </w:hyperlink>
      <w:r w:rsidRPr="00D81C28">
        <w:t>)</w:t>
      </w:r>
    </w:p>
    <w:p w14:paraId="6FFB15B5"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E7CC00F" w14:textId="76AB3C76" w:rsidR="0071540F" w:rsidRPr="00D81C28" w:rsidRDefault="0071540F" w:rsidP="00166FF8">
      <w:pPr>
        <w:pStyle w:val="Heading4"/>
        <w:numPr>
          <w:ilvl w:val="0"/>
          <w:numId w:val="0"/>
        </w:numPr>
      </w:pPr>
      <w:r w:rsidRPr="00D81C28">
        <w:t>145 []You have identified that individual "{term}"</w:t>
      </w:r>
      <w:r w:rsidR="00AA7086">
        <w:t xml:space="preserve"> </w:t>
      </w:r>
      <w:r w:rsidRPr="00D81C28">
        <w:t xml:space="preserve">of class "{individualOf_4.NAOK}" has attribute "{individualAttriName4_4.NAOK}" {if(! is_empty(individual4AttrVal4)," with value {individual4AttrVal4.NAOK}", "")}. </w:t>
      </w:r>
    </w:p>
    <w:p w14:paraId="62E0CA4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84">
        <w:r w:rsidRPr="00D81C28">
          <w:rPr>
            <w:rStyle w:val="InternetLink"/>
          </w:rPr>
          <w:t>individualOf_4</w:t>
        </w:r>
      </w:hyperlink>
      <w:r w:rsidRPr="00D81C28">
        <w:t>) &amp;&amp; ! is_empty(</w:t>
      </w:r>
      <w:hyperlink r:id="rId385">
        <w:r w:rsidRPr="00D81C28">
          <w:rPr>
            <w:rStyle w:val="InternetLink"/>
          </w:rPr>
          <w:t>individualAttriName4_4</w:t>
        </w:r>
      </w:hyperlink>
      <w:r w:rsidRPr="00D81C28">
        <w:t>)</w:t>
      </w:r>
    </w:p>
    <w:p w14:paraId="64BDD76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61FE0FD7" w14:textId="5DF03EAA" w:rsidR="0071540F" w:rsidRPr="00D81C28" w:rsidRDefault="0071540F" w:rsidP="00166FF8">
      <w:pPr>
        <w:pStyle w:val="Heading4"/>
        <w:numPr>
          <w:ilvl w:val="0"/>
          <w:numId w:val="0"/>
        </w:numPr>
      </w:pPr>
      <w:r w:rsidRPr="00D81C28">
        <w:t>146 []You have identified that individual "{term}"</w:t>
      </w:r>
      <w:r w:rsidR="00AA7086">
        <w:t xml:space="preserve"> </w:t>
      </w:r>
      <w:r w:rsidRPr="00D81C28">
        <w:t xml:space="preserve">of class "{individualOf_4.NAOK}" has attribute "{individualAttriName4_5.NAOK}" {if(! is_empty(individual4AttrVal5)," with value {individual4AttrVal5.NAOK}", "")}. </w:t>
      </w:r>
    </w:p>
    <w:p w14:paraId="6AB2A17D"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86">
        <w:r w:rsidRPr="00D81C28">
          <w:rPr>
            <w:rStyle w:val="InternetLink"/>
          </w:rPr>
          <w:t>individualOf_4</w:t>
        </w:r>
      </w:hyperlink>
      <w:r w:rsidRPr="00D81C28">
        <w:t>) &amp;&amp; ! is_empty(</w:t>
      </w:r>
      <w:hyperlink r:id="rId387">
        <w:r w:rsidRPr="00D81C28">
          <w:rPr>
            <w:rStyle w:val="InternetLink"/>
          </w:rPr>
          <w:t>individualAttriName4_5</w:t>
        </w:r>
      </w:hyperlink>
      <w:r w:rsidRPr="00D81C28">
        <w:t>)</w:t>
      </w:r>
    </w:p>
    <w:p w14:paraId="61EA3850"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17F3139" w14:textId="77777777" w:rsidR="0071540F" w:rsidRPr="00D81C28" w:rsidRDefault="0071540F" w:rsidP="00166FF8">
      <w:pPr>
        <w:pStyle w:val="Heading4"/>
        <w:numPr>
          <w:ilvl w:val="0"/>
          <w:numId w:val="0"/>
        </w:numPr>
      </w:pPr>
      <w:r w:rsidRPr="00D81C28">
        <w:t xml:space="preserve">147 []You have identified that individual "{term}" of class "{individualOf_5.NAOK}" has attribute "{individualAttriName5_1.NAOK}" {if(! is_empty(individual5AttrVal1)," with value {individual5AttrVal1.NAOK}", "")}. </w:t>
      </w:r>
    </w:p>
    <w:p w14:paraId="37904195"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88">
        <w:r w:rsidRPr="00D81C28">
          <w:rPr>
            <w:rStyle w:val="InternetLink"/>
          </w:rPr>
          <w:t>individualOf_5</w:t>
        </w:r>
      </w:hyperlink>
      <w:r w:rsidRPr="00D81C28">
        <w:t>) &amp;&amp; ! is_empty(</w:t>
      </w:r>
      <w:hyperlink r:id="rId389">
        <w:r w:rsidRPr="00D81C28">
          <w:rPr>
            <w:rStyle w:val="InternetLink"/>
          </w:rPr>
          <w:t>individualAttriName5_1</w:t>
        </w:r>
      </w:hyperlink>
      <w:r w:rsidRPr="00D81C28">
        <w:t>)</w:t>
      </w:r>
    </w:p>
    <w:p w14:paraId="3430BDEE"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CF33445" w14:textId="0D5D8B01" w:rsidR="0071540F" w:rsidRPr="00D81C28" w:rsidRDefault="0071540F" w:rsidP="00166FF8">
      <w:pPr>
        <w:pStyle w:val="Heading4"/>
        <w:numPr>
          <w:ilvl w:val="0"/>
          <w:numId w:val="0"/>
        </w:numPr>
      </w:pPr>
      <w:r w:rsidRPr="00D81C28">
        <w:t>148 []You have identified that individual "{term}"</w:t>
      </w:r>
      <w:r w:rsidR="00AA7086">
        <w:t xml:space="preserve"> </w:t>
      </w:r>
      <w:r w:rsidRPr="00D81C28">
        <w:t xml:space="preserve">of class "{individualOf_5.NAOK}" has attribute "{individualAttriName5_2.NAOK}" {if(! is_empty(individual5AttrVal2)," with value {individual5AttrVal2.NAOK}", "")}. </w:t>
      </w:r>
    </w:p>
    <w:p w14:paraId="2929089E"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0">
        <w:r w:rsidRPr="00D81C28">
          <w:rPr>
            <w:rStyle w:val="InternetLink"/>
          </w:rPr>
          <w:t>individualOf_5</w:t>
        </w:r>
      </w:hyperlink>
      <w:r w:rsidRPr="00D81C28">
        <w:t>) &amp;&amp; ! is_empty(</w:t>
      </w:r>
      <w:hyperlink r:id="rId391">
        <w:r w:rsidRPr="00D81C28">
          <w:rPr>
            <w:rStyle w:val="InternetLink"/>
          </w:rPr>
          <w:t>individualAttriName5_2</w:t>
        </w:r>
      </w:hyperlink>
      <w:r w:rsidRPr="00D81C28">
        <w:t>)</w:t>
      </w:r>
    </w:p>
    <w:p w14:paraId="263C6F2A"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778168F5" w14:textId="1883F446" w:rsidR="0071540F" w:rsidRPr="00D81C28" w:rsidRDefault="0071540F" w:rsidP="00166FF8">
      <w:pPr>
        <w:pStyle w:val="Heading4"/>
        <w:numPr>
          <w:ilvl w:val="0"/>
          <w:numId w:val="0"/>
        </w:numPr>
      </w:pPr>
      <w:r w:rsidRPr="00D81C28">
        <w:t>149 []You have identified that individual "{term}"</w:t>
      </w:r>
      <w:r w:rsidR="00AA7086">
        <w:t xml:space="preserve"> </w:t>
      </w:r>
      <w:r w:rsidRPr="00D81C28">
        <w:t xml:space="preserve">of class "{individualOf_5.NAOK}" has attribute "{individualAttriName5_3.NAOK}" {if(! is_empty(individual5AttrVal3)," with value {individual5AttrVal3.NAOK}", "")}. </w:t>
      </w:r>
    </w:p>
    <w:p w14:paraId="3AA482E1"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2">
        <w:r w:rsidRPr="00D81C28">
          <w:rPr>
            <w:rStyle w:val="InternetLink"/>
          </w:rPr>
          <w:t>individualOf_5</w:t>
        </w:r>
      </w:hyperlink>
      <w:r w:rsidRPr="00D81C28">
        <w:t>) &amp;&amp; ! is_empty(</w:t>
      </w:r>
      <w:hyperlink r:id="rId393">
        <w:r w:rsidRPr="00D81C28">
          <w:rPr>
            <w:rStyle w:val="InternetLink"/>
          </w:rPr>
          <w:t>individualAttriName5_3</w:t>
        </w:r>
      </w:hyperlink>
      <w:r w:rsidRPr="00D81C28">
        <w:t>)</w:t>
      </w:r>
    </w:p>
    <w:p w14:paraId="543DBF9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FEBD321" w14:textId="1C7D22CE" w:rsidR="0071540F" w:rsidRPr="00D81C28" w:rsidRDefault="0071540F" w:rsidP="00166FF8">
      <w:pPr>
        <w:pStyle w:val="Heading4"/>
        <w:numPr>
          <w:ilvl w:val="0"/>
          <w:numId w:val="0"/>
        </w:numPr>
      </w:pPr>
      <w:r w:rsidRPr="00D81C28">
        <w:t>150 []You have identified that individual "{term}"</w:t>
      </w:r>
      <w:r w:rsidR="00AA7086">
        <w:t xml:space="preserve"> </w:t>
      </w:r>
      <w:r w:rsidRPr="00D81C28">
        <w:t xml:space="preserve">of class "{individualOf_5.NAOK}" has attribute "{individualAttriName5_4.NAOK}" {if(! is_empty(individual5AttrVal4)," with value {individual5AttrVal4.NAOK}", "")}. </w:t>
      </w:r>
    </w:p>
    <w:p w14:paraId="750F7991"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4">
        <w:r w:rsidRPr="00D81C28">
          <w:rPr>
            <w:rStyle w:val="InternetLink"/>
          </w:rPr>
          <w:t>individualOf_5</w:t>
        </w:r>
      </w:hyperlink>
      <w:r w:rsidRPr="00D81C28">
        <w:t>) &amp;&amp; ! is_empty(</w:t>
      </w:r>
      <w:hyperlink r:id="rId395">
        <w:r w:rsidRPr="00D81C28">
          <w:rPr>
            <w:rStyle w:val="InternetLink"/>
          </w:rPr>
          <w:t>individualAttriName5_4</w:t>
        </w:r>
      </w:hyperlink>
      <w:r w:rsidRPr="00D81C28">
        <w:t>)</w:t>
      </w:r>
    </w:p>
    <w:p w14:paraId="6DB7B50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3BA9737D" w14:textId="1450B86E" w:rsidR="0071540F" w:rsidRPr="00D81C28" w:rsidRDefault="0071540F" w:rsidP="00166FF8">
      <w:pPr>
        <w:pStyle w:val="Heading4"/>
        <w:numPr>
          <w:ilvl w:val="0"/>
          <w:numId w:val="0"/>
        </w:numPr>
      </w:pPr>
      <w:r w:rsidRPr="00D81C28">
        <w:t>151 []You have identified that individual "{term}"</w:t>
      </w:r>
      <w:r w:rsidR="00AA7086">
        <w:t xml:space="preserve"> </w:t>
      </w:r>
      <w:r w:rsidRPr="00D81C28">
        <w:t xml:space="preserve">of class "{individualOf_5.NAOK}" has attribute "{individualAttriName5_5.NAOK}" {if(! is_empty(individual5AttrVal5)," with value {individual5AttrVal5.NAOK}", "")}. </w:t>
      </w:r>
    </w:p>
    <w:p w14:paraId="6EC04C10"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6">
        <w:r w:rsidRPr="00D81C28">
          <w:rPr>
            <w:rStyle w:val="InternetLink"/>
          </w:rPr>
          <w:t>individualOf_5</w:t>
        </w:r>
      </w:hyperlink>
      <w:r w:rsidRPr="00D81C28">
        <w:t>) &amp;&amp; ! is_empty(</w:t>
      </w:r>
      <w:hyperlink r:id="rId397">
        <w:r w:rsidRPr="00D81C28">
          <w:rPr>
            <w:rStyle w:val="InternetLink"/>
          </w:rPr>
          <w:t>individualAttriName5_5</w:t>
        </w:r>
      </w:hyperlink>
      <w:r w:rsidRPr="00D81C28">
        <w:t>)</w:t>
      </w:r>
    </w:p>
    <w:p w14:paraId="6232F0DB"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74EE2E4" w14:textId="77777777" w:rsidR="0071540F" w:rsidRPr="00D81C28" w:rsidRDefault="0071540F" w:rsidP="00166FF8">
      <w:pPr>
        <w:pStyle w:val="Heading4"/>
        <w:numPr>
          <w:ilvl w:val="0"/>
          <w:numId w:val="0"/>
        </w:numPr>
      </w:pPr>
      <w:r w:rsidRPr="00D81C28">
        <w:t xml:space="preserve">152 []You have asserted that process "{term}" happens over a period of {processTime.NAOK}. </w:t>
      </w:r>
    </w:p>
    <w:p w14:paraId="08631CCC"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8">
        <w:r w:rsidRPr="00D81C28">
          <w:rPr>
            <w:rStyle w:val="InternetLink"/>
          </w:rPr>
          <w:t>processTime</w:t>
        </w:r>
      </w:hyperlink>
      <w:r w:rsidRPr="00D81C28">
        <w:t>)</w:t>
      </w:r>
    </w:p>
    <w:p w14:paraId="5D547B06"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0D0088DF" w14:textId="77777777" w:rsidR="0071540F" w:rsidRPr="00D81C28" w:rsidRDefault="0071540F" w:rsidP="00166FF8">
      <w:pPr>
        <w:pStyle w:val="Heading4"/>
        <w:numPr>
          <w:ilvl w:val="0"/>
          <w:numId w:val="0"/>
        </w:numPr>
      </w:pPr>
      <w:r w:rsidRPr="00D81C28">
        <w:t xml:space="preserve">153 []You have asserted that process "{term}" happens with {processFrequency.NAOK} frequency. </w:t>
      </w:r>
    </w:p>
    <w:p w14:paraId="688F97DE" w14:textId="77777777" w:rsidR="0071540F" w:rsidRPr="00D81C28" w:rsidRDefault="0071540F" w:rsidP="0071540F">
      <w:pPr>
        <w:pStyle w:val="BodyText"/>
      </w:pPr>
      <w:r w:rsidRPr="00D81C28">
        <w:rPr>
          <w:b/>
        </w:rPr>
        <w:t>Only answer this question if the following conditions are met:</w:t>
      </w:r>
      <w:r w:rsidRPr="00D81C28">
        <w:br/>
        <w:t>! is_empty(</w:t>
      </w:r>
      <w:hyperlink r:id="rId399">
        <w:r w:rsidRPr="00D81C28">
          <w:rPr>
            <w:rStyle w:val="InternetLink"/>
          </w:rPr>
          <w:t>processTime</w:t>
        </w:r>
      </w:hyperlink>
      <w:r w:rsidRPr="00D81C28">
        <w:t>)</w:t>
      </w:r>
    </w:p>
    <w:p w14:paraId="67C21D14"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1CE264A8" w14:textId="77777777" w:rsidR="0071540F" w:rsidRPr="00D81C28" w:rsidRDefault="0071540F" w:rsidP="00166FF8">
      <w:pPr>
        <w:pStyle w:val="Heading4"/>
        <w:numPr>
          <w:ilvl w:val="0"/>
          <w:numId w:val="0"/>
        </w:numPr>
      </w:pPr>
      <w:r w:rsidRPr="00D81C28">
        <w:t xml:space="preserve">154 []You have are asserted that process "{term}" is caused by processes: {list(processCausedBy_1.NAOK,processCausedBy_2.NAOK, processCausedBy_3.NAOK, processCausedBy_4.NAOK, processCausedBy_5.NAOK)}. </w:t>
      </w:r>
    </w:p>
    <w:p w14:paraId="343C3316" w14:textId="77777777" w:rsidR="0071540F" w:rsidRPr="00D81C28" w:rsidRDefault="0071540F" w:rsidP="0071540F">
      <w:pPr>
        <w:pStyle w:val="BodyText"/>
      </w:pPr>
      <w:r w:rsidRPr="00D81C28">
        <w:rPr>
          <w:b/>
        </w:rPr>
        <w:t>Only answer this question if the following conditions are met:</w:t>
      </w:r>
      <w:r w:rsidRPr="00D81C28">
        <w:br/>
        <w:t>count(</w:t>
      </w:r>
      <w:hyperlink r:id="rId400">
        <w:r w:rsidRPr="00D81C28">
          <w:rPr>
            <w:rStyle w:val="InternetLink"/>
          </w:rPr>
          <w:t>processCausedBy_1</w:t>
        </w:r>
      </w:hyperlink>
      <w:r w:rsidRPr="00D81C28">
        <w:t xml:space="preserve">, </w:t>
      </w:r>
      <w:hyperlink r:id="rId401">
        <w:r w:rsidRPr="00D81C28">
          <w:rPr>
            <w:rStyle w:val="InternetLink"/>
          </w:rPr>
          <w:t>processCausedBy_2</w:t>
        </w:r>
      </w:hyperlink>
      <w:r w:rsidRPr="00D81C28">
        <w:t xml:space="preserve">, </w:t>
      </w:r>
      <w:hyperlink r:id="rId402">
        <w:r w:rsidRPr="00D81C28">
          <w:rPr>
            <w:rStyle w:val="InternetLink"/>
          </w:rPr>
          <w:t>processCausedBy_3</w:t>
        </w:r>
      </w:hyperlink>
      <w:r w:rsidRPr="00D81C28">
        <w:t xml:space="preserve">, </w:t>
      </w:r>
      <w:hyperlink r:id="rId403">
        <w:r w:rsidRPr="00D81C28">
          <w:rPr>
            <w:rStyle w:val="InternetLink"/>
          </w:rPr>
          <w:t>processCausedBy_4</w:t>
        </w:r>
      </w:hyperlink>
      <w:r w:rsidRPr="00D81C28">
        <w:t xml:space="preserve">, </w:t>
      </w:r>
      <w:hyperlink r:id="rId404">
        <w:r w:rsidRPr="00D81C28">
          <w:rPr>
            <w:rStyle w:val="InternetLink"/>
          </w:rPr>
          <w:t>processCausedBy_5</w:t>
        </w:r>
      </w:hyperlink>
      <w:r w:rsidRPr="00D81C28">
        <w:t>) &gt; 0</w:t>
      </w:r>
    </w:p>
    <w:p w14:paraId="0480935C"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53A1E505" w14:textId="77777777" w:rsidR="0071540F" w:rsidRPr="00D81C28" w:rsidRDefault="0071540F" w:rsidP="00166FF8">
      <w:pPr>
        <w:pStyle w:val="Heading4"/>
        <w:numPr>
          <w:ilvl w:val="0"/>
          <w:numId w:val="0"/>
        </w:numPr>
      </w:pPr>
      <w:r w:rsidRPr="00D81C28">
        <w:t>155 []</w:t>
      </w:r>
    </w:p>
    <w:p w14:paraId="04DBDE4A" w14:textId="77777777" w:rsidR="0071540F" w:rsidRPr="00D81C28" w:rsidRDefault="0071540F" w:rsidP="00166FF8">
      <w:pPr>
        <w:pStyle w:val="Heading4"/>
        <w:numPr>
          <w:ilvl w:val="0"/>
          <w:numId w:val="0"/>
        </w:numPr>
      </w:pPr>
      <w:r w:rsidRPr="00D81C28">
        <w:t>Process "{term}" causes change to the following in the following manner.</w:t>
      </w:r>
    </w:p>
    <w:p w14:paraId="01EB7ED3" w14:textId="77777777" w:rsidR="0071540F" w:rsidRPr="00D81C28" w:rsidRDefault="0071540F" w:rsidP="00166FF8">
      <w:pPr>
        <w:pStyle w:val="Heading4"/>
        <w:numPr>
          <w:ilvl w:val="0"/>
          <w:numId w:val="0"/>
        </w:numPr>
      </w:pPr>
      <w:r w:rsidRPr="00D81C28">
        <w:t>{if(is_empty(processChanges_1_1),"",if(is_empty(processChanges_1_2),"• {processChanges_1_1.NAOK}","• {processChanges_1_1.NAOK} - {processChanges_1_2.NAOK}"))}</w:t>
      </w:r>
    </w:p>
    <w:p w14:paraId="426D1222" w14:textId="77777777" w:rsidR="0071540F" w:rsidRPr="00D81C28" w:rsidRDefault="0071540F" w:rsidP="00166FF8">
      <w:pPr>
        <w:pStyle w:val="Heading4"/>
        <w:numPr>
          <w:ilvl w:val="0"/>
          <w:numId w:val="0"/>
        </w:numPr>
      </w:pPr>
      <w:r w:rsidRPr="00D81C28">
        <w:t>{if(is_empty(processChanges_2_1),"",if(is_empty(processChanges_2_2),"• {processChanges_2_1.NAOK}","•{processChanges_2_1.NAOK} - {processChanges_2_2.NAOK}"))}</w:t>
      </w:r>
    </w:p>
    <w:p w14:paraId="6D5D8602" w14:textId="77777777" w:rsidR="0071540F" w:rsidRPr="00D81C28" w:rsidRDefault="0071540F" w:rsidP="00166FF8">
      <w:pPr>
        <w:pStyle w:val="Heading4"/>
        <w:numPr>
          <w:ilvl w:val="0"/>
          <w:numId w:val="0"/>
        </w:numPr>
      </w:pPr>
      <w:r w:rsidRPr="00D81C28">
        <w:t>{if(is_empty(processChanges_3_1),"",if(is_empty(processChanges_3_2),"• {processChanges_3_1.NAOK}","•{processChanges_3_1.NAOK} - {processChanges_3_2.NAOK}"))}</w:t>
      </w:r>
    </w:p>
    <w:p w14:paraId="37EADB89" w14:textId="77777777" w:rsidR="0071540F" w:rsidRPr="00D81C28" w:rsidRDefault="0071540F" w:rsidP="00166FF8">
      <w:pPr>
        <w:pStyle w:val="Heading4"/>
        <w:numPr>
          <w:ilvl w:val="0"/>
          <w:numId w:val="0"/>
        </w:numPr>
      </w:pPr>
      <w:r w:rsidRPr="00D81C28">
        <w:t>{if(is_empty(processChanges_4_1),"",if(is_empty(processChanges_4_2),"• {processChanges_4_1.NAOK}","•{processChanges_4_1.NAOK} - {processChanges_4_2.NAOK}"))}</w:t>
      </w:r>
    </w:p>
    <w:p w14:paraId="47F4E452" w14:textId="77777777" w:rsidR="0071540F" w:rsidRPr="00D81C28" w:rsidRDefault="0071540F" w:rsidP="00166FF8">
      <w:pPr>
        <w:pStyle w:val="Heading4"/>
        <w:numPr>
          <w:ilvl w:val="0"/>
          <w:numId w:val="0"/>
        </w:numPr>
      </w:pPr>
      <w:r w:rsidRPr="00D81C28">
        <w:t>{if(is_empty(processChanges_5_1),"",if(is_empty(processChanges_5_2),"• {processChanges_5_1.NAOK}","• {processChanges_5_1.NAOK} - {processChanges_5_2.NAOK}"))}</w:t>
      </w:r>
    </w:p>
    <w:p w14:paraId="18E7F78E" w14:textId="77777777" w:rsidR="0071540F" w:rsidRPr="00D81C28" w:rsidRDefault="0071540F" w:rsidP="00166FF8">
      <w:pPr>
        <w:pStyle w:val="Heading4"/>
        <w:numPr>
          <w:ilvl w:val="0"/>
          <w:numId w:val="0"/>
        </w:numPr>
      </w:pPr>
      <w:r w:rsidRPr="00D81C28">
        <w:t xml:space="preserve">{if(is_empty(processChanges_6_1),"",if(is_empty(processChanges_6_2),"• {processChanges_6_1.NAOK}","• {processChanges_6_1.NAOK} - {processChanges_6_2.NAOK}"))} </w:t>
      </w:r>
    </w:p>
    <w:p w14:paraId="1610CD4B" w14:textId="77777777" w:rsidR="0071540F" w:rsidRPr="00D81C28" w:rsidRDefault="0071540F" w:rsidP="00166FF8">
      <w:pPr>
        <w:pStyle w:val="Heading4"/>
        <w:numPr>
          <w:ilvl w:val="0"/>
          <w:numId w:val="0"/>
        </w:numPr>
      </w:pPr>
      <w:r w:rsidRPr="00D81C28">
        <w:t>{if(is_empty(processChanges_7_1),"",if(is_empty(processChanges_7_2),"• {processChanges_7_1.NAOK}","• {processChanges_7_1.NAOK} - {processChanges_7_2.NAOK}"))}</w:t>
      </w:r>
    </w:p>
    <w:p w14:paraId="1DA06D65" w14:textId="1E12380B" w:rsidR="0071540F" w:rsidRPr="00D81C28" w:rsidRDefault="0071540F" w:rsidP="00166FF8">
      <w:pPr>
        <w:pStyle w:val="Heading4"/>
        <w:numPr>
          <w:ilvl w:val="0"/>
          <w:numId w:val="0"/>
        </w:numPr>
      </w:pPr>
      <w:r w:rsidRPr="00D81C28">
        <w:t>{if(is_empty(processChanges_8_1),"",if(is_empty(processChanges_8_2),"•</w:t>
      </w:r>
      <w:r w:rsidR="00AA7086">
        <w:t xml:space="preserve"> </w:t>
      </w:r>
      <w:r w:rsidRPr="00D81C28">
        <w:t>{processChanges_8_1.NAOK}","• {processChanges_8_1.NAOK} - {processChanges_8_2.NAOK}"))}</w:t>
      </w:r>
    </w:p>
    <w:p w14:paraId="2E91898B" w14:textId="67C4058B" w:rsidR="0071540F" w:rsidRPr="00D81C28" w:rsidRDefault="0071540F" w:rsidP="00166FF8">
      <w:pPr>
        <w:pStyle w:val="Heading4"/>
        <w:numPr>
          <w:ilvl w:val="0"/>
          <w:numId w:val="0"/>
        </w:numPr>
      </w:pPr>
      <w:r w:rsidRPr="00D81C28">
        <w:t>{if(is_empty(processChanges_9_1),"",if(is_empty(processChanges_9_2),"•</w:t>
      </w:r>
      <w:r w:rsidR="00AA7086">
        <w:t xml:space="preserve"> </w:t>
      </w:r>
      <w:r w:rsidRPr="00D81C28">
        <w:t>{processChanges_9_1.NAOK}","• {processChanges_9_1.NAOK} - {processChanges_9_2.NAOK}"))}</w:t>
      </w:r>
    </w:p>
    <w:p w14:paraId="205668C6" w14:textId="77777777" w:rsidR="0071540F" w:rsidRPr="00D81C28" w:rsidRDefault="0071540F" w:rsidP="00166FF8">
      <w:pPr>
        <w:pStyle w:val="Heading4"/>
        <w:numPr>
          <w:ilvl w:val="0"/>
          <w:numId w:val="0"/>
        </w:numPr>
      </w:pPr>
      <w:r w:rsidRPr="00D81C28">
        <w:t>{if(is_empty(processChanges_10_1),"",if(is_empty(processChanges_10_2),"• {processChanges_10_1.NAOK}","• {processChanges_10_1.NAOK} - {processChanges_10_2.NAOK}"))}</w:t>
      </w:r>
    </w:p>
    <w:p w14:paraId="2DFE2E27" w14:textId="77777777" w:rsidR="0071540F" w:rsidRPr="00D81C28" w:rsidRDefault="0071540F" w:rsidP="0071540F">
      <w:pPr>
        <w:pStyle w:val="BodyText"/>
      </w:pPr>
      <w:r w:rsidRPr="00D81C28">
        <w:rPr>
          <w:b/>
        </w:rPr>
        <w:t>Only answer this question if the following conditions are met:</w:t>
      </w:r>
      <w:r w:rsidRPr="00D81C28">
        <w:br/>
        <w:t>count(</w:t>
      </w:r>
      <w:hyperlink r:id="rId405">
        <w:r w:rsidRPr="00D81C28">
          <w:rPr>
            <w:rStyle w:val="InternetLink"/>
          </w:rPr>
          <w:t>processChanges_1_1</w:t>
        </w:r>
      </w:hyperlink>
      <w:r w:rsidRPr="00D81C28">
        <w:t xml:space="preserve">, </w:t>
      </w:r>
      <w:hyperlink r:id="rId406">
        <w:r w:rsidRPr="00D81C28">
          <w:rPr>
            <w:rStyle w:val="InternetLink"/>
          </w:rPr>
          <w:t>processChanges_2_1</w:t>
        </w:r>
      </w:hyperlink>
      <w:r w:rsidRPr="00D81C28">
        <w:t xml:space="preserve">, </w:t>
      </w:r>
      <w:hyperlink r:id="rId407">
        <w:r w:rsidRPr="00D81C28">
          <w:rPr>
            <w:rStyle w:val="InternetLink"/>
          </w:rPr>
          <w:t>processChanges_3_1</w:t>
        </w:r>
      </w:hyperlink>
      <w:r w:rsidRPr="00D81C28">
        <w:t xml:space="preserve">, </w:t>
      </w:r>
      <w:hyperlink r:id="rId408">
        <w:r w:rsidRPr="00D81C28">
          <w:rPr>
            <w:rStyle w:val="InternetLink"/>
          </w:rPr>
          <w:t>processChanges_4_1</w:t>
        </w:r>
      </w:hyperlink>
      <w:r w:rsidRPr="00D81C28">
        <w:t xml:space="preserve">, </w:t>
      </w:r>
      <w:hyperlink r:id="rId409">
        <w:r w:rsidRPr="00D81C28">
          <w:rPr>
            <w:rStyle w:val="InternetLink"/>
          </w:rPr>
          <w:t>processChanges_5_1</w:t>
        </w:r>
      </w:hyperlink>
      <w:r w:rsidRPr="00D81C28">
        <w:t xml:space="preserve">, </w:t>
      </w:r>
      <w:hyperlink r:id="rId410">
        <w:r w:rsidRPr="00D81C28">
          <w:rPr>
            <w:rStyle w:val="InternetLink"/>
          </w:rPr>
          <w:t>processChanges_6_1</w:t>
        </w:r>
      </w:hyperlink>
      <w:r w:rsidRPr="00D81C28">
        <w:t xml:space="preserve">, </w:t>
      </w:r>
      <w:hyperlink r:id="rId411">
        <w:r w:rsidRPr="00D81C28">
          <w:rPr>
            <w:rStyle w:val="InternetLink"/>
          </w:rPr>
          <w:t>processChanges_7_1</w:t>
        </w:r>
      </w:hyperlink>
      <w:r w:rsidRPr="00D81C28">
        <w:t xml:space="preserve">, </w:t>
      </w:r>
      <w:hyperlink r:id="rId412">
        <w:r w:rsidRPr="00D81C28">
          <w:rPr>
            <w:rStyle w:val="InternetLink"/>
          </w:rPr>
          <w:t>processChanges_8_1</w:t>
        </w:r>
      </w:hyperlink>
      <w:r w:rsidRPr="00D81C28">
        <w:t xml:space="preserve">, </w:t>
      </w:r>
      <w:hyperlink r:id="rId413">
        <w:r w:rsidRPr="00D81C28">
          <w:rPr>
            <w:rStyle w:val="InternetLink"/>
          </w:rPr>
          <w:t>processChanges_9_1</w:t>
        </w:r>
      </w:hyperlink>
      <w:r w:rsidRPr="00D81C28">
        <w:t xml:space="preserve">, </w:t>
      </w:r>
      <w:hyperlink r:id="rId414">
        <w:r w:rsidRPr="00D81C28">
          <w:rPr>
            <w:rStyle w:val="InternetLink"/>
          </w:rPr>
          <w:t>processChanges_10_1</w:t>
        </w:r>
      </w:hyperlink>
      <w:r w:rsidRPr="00D81C28">
        <w:t>) &gt; 0</w:t>
      </w:r>
    </w:p>
    <w:p w14:paraId="0B3D46D1" w14:textId="77777777" w:rsidR="0071540F" w:rsidRPr="00D81C28" w:rsidRDefault="0071540F" w:rsidP="0071540F">
      <w:pPr>
        <w:sectPr w:rsidR="0071540F" w:rsidRPr="00D81C28">
          <w:type w:val="continuous"/>
          <w:pgSz w:w="11906" w:h="16838"/>
          <w:pgMar w:top="1134" w:right="1134" w:bottom="1134" w:left="1134" w:header="0" w:footer="0" w:gutter="0"/>
          <w:cols w:space="720"/>
          <w:formProt w:val="0"/>
        </w:sectPr>
      </w:pPr>
    </w:p>
    <w:p w14:paraId="48D27FB1" w14:textId="77777777" w:rsidR="0071540F" w:rsidRPr="00D81C28" w:rsidRDefault="0071540F" w:rsidP="00166FF8">
      <w:pPr>
        <w:pStyle w:val="Heading4"/>
        <w:numPr>
          <w:ilvl w:val="0"/>
          <w:numId w:val="0"/>
        </w:numPr>
      </w:pPr>
      <w:r w:rsidRPr="00D81C28">
        <w:t xml:space="preserve">156 []You have asserted that attribute "{term}" is {if(attributeCountable == "N","not","")} counts some quantity. </w:t>
      </w:r>
    </w:p>
    <w:p w14:paraId="4E7972E1" w14:textId="77777777" w:rsidR="0071540F" w:rsidRPr="00D81C28" w:rsidRDefault="0071540F">
      <w:pPr>
        <w:pStyle w:val="BodyText"/>
      </w:pPr>
      <w:r w:rsidRPr="00D81C28">
        <w:rPr>
          <w:b/>
        </w:rPr>
        <w:t>Only answer this question if the following conditions are met:</w:t>
      </w:r>
      <w:r w:rsidRPr="00D81C28">
        <w:br/>
        <w:t>! is_empty(</w:t>
      </w:r>
      <w:hyperlink r:id="rId415">
        <w:r w:rsidRPr="00D81C28">
          <w:rPr>
            <w:rStyle w:val="InternetLink"/>
          </w:rPr>
          <w:t>attributeCountable</w:t>
        </w:r>
      </w:hyperlink>
      <w:r w:rsidRPr="00D81C28">
        <w:t>)</w:t>
      </w:r>
    </w:p>
    <w:p w14:paraId="243909D1" w14:textId="77777777" w:rsidR="0071540F" w:rsidRPr="00D81C28" w:rsidRDefault="0071540F">
      <w:pPr>
        <w:sectPr w:rsidR="0071540F" w:rsidRPr="00D81C28">
          <w:type w:val="continuous"/>
          <w:pgSz w:w="11906" w:h="16838"/>
          <w:pgMar w:top="1134" w:right="1134" w:bottom="1134" w:left="1134" w:header="0" w:footer="0" w:gutter="0"/>
          <w:cols w:space="720"/>
          <w:formProt w:val="0"/>
        </w:sectPr>
      </w:pPr>
    </w:p>
    <w:p w14:paraId="3B3A55DE" w14:textId="6D0C976E" w:rsidR="0071540F" w:rsidRPr="00D81C28" w:rsidRDefault="0071540F">
      <w:pPr>
        <w:pStyle w:val="BodyText"/>
      </w:pPr>
      <w:r w:rsidRPr="00D81C28">
        <w:t xml:space="preserve">Thank you for completing the </w:t>
      </w:r>
      <w:r w:rsidR="006B4E38" w:rsidRPr="00D81C28">
        <w:t>questionnaire</w:t>
      </w:r>
      <w:r w:rsidRPr="00D81C28">
        <w:t>.</w:t>
      </w:r>
    </w:p>
    <w:p w14:paraId="47FCEF4E" w14:textId="681C9E53" w:rsidR="0071540F" w:rsidRPr="00D81C28" w:rsidRDefault="0071540F">
      <w:pPr>
        <w:pStyle w:val="BodyText"/>
      </w:pPr>
      <w:r w:rsidRPr="00D81C28">
        <w:t xml:space="preserve">We are grateful for any assistance you have generously provided. Please feel free to repeat the </w:t>
      </w:r>
      <w:r w:rsidR="006B4E38" w:rsidRPr="00D81C28">
        <w:t>questionnaire</w:t>
      </w:r>
      <w:r w:rsidRPr="00D81C28">
        <w:t xml:space="preserve"> for other terms in the </w:t>
      </w:r>
      <w:hyperlink r:id="rId416" w:tgtFrame="_blank">
        <w:r w:rsidRPr="00D81C28">
          <w:rPr>
            <w:rStyle w:val="InternetLink"/>
          </w:rPr>
          <w:t>GLAMURS glossary</w:t>
        </w:r>
      </w:hyperlink>
      <w:r w:rsidRPr="00D81C28">
        <w:t xml:space="preserve"> as the more data we can obtain the more accurate the reflection of reality the eventual ontology will be.</w:t>
      </w:r>
      <w:r w:rsidRPr="00D81C28">
        <w:br/>
      </w:r>
      <w:r w:rsidRPr="00D81C28">
        <w:br/>
      </w:r>
      <w:r w:rsidRPr="00D81C28">
        <w:br/>
        <w:t>Submit your survey.</w:t>
      </w:r>
      <w:r w:rsidRPr="00D81C28">
        <w:br/>
        <w:t>Thank you for completing this survey.</w:t>
      </w:r>
    </w:p>
    <w:p w14:paraId="4D754C04" w14:textId="77777777" w:rsidR="0071540F" w:rsidRPr="00D81C28" w:rsidRDefault="0071540F">
      <w:pPr>
        <w:sectPr w:rsidR="0071540F" w:rsidRPr="00D81C28">
          <w:type w:val="continuous"/>
          <w:pgSz w:w="11906" w:h="16838"/>
          <w:pgMar w:top="1134" w:right="1134" w:bottom="1134" w:left="1134" w:header="0" w:footer="0" w:gutter="0"/>
          <w:cols w:space="720"/>
          <w:formProt w:val="0"/>
        </w:sectPr>
      </w:pPr>
    </w:p>
    <w:p w14:paraId="27F216A3" w14:textId="77777777" w:rsidR="0071540F" w:rsidRPr="00D81C28" w:rsidRDefault="0071540F"/>
    <w:p w14:paraId="0D5B353F" w14:textId="77777777" w:rsidR="0071540F" w:rsidRPr="00D81C28" w:rsidRDefault="0071540F" w:rsidP="0071540F">
      <w:pPr>
        <w:sectPr w:rsidR="0071540F" w:rsidRPr="00D81C28">
          <w:headerReference w:type="default" r:id="rId417"/>
          <w:footerReference w:type="default" r:id="rId418"/>
          <w:headerReference w:type="first" r:id="rId419"/>
          <w:footerReference w:type="first" r:id="rId420"/>
          <w:pgSz w:w="11906" w:h="16838"/>
          <w:pgMar w:top="1417" w:right="1417" w:bottom="1134" w:left="1417" w:header="708" w:footer="708" w:gutter="0"/>
          <w:cols w:space="720"/>
          <w:titlePg/>
        </w:sectPr>
      </w:pPr>
    </w:p>
    <w:p w14:paraId="7F16770B" w14:textId="77777777" w:rsidR="00665252" w:rsidRPr="00D81C28" w:rsidRDefault="00665252">
      <w:pPr>
        <w:pStyle w:val="Heading1"/>
        <w:rPr>
          <w:lang w:val="en-GB"/>
        </w:rPr>
      </w:pPr>
      <w:bookmarkStart w:id="167" w:name="_Toc470076464"/>
      <w:bookmarkStart w:id="168" w:name="_Ref470087467"/>
      <w:r w:rsidRPr="00D81C28">
        <w:rPr>
          <w:lang w:val="en-GB"/>
        </w:rPr>
        <w:t>Examples of class linking worksheets</w:t>
      </w:r>
      <w:bookmarkEnd w:id="167"/>
      <w:bookmarkEnd w:id="168"/>
    </w:p>
    <w:p w14:paraId="1BE1D3F0" w14:textId="77777777" w:rsidR="00D42BB6" w:rsidRPr="00D81C28" w:rsidRDefault="00D42BB6" w:rsidP="00D42BB6">
      <w:pPr>
        <w:pStyle w:val="BodyText"/>
      </w:pPr>
      <w:r w:rsidRPr="00D81C28">
        <w:rPr>
          <w:noProof/>
          <w:lang w:eastAsia="en-GB"/>
        </w:rPr>
        <w:drawing>
          <wp:inline distT="0" distB="0" distL="0" distR="0" wp14:anchorId="23796C7A" wp14:editId="04433CBF">
            <wp:extent cx="5760000" cy="4060800"/>
            <wp:effectExtent l="0" t="7620" r="508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rot="5400000">
                      <a:off x="0" y="0"/>
                      <a:ext cx="5760000" cy="4060800"/>
                    </a:xfrm>
                    <a:prstGeom prst="rect">
                      <a:avLst/>
                    </a:prstGeom>
                    <a:noFill/>
                    <a:ln>
                      <a:noFill/>
                    </a:ln>
                  </pic:spPr>
                </pic:pic>
              </a:graphicData>
            </a:graphic>
          </wp:inline>
        </w:drawing>
      </w:r>
    </w:p>
    <w:p w14:paraId="418C6A3D" w14:textId="77777777" w:rsidR="00D42BB6" w:rsidRPr="00D81C28" w:rsidRDefault="00D42BB6" w:rsidP="00D42BB6">
      <w:pPr>
        <w:pStyle w:val="BodyText"/>
      </w:pPr>
      <w:r w:rsidRPr="00D81C28">
        <w:rPr>
          <w:noProof/>
          <w:lang w:eastAsia="en-GB"/>
        </w:rPr>
        <w:drawing>
          <wp:inline distT="0" distB="0" distL="0" distR="0" wp14:anchorId="227E163F" wp14:editId="5A2844D4">
            <wp:extent cx="5760000" cy="4075200"/>
            <wp:effectExtent l="4127"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rot="5400000">
                      <a:off x="0" y="0"/>
                      <a:ext cx="5760000" cy="4075200"/>
                    </a:xfrm>
                    <a:prstGeom prst="rect">
                      <a:avLst/>
                    </a:prstGeom>
                    <a:noFill/>
                    <a:ln>
                      <a:noFill/>
                    </a:ln>
                  </pic:spPr>
                </pic:pic>
              </a:graphicData>
            </a:graphic>
          </wp:inline>
        </w:drawing>
      </w:r>
    </w:p>
    <w:p w14:paraId="42D48E03" w14:textId="77777777" w:rsidR="00D42BB6" w:rsidRPr="00D81C28" w:rsidRDefault="00D42BB6" w:rsidP="00D42BB6">
      <w:pPr>
        <w:pStyle w:val="BodyText"/>
      </w:pPr>
      <w:r w:rsidRPr="00D81C28">
        <w:rPr>
          <w:noProof/>
          <w:lang w:eastAsia="en-GB"/>
        </w:rPr>
        <w:drawing>
          <wp:inline distT="0" distB="0" distL="0" distR="0" wp14:anchorId="55E55FF7" wp14:editId="5B9F7699">
            <wp:extent cx="5760000" cy="4075200"/>
            <wp:effectExtent l="4127"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rot="5400000">
                      <a:off x="0" y="0"/>
                      <a:ext cx="5760000" cy="4075200"/>
                    </a:xfrm>
                    <a:prstGeom prst="rect">
                      <a:avLst/>
                    </a:prstGeom>
                    <a:noFill/>
                    <a:ln>
                      <a:noFill/>
                    </a:ln>
                  </pic:spPr>
                </pic:pic>
              </a:graphicData>
            </a:graphic>
          </wp:inline>
        </w:drawing>
      </w:r>
    </w:p>
    <w:p w14:paraId="6F58D97C" w14:textId="77777777" w:rsidR="00DF3B1A" w:rsidRPr="00D81C28" w:rsidRDefault="00DF3B1A" w:rsidP="00D42BB6">
      <w:pPr>
        <w:pStyle w:val="BodyText"/>
      </w:pPr>
      <w:r w:rsidRPr="00D81C28">
        <w:rPr>
          <w:noProof/>
          <w:lang w:eastAsia="en-GB"/>
        </w:rPr>
        <w:drawing>
          <wp:inline distT="0" distB="0" distL="0" distR="0" wp14:anchorId="0F95ACB1" wp14:editId="7C0EC55C">
            <wp:extent cx="5760000" cy="4075200"/>
            <wp:effectExtent l="4127"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rot="5400000">
                      <a:off x="0" y="0"/>
                      <a:ext cx="5760000" cy="4075200"/>
                    </a:xfrm>
                    <a:prstGeom prst="rect">
                      <a:avLst/>
                    </a:prstGeom>
                    <a:noFill/>
                    <a:ln>
                      <a:noFill/>
                    </a:ln>
                  </pic:spPr>
                </pic:pic>
              </a:graphicData>
            </a:graphic>
          </wp:inline>
        </w:drawing>
      </w:r>
    </w:p>
    <w:p w14:paraId="3E9C666E" w14:textId="77777777" w:rsidR="00DF3B1A" w:rsidRPr="00D81C28" w:rsidRDefault="00DF3B1A" w:rsidP="00D42BB6">
      <w:pPr>
        <w:pStyle w:val="BodyText"/>
      </w:pPr>
      <w:r w:rsidRPr="00D81C28">
        <w:rPr>
          <w:noProof/>
          <w:lang w:eastAsia="en-GB"/>
        </w:rPr>
        <w:drawing>
          <wp:inline distT="0" distB="0" distL="0" distR="0" wp14:anchorId="5DB64A10" wp14:editId="35443A87">
            <wp:extent cx="5760000" cy="4075200"/>
            <wp:effectExtent l="4127"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rot="5400000">
                      <a:off x="0" y="0"/>
                      <a:ext cx="5760000" cy="4075200"/>
                    </a:xfrm>
                    <a:prstGeom prst="rect">
                      <a:avLst/>
                    </a:prstGeom>
                    <a:noFill/>
                    <a:ln>
                      <a:noFill/>
                    </a:ln>
                  </pic:spPr>
                </pic:pic>
              </a:graphicData>
            </a:graphic>
          </wp:inline>
        </w:drawing>
      </w:r>
    </w:p>
    <w:p w14:paraId="11125185" w14:textId="77777777" w:rsidR="00F26016" w:rsidRPr="00D81C28" w:rsidRDefault="00F26016">
      <w:pPr>
        <w:pStyle w:val="Heading1"/>
        <w:rPr>
          <w:lang w:val="en-GB"/>
        </w:rPr>
      </w:pPr>
      <w:bookmarkStart w:id="169" w:name="_Ref469842091"/>
      <w:bookmarkStart w:id="170" w:name="_Toc470076465"/>
      <w:r w:rsidRPr="00D81C28">
        <w:rPr>
          <w:lang w:val="en-GB"/>
        </w:rPr>
        <w:t>Manual page for create_glamurs_ontology.pl</w:t>
      </w:r>
      <w:bookmarkEnd w:id="169"/>
      <w:bookmarkEnd w:id="170"/>
    </w:p>
    <w:p w14:paraId="06CE20B4" w14:textId="77777777" w:rsidR="004B3FEE" w:rsidRPr="00D81C28" w:rsidRDefault="004B3FEE" w:rsidP="00BA2ACF">
      <w:pPr>
        <w:pStyle w:val="BodyText"/>
        <w:spacing w:after="0"/>
      </w:pPr>
      <w:r w:rsidRPr="00D81C28">
        <w:t>Name: create_glamurs_ontology.pl</w:t>
      </w:r>
    </w:p>
    <w:p w14:paraId="2CC95483" w14:textId="4EA5A9DF" w:rsidR="004B3FEE" w:rsidRPr="00D81C28" w:rsidRDefault="00AA7086" w:rsidP="00BA2ACF">
      <w:pPr>
        <w:pStyle w:val="BodyText"/>
        <w:spacing w:after="0"/>
      </w:pPr>
      <w:r>
        <w:t xml:space="preserve"> </w:t>
      </w:r>
      <w:r w:rsidR="004B3FEE" w:rsidRPr="00D81C28">
        <w:t>A program to take a bunch of files and create an ontology from the lot</w:t>
      </w:r>
    </w:p>
    <w:p w14:paraId="42BBE521" w14:textId="7F049531" w:rsidR="004B3FEE" w:rsidRPr="00D81C28" w:rsidRDefault="00AA7086" w:rsidP="00BA2ACF">
      <w:pPr>
        <w:pStyle w:val="BodyText"/>
        <w:spacing w:after="0"/>
      </w:pPr>
      <w:r>
        <w:t xml:space="preserve"> </w:t>
      </w:r>
      <w:r w:rsidR="004B3FEE" w:rsidRPr="00D81C28">
        <w:t>of them. It does using the import statement. In the process of doing so,</w:t>
      </w:r>
    </w:p>
    <w:p w14:paraId="3D51FE07" w14:textId="3B0190CE" w:rsidR="004B3FEE" w:rsidRPr="00D81C28" w:rsidRDefault="00AA7086" w:rsidP="00BA2ACF">
      <w:pPr>
        <w:pStyle w:val="BodyText"/>
        <w:spacing w:after="0"/>
      </w:pPr>
      <w:r>
        <w:t xml:space="preserve"> </w:t>
      </w:r>
      <w:r w:rsidR="004B3FEE" w:rsidRPr="00D81C28">
        <w:t>it will determine whether the entity is a top or bottom ontology and</w:t>
      </w:r>
    </w:p>
    <w:p w14:paraId="0D8B209F" w14:textId="61DA326A" w:rsidR="004B3FEE" w:rsidRPr="00D81C28" w:rsidRDefault="00AA7086" w:rsidP="00BA2ACF">
      <w:pPr>
        <w:pStyle w:val="BodyText"/>
        <w:spacing w:after="0"/>
      </w:pPr>
      <w:r>
        <w:t xml:space="preserve"> </w:t>
      </w:r>
      <w:r w:rsidR="004B3FEE" w:rsidRPr="00D81C28">
        <w:t>create links between individuals based on the co-domain and range</w:t>
      </w:r>
    </w:p>
    <w:p w14:paraId="2D6F3194" w14:textId="76AFBC52" w:rsidR="004B3FEE" w:rsidRPr="00D81C28" w:rsidRDefault="00AA7086" w:rsidP="00BA2ACF">
      <w:pPr>
        <w:pStyle w:val="BodyText"/>
        <w:spacing w:after="0"/>
      </w:pPr>
      <w:r>
        <w:t xml:space="preserve"> </w:t>
      </w:r>
      <w:r w:rsidR="004B3FEE" w:rsidRPr="00D81C28">
        <w:t>relationships between the parent classes and object properties. This is</w:t>
      </w:r>
    </w:p>
    <w:p w14:paraId="1DCDCEFD" w14:textId="6671FDD8" w:rsidR="004B3FEE" w:rsidRPr="00D81C28" w:rsidRDefault="00AA7086" w:rsidP="00BA2ACF">
      <w:pPr>
        <w:pStyle w:val="BodyText"/>
        <w:spacing w:after="0"/>
      </w:pPr>
      <w:r>
        <w:t xml:space="preserve"> </w:t>
      </w:r>
      <w:r w:rsidR="004B3FEE" w:rsidRPr="00D81C28">
        <w:t>done in order to provide conditions on individuals as to what kind of</w:t>
      </w:r>
    </w:p>
    <w:p w14:paraId="7B8A79AD" w14:textId="10238B91" w:rsidR="004B3FEE" w:rsidRPr="00D81C28" w:rsidRDefault="00AA7086" w:rsidP="00BA2ACF">
      <w:pPr>
        <w:pStyle w:val="BodyText"/>
        <w:spacing w:after="0"/>
      </w:pPr>
      <w:r>
        <w:t xml:space="preserve"> </w:t>
      </w:r>
      <w:r w:rsidR="004B3FEE" w:rsidRPr="00D81C28">
        <w:t>ontology they originated in. This is needed for consistent reasoning, so</w:t>
      </w:r>
    </w:p>
    <w:p w14:paraId="0A6AE3C7" w14:textId="3144A4C8" w:rsidR="004B3FEE" w:rsidRPr="00D81C28" w:rsidRDefault="00AA7086" w:rsidP="00BA2ACF">
      <w:pPr>
        <w:pStyle w:val="BodyText"/>
        <w:spacing w:after="0"/>
      </w:pPr>
      <w:r>
        <w:t xml:space="preserve"> </w:t>
      </w:r>
      <w:r w:rsidR="004B3FEE" w:rsidRPr="00D81C28">
        <w:t>the original domain of the instantiated term can be derived.</w:t>
      </w:r>
    </w:p>
    <w:p w14:paraId="41B0FB92" w14:textId="77777777" w:rsidR="004B3FEE" w:rsidRPr="00D81C28" w:rsidRDefault="004B3FEE" w:rsidP="00BA2ACF">
      <w:pPr>
        <w:pStyle w:val="BodyText"/>
        <w:spacing w:after="0"/>
      </w:pPr>
    </w:p>
    <w:p w14:paraId="3DAFE54F" w14:textId="0A85A253" w:rsidR="004B3FEE" w:rsidRPr="00D81C28" w:rsidRDefault="00AA7086" w:rsidP="00BA2ACF">
      <w:pPr>
        <w:pStyle w:val="BodyText"/>
        <w:spacing w:after="0"/>
      </w:pPr>
      <w:r>
        <w:t xml:space="preserve"> </w:t>
      </w:r>
      <w:r w:rsidR="004B3FEE" w:rsidRPr="00D81C28">
        <w:t>In addition any files in the --process-file parameter, and there may be</w:t>
      </w:r>
    </w:p>
    <w:p w14:paraId="1FFCD64D" w14:textId="780D3A83" w:rsidR="004B3FEE" w:rsidRPr="00D81C28" w:rsidRDefault="00AA7086" w:rsidP="00BA2ACF">
      <w:pPr>
        <w:pStyle w:val="BodyText"/>
        <w:spacing w:after="0"/>
      </w:pPr>
      <w:r>
        <w:t xml:space="preserve"> </w:t>
      </w:r>
      <w:r w:rsidR="004B3FEE" w:rsidRPr="00D81C28">
        <w:t>multiple instance can be processed to derive linkages between the</w:t>
      </w:r>
    </w:p>
    <w:p w14:paraId="41B61034" w14:textId="16F888C3" w:rsidR="004B3FEE" w:rsidRPr="00D81C28" w:rsidRDefault="00AA7086" w:rsidP="00BA2ACF">
      <w:pPr>
        <w:pStyle w:val="BodyText"/>
        <w:spacing w:after="0"/>
      </w:pPr>
      <w:r>
        <w:t xml:space="preserve"> </w:t>
      </w:r>
      <w:r w:rsidR="004B3FEE" w:rsidRPr="00D81C28">
        <w:t>corresponding instantiated individuals included in this file. In general</w:t>
      </w:r>
    </w:p>
    <w:p w14:paraId="009878A1" w14:textId="30E64D97" w:rsidR="004B3FEE" w:rsidRPr="00D81C28" w:rsidRDefault="00AA7086" w:rsidP="00BA2ACF">
      <w:pPr>
        <w:pStyle w:val="BodyText"/>
        <w:spacing w:after="0"/>
      </w:pPr>
      <w:r>
        <w:t xml:space="preserve"> </w:t>
      </w:r>
      <w:r w:rsidR="004B3FEE" w:rsidRPr="00D81C28">
        <w:t>if a file is to processed in this manner, then it is normally, but not</w:t>
      </w:r>
    </w:p>
    <w:p w14:paraId="745874E1" w14:textId="16880B3B" w:rsidR="004B3FEE" w:rsidRPr="00D81C28" w:rsidRDefault="00AA7086" w:rsidP="00BA2ACF">
      <w:pPr>
        <w:pStyle w:val="BodyText"/>
        <w:spacing w:after="0"/>
      </w:pPr>
      <w:r>
        <w:t xml:space="preserve"> </w:t>
      </w:r>
      <w:r w:rsidR="004B3FEE" w:rsidRPr="00D81C28">
        <w:t>necessarily present as a parameter in --library.</w:t>
      </w:r>
    </w:p>
    <w:p w14:paraId="0088C505" w14:textId="7D17C2AA" w:rsidR="00384C11" w:rsidRPr="00D81C28" w:rsidRDefault="00AA7086" w:rsidP="00BA2ACF">
      <w:pPr>
        <w:spacing w:after="0"/>
      </w:pPr>
      <w:r>
        <w:t xml:space="preserve"> </w:t>
      </w:r>
    </w:p>
    <w:p w14:paraId="19FAF16A" w14:textId="2B511527" w:rsidR="00384C11" w:rsidRPr="00D81C28" w:rsidRDefault="00AA7086" w:rsidP="00BA2ACF">
      <w:pPr>
        <w:spacing w:after="0"/>
      </w:pPr>
      <w:r>
        <w:t xml:space="preserve"> </w:t>
      </w:r>
      <w:r w:rsidR="00384C11" w:rsidRPr="00D81C28">
        <w:t>Ontologies must be in the OWL functional format.</w:t>
      </w:r>
    </w:p>
    <w:p w14:paraId="4B0C2382" w14:textId="77777777" w:rsidR="004B3FEE" w:rsidRPr="00D81C28" w:rsidRDefault="004B3FEE" w:rsidP="00BA2ACF">
      <w:pPr>
        <w:pStyle w:val="BodyText"/>
        <w:spacing w:after="0"/>
      </w:pPr>
    </w:p>
    <w:p w14:paraId="2BBB19D1" w14:textId="242604C1" w:rsidR="004B3FEE" w:rsidRPr="00D81C28" w:rsidRDefault="00AA7086" w:rsidP="00BA2ACF">
      <w:pPr>
        <w:pStyle w:val="BodyText"/>
        <w:spacing w:after="0"/>
      </w:pPr>
      <w:r>
        <w:t xml:space="preserve"> </w:t>
      </w:r>
      <w:r w:rsidR="004B3FEE" w:rsidRPr="00D81C28">
        <w:t>Author: Doug Salt</w:t>
      </w:r>
    </w:p>
    <w:p w14:paraId="43DA3227" w14:textId="19DC6929" w:rsidR="004B3FEE" w:rsidRPr="00D81C28" w:rsidRDefault="00AA7086" w:rsidP="00BA2ACF">
      <w:pPr>
        <w:pStyle w:val="BodyText"/>
        <w:spacing w:after="0"/>
      </w:pPr>
      <w:r>
        <w:t xml:space="preserve"> </w:t>
      </w:r>
      <w:r w:rsidR="004B3FEE" w:rsidRPr="00D81C28">
        <w:t>Date: November 2016</w:t>
      </w:r>
    </w:p>
    <w:p w14:paraId="24C2EA18" w14:textId="2042C163" w:rsidR="004B3FEE" w:rsidRPr="00D81C28" w:rsidRDefault="00AA7086" w:rsidP="00BA2ACF">
      <w:pPr>
        <w:pStyle w:val="BodyText"/>
        <w:spacing w:after="0"/>
      </w:pPr>
      <w:r>
        <w:t xml:space="preserve"> </w:t>
      </w:r>
      <w:r w:rsidR="004B3FEE" w:rsidRPr="00D81C28">
        <w:t>Version: 0.1</w:t>
      </w:r>
    </w:p>
    <w:p w14:paraId="649B7215" w14:textId="77777777" w:rsidR="004B3FEE" w:rsidRPr="00D81C28" w:rsidRDefault="004B3FEE" w:rsidP="00BA2ACF">
      <w:pPr>
        <w:pStyle w:val="BodyText"/>
        <w:spacing w:after="0"/>
      </w:pPr>
      <w:r w:rsidRPr="00D81C28">
        <w:t>Parameters</w:t>
      </w:r>
    </w:p>
    <w:p w14:paraId="3A7487E4" w14:textId="412668A2" w:rsidR="004B3FEE" w:rsidRPr="00D81C28" w:rsidRDefault="00AA7086" w:rsidP="00BA2ACF">
      <w:pPr>
        <w:pStyle w:val="BodyText"/>
        <w:spacing w:after="0"/>
      </w:pPr>
      <w:r>
        <w:t xml:space="preserve"> </w:t>
      </w:r>
      <w:r w:rsidR="004B3FEE" w:rsidRPr="00D81C28">
        <w:t>-l | --library</w:t>
      </w:r>
    </w:p>
    <w:p w14:paraId="238DFDC3" w14:textId="2BEF2CC3" w:rsidR="004B3FEE" w:rsidRPr="00D81C28" w:rsidRDefault="00AA7086" w:rsidP="00BA2ACF">
      <w:pPr>
        <w:pStyle w:val="BodyText"/>
        <w:spacing w:after="0"/>
      </w:pPr>
      <w:r>
        <w:t xml:space="preserve"> </w:t>
      </w:r>
      <w:r w:rsidR="004B3FEE" w:rsidRPr="00D81C28">
        <w:t>This takes a pathname as a parameter. This may take multiple</w:t>
      </w:r>
    </w:p>
    <w:p w14:paraId="194CE3B4" w14:textId="1B5E9D8B" w:rsidR="004B3FEE" w:rsidRPr="00D81C28" w:rsidRDefault="00AA7086" w:rsidP="00BA2ACF">
      <w:pPr>
        <w:pStyle w:val="BodyText"/>
        <w:spacing w:after="0"/>
      </w:pPr>
      <w:r>
        <w:t xml:space="preserve"> </w:t>
      </w:r>
      <w:r w:rsidR="004B3FEE" w:rsidRPr="00D81C28">
        <w:t>arguments. This file is inserted into the resultant output ontology</w:t>
      </w:r>
    </w:p>
    <w:p w14:paraId="35C83D45" w14:textId="6F147EA8" w:rsidR="004B3FEE" w:rsidRPr="00D81C28" w:rsidRDefault="00AA7086" w:rsidP="00BA2ACF">
      <w:pPr>
        <w:pStyle w:val="BodyText"/>
        <w:spacing w:after="0"/>
      </w:pPr>
      <w:r>
        <w:t xml:space="preserve"> </w:t>
      </w:r>
      <w:r w:rsidR="004B3FEE" w:rsidRPr="00D81C28">
        <w:t>verbatim. This can be useful for abstracting parts of the ontology</w:t>
      </w:r>
    </w:p>
    <w:p w14:paraId="5DE3417A" w14:textId="7858493C" w:rsidR="004B3FEE" w:rsidRPr="00D81C28" w:rsidRDefault="00AA7086" w:rsidP="00BA2ACF">
      <w:pPr>
        <w:pStyle w:val="BodyText"/>
        <w:spacing w:after="0"/>
      </w:pPr>
      <w:r>
        <w:t xml:space="preserve"> </w:t>
      </w:r>
      <w:r w:rsidR="004B3FEE" w:rsidRPr="00D81C28">
        <w:t>into logical or functionally similar units.</w:t>
      </w:r>
    </w:p>
    <w:p w14:paraId="7253D51C" w14:textId="77777777" w:rsidR="004B3FEE" w:rsidRPr="00D81C28" w:rsidRDefault="004B3FEE" w:rsidP="00BA2ACF">
      <w:pPr>
        <w:pStyle w:val="BodyText"/>
        <w:spacing w:after="0"/>
      </w:pPr>
    </w:p>
    <w:p w14:paraId="152393AD" w14:textId="7840FDAD" w:rsidR="004B3FEE" w:rsidRPr="00D81C28" w:rsidRDefault="00AA7086" w:rsidP="00BA2ACF">
      <w:pPr>
        <w:pStyle w:val="BodyText"/>
        <w:spacing w:after="0"/>
      </w:pPr>
      <w:r>
        <w:t xml:space="preserve"> </w:t>
      </w:r>
      <w:r w:rsidR="004B3FEE" w:rsidRPr="00D81C28">
        <w:t>-o | --output-to</w:t>
      </w:r>
    </w:p>
    <w:p w14:paraId="10E51B1C" w14:textId="598F8490" w:rsidR="004B3FEE" w:rsidRPr="00D81C28" w:rsidRDefault="00AA7086" w:rsidP="00BA2ACF">
      <w:pPr>
        <w:pStyle w:val="BodyText"/>
        <w:spacing w:after="0"/>
      </w:pPr>
      <w:r>
        <w:t xml:space="preserve"> </w:t>
      </w:r>
      <w:r w:rsidR="004B3FEE" w:rsidRPr="00D81C28">
        <w:t>This takes a pathname as a parameter. This is the output file for</w:t>
      </w:r>
    </w:p>
    <w:p w14:paraId="404DAAAF" w14:textId="57F0E279" w:rsidR="004B3FEE" w:rsidRPr="00D81C28" w:rsidRDefault="00AA7086" w:rsidP="00BA2ACF">
      <w:pPr>
        <w:pStyle w:val="BodyText"/>
        <w:spacing w:after="0"/>
      </w:pPr>
      <w:r>
        <w:t xml:space="preserve"> </w:t>
      </w:r>
      <w:r w:rsidR="004B3FEE" w:rsidRPr="00D81C28">
        <w:t>the resultant ontology. If this is not specified then the ontology</w:t>
      </w:r>
    </w:p>
    <w:p w14:paraId="7E99C72C" w14:textId="113C72AE" w:rsidR="004B3FEE" w:rsidRPr="00D81C28" w:rsidRDefault="00AA7086" w:rsidP="00BA2ACF">
      <w:pPr>
        <w:pStyle w:val="BodyText"/>
        <w:spacing w:after="0"/>
      </w:pPr>
      <w:r>
        <w:t xml:space="preserve"> </w:t>
      </w:r>
      <w:r w:rsidR="004B3FEE" w:rsidRPr="00D81C28">
        <w:t>is printed to STDOUT.</w:t>
      </w:r>
    </w:p>
    <w:p w14:paraId="6C7AEDC0" w14:textId="77777777" w:rsidR="004B3FEE" w:rsidRPr="00D81C28" w:rsidRDefault="004B3FEE" w:rsidP="00BA2ACF">
      <w:pPr>
        <w:pStyle w:val="BodyText"/>
        <w:spacing w:after="0"/>
      </w:pPr>
    </w:p>
    <w:p w14:paraId="42FFC7E0" w14:textId="3BB962E3" w:rsidR="004B3FEE" w:rsidRPr="00D81C28" w:rsidRDefault="00AA7086" w:rsidP="00BA2ACF">
      <w:pPr>
        <w:pStyle w:val="BodyText"/>
        <w:spacing w:after="0"/>
      </w:pPr>
      <w:r>
        <w:t xml:space="preserve"> </w:t>
      </w:r>
      <w:r w:rsidR="004B3FEE" w:rsidRPr="00D81C28">
        <w:t>-p | --process-files</w:t>
      </w:r>
    </w:p>
    <w:p w14:paraId="69A3B038" w14:textId="6FF5E4F8" w:rsidR="004B3FEE" w:rsidRPr="00D81C28" w:rsidRDefault="00AA7086" w:rsidP="00BA2ACF">
      <w:pPr>
        <w:pStyle w:val="BodyText"/>
        <w:spacing w:after="0"/>
      </w:pPr>
      <w:r>
        <w:t xml:space="preserve"> </w:t>
      </w:r>
      <w:r w:rsidR="004B3FEE" w:rsidRPr="00D81C28">
        <w:t>This takes a pathname as a parameter. This may take multiple</w:t>
      </w:r>
    </w:p>
    <w:p w14:paraId="47AC3800" w14:textId="7AAF89D6" w:rsidR="004B3FEE" w:rsidRPr="00D81C28" w:rsidRDefault="00AA7086" w:rsidP="00BA2ACF">
      <w:pPr>
        <w:pStyle w:val="BodyText"/>
        <w:spacing w:after="0"/>
      </w:pPr>
      <w:r>
        <w:t xml:space="preserve"> </w:t>
      </w:r>
      <w:r w:rsidR="004B3FEE" w:rsidRPr="00D81C28">
        <w:t>arguments. These are sets of ontology statements that need</w:t>
      </w:r>
    </w:p>
    <w:p w14:paraId="34ED21CE" w14:textId="4F35E644" w:rsidR="004B3FEE" w:rsidRPr="00D81C28" w:rsidRDefault="00AA7086" w:rsidP="00BA2ACF">
      <w:pPr>
        <w:pStyle w:val="BodyText"/>
        <w:spacing w:after="0"/>
      </w:pPr>
      <w:r>
        <w:t xml:space="preserve"> </w:t>
      </w:r>
      <w:r w:rsidR="004B3FEE" w:rsidRPr="00D81C28">
        <w:t>processing in some way. At the moment the only processing available</w:t>
      </w:r>
    </w:p>
    <w:p w14:paraId="0836B275" w14:textId="73ABC335" w:rsidR="004B3FEE" w:rsidRPr="00D81C28" w:rsidRDefault="00AA7086" w:rsidP="00BA2ACF">
      <w:pPr>
        <w:pStyle w:val="BodyText"/>
        <w:spacing w:after="0"/>
      </w:pPr>
      <w:r>
        <w:t xml:space="preserve"> </w:t>
      </w:r>
      <w:r w:rsidR="004B3FEE" w:rsidRPr="00D81C28">
        <w:t>is to analyse sigma-represents and extract the domains and ranges of</w:t>
      </w:r>
    </w:p>
    <w:p w14:paraId="3568E515" w14:textId="2C589669" w:rsidR="004B3FEE" w:rsidRPr="00D81C28" w:rsidRDefault="00AA7086" w:rsidP="00BA2ACF">
      <w:pPr>
        <w:pStyle w:val="BodyText"/>
        <w:spacing w:after="0"/>
      </w:pPr>
      <w:r>
        <w:t xml:space="preserve"> </w:t>
      </w:r>
      <w:r w:rsidR="004B3FEE" w:rsidRPr="00D81C28">
        <w:t>these relations and automatically create an assertion between</w:t>
      </w:r>
    </w:p>
    <w:p w14:paraId="14292169" w14:textId="50781056" w:rsidR="004B3FEE" w:rsidRPr="00D81C28" w:rsidRDefault="00AA7086" w:rsidP="00BA2ACF">
      <w:pPr>
        <w:pStyle w:val="BodyText"/>
        <w:spacing w:after="0"/>
      </w:pPr>
      <w:r>
        <w:t xml:space="preserve"> </w:t>
      </w:r>
      <w:r w:rsidR="004B3FEE" w:rsidRPr="00D81C28">
        <w:t>mirrored instances of ontological concepts. These mirrored concepts</w:t>
      </w:r>
    </w:p>
    <w:p w14:paraId="08F37744" w14:textId="09273DD0" w:rsidR="004B3FEE" w:rsidRPr="00D81C28" w:rsidRDefault="00AA7086" w:rsidP="00BA2ACF">
      <w:pPr>
        <w:pStyle w:val="BodyText"/>
        <w:spacing w:after="0"/>
      </w:pPr>
      <w:r>
        <w:t xml:space="preserve"> </w:t>
      </w:r>
      <w:r w:rsidR="004B3FEE" w:rsidRPr="00D81C28">
        <w:t>having been produced by the script:</w:t>
      </w:r>
    </w:p>
    <w:p w14:paraId="7F330F11" w14:textId="25CB3202" w:rsidR="004B3FEE" w:rsidRPr="00D81C28" w:rsidRDefault="00AA7086" w:rsidP="00BA2ACF">
      <w:pPr>
        <w:pStyle w:val="BodyText"/>
        <w:spacing w:after="0"/>
      </w:pPr>
      <w:r>
        <w:t xml:space="preserve"> </w:t>
      </w:r>
      <w:r w:rsidR="004B3FEE" w:rsidRPr="00D81C28">
        <w:t>create_terminology_ontolgy_wrapper.pl.</w:t>
      </w:r>
    </w:p>
    <w:p w14:paraId="64D5F530" w14:textId="77777777" w:rsidR="004B3FEE" w:rsidRPr="00D81C28" w:rsidRDefault="004B3FEE" w:rsidP="00BA2ACF">
      <w:pPr>
        <w:pStyle w:val="BodyText"/>
        <w:spacing w:after="0"/>
      </w:pPr>
    </w:p>
    <w:p w14:paraId="7F2C0F92" w14:textId="7EBD6C17" w:rsidR="004B3FEE" w:rsidRPr="00D81C28" w:rsidRDefault="00AA7086" w:rsidP="00BA2ACF">
      <w:pPr>
        <w:pStyle w:val="BodyText"/>
        <w:spacing w:after="0"/>
      </w:pPr>
      <w:r>
        <w:t xml:space="preserve"> </w:t>
      </w:r>
      <w:r w:rsidR="004B3FEE" w:rsidRPr="00D81C28">
        <w:t>-n | --ontology-name</w:t>
      </w:r>
    </w:p>
    <w:p w14:paraId="585E4BC6" w14:textId="5E2A5D11" w:rsidR="004B3FEE" w:rsidRPr="00D81C28" w:rsidRDefault="00AA7086" w:rsidP="00BA2ACF">
      <w:pPr>
        <w:pStyle w:val="BodyText"/>
        <w:spacing w:after="0"/>
      </w:pPr>
      <w:r>
        <w:t xml:space="preserve"> </w:t>
      </w:r>
      <w:r w:rsidR="004B3FEE" w:rsidRPr="00D81C28">
        <w:t>This is the namespace of the ontology. In our standards this is</w:t>
      </w:r>
    </w:p>
    <w:p w14:paraId="348DCEF6" w14:textId="52ACB301" w:rsidR="004B3FEE" w:rsidRPr="00D81C28" w:rsidRDefault="00AA7086" w:rsidP="00BA2ACF">
      <w:pPr>
        <w:pStyle w:val="BodyText"/>
        <w:spacing w:after="0"/>
      </w:pPr>
      <w:r>
        <w:t xml:space="preserve"> </w:t>
      </w:r>
      <w:r w:rsidR="004B3FEE" w:rsidRPr="00D81C28">
        <w:t>normally filename of the ontology as well.</w:t>
      </w:r>
    </w:p>
    <w:p w14:paraId="3F4979A6" w14:textId="77777777" w:rsidR="004B3FEE" w:rsidRPr="00D81C28" w:rsidRDefault="004B3FEE" w:rsidP="00BA2ACF">
      <w:pPr>
        <w:pStyle w:val="BodyText"/>
        <w:spacing w:after="0"/>
      </w:pPr>
    </w:p>
    <w:p w14:paraId="00CCBDAF" w14:textId="549BED83" w:rsidR="004B3FEE" w:rsidRPr="00D81C28" w:rsidRDefault="00AA7086" w:rsidP="00BA2ACF">
      <w:pPr>
        <w:pStyle w:val="BodyText"/>
        <w:spacing w:after="0"/>
      </w:pPr>
      <w:r>
        <w:t xml:space="preserve"> </w:t>
      </w:r>
      <w:r w:rsidR="004B3FEE" w:rsidRPr="00D81C28">
        <w:t>-D | --verbose</w:t>
      </w:r>
    </w:p>
    <w:p w14:paraId="49959706" w14:textId="521D381E" w:rsidR="004B3FEE" w:rsidRPr="00D81C28" w:rsidRDefault="00AA7086" w:rsidP="00BA2ACF">
      <w:pPr>
        <w:pStyle w:val="BodyText"/>
        <w:spacing w:after="0"/>
      </w:pPr>
      <w:r>
        <w:t xml:space="preserve"> </w:t>
      </w:r>
      <w:r w:rsidR="004B3FEE" w:rsidRPr="00D81C28">
        <w:t>Print out verbose debug messages.</w:t>
      </w:r>
    </w:p>
    <w:p w14:paraId="0ACFA0B8" w14:textId="77777777" w:rsidR="004B3FEE" w:rsidRPr="00D81C28" w:rsidRDefault="004B3FEE" w:rsidP="00BA2ACF">
      <w:pPr>
        <w:pStyle w:val="BodyText"/>
        <w:spacing w:after="0"/>
      </w:pPr>
    </w:p>
    <w:p w14:paraId="5A55621F" w14:textId="512E1D1E" w:rsidR="004B3FEE" w:rsidRPr="00D81C28" w:rsidRDefault="00AA7086" w:rsidP="00BA2ACF">
      <w:pPr>
        <w:pStyle w:val="BodyText"/>
        <w:spacing w:after="0"/>
      </w:pPr>
      <w:r>
        <w:t xml:space="preserve"> </w:t>
      </w:r>
      <w:r w:rsidR="004B3FEE" w:rsidRPr="00D81C28">
        <w:t>-H | --help</w:t>
      </w:r>
    </w:p>
    <w:p w14:paraId="18A230B5" w14:textId="554DE5A9" w:rsidR="004B3FEE" w:rsidRPr="00D81C28" w:rsidRDefault="00AA7086" w:rsidP="00BA2ACF">
      <w:pPr>
        <w:pStyle w:val="BodyText"/>
        <w:spacing w:after="0"/>
      </w:pPr>
      <w:r>
        <w:t xml:space="preserve"> </w:t>
      </w:r>
      <w:r w:rsidR="004B3FEE" w:rsidRPr="00D81C28">
        <w:t>Print this document and exit.</w:t>
      </w:r>
    </w:p>
    <w:p w14:paraId="21334362" w14:textId="77777777" w:rsidR="004B3FEE" w:rsidRPr="00D81C28" w:rsidRDefault="004B3FEE" w:rsidP="00BA2ACF">
      <w:pPr>
        <w:pStyle w:val="BodyText"/>
        <w:spacing w:after="0"/>
      </w:pPr>
    </w:p>
    <w:p w14:paraId="46ACBFD9" w14:textId="5416B7D7" w:rsidR="004B3FEE" w:rsidRPr="00D81C28" w:rsidRDefault="00AA7086" w:rsidP="00BA2ACF">
      <w:pPr>
        <w:pStyle w:val="BodyText"/>
        <w:spacing w:after="0"/>
      </w:pPr>
      <w:r>
        <w:t xml:space="preserve"> </w:t>
      </w:r>
      <w:r w:rsidR="004B3FEE" w:rsidRPr="00D81C28">
        <w:t>-V | --version</w:t>
      </w:r>
    </w:p>
    <w:p w14:paraId="6C48B8FA" w14:textId="7C0F5C1E" w:rsidR="004B3FEE" w:rsidRPr="00D81C28" w:rsidRDefault="00AA7086" w:rsidP="00BA2ACF">
      <w:pPr>
        <w:pStyle w:val="BodyText"/>
        <w:spacing w:after="0"/>
      </w:pPr>
      <w:r>
        <w:t xml:space="preserve"> </w:t>
      </w:r>
      <w:r w:rsidR="004B3FEE" w:rsidRPr="00D81C28">
        <w:t>Print version and exit.</w:t>
      </w:r>
    </w:p>
    <w:p w14:paraId="3CED4429" w14:textId="77777777" w:rsidR="004B3FEE" w:rsidRPr="00D81C28" w:rsidRDefault="004B3FEE" w:rsidP="00BA2ACF">
      <w:pPr>
        <w:pStyle w:val="BodyText"/>
        <w:spacing w:after="0"/>
      </w:pPr>
    </w:p>
    <w:p w14:paraId="755C9DC0" w14:textId="1A0AC015" w:rsidR="004B3FEE" w:rsidRPr="00D81C28" w:rsidRDefault="00AA7086" w:rsidP="00BA2ACF">
      <w:pPr>
        <w:pStyle w:val="BodyText"/>
        <w:spacing w:after="0"/>
      </w:pPr>
      <w:r>
        <w:t xml:space="preserve"> </w:t>
      </w:r>
      <w:r w:rsidR="004B3FEE" w:rsidRPr="00D81C28">
        <w:t>There are also positional parameters consisting of a series of</w:t>
      </w:r>
    </w:p>
    <w:p w14:paraId="7D1CCC2D" w14:textId="6CAC6D4E" w:rsidR="004B3FEE" w:rsidRPr="00D81C28" w:rsidRDefault="00AA7086" w:rsidP="00BA2ACF">
      <w:pPr>
        <w:pStyle w:val="BodyText"/>
        <w:spacing w:after="0"/>
      </w:pPr>
      <w:r>
        <w:t xml:space="preserve"> </w:t>
      </w:r>
      <w:r w:rsidR="004B3FEE" w:rsidRPr="00D81C28">
        <w:t>pathnames. These pathnames represent the ontologies that are the</w:t>
      </w:r>
    </w:p>
    <w:p w14:paraId="54D1DD3F" w14:textId="0E4DD951" w:rsidR="004B3FEE" w:rsidRPr="00D81C28" w:rsidRDefault="00AA7086" w:rsidP="00BA2ACF">
      <w:pPr>
        <w:pStyle w:val="BodyText"/>
        <w:spacing w:after="0"/>
      </w:pPr>
      <w:r>
        <w:t xml:space="preserve"> </w:t>
      </w:r>
      <w:r w:rsidR="004B3FEE" w:rsidRPr="00D81C28">
        <w:t>components of the ontology produced by this script. In order to include</w:t>
      </w:r>
    </w:p>
    <w:p w14:paraId="1221A051" w14:textId="3F1F6526" w:rsidR="004B3FEE" w:rsidRPr="00D81C28" w:rsidRDefault="00AA7086" w:rsidP="00BA2ACF">
      <w:pPr>
        <w:pStyle w:val="BodyText"/>
        <w:spacing w:after="0"/>
      </w:pPr>
      <w:r>
        <w:t xml:space="preserve"> </w:t>
      </w:r>
      <w:r w:rsidR="004B3FEE" w:rsidRPr="00D81C28">
        <w:t>these in the ontology as components, then all that is needed is to use</w:t>
      </w:r>
    </w:p>
    <w:p w14:paraId="2F100284" w14:textId="516407FD" w:rsidR="004B3FEE" w:rsidRPr="00D81C28" w:rsidRDefault="00AA7086" w:rsidP="00BA2ACF">
      <w:pPr>
        <w:pStyle w:val="BodyText"/>
        <w:spacing w:after="0"/>
      </w:pPr>
      <w:r>
        <w:t xml:space="preserve"> </w:t>
      </w:r>
      <w:r w:rsidR="004B3FEE" w:rsidRPr="00D81C28">
        <w:t xml:space="preserve">the </w:t>
      </w:r>
      <w:r w:rsidR="00436297">
        <w:t>OWL 2</w:t>
      </w:r>
      <w:r w:rsidR="004B3FEE" w:rsidRPr="00D81C28">
        <w:t xml:space="preserve"> ontology import statement of the IRI of the ontology in</w:t>
      </w:r>
    </w:p>
    <w:p w14:paraId="143D598C" w14:textId="7141D207" w:rsidR="004B3FEE" w:rsidRPr="00D81C28" w:rsidRDefault="00AA7086" w:rsidP="00BA2ACF">
      <w:pPr>
        <w:pStyle w:val="BodyText"/>
        <w:spacing w:after="0"/>
      </w:pPr>
      <w:r>
        <w:t xml:space="preserve"> </w:t>
      </w:r>
      <w:r w:rsidR="004B3FEE" w:rsidRPr="00D81C28">
        <w:t>question. In addition to, for easy reference when the resultant ontology</w:t>
      </w:r>
    </w:p>
    <w:p w14:paraId="10A1104D" w14:textId="3650F6AC" w:rsidR="004B3FEE" w:rsidRPr="00D81C28" w:rsidRDefault="00AA7086" w:rsidP="00BA2ACF">
      <w:pPr>
        <w:pStyle w:val="BodyText"/>
        <w:spacing w:after="0"/>
      </w:pPr>
      <w:r>
        <w:t xml:space="preserve"> </w:t>
      </w:r>
      <w:r w:rsidR="004B3FEE" w:rsidRPr="00D81C28">
        <w:t>is analysed through some user friendly program like Protege then the</w:t>
      </w:r>
    </w:p>
    <w:p w14:paraId="0DFB158B" w14:textId="25C64DB8" w:rsidR="004B3FEE" w:rsidRPr="00D81C28" w:rsidRDefault="00AA7086" w:rsidP="00BA2ACF">
      <w:pPr>
        <w:pStyle w:val="BodyText"/>
        <w:spacing w:after="0"/>
      </w:pPr>
      <w:r>
        <w:t xml:space="preserve"> </w:t>
      </w:r>
      <w:r w:rsidR="004B3FEE" w:rsidRPr="00D81C28">
        <w:t>namespace of these ontologies are also created. This namespace is based</w:t>
      </w:r>
    </w:p>
    <w:p w14:paraId="7476387B" w14:textId="78533FCF" w:rsidR="004B3FEE" w:rsidRPr="00D81C28" w:rsidRDefault="00AA7086" w:rsidP="00BA2ACF">
      <w:pPr>
        <w:pStyle w:val="BodyText"/>
        <w:spacing w:after="0"/>
      </w:pPr>
      <w:r>
        <w:t xml:space="preserve"> </w:t>
      </w:r>
      <w:r w:rsidR="004B3FEE" w:rsidRPr="00D81C28">
        <w:t>on the last unit of the IRI.</w:t>
      </w:r>
    </w:p>
    <w:p w14:paraId="7661AF5B" w14:textId="77777777" w:rsidR="004B3FEE" w:rsidRPr="00D81C28" w:rsidRDefault="004B3FEE" w:rsidP="00BA2ACF">
      <w:pPr>
        <w:pStyle w:val="BodyText"/>
        <w:spacing w:after="0"/>
      </w:pPr>
    </w:p>
    <w:p w14:paraId="1C912CD3" w14:textId="7002C841" w:rsidR="004B3FEE" w:rsidRPr="00D81C28" w:rsidRDefault="00AA7086" w:rsidP="00BA2ACF">
      <w:pPr>
        <w:pStyle w:val="BodyText"/>
        <w:spacing w:after="0"/>
      </w:pPr>
      <w:r>
        <w:t xml:space="preserve"> </w:t>
      </w:r>
      <w:r w:rsidR="004B3FEE" w:rsidRPr="00D81C28">
        <w:t>For example if we process the ontology example.owl with name space</w:t>
      </w:r>
    </w:p>
    <w:p w14:paraId="08714A63" w14:textId="099EBCC0" w:rsidR="004B3FEE" w:rsidRPr="00D81C28" w:rsidRDefault="00AA7086" w:rsidP="00BA2ACF">
      <w:pPr>
        <w:pStyle w:val="BodyText"/>
        <w:spacing w:after="0"/>
      </w:pPr>
      <w:r>
        <w:t xml:space="preserve"> </w:t>
      </w:r>
      <w:r w:rsidR="004B3FEE" w:rsidRPr="00D81C28">
        <w:t>"http://www.somewhere.com/ontologies/newone" then "newone" will be used</w:t>
      </w:r>
    </w:p>
    <w:p w14:paraId="7D3F601F" w14:textId="2222C3E9" w:rsidR="004B3FEE" w:rsidRPr="00D81C28" w:rsidRDefault="00AA7086" w:rsidP="00BA2ACF">
      <w:pPr>
        <w:pStyle w:val="BodyText"/>
        <w:spacing w:after="0"/>
      </w:pPr>
      <w:r>
        <w:t xml:space="preserve"> </w:t>
      </w:r>
      <w:r w:rsidR="004B3FEE" w:rsidRPr="00D81C28">
        <w:t>for the namespace for this component ontology.</w:t>
      </w:r>
    </w:p>
    <w:p w14:paraId="03579341" w14:textId="77777777" w:rsidR="004B3FEE" w:rsidRPr="00D81C28" w:rsidRDefault="004B3FEE" w:rsidP="00BA2ACF">
      <w:pPr>
        <w:pStyle w:val="BodyText"/>
        <w:spacing w:after="0"/>
      </w:pPr>
    </w:p>
    <w:p w14:paraId="51B8E02E" w14:textId="77777777" w:rsidR="004B3FEE" w:rsidRPr="00D81C28" w:rsidRDefault="004B3FEE" w:rsidP="00BA2ACF">
      <w:pPr>
        <w:pStyle w:val="BodyText"/>
        <w:spacing w:after="0"/>
      </w:pPr>
      <w:r w:rsidRPr="00D81C28">
        <w:t>Author</w:t>
      </w:r>
    </w:p>
    <w:p w14:paraId="3C7D2E10" w14:textId="03783C64" w:rsidR="004B3FEE" w:rsidRPr="00D81C28" w:rsidRDefault="00AA7086" w:rsidP="00BA2ACF">
      <w:pPr>
        <w:pStyle w:val="BodyText"/>
        <w:spacing w:after="0"/>
      </w:pPr>
      <w:r>
        <w:t xml:space="preserve"> </w:t>
      </w:r>
      <w:r w:rsidR="004B3FEE" w:rsidRPr="00D81C28">
        <w:t>Doug Salt</w:t>
      </w:r>
    </w:p>
    <w:p w14:paraId="295CDE20" w14:textId="77777777" w:rsidR="00F26016" w:rsidRPr="00D81C28" w:rsidRDefault="00F26016">
      <w:pPr>
        <w:pStyle w:val="Heading1"/>
        <w:rPr>
          <w:lang w:val="en-GB"/>
        </w:rPr>
      </w:pPr>
      <w:bookmarkStart w:id="171" w:name="_Toc470076466"/>
      <w:r w:rsidRPr="00D81C28">
        <w:rPr>
          <w:lang w:val="en-GB"/>
        </w:rPr>
        <w:t>Manual page for create_terminology_ontology_wrapper.pl</w:t>
      </w:r>
      <w:bookmarkEnd w:id="171"/>
    </w:p>
    <w:p w14:paraId="6AC241F2" w14:textId="77777777" w:rsidR="00BA2ACF" w:rsidRPr="00D81C28" w:rsidRDefault="00BA2ACF" w:rsidP="00BA2ACF">
      <w:pPr>
        <w:pStyle w:val="BodyText"/>
        <w:spacing w:after="0"/>
      </w:pPr>
      <w:r w:rsidRPr="00D81C28">
        <w:t>Name: create_terminology_ontology_wrapper.pl</w:t>
      </w:r>
    </w:p>
    <w:p w14:paraId="3968D654" w14:textId="7DE7FCF0" w:rsidR="00BA2ACF" w:rsidRPr="00D81C28" w:rsidRDefault="00AA7086" w:rsidP="00BA2ACF">
      <w:pPr>
        <w:pStyle w:val="BodyText"/>
        <w:spacing w:after="0"/>
      </w:pPr>
      <w:r>
        <w:t xml:space="preserve"> </w:t>
      </w:r>
      <w:r w:rsidR="00BA2ACF" w:rsidRPr="00D81C28">
        <w:t xml:space="preserve">This program reads through an input </w:t>
      </w:r>
      <w:r w:rsidR="006B4E38" w:rsidRPr="00D81C28">
        <w:t>ontology</w:t>
      </w:r>
      <w:r w:rsidR="00BA2ACF" w:rsidRPr="00D81C28">
        <w:t xml:space="preserve"> and finds each </w:t>
      </w:r>
      <w:r w:rsidR="00436297">
        <w:t>OWL 2</w:t>
      </w:r>
    </w:p>
    <w:p w14:paraId="05F32032" w14:textId="788CD1C6" w:rsidR="00BA2ACF" w:rsidRPr="00D81C28" w:rsidRDefault="00AA7086" w:rsidP="00BA2ACF">
      <w:pPr>
        <w:pStyle w:val="BodyText"/>
        <w:spacing w:after="0"/>
      </w:pPr>
      <w:r>
        <w:t xml:space="preserve"> </w:t>
      </w:r>
      <w:r w:rsidR="00BA2ACF" w:rsidRPr="00D81C28">
        <w:t>ontological entity. These being: class, data type object, property</w:t>
      </w:r>
    </w:p>
    <w:p w14:paraId="5B26E32C" w14:textId="58933A92" w:rsidR="00BA2ACF" w:rsidRPr="00D81C28" w:rsidRDefault="00AA7086" w:rsidP="00BA2ACF">
      <w:pPr>
        <w:pStyle w:val="BodyText"/>
        <w:spacing w:after="0"/>
      </w:pPr>
      <w:r>
        <w:t xml:space="preserve"> </w:t>
      </w:r>
      <w:r w:rsidR="00BA2ACF" w:rsidRPr="00D81C28">
        <w:t>object or individual.</w:t>
      </w:r>
    </w:p>
    <w:p w14:paraId="7DE5F3FC" w14:textId="77777777" w:rsidR="00BA2ACF" w:rsidRPr="00D81C28" w:rsidRDefault="00BA2ACF" w:rsidP="00BA2ACF">
      <w:pPr>
        <w:pStyle w:val="BodyText"/>
        <w:spacing w:after="0"/>
      </w:pPr>
    </w:p>
    <w:p w14:paraId="79CE050D" w14:textId="21120E14" w:rsidR="00BA2ACF" w:rsidRPr="00D81C28" w:rsidRDefault="00AA7086" w:rsidP="00BA2ACF">
      <w:pPr>
        <w:pStyle w:val="BodyText"/>
        <w:spacing w:after="0"/>
      </w:pPr>
      <w:r>
        <w:t xml:space="preserve"> </w:t>
      </w:r>
      <w:r w:rsidR="00BA2ACF" w:rsidRPr="00D81C28">
        <w:t>Ontologies must be in the OWL functional format.</w:t>
      </w:r>
    </w:p>
    <w:p w14:paraId="6FA4C353" w14:textId="77777777" w:rsidR="00BA2ACF" w:rsidRPr="00D81C28" w:rsidRDefault="00BA2ACF" w:rsidP="00BA2ACF">
      <w:pPr>
        <w:pStyle w:val="BodyText"/>
        <w:spacing w:after="0"/>
      </w:pPr>
    </w:p>
    <w:p w14:paraId="1EE62DE2" w14:textId="02DD066A" w:rsidR="00BA2ACF" w:rsidRPr="00D81C28" w:rsidRDefault="00AA7086" w:rsidP="00BA2ACF">
      <w:pPr>
        <w:pStyle w:val="BodyText"/>
        <w:spacing w:after="0"/>
      </w:pPr>
      <w:r>
        <w:t xml:space="preserve"> </w:t>
      </w:r>
      <w:r w:rsidR="00BA2ACF" w:rsidRPr="00D81C28">
        <w:t>Each ontological entity is instantiated as an individual and then an</w:t>
      </w:r>
    </w:p>
    <w:p w14:paraId="7F7AEBC6" w14:textId="186B5A94" w:rsidR="00BA2ACF" w:rsidRPr="00D81C28" w:rsidRDefault="00AA7086" w:rsidP="00BA2ACF">
      <w:pPr>
        <w:pStyle w:val="BodyText"/>
        <w:spacing w:after="0"/>
      </w:pPr>
      <w:r>
        <w:t xml:space="preserve"> </w:t>
      </w:r>
      <w:r w:rsidR="00BA2ACF" w:rsidRPr="00D81C28">
        <w:t>assertion is made as to the kind of entity it is, where an entity is one</w:t>
      </w:r>
    </w:p>
    <w:p w14:paraId="29B3FF5F" w14:textId="3AD4A150" w:rsidR="00BA2ACF" w:rsidRPr="00D81C28" w:rsidRDefault="00AA7086" w:rsidP="00BA2ACF">
      <w:pPr>
        <w:pStyle w:val="BodyText"/>
        <w:spacing w:after="0"/>
      </w:pPr>
      <w:r>
        <w:t xml:space="preserve"> </w:t>
      </w:r>
      <w:r w:rsidR="00BA2ACF" w:rsidRPr="00D81C28">
        <w:t>of the primary divisions in an OWL ontology. That it is, it might be one</w:t>
      </w:r>
    </w:p>
    <w:p w14:paraId="79589D79" w14:textId="6CE2A0EF" w:rsidR="00BA2ACF" w:rsidRPr="00D81C28" w:rsidRDefault="00AA7086" w:rsidP="00BA2ACF">
      <w:pPr>
        <w:pStyle w:val="BodyText"/>
        <w:spacing w:after="0"/>
      </w:pPr>
      <w:r>
        <w:t xml:space="preserve"> </w:t>
      </w:r>
      <w:r w:rsidR="00BA2ACF" w:rsidRPr="00D81C28">
        <w:t>of a class, object property or data property, the assertion pointing at</w:t>
      </w:r>
    </w:p>
    <w:p w14:paraId="579E337A" w14:textId="667846F7" w:rsidR="00BA2ACF" w:rsidRPr="00D81C28" w:rsidRDefault="00AA7086" w:rsidP="00BA2ACF">
      <w:pPr>
        <w:pStyle w:val="BodyText"/>
        <w:spacing w:after="0"/>
      </w:pPr>
      <w:r>
        <w:t xml:space="preserve"> </w:t>
      </w:r>
      <w:r w:rsidR="00BA2ACF" w:rsidRPr="00D81C28">
        <w:t>actual instances that represent these.</w:t>
      </w:r>
    </w:p>
    <w:p w14:paraId="6B29A75C" w14:textId="77777777" w:rsidR="00BA2ACF" w:rsidRPr="00D81C28" w:rsidRDefault="00BA2ACF" w:rsidP="00BA2ACF">
      <w:pPr>
        <w:pStyle w:val="BodyText"/>
        <w:spacing w:after="0"/>
      </w:pPr>
    </w:p>
    <w:p w14:paraId="38065EAC" w14:textId="5E13C73C" w:rsidR="00BA2ACF" w:rsidRPr="00D81C28" w:rsidRDefault="00AA7086" w:rsidP="00BA2ACF">
      <w:pPr>
        <w:pStyle w:val="BodyText"/>
        <w:spacing w:after="0"/>
      </w:pPr>
      <w:r>
        <w:t xml:space="preserve"> </w:t>
      </w:r>
      <w:r w:rsidR="00BA2ACF" w:rsidRPr="00D81C28">
        <w:t>Metadata is created between going in both directions between the</w:t>
      </w:r>
    </w:p>
    <w:p w14:paraId="676AB5D6" w14:textId="221725E1" w:rsidR="00BA2ACF" w:rsidRPr="00D81C28" w:rsidRDefault="00AA7086" w:rsidP="00BA2ACF">
      <w:pPr>
        <w:pStyle w:val="BodyText"/>
        <w:spacing w:after="0"/>
      </w:pPr>
      <w:r>
        <w:t xml:space="preserve"> </w:t>
      </w:r>
      <w:r w:rsidR="00BA2ACF" w:rsidRPr="00D81C28">
        <w:t>original ontological entity and the instantiated individual.</w:t>
      </w:r>
    </w:p>
    <w:p w14:paraId="03CECC48" w14:textId="77777777" w:rsidR="00BA2ACF" w:rsidRPr="00D81C28" w:rsidRDefault="00BA2ACF" w:rsidP="00BA2ACF">
      <w:pPr>
        <w:pStyle w:val="BodyText"/>
        <w:spacing w:after="0"/>
      </w:pPr>
    </w:p>
    <w:p w14:paraId="2F7F8B19" w14:textId="052A66AB" w:rsidR="00BA2ACF" w:rsidRPr="00D81C28" w:rsidRDefault="00AA7086" w:rsidP="00BA2ACF">
      <w:pPr>
        <w:pStyle w:val="BodyText"/>
        <w:spacing w:after="0"/>
      </w:pPr>
      <w:r>
        <w:t xml:space="preserve"> </w:t>
      </w:r>
      <w:r w:rsidR="00BA2ACF" w:rsidRPr="00D81C28">
        <w:t>Author: Doug Salt</w:t>
      </w:r>
    </w:p>
    <w:p w14:paraId="4B08069D" w14:textId="20A61D7A" w:rsidR="00BA2ACF" w:rsidRPr="00D81C28" w:rsidRDefault="00AA7086" w:rsidP="00BA2ACF">
      <w:pPr>
        <w:pStyle w:val="BodyText"/>
        <w:spacing w:after="0"/>
      </w:pPr>
      <w:r>
        <w:t xml:space="preserve"> </w:t>
      </w:r>
      <w:r w:rsidR="00BA2ACF" w:rsidRPr="00D81C28">
        <w:t>Date: November 2016</w:t>
      </w:r>
    </w:p>
    <w:p w14:paraId="0DF28849" w14:textId="79F13BD8" w:rsidR="00BA2ACF" w:rsidRPr="00D81C28" w:rsidRDefault="00AA7086" w:rsidP="00BA2ACF">
      <w:pPr>
        <w:pStyle w:val="BodyText"/>
        <w:spacing w:after="0"/>
      </w:pPr>
      <w:r>
        <w:t xml:space="preserve"> </w:t>
      </w:r>
      <w:r w:rsidR="00BA2ACF" w:rsidRPr="00D81C28">
        <w:t>Version: 0.1</w:t>
      </w:r>
    </w:p>
    <w:p w14:paraId="2C63046E" w14:textId="77777777" w:rsidR="00BA2ACF" w:rsidRPr="00D81C28" w:rsidRDefault="00BA2ACF" w:rsidP="00BA2ACF">
      <w:pPr>
        <w:pStyle w:val="BodyText"/>
        <w:spacing w:after="0"/>
      </w:pPr>
      <w:r w:rsidRPr="00D81C28">
        <w:t>Parameters</w:t>
      </w:r>
    </w:p>
    <w:p w14:paraId="6DADB45E" w14:textId="55734E97" w:rsidR="00BA2ACF" w:rsidRPr="00D81C28" w:rsidRDefault="00AA7086" w:rsidP="00BA2ACF">
      <w:pPr>
        <w:pStyle w:val="BodyText"/>
        <w:spacing w:after="0"/>
      </w:pPr>
      <w:r>
        <w:t xml:space="preserve"> </w:t>
      </w:r>
      <w:r w:rsidR="00BA2ACF" w:rsidRPr="00D81C28">
        <w:t>-i | --import-ontology</w:t>
      </w:r>
    </w:p>
    <w:p w14:paraId="3BED7422" w14:textId="6BDF5A96" w:rsidR="00BA2ACF" w:rsidRPr="00D81C28" w:rsidRDefault="00AA7086" w:rsidP="00BA2ACF">
      <w:pPr>
        <w:pStyle w:val="BodyText"/>
        <w:spacing w:after="0"/>
      </w:pPr>
      <w:r>
        <w:t xml:space="preserve"> </w:t>
      </w:r>
      <w:r w:rsidR="00BA2ACF" w:rsidRPr="00D81C28">
        <w:t>This is to include any additional ontology in with the resultant</w:t>
      </w:r>
    </w:p>
    <w:p w14:paraId="1F8D0B1A" w14:textId="77F3C60C" w:rsidR="00BA2ACF" w:rsidRPr="00D81C28" w:rsidRDefault="00AA7086" w:rsidP="00BA2ACF">
      <w:pPr>
        <w:pStyle w:val="BodyText"/>
        <w:spacing w:after="0"/>
      </w:pPr>
      <w:r>
        <w:t xml:space="preserve"> </w:t>
      </w:r>
      <w:r w:rsidR="00BA2ACF" w:rsidRPr="00D81C28">
        <w:t>ontology. Any filename here will be read and the IRI of the ontology</w:t>
      </w:r>
    </w:p>
    <w:p w14:paraId="00EFBA9E" w14:textId="027342AB" w:rsidR="00BA2ACF" w:rsidRPr="00D81C28" w:rsidRDefault="00AA7086" w:rsidP="00BA2ACF">
      <w:pPr>
        <w:pStyle w:val="BodyText"/>
        <w:spacing w:after="0"/>
      </w:pPr>
      <w:r>
        <w:t xml:space="preserve"> </w:t>
      </w:r>
      <w:r w:rsidR="00BA2ACF" w:rsidRPr="00D81C28">
        <w:t>extracted, and the namespace of the ontology imported and included</w:t>
      </w:r>
    </w:p>
    <w:p w14:paraId="07D6EE88" w14:textId="6A7B19AD" w:rsidR="00BA2ACF" w:rsidRPr="00D81C28" w:rsidRDefault="00AA7086" w:rsidP="00BA2ACF">
      <w:pPr>
        <w:pStyle w:val="BodyText"/>
        <w:spacing w:after="0"/>
      </w:pPr>
      <w:r>
        <w:t xml:space="preserve"> </w:t>
      </w:r>
      <w:r w:rsidR="00BA2ACF" w:rsidRPr="00D81C28">
        <w:t>as a name space in the resultant ontology from running this script.</w:t>
      </w:r>
    </w:p>
    <w:p w14:paraId="5B89948C" w14:textId="77777777" w:rsidR="00BA2ACF" w:rsidRPr="00D81C28" w:rsidRDefault="00BA2ACF" w:rsidP="00BA2ACF">
      <w:pPr>
        <w:pStyle w:val="BodyText"/>
        <w:spacing w:after="0"/>
      </w:pPr>
    </w:p>
    <w:p w14:paraId="4814AC97" w14:textId="61294DA7" w:rsidR="00BA2ACF" w:rsidRPr="00D81C28" w:rsidRDefault="00AA7086" w:rsidP="00BA2ACF">
      <w:pPr>
        <w:pStyle w:val="BodyText"/>
        <w:spacing w:after="0"/>
      </w:pPr>
      <w:r>
        <w:t xml:space="preserve"> </w:t>
      </w:r>
      <w:r w:rsidR="00BA2ACF" w:rsidRPr="00D81C28">
        <w:t>By least significant part of the IRI we can illustrate by example if</w:t>
      </w:r>
    </w:p>
    <w:p w14:paraId="5C2E0A66" w14:textId="553A75ED" w:rsidR="00BA2ACF" w:rsidRPr="00D81C28" w:rsidRDefault="00AA7086" w:rsidP="00BA2ACF">
      <w:pPr>
        <w:pStyle w:val="BodyText"/>
        <w:spacing w:after="0"/>
      </w:pPr>
      <w:r>
        <w:t xml:space="preserve"> </w:t>
      </w:r>
      <w:r w:rsidR="00BA2ACF" w:rsidRPr="00D81C28">
        <w:t>the ontology newone.owl has an IRI</w:t>
      </w:r>
    </w:p>
    <w:p w14:paraId="6D51DA52" w14:textId="0A839015" w:rsidR="00BA2ACF" w:rsidRPr="00D81C28" w:rsidRDefault="00AA7086" w:rsidP="00BA2ACF">
      <w:pPr>
        <w:pStyle w:val="BodyText"/>
        <w:spacing w:after="0"/>
      </w:pPr>
      <w:r>
        <w:t xml:space="preserve"> </w:t>
      </w:r>
      <w:r w:rsidR="00BA2ACF" w:rsidRPr="00D81C28">
        <w:t>http://ontologies.com/some/newone, then the least significant part</w:t>
      </w:r>
    </w:p>
    <w:p w14:paraId="783171DF" w14:textId="1F11A68C" w:rsidR="00BA2ACF" w:rsidRPr="00D81C28" w:rsidRDefault="00AA7086" w:rsidP="00BA2ACF">
      <w:pPr>
        <w:pStyle w:val="BodyText"/>
        <w:spacing w:after="0"/>
      </w:pPr>
      <w:r>
        <w:t xml:space="preserve"> </w:t>
      </w:r>
      <w:r w:rsidR="00BA2ACF" w:rsidRPr="00D81C28">
        <w:t>of the IRI is newone and this, by default will be used as the</w:t>
      </w:r>
    </w:p>
    <w:p w14:paraId="1BEA8268" w14:textId="4116CCED" w:rsidR="00BA2ACF" w:rsidRPr="00D81C28" w:rsidRDefault="00AA7086" w:rsidP="00BA2ACF">
      <w:pPr>
        <w:pStyle w:val="BodyText"/>
        <w:spacing w:after="0"/>
      </w:pPr>
      <w:r>
        <w:t xml:space="preserve"> </w:t>
      </w:r>
      <w:r w:rsidR="00BA2ACF" w:rsidRPr="00D81C28">
        <w:t>imported ontologies namespace.</w:t>
      </w:r>
    </w:p>
    <w:p w14:paraId="0E999624" w14:textId="77777777" w:rsidR="00BA2ACF" w:rsidRPr="00D81C28" w:rsidRDefault="00BA2ACF" w:rsidP="00BA2ACF">
      <w:pPr>
        <w:pStyle w:val="BodyText"/>
        <w:spacing w:after="0"/>
      </w:pPr>
    </w:p>
    <w:p w14:paraId="3521AC0F" w14:textId="09192FFA" w:rsidR="00BA2ACF" w:rsidRPr="00D81C28" w:rsidRDefault="00AA7086" w:rsidP="00BA2ACF">
      <w:pPr>
        <w:pStyle w:val="BodyText"/>
        <w:spacing w:after="0"/>
      </w:pPr>
      <w:r>
        <w:t xml:space="preserve"> </w:t>
      </w:r>
      <w:r w:rsidR="00BA2ACF" w:rsidRPr="00D81C28">
        <w:t>-s | --import-ontology-short-name</w:t>
      </w:r>
    </w:p>
    <w:p w14:paraId="67D29224" w14:textId="4BF361CB" w:rsidR="00BA2ACF" w:rsidRPr="00D81C28" w:rsidRDefault="00AA7086" w:rsidP="00BA2ACF">
      <w:pPr>
        <w:pStyle w:val="BodyText"/>
        <w:spacing w:after="0"/>
      </w:pPr>
      <w:r>
        <w:t xml:space="preserve"> </w:t>
      </w:r>
      <w:r w:rsidR="00BA2ACF" w:rsidRPr="00D81C28">
        <w:t>This can replace the imported ontologies default namespace with the</w:t>
      </w:r>
    </w:p>
    <w:p w14:paraId="143D4EFD" w14:textId="18A4C573" w:rsidR="00BA2ACF" w:rsidRPr="00D81C28" w:rsidRDefault="00AA7086" w:rsidP="00BA2ACF">
      <w:pPr>
        <w:pStyle w:val="BodyText"/>
        <w:spacing w:after="0"/>
      </w:pPr>
      <w:r>
        <w:t xml:space="preserve"> </w:t>
      </w:r>
      <w:r w:rsidR="00BA2ACF" w:rsidRPr="00D81C28">
        <w:t>value supplied here.</w:t>
      </w:r>
    </w:p>
    <w:p w14:paraId="0F0C0692" w14:textId="77777777" w:rsidR="00BA2ACF" w:rsidRPr="00D81C28" w:rsidRDefault="00BA2ACF" w:rsidP="00BA2ACF">
      <w:pPr>
        <w:pStyle w:val="BodyText"/>
        <w:spacing w:after="0"/>
      </w:pPr>
    </w:p>
    <w:p w14:paraId="5B64CD87" w14:textId="33C0F815" w:rsidR="00BA2ACF" w:rsidRPr="00D81C28" w:rsidRDefault="00AA7086" w:rsidP="00BA2ACF">
      <w:pPr>
        <w:pStyle w:val="BodyText"/>
        <w:spacing w:after="0"/>
      </w:pPr>
      <w:r>
        <w:t xml:space="preserve"> </w:t>
      </w:r>
      <w:r w:rsidR="00BA2ACF" w:rsidRPr="00D81C28">
        <w:t>-o | --output-to</w:t>
      </w:r>
    </w:p>
    <w:p w14:paraId="452DA09D" w14:textId="5F293BD4" w:rsidR="00BA2ACF" w:rsidRPr="00D81C28" w:rsidRDefault="00AA7086" w:rsidP="00BA2ACF">
      <w:pPr>
        <w:pStyle w:val="BodyText"/>
        <w:spacing w:after="0"/>
      </w:pPr>
      <w:r>
        <w:t xml:space="preserve"> </w:t>
      </w:r>
      <w:r w:rsidR="00BA2ACF" w:rsidRPr="00D81C28">
        <w:t>This takes a pathname as a parameter. This is the output file for</w:t>
      </w:r>
    </w:p>
    <w:p w14:paraId="02778872" w14:textId="491E2133" w:rsidR="00BA2ACF" w:rsidRPr="00D81C28" w:rsidRDefault="00AA7086" w:rsidP="00BA2ACF">
      <w:pPr>
        <w:pStyle w:val="BodyText"/>
        <w:spacing w:after="0"/>
      </w:pPr>
      <w:r>
        <w:t xml:space="preserve"> </w:t>
      </w:r>
      <w:r w:rsidR="00BA2ACF" w:rsidRPr="00D81C28">
        <w:t>the resultant ontology. If this is not specified then the ontology</w:t>
      </w:r>
    </w:p>
    <w:p w14:paraId="3EBA35FC" w14:textId="455C1341" w:rsidR="00BA2ACF" w:rsidRPr="00D81C28" w:rsidRDefault="00AA7086" w:rsidP="00BA2ACF">
      <w:pPr>
        <w:pStyle w:val="BodyText"/>
        <w:spacing w:after="0"/>
      </w:pPr>
      <w:r>
        <w:t xml:space="preserve"> </w:t>
      </w:r>
      <w:r w:rsidR="00BA2ACF" w:rsidRPr="00D81C28">
        <w:t>is printed to STDOUT.</w:t>
      </w:r>
    </w:p>
    <w:p w14:paraId="08B5E3B6" w14:textId="77777777" w:rsidR="00BA2ACF" w:rsidRPr="00D81C28" w:rsidRDefault="00BA2ACF" w:rsidP="00BA2ACF">
      <w:pPr>
        <w:pStyle w:val="BodyText"/>
        <w:spacing w:after="0"/>
      </w:pPr>
    </w:p>
    <w:p w14:paraId="44ED7B75" w14:textId="6247015A" w:rsidR="00BA2ACF" w:rsidRPr="00D81C28" w:rsidRDefault="00AA7086" w:rsidP="00BA2ACF">
      <w:pPr>
        <w:pStyle w:val="BodyText"/>
        <w:spacing w:after="0"/>
      </w:pPr>
      <w:r>
        <w:t xml:space="preserve"> </w:t>
      </w:r>
      <w:r w:rsidR="00BA2ACF" w:rsidRPr="00D81C28">
        <w:t>-n | --ontology-short-name</w:t>
      </w:r>
    </w:p>
    <w:p w14:paraId="65A61623" w14:textId="6BA13C32" w:rsidR="00BA2ACF" w:rsidRPr="00D81C28" w:rsidRDefault="00AA7086" w:rsidP="00BA2ACF">
      <w:pPr>
        <w:pStyle w:val="BodyText"/>
        <w:spacing w:after="0"/>
      </w:pPr>
      <w:r>
        <w:t xml:space="preserve"> </w:t>
      </w:r>
      <w:r w:rsidR="00BA2ACF" w:rsidRPr="00D81C28">
        <w:t>This is the namespace substituted for the input name space of the</w:t>
      </w:r>
    </w:p>
    <w:p w14:paraId="2FAC265D" w14:textId="47A3F23F" w:rsidR="00BA2ACF" w:rsidRPr="00D81C28" w:rsidRDefault="00AA7086" w:rsidP="00BA2ACF">
      <w:pPr>
        <w:pStyle w:val="BodyText"/>
        <w:spacing w:after="0"/>
      </w:pPr>
      <w:r>
        <w:t xml:space="preserve"> </w:t>
      </w:r>
      <w:r w:rsidR="00BA2ACF" w:rsidRPr="00D81C28">
        <w:t>ontology to be mirrored.</w:t>
      </w:r>
    </w:p>
    <w:p w14:paraId="7A489BF7" w14:textId="77777777" w:rsidR="00BA2ACF" w:rsidRPr="00D81C28" w:rsidRDefault="00BA2ACF" w:rsidP="00BA2ACF">
      <w:pPr>
        <w:pStyle w:val="BodyText"/>
        <w:spacing w:after="0"/>
      </w:pPr>
    </w:p>
    <w:p w14:paraId="4E945F4C" w14:textId="16D1CA11" w:rsidR="00BA2ACF" w:rsidRPr="00D81C28" w:rsidRDefault="00AA7086" w:rsidP="00BA2ACF">
      <w:pPr>
        <w:pStyle w:val="BodyText"/>
        <w:spacing w:after="0"/>
      </w:pPr>
      <w:r>
        <w:t xml:space="preserve"> </w:t>
      </w:r>
      <w:r w:rsidR="00BA2ACF" w:rsidRPr="00D81C28">
        <w:t>For example if we process the ontology example.owl with name space</w:t>
      </w:r>
    </w:p>
    <w:p w14:paraId="2D18B729" w14:textId="37870276" w:rsidR="00BA2ACF" w:rsidRPr="00D81C28" w:rsidRDefault="00AA7086" w:rsidP="00BA2ACF">
      <w:pPr>
        <w:pStyle w:val="BodyText"/>
        <w:spacing w:after="0"/>
      </w:pPr>
      <w:r>
        <w:t xml:space="preserve"> </w:t>
      </w:r>
      <w:r w:rsidR="00BA2ACF" w:rsidRPr="00D81C28">
        <w:t>"http://www.somewhere.com/ontologies/oldone" then instead of</w:t>
      </w:r>
    </w:p>
    <w:p w14:paraId="28375D7D" w14:textId="3CEA9977" w:rsidR="00BA2ACF" w:rsidRPr="00D81C28" w:rsidRDefault="00AA7086" w:rsidP="00BA2ACF">
      <w:pPr>
        <w:pStyle w:val="BodyText"/>
        <w:spacing w:after="0"/>
      </w:pPr>
      <w:r>
        <w:t xml:space="preserve"> </w:t>
      </w:r>
      <w:r w:rsidR="00BA2ACF" w:rsidRPr="00D81C28">
        <w:t>"mirror-oldone", "mirror-newone" will be used for the namespace for</w:t>
      </w:r>
    </w:p>
    <w:p w14:paraId="6F0A43B9" w14:textId="32A968F4" w:rsidR="00BA2ACF" w:rsidRPr="00D81C28" w:rsidRDefault="00AA7086" w:rsidP="00BA2ACF">
      <w:pPr>
        <w:pStyle w:val="BodyText"/>
        <w:spacing w:after="0"/>
      </w:pPr>
      <w:r>
        <w:t xml:space="preserve"> </w:t>
      </w:r>
      <w:r w:rsidR="00BA2ACF" w:rsidRPr="00D81C28">
        <w:t>the resultant ontology, if "newone" is supplied in this parameter.</w:t>
      </w:r>
    </w:p>
    <w:p w14:paraId="77D4FCB3" w14:textId="77777777" w:rsidR="00BA2ACF" w:rsidRPr="00D81C28" w:rsidRDefault="00BA2ACF" w:rsidP="00BA2ACF">
      <w:pPr>
        <w:pStyle w:val="BodyText"/>
        <w:spacing w:after="0"/>
      </w:pPr>
    </w:p>
    <w:p w14:paraId="40EF5FD4" w14:textId="57C4B1B6" w:rsidR="00BA2ACF" w:rsidRPr="00D81C28" w:rsidRDefault="00AA7086" w:rsidP="00BA2ACF">
      <w:pPr>
        <w:pStyle w:val="BodyText"/>
        <w:spacing w:after="0"/>
      </w:pPr>
      <w:r>
        <w:t xml:space="preserve"> </w:t>
      </w:r>
      <w:r w:rsidR="00BA2ACF" w:rsidRPr="00D81C28">
        <w:t>-T | --top-down-ontology</w:t>
      </w:r>
    </w:p>
    <w:p w14:paraId="3A3C2B25" w14:textId="3EA597E1" w:rsidR="00BA2ACF" w:rsidRPr="00D81C28" w:rsidRDefault="00AA7086" w:rsidP="00BA2ACF">
      <w:pPr>
        <w:pStyle w:val="BodyText"/>
        <w:spacing w:after="0"/>
      </w:pPr>
      <w:r>
        <w:t xml:space="preserve"> </w:t>
      </w:r>
      <w:r w:rsidR="00BA2ACF" w:rsidRPr="00D81C28">
        <w:t>This is a flag and indicates that a top-down ontology is being</w:t>
      </w:r>
    </w:p>
    <w:p w14:paraId="31501032" w14:textId="7CED08A0" w:rsidR="00BA2ACF" w:rsidRPr="00D81C28" w:rsidRDefault="00AA7086" w:rsidP="00BA2ACF">
      <w:pPr>
        <w:pStyle w:val="BodyText"/>
        <w:spacing w:after="0"/>
      </w:pPr>
      <w:r>
        <w:t xml:space="preserve"> </w:t>
      </w:r>
      <w:r w:rsidR="00BA2ACF" w:rsidRPr="00D81C28">
        <w:t>processed. This is a check and will cause the program to die, if the</w:t>
      </w:r>
    </w:p>
    <w:p w14:paraId="678A1B43" w14:textId="015705E3" w:rsidR="00BA2ACF" w:rsidRPr="00D81C28" w:rsidRDefault="00AA7086" w:rsidP="00BA2ACF">
      <w:pPr>
        <w:pStyle w:val="BodyText"/>
        <w:spacing w:after="0"/>
      </w:pPr>
      <w:r>
        <w:t xml:space="preserve"> </w:t>
      </w:r>
      <w:r w:rsidR="00BA2ACF" w:rsidRPr="00D81C28">
        <w:t>analysis of the input ontology disagrees with this flag.</w:t>
      </w:r>
    </w:p>
    <w:p w14:paraId="3844D605" w14:textId="77777777" w:rsidR="00BA2ACF" w:rsidRPr="00D81C28" w:rsidRDefault="00BA2ACF" w:rsidP="00BA2ACF">
      <w:pPr>
        <w:pStyle w:val="BodyText"/>
        <w:spacing w:after="0"/>
      </w:pPr>
    </w:p>
    <w:p w14:paraId="43D3613F" w14:textId="6C383352" w:rsidR="00BA2ACF" w:rsidRPr="00D81C28" w:rsidRDefault="00AA7086" w:rsidP="00BA2ACF">
      <w:pPr>
        <w:pStyle w:val="BodyText"/>
        <w:spacing w:after="0"/>
      </w:pPr>
      <w:r>
        <w:t xml:space="preserve"> </w:t>
      </w:r>
      <w:r w:rsidR="00BA2ACF" w:rsidRPr="00D81C28">
        <w:t>-D | --verbose</w:t>
      </w:r>
    </w:p>
    <w:p w14:paraId="1F468927" w14:textId="725CEB74" w:rsidR="00BA2ACF" w:rsidRPr="00D81C28" w:rsidRDefault="00AA7086" w:rsidP="00BA2ACF">
      <w:pPr>
        <w:pStyle w:val="BodyText"/>
        <w:spacing w:after="0"/>
      </w:pPr>
      <w:r>
        <w:t xml:space="preserve"> </w:t>
      </w:r>
      <w:r w:rsidR="00BA2ACF" w:rsidRPr="00D81C28">
        <w:t>Print out verbose debug messages.</w:t>
      </w:r>
    </w:p>
    <w:p w14:paraId="700859C8" w14:textId="77777777" w:rsidR="00BA2ACF" w:rsidRPr="00D81C28" w:rsidRDefault="00BA2ACF" w:rsidP="00BA2ACF">
      <w:pPr>
        <w:pStyle w:val="BodyText"/>
        <w:spacing w:after="0"/>
      </w:pPr>
    </w:p>
    <w:p w14:paraId="0B694BD7" w14:textId="72A12D3A" w:rsidR="00BA2ACF" w:rsidRPr="00D81C28" w:rsidRDefault="00AA7086" w:rsidP="00BA2ACF">
      <w:pPr>
        <w:pStyle w:val="BodyText"/>
        <w:spacing w:after="0"/>
      </w:pPr>
      <w:r>
        <w:t xml:space="preserve"> </w:t>
      </w:r>
      <w:r w:rsidR="00BA2ACF" w:rsidRPr="00D81C28">
        <w:t>-H | --help</w:t>
      </w:r>
    </w:p>
    <w:p w14:paraId="618F2615" w14:textId="2E55D7DE" w:rsidR="00BA2ACF" w:rsidRPr="00D81C28" w:rsidRDefault="00AA7086" w:rsidP="00BA2ACF">
      <w:pPr>
        <w:pStyle w:val="BodyText"/>
        <w:spacing w:after="0"/>
      </w:pPr>
      <w:r>
        <w:t xml:space="preserve"> </w:t>
      </w:r>
      <w:r w:rsidR="00BA2ACF" w:rsidRPr="00D81C28">
        <w:t>Print this document and exit.</w:t>
      </w:r>
    </w:p>
    <w:p w14:paraId="4BB4EF8F" w14:textId="77777777" w:rsidR="00BA2ACF" w:rsidRPr="00D81C28" w:rsidRDefault="00BA2ACF" w:rsidP="00BA2ACF">
      <w:pPr>
        <w:pStyle w:val="BodyText"/>
        <w:spacing w:after="0"/>
      </w:pPr>
    </w:p>
    <w:p w14:paraId="77572B6B" w14:textId="7618A975" w:rsidR="00BA2ACF" w:rsidRPr="00D81C28" w:rsidRDefault="00AA7086" w:rsidP="00BA2ACF">
      <w:pPr>
        <w:pStyle w:val="BodyText"/>
        <w:spacing w:after="0"/>
      </w:pPr>
      <w:r>
        <w:t xml:space="preserve"> </w:t>
      </w:r>
      <w:r w:rsidR="00BA2ACF" w:rsidRPr="00D81C28">
        <w:t>-V | --version</w:t>
      </w:r>
    </w:p>
    <w:p w14:paraId="6629AC58" w14:textId="7D194638" w:rsidR="00BA2ACF" w:rsidRPr="00D81C28" w:rsidRDefault="00AA7086" w:rsidP="00BA2ACF">
      <w:pPr>
        <w:pStyle w:val="BodyText"/>
        <w:spacing w:after="0"/>
      </w:pPr>
      <w:r>
        <w:t xml:space="preserve"> </w:t>
      </w:r>
      <w:r w:rsidR="00BA2ACF" w:rsidRPr="00D81C28">
        <w:t>Print version and exit.</w:t>
      </w:r>
    </w:p>
    <w:p w14:paraId="67C58B33" w14:textId="77777777" w:rsidR="00BA2ACF" w:rsidRPr="00D81C28" w:rsidRDefault="00BA2ACF" w:rsidP="00BA2ACF">
      <w:pPr>
        <w:pStyle w:val="BodyText"/>
        <w:spacing w:after="0"/>
      </w:pPr>
    </w:p>
    <w:p w14:paraId="207A1E90" w14:textId="48ED05BE" w:rsidR="00BA2ACF" w:rsidRPr="00D81C28" w:rsidRDefault="00AA7086" w:rsidP="00BA2ACF">
      <w:pPr>
        <w:pStyle w:val="BodyText"/>
        <w:spacing w:after="0"/>
      </w:pPr>
      <w:r>
        <w:t xml:space="preserve"> </w:t>
      </w:r>
      <w:r w:rsidR="00BA2ACF" w:rsidRPr="00D81C28">
        <w:t>This also takes one positional parameter - the pathname of the ontology</w:t>
      </w:r>
    </w:p>
    <w:p w14:paraId="07F33788" w14:textId="13B3D7A5" w:rsidR="00BA2ACF" w:rsidRPr="00D81C28" w:rsidRDefault="00AA7086" w:rsidP="00BA2ACF">
      <w:pPr>
        <w:pStyle w:val="BodyText"/>
        <w:spacing w:after="0"/>
      </w:pPr>
      <w:r>
        <w:t xml:space="preserve"> </w:t>
      </w:r>
      <w:r w:rsidR="00BA2ACF" w:rsidRPr="00D81C28">
        <w:t>to be mirrored.</w:t>
      </w:r>
    </w:p>
    <w:p w14:paraId="18A61F3F" w14:textId="77777777" w:rsidR="00BA2ACF" w:rsidRPr="00D81C28" w:rsidRDefault="00BA2ACF" w:rsidP="00BA2ACF">
      <w:pPr>
        <w:pStyle w:val="BodyText"/>
        <w:spacing w:after="0"/>
      </w:pPr>
    </w:p>
    <w:p w14:paraId="38096843" w14:textId="77777777" w:rsidR="00BA2ACF" w:rsidRPr="00D81C28" w:rsidRDefault="00BA2ACF" w:rsidP="00BA2ACF">
      <w:pPr>
        <w:pStyle w:val="BodyText"/>
        <w:spacing w:after="0"/>
      </w:pPr>
      <w:r w:rsidRPr="00D81C28">
        <w:t>Author</w:t>
      </w:r>
    </w:p>
    <w:p w14:paraId="5BF1AAE7" w14:textId="77777777" w:rsidR="00BA2ACF" w:rsidRPr="00D81C28" w:rsidRDefault="00BA2ACF" w:rsidP="00BA2ACF">
      <w:pPr>
        <w:pStyle w:val="BodyText"/>
        <w:spacing w:after="0"/>
      </w:pPr>
      <w:r w:rsidRPr="00D81C28">
        <w:t>Doug Salt</w:t>
      </w:r>
    </w:p>
    <w:sectPr w:rsidR="00BA2ACF" w:rsidRPr="00D81C28">
      <w:pgSz w:w="11906" w:h="16838"/>
      <w:pgMar w:top="1417" w:right="1417" w:bottom="1134" w:left="1417" w:header="708" w:footer="708"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D4349" w14:textId="77777777" w:rsidR="0007570C" w:rsidRDefault="0007570C">
      <w:pPr>
        <w:spacing w:after="0"/>
      </w:pPr>
      <w:r>
        <w:separator/>
      </w:r>
    </w:p>
  </w:endnote>
  <w:endnote w:type="continuationSeparator" w:id="0">
    <w:p w14:paraId="442DE4E1" w14:textId="77777777" w:rsidR="0007570C" w:rsidRDefault="000757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charset w:val="00"/>
    <w:family w:val="auto"/>
    <w:pitch w:val="variable"/>
    <w:sig w:usb0="20000287" w:usb1="00000001" w:usb2="00000000" w:usb3="00000000" w:csb0="0000019F" w:csb1="00000000"/>
  </w:font>
  <w:font w:name="Albany">
    <w:altName w:val="Arial"/>
    <w:charset w:val="00"/>
    <w:family w:val="swiss"/>
    <w:pitch w:val="variable"/>
  </w:font>
  <w:font w:name="arial;helvetica;sans-serif">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17081" w14:textId="77777777" w:rsidR="00DF41F4" w:rsidRDefault="00DF41F4">
    <w:pPr>
      <w:pStyle w:val="Footer"/>
      <w:pBdr>
        <w:top w:val="double" w:sz="12" w:space="1" w:color="622423"/>
      </w:pBdr>
      <w:tabs>
        <w:tab w:val="clear" w:pos="4536"/>
      </w:tabs>
    </w:pPr>
    <w:r>
      <w:rPr>
        <w:rFonts w:ascii="Arial Narrow" w:hAnsi="Arial Narrow"/>
        <w:sz w:val="28"/>
        <w:szCs w:val="28"/>
      </w:rPr>
      <w:t>GLAMURS</w:t>
    </w:r>
    <w:r>
      <w:rPr>
        <w:rFonts w:ascii="Arial Narrow" w:hAnsi="Arial Narrow"/>
        <w:sz w:val="28"/>
        <w:szCs w:val="28"/>
      </w:rPr>
      <w:tab/>
      <w:t xml:space="preserve"> </w:t>
    </w:r>
    <w:r>
      <w:rPr>
        <w:rFonts w:ascii="Arial Narrow" w:hAnsi="Arial Narrow"/>
        <w:b/>
        <w:sz w:val="28"/>
        <w:szCs w:val="28"/>
      </w:rPr>
      <w:fldChar w:fldCharType="begin"/>
    </w:r>
    <w:r>
      <w:rPr>
        <w:rFonts w:ascii="Arial Narrow" w:hAnsi="Arial Narrow"/>
        <w:b/>
        <w:sz w:val="28"/>
        <w:szCs w:val="28"/>
      </w:rPr>
      <w:instrText xml:space="preserve"> PAGE </w:instrText>
    </w:r>
    <w:r>
      <w:rPr>
        <w:rFonts w:ascii="Arial Narrow" w:hAnsi="Arial Narrow"/>
        <w:b/>
        <w:sz w:val="28"/>
        <w:szCs w:val="28"/>
      </w:rPr>
      <w:fldChar w:fldCharType="separate"/>
    </w:r>
    <w:r w:rsidR="001833CF">
      <w:rPr>
        <w:rFonts w:ascii="Arial Narrow" w:hAnsi="Arial Narrow"/>
        <w:b/>
        <w:noProof/>
        <w:sz w:val="28"/>
        <w:szCs w:val="28"/>
      </w:rPr>
      <w:t>5</w:t>
    </w:r>
    <w:r>
      <w:rPr>
        <w:rFonts w:ascii="Arial Narrow" w:hAnsi="Arial Narrow"/>
        <w:b/>
        <w:sz w:val="28"/>
        <w:szCs w:val="28"/>
      </w:rPr>
      <w:fldChar w:fldCharType="end"/>
    </w:r>
  </w:p>
  <w:p w14:paraId="4F65E49F" w14:textId="77777777" w:rsidR="00DF41F4" w:rsidRDefault="00DF41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C01CE" w14:textId="77777777" w:rsidR="00DF41F4" w:rsidRDefault="00DF41F4">
    <w:pPr>
      <w:pStyle w:val="Footer"/>
    </w:pPr>
    <w:r>
      <w:rPr>
        <w:noProof/>
        <w:lang w:eastAsia="en-GB"/>
      </w:rPr>
      <w:drawing>
        <wp:inline distT="0" distB="0" distL="0" distR="0" wp14:anchorId="5FD5762C" wp14:editId="1B235E5D">
          <wp:extent cx="5760720" cy="2008406"/>
          <wp:effectExtent l="0" t="0" r="0" b="0"/>
          <wp:docPr id="277" name="Bild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l="23659" b="-4741"/>
                  <a:stretch>
                    <a:fillRect/>
                  </a:stretch>
                </pic:blipFill>
                <pic:spPr>
                  <a:xfrm>
                    <a:off x="0" y="0"/>
                    <a:ext cx="5760720" cy="2008406"/>
                  </a:xfrm>
                  <a:prstGeom prst="rect">
                    <a:avLst/>
                  </a:prstGeom>
                  <a:solidFill>
                    <a:srgbClr val="FFFFFF"/>
                  </a:solidFill>
                  <a:ln>
                    <a:noFill/>
                    <a:prstDash/>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B3E10" w14:textId="77777777" w:rsidR="00DF41F4" w:rsidRDefault="00DF41F4">
    <w:pPr>
      <w:pStyle w:val="Footer"/>
      <w:pBdr>
        <w:top w:val="double" w:sz="12" w:space="1" w:color="622423"/>
      </w:pBdr>
      <w:tabs>
        <w:tab w:val="clear" w:pos="4536"/>
      </w:tabs>
    </w:pPr>
    <w:r>
      <w:rPr>
        <w:rFonts w:ascii="Arial Narrow" w:hAnsi="Arial Narrow"/>
        <w:sz w:val="28"/>
        <w:szCs w:val="28"/>
      </w:rPr>
      <w:t>GLAMURS</w:t>
    </w:r>
    <w:r>
      <w:rPr>
        <w:rFonts w:ascii="Arial Narrow" w:hAnsi="Arial Narrow"/>
        <w:sz w:val="28"/>
        <w:szCs w:val="28"/>
      </w:rPr>
      <w:tab/>
      <w:t xml:space="preserve"> </w:t>
    </w:r>
    <w:r>
      <w:rPr>
        <w:rFonts w:ascii="Arial Narrow" w:hAnsi="Arial Narrow"/>
        <w:b/>
        <w:sz w:val="28"/>
        <w:szCs w:val="28"/>
      </w:rPr>
      <w:fldChar w:fldCharType="begin"/>
    </w:r>
    <w:r>
      <w:rPr>
        <w:rFonts w:ascii="Arial Narrow" w:hAnsi="Arial Narrow"/>
        <w:b/>
        <w:sz w:val="28"/>
        <w:szCs w:val="28"/>
      </w:rPr>
      <w:instrText xml:space="preserve"> PAGE </w:instrText>
    </w:r>
    <w:r>
      <w:rPr>
        <w:rFonts w:ascii="Arial Narrow" w:hAnsi="Arial Narrow"/>
        <w:b/>
        <w:sz w:val="28"/>
        <w:szCs w:val="28"/>
      </w:rPr>
      <w:fldChar w:fldCharType="separate"/>
    </w:r>
    <w:r w:rsidR="001833CF">
      <w:rPr>
        <w:rFonts w:ascii="Arial Narrow" w:hAnsi="Arial Narrow"/>
        <w:b/>
        <w:noProof/>
        <w:sz w:val="28"/>
        <w:szCs w:val="28"/>
      </w:rPr>
      <w:t>133</w:t>
    </w:r>
    <w:r>
      <w:rPr>
        <w:rFonts w:ascii="Arial Narrow" w:hAnsi="Arial Narrow"/>
        <w:b/>
        <w:sz w:val="28"/>
        <w:szCs w:val="28"/>
      </w:rPr>
      <w:fldChar w:fldCharType="end"/>
    </w:r>
  </w:p>
  <w:p w14:paraId="39E8BADD" w14:textId="77777777" w:rsidR="00DF41F4" w:rsidRDefault="00DF41F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99A16" w14:textId="77777777" w:rsidR="00DF41F4" w:rsidRDefault="00DF41F4">
    <w:pPr>
      <w:pStyle w:val="Footer"/>
    </w:pPr>
    <w:r>
      <w:rPr>
        <w:noProof/>
        <w:lang w:eastAsia="en-GB"/>
      </w:rPr>
      <w:drawing>
        <wp:inline distT="0" distB="0" distL="0" distR="0" wp14:anchorId="1D9A42F0" wp14:editId="4206B599">
          <wp:extent cx="5760720" cy="2008406"/>
          <wp:effectExtent l="0" t="0" r="0" b="0"/>
          <wp:docPr id="28" name="Bild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l="23659" b="-4741"/>
                  <a:stretch>
                    <a:fillRect/>
                  </a:stretch>
                </pic:blipFill>
                <pic:spPr>
                  <a:xfrm>
                    <a:off x="0" y="0"/>
                    <a:ext cx="5760720" cy="2008406"/>
                  </a:xfrm>
                  <a:prstGeom prst="rect">
                    <a:avLst/>
                  </a:prstGeom>
                  <a:solidFill>
                    <a:srgbClr val="FFFFFF"/>
                  </a:solidFill>
                  <a:ln>
                    <a:noFill/>
                    <a:prstDash/>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18707" w14:textId="77777777" w:rsidR="0007570C" w:rsidRDefault="0007570C">
      <w:pPr>
        <w:spacing w:after="0"/>
      </w:pPr>
      <w:r>
        <w:rPr>
          <w:color w:val="000000"/>
        </w:rPr>
        <w:separator/>
      </w:r>
    </w:p>
  </w:footnote>
  <w:footnote w:type="continuationSeparator" w:id="0">
    <w:p w14:paraId="593F6230" w14:textId="77777777" w:rsidR="0007570C" w:rsidRDefault="0007570C">
      <w:pPr>
        <w:spacing w:after="0"/>
      </w:pPr>
      <w:r>
        <w:continuationSeparator/>
      </w:r>
    </w:p>
  </w:footnote>
  <w:footnote w:id="1">
    <w:p w14:paraId="16718234" w14:textId="77777777" w:rsidR="00DF41F4" w:rsidRPr="00F26CFE" w:rsidRDefault="00DF41F4" w:rsidP="00815276">
      <w:pPr>
        <w:pStyle w:val="FootnoteText"/>
        <w:rPr>
          <w:lang w:val="en-GB"/>
        </w:rPr>
      </w:pPr>
      <w:r>
        <w:rPr>
          <w:rStyle w:val="FootnoteReference"/>
        </w:rPr>
        <w:footnoteRef/>
      </w:r>
      <w:r>
        <w:t xml:space="preserve"> Although this is dependent upon the reasoner employed when evaluating the eventual ont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F603C" w14:textId="77777777" w:rsidR="00DF41F4" w:rsidRDefault="00DF41F4">
    <w:pPr>
      <w:pStyle w:val="Header"/>
    </w:pPr>
    <w:r>
      <w:tab/>
    </w:r>
    <w:r>
      <w:tab/>
    </w:r>
    <w:r>
      <w:rPr>
        <w:noProof/>
        <w:lang w:eastAsia="en-GB"/>
      </w:rPr>
      <w:drawing>
        <wp:inline distT="0" distB="0" distL="0" distR="0" wp14:anchorId="7173BE6E" wp14:editId="005D8730">
          <wp:extent cx="1480505" cy="704929"/>
          <wp:effectExtent l="0" t="0" r="5395" b="0"/>
          <wp:docPr id="275" name="Grafik 0" descr="Logo_Glamurs_rz-zw-RGB_V3_kl (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480505" cy="704929"/>
                  </a:xfrm>
                  <a:prstGeom prst="rect">
                    <a:avLst/>
                  </a:prstGeom>
                  <a:noFill/>
                  <a:ln>
                    <a:noFill/>
                    <a:prstDash/>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1F991" w14:textId="77777777" w:rsidR="00DF41F4" w:rsidRDefault="00DF41F4">
    <w:pPr>
      <w:pStyle w:val="Header"/>
    </w:pPr>
    <w:r>
      <w:tab/>
    </w:r>
    <w:r>
      <w:tab/>
    </w:r>
    <w:r>
      <w:rPr>
        <w:noProof/>
        <w:lang w:eastAsia="en-GB"/>
      </w:rPr>
      <w:drawing>
        <wp:inline distT="0" distB="0" distL="0" distR="0" wp14:anchorId="1F17EE6B" wp14:editId="74223844">
          <wp:extent cx="1480505" cy="704929"/>
          <wp:effectExtent l="0" t="0" r="5395" b="0"/>
          <wp:docPr id="276" name="Grafik 0" descr="Logo_Glamurs_rz-zw-RGB_V3_kl (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480505" cy="704929"/>
                  </a:xfrm>
                  <a:prstGeom prst="rect">
                    <a:avLst/>
                  </a:prstGeom>
                  <a:noFill/>
                  <a:ln>
                    <a:noFill/>
                    <a:prstDash/>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913C4" w14:textId="77777777" w:rsidR="00DF41F4" w:rsidRDefault="00DF41F4">
    <w:pPr>
      <w:pStyle w:val="Header"/>
    </w:pPr>
    <w:r>
      <w:tab/>
    </w:r>
    <w:r>
      <w:tab/>
    </w:r>
    <w:r>
      <w:rPr>
        <w:noProof/>
        <w:lang w:eastAsia="en-GB"/>
      </w:rPr>
      <w:drawing>
        <wp:inline distT="0" distB="0" distL="0" distR="0" wp14:anchorId="36E7CA3C" wp14:editId="75463F54">
          <wp:extent cx="1480505" cy="704929"/>
          <wp:effectExtent l="0" t="0" r="5395" b="0"/>
          <wp:docPr id="25" name="Grafik 0" descr="Logo_Glamurs_rz-zw-RGB_V3_kl (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480505" cy="704929"/>
                  </a:xfrm>
                  <a:prstGeom prst="rect">
                    <a:avLst/>
                  </a:prstGeom>
                  <a:noFill/>
                  <a:ln>
                    <a:noFill/>
                    <a:prstDash/>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AB3D9" w14:textId="77777777" w:rsidR="00DF41F4" w:rsidRDefault="00DF41F4">
    <w:pPr>
      <w:pStyle w:val="Header"/>
    </w:pPr>
    <w:r>
      <w:tab/>
    </w:r>
    <w:r>
      <w:tab/>
    </w:r>
    <w:r>
      <w:rPr>
        <w:noProof/>
        <w:lang w:eastAsia="en-GB"/>
      </w:rPr>
      <w:drawing>
        <wp:inline distT="0" distB="0" distL="0" distR="0" wp14:anchorId="22F86A0F" wp14:editId="2F0994B2">
          <wp:extent cx="1480505" cy="704929"/>
          <wp:effectExtent l="0" t="0" r="5395" b="0"/>
          <wp:docPr id="26" name="Grafik 0" descr="Logo_Glamurs_rz-zw-RGB_V3_kl (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480505" cy="704929"/>
                  </a:xfrm>
                  <a:prstGeom prst="rect">
                    <a:avLst/>
                  </a:prstGeom>
                  <a:noFill/>
                  <a:ln>
                    <a:noFill/>
                    <a:prstDash/>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F6E18"/>
    <w:multiLevelType w:val="multilevel"/>
    <w:tmpl w:val="BAC2573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
    <w:nsid w:val="02150677"/>
    <w:multiLevelType w:val="multilevel"/>
    <w:tmpl w:val="77345FB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
    <w:nsid w:val="04876B35"/>
    <w:multiLevelType w:val="multilevel"/>
    <w:tmpl w:val="67C0D22E"/>
    <w:styleLink w:val="WWOutlineListStyle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76923C"/>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71D1A73"/>
    <w:multiLevelType w:val="multilevel"/>
    <w:tmpl w:val="CE7E41D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
    <w:nsid w:val="0C1C47AD"/>
    <w:multiLevelType w:val="multilevel"/>
    <w:tmpl w:val="18A0FED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
    <w:nsid w:val="0CFD75E9"/>
    <w:multiLevelType w:val="multilevel"/>
    <w:tmpl w:val="7AC0888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
    <w:nsid w:val="0D0C34EF"/>
    <w:multiLevelType w:val="multilevel"/>
    <w:tmpl w:val="CFBE310C"/>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7">
    <w:nsid w:val="0F2E0463"/>
    <w:multiLevelType w:val="multilevel"/>
    <w:tmpl w:val="D3B202F0"/>
    <w:styleLink w:val="LFO14"/>
    <w:lvl w:ilvl="0">
      <w:start w:val="1"/>
      <w:numFmt w:val="decimal"/>
      <w:pStyle w:val="GLAMHeadlineNr3"/>
      <w:lvlText w:val="%1."/>
      <w:lvlJc w:val="left"/>
      <w:pPr>
        <w:ind w:left="357" w:firstLine="0"/>
      </w:pPr>
    </w:lvl>
    <w:lvl w:ilvl="1">
      <w:start w:val="1"/>
      <w:numFmt w:val="decimal"/>
      <w:lvlText w:val="%1.%2."/>
      <w:lvlJc w:val="left"/>
      <w:pPr>
        <w:ind w:left="792" w:hanging="432"/>
      </w:pPr>
      <w:rPr>
        <w:color w:val="76923C"/>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F7769A0"/>
    <w:multiLevelType w:val="multilevel"/>
    <w:tmpl w:val="D6564226"/>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9">
    <w:nsid w:val="0FEA342B"/>
    <w:multiLevelType w:val="multilevel"/>
    <w:tmpl w:val="25B4F0C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0">
    <w:nsid w:val="0FF01582"/>
    <w:multiLevelType w:val="multilevel"/>
    <w:tmpl w:val="B8460320"/>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1">
    <w:nsid w:val="12C3067C"/>
    <w:multiLevelType w:val="multilevel"/>
    <w:tmpl w:val="FEC44A4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2">
    <w:nsid w:val="13AD0E4D"/>
    <w:multiLevelType w:val="multilevel"/>
    <w:tmpl w:val="B954671A"/>
    <w:styleLink w:val="WWOutlineListStyle"/>
    <w:lvl w:ilvl="0">
      <w:start w:val="1"/>
      <w:numFmt w:val="decimal"/>
      <w:lvlText w:val="%1."/>
      <w:lvlJc w:val="left"/>
      <w:pPr>
        <w:ind w:left="357" w:firstLine="0"/>
      </w:pPr>
    </w:lvl>
    <w:lvl w:ilvl="1">
      <w:start w:val="1"/>
      <w:numFmt w:val="decimal"/>
      <w:lvlText w:val="%1.%2."/>
      <w:lvlJc w:val="left"/>
      <w:pPr>
        <w:ind w:left="792" w:hanging="432"/>
      </w:pPr>
      <w:rPr>
        <w:color w:val="76923C"/>
      </w:rPr>
    </w:lvl>
    <w:lvl w:ilvl="2">
      <w:start w:val="1"/>
      <w:numFmt w:val="none"/>
      <w:lvlText w:val="%3"/>
      <w:lvlJc w:val="left"/>
      <w:pPr>
        <w:ind w:left="720" w:hanging="720"/>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3">
    <w:nsid w:val="18233AAF"/>
    <w:multiLevelType w:val="multilevel"/>
    <w:tmpl w:val="0C709F18"/>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4">
    <w:nsid w:val="1CAF2063"/>
    <w:multiLevelType w:val="hybridMultilevel"/>
    <w:tmpl w:val="6FE8B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DD65C29"/>
    <w:multiLevelType w:val="hybridMultilevel"/>
    <w:tmpl w:val="4F0C03F6"/>
    <w:lvl w:ilvl="0" w:tplc="B2505D50">
      <w:start w:val="1"/>
      <w:numFmt w:val="bullet"/>
      <w:pStyle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6">
    <w:nsid w:val="1F00013F"/>
    <w:multiLevelType w:val="multilevel"/>
    <w:tmpl w:val="F8C651D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7">
    <w:nsid w:val="205B734E"/>
    <w:multiLevelType w:val="multilevel"/>
    <w:tmpl w:val="6BF046B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8">
    <w:nsid w:val="2078503F"/>
    <w:multiLevelType w:val="multilevel"/>
    <w:tmpl w:val="7E90D19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19">
    <w:nsid w:val="2090708A"/>
    <w:multiLevelType w:val="multilevel"/>
    <w:tmpl w:val="622CA8D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0">
    <w:nsid w:val="20994219"/>
    <w:multiLevelType w:val="multilevel"/>
    <w:tmpl w:val="1202574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1">
    <w:nsid w:val="237B5224"/>
    <w:multiLevelType w:val="multilevel"/>
    <w:tmpl w:val="D5F2429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2">
    <w:nsid w:val="27244D6C"/>
    <w:multiLevelType w:val="multilevel"/>
    <w:tmpl w:val="C00E7370"/>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3">
    <w:nsid w:val="2A0367D9"/>
    <w:multiLevelType w:val="multilevel"/>
    <w:tmpl w:val="9A6A5C2C"/>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4">
    <w:nsid w:val="2A1949EE"/>
    <w:multiLevelType w:val="multilevel"/>
    <w:tmpl w:val="DCD0B1A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5">
    <w:nsid w:val="2BB2740B"/>
    <w:multiLevelType w:val="hybridMultilevel"/>
    <w:tmpl w:val="17B011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2BEA7876"/>
    <w:multiLevelType w:val="multilevel"/>
    <w:tmpl w:val="1376EEB8"/>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7">
    <w:nsid w:val="2F3E1600"/>
    <w:multiLevelType w:val="multilevel"/>
    <w:tmpl w:val="5A98CE5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8">
    <w:nsid w:val="301007B3"/>
    <w:multiLevelType w:val="multilevel"/>
    <w:tmpl w:val="3C200370"/>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29">
    <w:nsid w:val="304A3231"/>
    <w:multiLevelType w:val="multilevel"/>
    <w:tmpl w:val="7004ECC0"/>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0">
    <w:nsid w:val="306F3CDC"/>
    <w:multiLevelType w:val="multilevel"/>
    <w:tmpl w:val="E70C7AD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1">
    <w:nsid w:val="30FF762B"/>
    <w:multiLevelType w:val="multilevel"/>
    <w:tmpl w:val="4508973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2">
    <w:nsid w:val="328C7103"/>
    <w:multiLevelType w:val="hybridMultilevel"/>
    <w:tmpl w:val="9B56B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54960E1"/>
    <w:multiLevelType w:val="multilevel"/>
    <w:tmpl w:val="B0DA4BA4"/>
    <w:lvl w:ilvl="0">
      <w:start w:val="1"/>
      <w:numFmt w:val="bullet"/>
      <w:lvlText w:val=""/>
      <w:lvlJc w:val="left"/>
      <w:pPr>
        <w:tabs>
          <w:tab w:val="num" w:pos="600"/>
        </w:tabs>
        <w:ind w:left="600"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4">
    <w:nsid w:val="360346EC"/>
    <w:multiLevelType w:val="multilevel"/>
    <w:tmpl w:val="21F4E3A0"/>
    <w:styleLink w:val="WWOutlineListStyle1"/>
    <w:lvl w:ilvl="0">
      <w:start w:val="1"/>
      <w:numFmt w:val="decimal"/>
      <w:lvlText w:val="%1."/>
      <w:lvlJc w:val="left"/>
      <w:pPr>
        <w:ind w:left="357" w:firstLine="0"/>
      </w:pPr>
    </w:lvl>
    <w:lvl w:ilvl="1">
      <w:start w:val="1"/>
      <w:numFmt w:val="decimal"/>
      <w:lvlText w:val="%1.%2."/>
      <w:lvlJc w:val="left"/>
      <w:pPr>
        <w:ind w:left="792" w:hanging="432"/>
      </w:pPr>
      <w:rPr>
        <w:color w:val="76923C"/>
      </w:rPr>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5">
    <w:nsid w:val="367E4A40"/>
    <w:multiLevelType w:val="multilevel"/>
    <w:tmpl w:val="8F4E4BF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6">
    <w:nsid w:val="398C78BA"/>
    <w:multiLevelType w:val="multilevel"/>
    <w:tmpl w:val="7DEC435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7">
    <w:nsid w:val="3CEF4B7B"/>
    <w:multiLevelType w:val="multilevel"/>
    <w:tmpl w:val="CA82948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8">
    <w:nsid w:val="3D2919A4"/>
    <w:multiLevelType w:val="multilevel"/>
    <w:tmpl w:val="DD8006FC"/>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39">
    <w:nsid w:val="3F05634B"/>
    <w:multiLevelType w:val="hybridMultilevel"/>
    <w:tmpl w:val="13FE33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nsid w:val="3F920C30"/>
    <w:multiLevelType w:val="multilevel"/>
    <w:tmpl w:val="69765C2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1">
    <w:nsid w:val="48511B9B"/>
    <w:multiLevelType w:val="multilevel"/>
    <w:tmpl w:val="75A8248C"/>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2">
    <w:nsid w:val="4AAA2A2F"/>
    <w:multiLevelType w:val="hybridMultilevel"/>
    <w:tmpl w:val="0A467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B584008"/>
    <w:multiLevelType w:val="multilevel"/>
    <w:tmpl w:val="6A189ED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4">
    <w:nsid w:val="4BD3272B"/>
    <w:multiLevelType w:val="multilevel"/>
    <w:tmpl w:val="95985AC6"/>
    <w:styleLink w:val="WWOutlineListStyle3"/>
    <w:lvl w:ilvl="0">
      <w:start w:val="1"/>
      <w:numFmt w:val="decimal"/>
      <w:lvlText w:val="%1."/>
      <w:lvlJc w:val="left"/>
      <w:pPr>
        <w:ind w:left="357" w:firstLine="0"/>
      </w:pPr>
    </w:lvl>
    <w:lvl w:ilvl="1">
      <w:start w:val="1"/>
      <w:numFmt w:val="decimal"/>
      <w:lvlText w:val="%1.%2."/>
      <w:lvlJc w:val="left"/>
      <w:pPr>
        <w:ind w:left="792" w:hanging="432"/>
      </w:pPr>
      <w:rPr>
        <w:color w:val="76923C"/>
      </w:rPr>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5">
    <w:nsid w:val="4C2A3628"/>
    <w:multiLevelType w:val="multilevel"/>
    <w:tmpl w:val="9380FE3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6">
    <w:nsid w:val="4C76085C"/>
    <w:multiLevelType w:val="multilevel"/>
    <w:tmpl w:val="CD2EF0C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7">
    <w:nsid w:val="4F1818E4"/>
    <w:multiLevelType w:val="multilevel"/>
    <w:tmpl w:val="246A58E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8">
    <w:nsid w:val="4F757B15"/>
    <w:multiLevelType w:val="multilevel"/>
    <w:tmpl w:val="3E6AD6B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49">
    <w:nsid w:val="54E34E27"/>
    <w:multiLevelType w:val="multilevel"/>
    <w:tmpl w:val="FFAE3C3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0">
    <w:nsid w:val="54EA5CB3"/>
    <w:multiLevelType w:val="multilevel"/>
    <w:tmpl w:val="320A34A0"/>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1">
    <w:nsid w:val="55513D97"/>
    <w:multiLevelType w:val="hybridMultilevel"/>
    <w:tmpl w:val="1B0C0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5883673F"/>
    <w:multiLevelType w:val="multilevel"/>
    <w:tmpl w:val="5F3620C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3">
    <w:nsid w:val="6048784B"/>
    <w:multiLevelType w:val="multilevel"/>
    <w:tmpl w:val="52F853E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4">
    <w:nsid w:val="61997DCB"/>
    <w:multiLevelType w:val="multilevel"/>
    <w:tmpl w:val="6868CF5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5">
    <w:nsid w:val="66454419"/>
    <w:multiLevelType w:val="multilevel"/>
    <w:tmpl w:val="90605C6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6">
    <w:nsid w:val="674C1F12"/>
    <w:multiLevelType w:val="multilevel"/>
    <w:tmpl w:val="78A6D3B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7">
    <w:nsid w:val="68001718"/>
    <w:multiLevelType w:val="multilevel"/>
    <w:tmpl w:val="3318B148"/>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8">
    <w:nsid w:val="6B340352"/>
    <w:multiLevelType w:val="multilevel"/>
    <w:tmpl w:val="09240A7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59">
    <w:nsid w:val="6EE529A6"/>
    <w:multiLevelType w:val="multilevel"/>
    <w:tmpl w:val="20BE62F4"/>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0">
    <w:nsid w:val="703E54E8"/>
    <w:multiLevelType w:val="hybridMultilevel"/>
    <w:tmpl w:val="0924E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70A823E1"/>
    <w:multiLevelType w:val="multilevel"/>
    <w:tmpl w:val="58E84DFC"/>
    <w:styleLink w:val="LFO2"/>
    <w:lvl w:ilvl="0">
      <w:start w:val="1"/>
      <w:numFmt w:val="decimal"/>
      <w:pStyle w:val="GLAMHeadline2"/>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2">
    <w:nsid w:val="71022CE0"/>
    <w:multiLevelType w:val="multilevel"/>
    <w:tmpl w:val="A154B5AE"/>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3">
    <w:nsid w:val="71341C45"/>
    <w:multiLevelType w:val="multilevel"/>
    <w:tmpl w:val="62B8A38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4">
    <w:nsid w:val="71BA4048"/>
    <w:multiLevelType w:val="multilevel"/>
    <w:tmpl w:val="71009DDA"/>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5">
    <w:nsid w:val="74400734"/>
    <w:multiLevelType w:val="multilevel"/>
    <w:tmpl w:val="05D40AF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6">
    <w:nsid w:val="764F043C"/>
    <w:multiLevelType w:val="multilevel"/>
    <w:tmpl w:val="31E8083E"/>
    <w:styleLink w:val="WWOutlineListStyle2"/>
    <w:lvl w:ilvl="0">
      <w:start w:val="1"/>
      <w:numFmt w:val="decimal"/>
      <w:lvlText w:val="%1."/>
      <w:lvlJc w:val="left"/>
      <w:pPr>
        <w:ind w:left="357" w:firstLine="0"/>
      </w:pPr>
    </w:lvl>
    <w:lvl w:ilvl="1">
      <w:start w:val="1"/>
      <w:numFmt w:val="decimal"/>
      <w:lvlText w:val="%1.%2."/>
      <w:lvlJc w:val="left"/>
      <w:pPr>
        <w:ind w:left="792" w:hanging="432"/>
      </w:pPr>
      <w:rPr>
        <w:color w:val="76923C"/>
      </w:rPr>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67">
    <w:nsid w:val="78E06A5A"/>
    <w:multiLevelType w:val="multilevel"/>
    <w:tmpl w:val="AECA2686"/>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8">
    <w:nsid w:val="7A41713C"/>
    <w:multiLevelType w:val="multilevel"/>
    <w:tmpl w:val="DA70A948"/>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69">
    <w:nsid w:val="7CBC7F9D"/>
    <w:multiLevelType w:val="multilevel"/>
    <w:tmpl w:val="0DD88122"/>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abstractNum w:abstractNumId="70">
    <w:nsid w:val="7EB82F30"/>
    <w:multiLevelType w:val="multilevel"/>
    <w:tmpl w:val="FBDE254C"/>
    <w:lvl w:ilvl="0">
      <w:start w:val="1"/>
      <w:numFmt w:val="bullet"/>
      <w:lvlText w:val=""/>
      <w:lvlJc w:val="left"/>
      <w:pPr>
        <w:tabs>
          <w:tab w:val="num" w:pos="707"/>
        </w:tabs>
        <w:ind w:left="707" w:hanging="283"/>
      </w:pPr>
      <w:rPr>
        <w:rFonts w:ascii="Symbol" w:hAnsi="Symbol" w:cs="OpenSymbol" w:hint="default"/>
      </w:rPr>
    </w:lvl>
    <w:lvl w:ilvl="1">
      <w:start w:val="1"/>
      <w:numFmt w:val="bullet"/>
      <w:lvlText w:val=""/>
      <w:lvlJc w:val="left"/>
      <w:pPr>
        <w:tabs>
          <w:tab w:val="num" w:pos="1414"/>
        </w:tabs>
        <w:ind w:left="1414" w:hanging="283"/>
      </w:pPr>
      <w:rPr>
        <w:rFonts w:ascii="Symbol" w:hAnsi="Symbol" w:cs="OpenSymbol" w:hint="default"/>
      </w:rPr>
    </w:lvl>
    <w:lvl w:ilvl="2">
      <w:start w:val="1"/>
      <w:numFmt w:val="bullet"/>
      <w:lvlText w:val=""/>
      <w:lvlJc w:val="left"/>
      <w:pPr>
        <w:tabs>
          <w:tab w:val="num" w:pos="2121"/>
        </w:tabs>
        <w:ind w:left="2121" w:hanging="283"/>
      </w:pPr>
      <w:rPr>
        <w:rFonts w:ascii="Symbol" w:hAnsi="Symbol" w:cs="OpenSymbol" w:hint="default"/>
      </w:rPr>
    </w:lvl>
    <w:lvl w:ilvl="3">
      <w:start w:val="1"/>
      <w:numFmt w:val="bullet"/>
      <w:lvlText w:val=""/>
      <w:lvlJc w:val="left"/>
      <w:pPr>
        <w:tabs>
          <w:tab w:val="num" w:pos="2828"/>
        </w:tabs>
        <w:ind w:left="2828" w:hanging="283"/>
      </w:pPr>
      <w:rPr>
        <w:rFonts w:ascii="Symbol" w:hAnsi="Symbol" w:cs="OpenSymbol" w:hint="default"/>
      </w:rPr>
    </w:lvl>
    <w:lvl w:ilvl="4">
      <w:start w:val="1"/>
      <w:numFmt w:val="bullet"/>
      <w:lvlText w:val=""/>
      <w:lvlJc w:val="left"/>
      <w:pPr>
        <w:tabs>
          <w:tab w:val="num" w:pos="3535"/>
        </w:tabs>
        <w:ind w:left="3535" w:hanging="283"/>
      </w:pPr>
      <w:rPr>
        <w:rFonts w:ascii="Symbol" w:hAnsi="Symbol" w:cs="OpenSymbol" w:hint="default"/>
      </w:rPr>
    </w:lvl>
    <w:lvl w:ilvl="5">
      <w:start w:val="1"/>
      <w:numFmt w:val="bullet"/>
      <w:lvlText w:val=""/>
      <w:lvlJc w:val="left"/>
      <w:pPr>
        <w:tabs>
          <w:tab w:val="num" w:pos="4242"/>
        </w:tabs>
        <w:ind w:left="4242" w:hanging="283"/>
      </w:pPr>
      <w:rPr>
        <w:rFonts w:ascii="Symbol" w:hAnsi="Symbol" w:cs="OpenSymbol" w:hint="default"/>
      </w:rPr>
    </w:lvl>
    <w:lvl w:ilvl="6">
      <w:start w:val="1"/>
      <w:numFmt w:val="bullet"/>
      <w:lvlText w:val=""/>
      <w:lvlJc w:val="left"/>
      <w:pPr>
        <w:tabs>
          <w:tab w:val="num" w:pos="4949"/>
        </w:tabs>
        <w:ind w:left="4949" w:hanging="283"/>
      </w:pPr>
      <w:rPr>
        <w:rFonts w:ascii="Symbol" w:hAnsi="Symbol" w:cs="OpenSymbol" w:hint="default"/>
      </w:rPr>
    </w:lvl>
    <w:lvl w:ilvl="7">
      <w:start w:val="1"/>
      <w:numFmt w:val="bullet"/>
      <w:lvlText w:val=""/>
      <w:lvlJc w:val="left"/>
      <w:pPr>
        <w:tabs>
          <w:tab w:val="num" w:pos="5656"/>
        </w:tabs>
        <w:ind w:left="5656" w:hanging="283"/>
      </w:pPr>
      <w:rPr>
        <w:rFonts w:ascii="Symbol" w:hAnsi="Symbol" w:cs="OpenSymbol" w:hint="default"/>
      </w:rPr>
    </w:lvl>
    <w:lvl w:ilvl="8">
      <w:start w:val="1"/>
      <w:numFmt w:val="bullet"/>
      <w:lvlText w:val=""/>
      <w:lvlJc w:val="left"/>
      <w:pPr>
        <w:tabs>
          <w:tab w:val="num" w:pos="6363"/>
        </w:tabs>
        <w:ind w:left="6363" w:hanging="283"/>
      </w:pPr>
      <w:rPr>
        <w:rFonts w:ascii="Symbol" w:hAnsi="Symbol" w:cs="OpenSymbol" w:hint="default"/>
      </w:rPr>
    </w:lvl>
  </w:abstractNum>
  <w:num w:numId="1">
    <w:abstractNumId w:val="2"/>
  </w:num>
  <w:num w:numId="2">
    <w:abstractNumId w:val="44"/>
  </w:num>
  <w:num w:numId="3">
    <w:abstractNumId w:val="66"/>
  </w:num>
  <w:num w:numId="4">
    <w:abstractNumId w:val="34"/>
  </w:num>
  <w:num w:numId="5">
    <w:abstractNumId w:val="12"/>
  </w:num>
  <w:num w:numId="6">
    <w:abstractNumId w:val="61"/>
  </w:num>
  <w:num w:numId="7">
    <w:abstractNumId w:val="7"/>
  </w:num>
  <w:num w:numId="8">
    <w:abstractNumId w:val="15"/>
  </w:num>
  <w:num w:numId="9">
    <w:abstractNumId w:val="51"/>
  </w:num>
  <w:num w:numId="10">
    <w:abstractNumId w:val="32"/>
  </w:num>
  <w:num w:numId="11">
    <w:abstractNumId w:val="2"/>
    <w:lvlOverride w:ilvl="0">
      <w:startOverride w:val="1"/>
      <w:lvl w:ilvl="0">
        <w:start w:val="1"/>
        <w:numFmt w:val="decimal"/>
        <w:pStyle w:val="Heading1"/>
        <w:lvlText w:val="%1"/>
        <w:lvlJc w:val="left"/>
        <w:pPr>
          <w:ind w:left="432" w:hanging="432"/>
        </w:pPr>
      </w:lvl>
    </w:lvlOverride>
    <w:lvlOverride w:ilvl="1">
      <w:startOverride w:val="1"/>
      <w:lvl w:ilvl="1">
        <w:start w:val="1"/>
        <w:numFmt w:val="decimal"/>
        <w:pStyle w:val="Heading2"/>
        <w:lvlText w:val=""/>
        <w:lvlJc w:val="left"/>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pStyle w:val="Heading6"/>
        <w:lvlText w:val=""/>
        <w:lvlJc w:val="left"/>
      </w:lvl>
    </w:lvlOverride>
    <w:lvlOverride w:ilvl="6">
      <w:startOverride w:val="1"/>
      <w:lvl w:ilvl="6">
        <w:start w:val="1"/>
        <w:numFmt w:val="decimal"/>
        <w:pStyle w:val="Heading7"/>
        <w:lvlText w:val=""/>
        <w:lvlJc w:val="left"/>
      </w:lvl>
    </w:lvlOverride>
    <w:lvlOverride w:ilvl="7">
      <w:startOverride w:val="1"/>
      <w:lvl w:ilvl="7">
        <w:start w:val="1"/>
        <w:numFmt w:val="decimal"/>
        <w:pStyle w:val="Heading8"/>
        <w:lvlText w:val=""/>
        <w:lvlJc w:val="left"/>
      </w:lvl>
    </w:lvlOverride>
  </w:num>
  <w:num w:numId="12">
    <w:abstractNumId w:val="25"/>
  </w:num>
  <w:num w:numId="13">
    <w:abstractNumId w:val="33"/>
  </w:num>
  <w:num w:numId="14">
    <w:abstractNumId w:val="29"/>
  </w:num>
  <w:num w:numId="15">
    <w:abstractNumId w:val="18"/>
  </w:num>
  <w:num w:numId="16">
    <w:abstractNumId w:val="22"/>
  </w:num>
  <w:num w:numId="17">
    <w:abstractNumId w:val="68"/>
  </w:num>
  <w:num w:numId="18">
    <w:abstractNumId w:val="47"/>
  </w:num>
  <w:num w:numId="19">
    <w:abstractNumId w:val="62"/>
  </w:num>
  <w:num w:numId="20">
    <w:abstractNumId w:val="37"/>
  </w:num>
  <w:num w:numId="21">
    <w:abstractNumId w:val="40"/>
  </w:num>
  <w:num w:numId="22">
    <w:abstractNumId w:val="5"/>
  </w:num>
  <w:num w:numId="23">
    <w:abstractNumId w:val="1"/>
  </w:num>
  <w:num w:numId="24">
    <w:abstractNumId w:val="56"/>
  </w:num>
  <w:num w:numId="25">
    <w:abstractNumId w:val="11"/>
  </w:num>
  <w:num w:numId="26">
    <w:abstractNumId w:val="3"/>
  </w:num>
  <w:num w:numId="27">
    <w:abstractNumId w:val="54"/>
  </w:num>
  <w:num w:numId="28">
    <w:abstractNumId w:val="70"/>
  </w:num>
  <w:num w:numId="29">
    <w:abstractNumId w:val="4"/>
  </w:num>
  <w:num w:numId="30">
    <w:abstractNumId w:val="20"/>
  </w:num>
  <w:num w:numId="31">
    <w:abstractNumId w:val="8"/>
  </w:num>
  <w:num w:numId="32">
    <w:abstractNumId w:val="0"/>
  </w:num>
  <w:num w:numId="33">
    <w:abstractNumId w:val="57"/>
  </w:num>
  <w:num w:numId="34">
    <w:abstractNumId w:val="55"/>
  </w:num>
  <w:num w:numId="35">
    <w:abstractNumId w:val="43"/>
  </w:num>
  <w:num w:numId="36">
    <w:abstractNumId w:val="50"/>
  </w:num>
  <w:num w:numId="37">
    <w:abstractNumId w:val="13"/>
  </w:num>
  <w:num w:numId="38">
    <w:abstractNumId w:val="69"/>
  </w:num>
  <w:num w:numId="39">
    <w:abstractNumId w:val="38"/>
  </w:num>
  <w:num w:numId="40">
    <w:abstractNumId w:val="27"/>
  </w:num>
  <w:num w:numId="41">
    <w:abstractNumId w:val="63"/>
  </w:num>
  <w:num w:numId="42">
    <w:abstractNumId w:val="19"/>
  </w:num>
  <w:num w:numId="43">
    <w:abstractNumId w:val="59"/>
  </w:num>
  <w:num w:numId="44">
    <w:abstractNumId w:val="46"/>
  </w:num>
  <w:num w:numId="45">
    <w:abstractNumId w:val="9"/>
  </w:num>
  <w:num w:numId="46">
    <w:abstractNumId w:val="58"/>
  </w:num>
  <w:num w:numId="47">
    <w:abstractNumId w:val="48"/>
  </w:num>
  <w:num w:numId="48">
    <w:abstractNumId w:val="21"/>
  </w:num>
  <w:num w:numId="49">
    <w:abstractNumId w:val="49"/>
  </w:num>
  <w:num w:numId="50">
    <w:abstractNumId w:val="16"/>
  </w:num>
  <w:num w:numId="51">
    <w:abstractNumId w:val="6"/>
  </w:num>
  <w:num w:numId="52">
    <w:abstractNumId w:val="10"/>
  </w:num>
  <w:num w:numId="53">
    <w:abstractNumId w:val="28"/>
  </w:num>
  <w:num w:numId="54">
    <w:abstractNumId w:val="31"/>
  </w:num>
  <w:num w:numId="55">
    <w:abstractNumId w:val="23"/>
  </w:num>
  <w:num w:numId="56">
    <w:abstractNumId w:val="45"/>
  </w:num>
  <w:num w:numId="57">
    <w:abstractNumId w:val="35"/>
  </w:num>
  <w:num w:numId="58">
    <w:abstractNumId w:val="64"/>
  </w:num>
  <w:num w:numId="59">
    <w:abstractNumId w:val="24"/>
  </w:num>
  <w:num w:numId="60">
    <w:abstractNumId w:val="67"/>
  </w:num>
  <w:num w:numId="61">
    <w:abstractNumId w:val="26"/>
  </w:num>
  <w:num w:numId="62">
    <w:abstractNumId w:val="52"/>
  </w:num>
  <w:num w:numId="63">
    <w:abstractNumId w:val="65"/>
  </w:num>
  <w:num w:numId="64">
    <w:abstractNumId w:val="53"/>
  </w:num>
  <w:num w:numId="65">
    <w:abstractNumId w:val="36"/>
  </w:num>
  <w:num w:numId="66">
    <w:abstractNumId w:val="17"/>
  </w:num>
  <w:num w:numId="67">
    <w:abstractNumId w:val="41"/>
  </w:num>
  <w:num w:numId="68">
    <w:abstractNumId w:val="30"/>
  </w:num>
  <w:num w:numId="69">
    <w:abstractNumId w:val="14"/>
  </w:num>
  <w:num w:numId="70">
    <w:abstractNumId w:val="39"/>
  </w:num>
  <w:num w:numId="71">
    <w:abstractNumId w:val="42"/>
  </w:num>
  <w:num w:numId="72">
    <w:abstractNumId w:val="6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autoHyphenation/>
  <w:characterSpacingControl w:val="doNotCompress"/>
  <w:footnotePr>
    <w:footnote w:id="-1"/>
    <w:footnote w:id="0"/>
  </w:footnotePr>
  <w:endnotePr>
    <w:endnote w:id="-1"/>
    <w:endnote w:id="0"/>
  </w:endnotePr>
  <w:compat>
    <w:compatSetting w:name="compatibilityMode" w:uri="http://schemas.microsoft.com/office/word" w:val="14"/>
  </w:compat>
  <w:rsids>
    <w:rsidRoot w:val="00116F0F"/>
    <w:rsid w:val="0000049E"/>
    <w:rsid w:val="00002482"/>
    <w:rsid w:val="00012EED"/>
    <w:rsid w:val="0001316B"/>
    <w:rsid w:val="00022A87"/>
    <w:rsid w:val="00030397"/>
    <w:rsid w:val="00030CF5"/>
    <w:rsid w:val="00031D25"/>
    <w:rsid w:val="00034245"/>
    <w:rsid w:val="00037B5B"/>
    <w:rsid w:val="00040EB7"/>
    <w:rsid w:val="000508FF"/>
    <w:rsid w:val="00052DF4"/>
    <w:rsid w:val="00056D63"/>
    <w:rsid w:val="0006220D"/>
    <w:rsid w:val="00064A36"/>
    <w:rsid w:val="00066882"/>
    <w:rsid w:val="00070FED"/>
    <w:rsid w:val="00074884"/>
    <w:rsid w:val="0007570C"/>
    <w:rsid w:val="00086B6E"/>
    <w:rsid w:val="000917A9"/>
    <w:rsid w:val="000935A9"/>
    <w:rsid w:val="000960B6"/>
    <w:rsid w:val="000979B2"/>
    <w:rsid w:val="000A0313"/>
    <w:rsid w:val="000A50BC"/>
    <w:rsid w:val="000A6DF5"/>
    <w:rsid w:val="000C0B8D"/>
    <w:rsid w:val="000C43E1"/>
    <w:rsid w:val="000D1816"/>
    <w:rsid w:val="000E4334"/>
    <w:rsid w:val="000E4AA2"/>
    <w:rsid w:val="000F04D3"/>
    <w:rsid w:val="000F2DB1"/>
    <w:rsid w:val="0010063A"/>
    <w:rsid w:val="00104C7B"/>
    <w:rsid w:val="0010529E"/>
    <w:rsid w:val="00113769"/>
    <w:rsid w:val="00115659"/>
    <w:rsid w:val="00116F0F"/>
    <w:rsid w:val="0012060E"/>
    <w:rsid w:val="00137828"/>
    <w:rsid w:val="00141B02"/>
    <w:rsid w:val="001443C6"/>
    <w:rsid w:val="00166FF8"/>
    <w:rsid w:val="00181F61"/>
    <w:rsid w:val="001833CF"/>
    <w:rsid w:val="00190503"/>
    <w:rsid w:val="001B6360"/>
    <w:rsid w:val="001D11BA"/>
    <w:rsid w:val="001D1524"/>
    <w:rsid w:val="001D78E9"/>
    <w:rsid w:val="001F077B"/>
    <w:rsid w:val="001F1607"/>
    <w:rsid w:val="00207ADD"/>
    <w:rsid w:val="00223443"/>
    <w:rsid w:val="00227EBF"/>
    <w:rsid w:val="00235F0D"/>
    <w:rsid w:val="00241B38"/>
    <w:rsid w:val="00265311"/>
    <w:rsid w:val="0027307F"/>
    <w:rsid w:val="00275C48"/>
    <w:rsid w:val="00285E19"/>
    <w:rsid w:val="00286E54"/>
    <w:rsid w:val="002930A6"/>
    <w:rsid w:val="002A2BC5"/>
    <w:rsid w:val="002A3897"/>
    <w:rsid w:val="002B4275"/>
    <w:rsid w:val="002B4733"/>
    <w:rsid w:val="002D085D"/>
    <w:rsid w:val="002F3DBF"/>
    <w:rsid w:val="0030550A"/>
    <w:rsid w:val="00311D08"/>
    <w:rsid w:val="00317EF7"/>
    <w:rsid w:val="003252C4"/>
    <w:rsid w:val="00330B48"/>
    <w:rsid w:val="00334F9A"/>
    <w:rsid w:val="00350EA4"/>
    <w:rsid w:val="00354B39"/>
    <w:rsid w:val="00356A47"/>
    <w:rsid w:val="00356C18"/>
    <w:rsid w:val="00357758"/>
    <w:rsid w:val="003643FC"/>
    <w:rsid w:val="00367768"/>
    <w:rsid w:val="00372F85"/>
    <w:rsid w:val="00384C11"/>
    <w:rsid w:val="00390D6C"/>
    <w:rsid w:val="003943CE"/>
    <w:rsid w:val="003A5039"/>
    <w:rsid w:val="003C1040"/>
    <w:rsid w:val="003C1E19"/>
    <w:rsid w:val="003C3282"/>
    <w:rsid w:val="003D3FAA"/>
    <w:rsid w:val="003E1911"/>
    <w:rsid w:val="003E2037"/>
    <w:rsid w:val="003E23CB"/>
    <w:rsid w:val="00402179"/>
    <w:rsid w:val="00411F68"/>
    <w:rsid w:val="00414D91"/>
    <w:rsid w:val="00416CEF"/>
    <w:rsid w:val="00436297"/>
    <w:rsid w:val="004420BB"/>
    <w:rsid w:val="00444E14"/>
    <w:rsid w:val="00451051"/>
    <w:rsid w:val="00457433"/>
    <w:rsid w:val="00475177"/>
    <w:rsid w:val="0047684E"/>
    <w:rsid w:val="00480119"/>
    <w:rsid w:val="00480CD8"/>
    <w:rsid w:val="00484C13"/>
    <w:rsid w:val="00484F8C"/>
    <w:rsid w:val="004915A6"/>
    <w:rsid w:val="004B3FEE"/>
    <w:rsid w:val="004B4189"/>
    <w:rsid w:val="004C041B"/>
    <w:rsid w:val="004C3AAF"/>
    <w:rsid w:val="004C5C9D"/>
    <w:rsid w:val="004C6FDD"/>
    <w:rsid w:val="004E1717"/>
    <w:rsid w:val="004F6019"/>
    <w:rsid w:val="00506975"/>
    <w:rsid w:val="00515B42"/>
    <w:rsid w:val="00516729"/>
    <w:rsid w:val="00527058"/>
    <w:rsid w:val="00533BD9"/>
    <w:rsid w:val="00534360"/>
    <w:rsid w:val="005371E7"/>
    <w:rsid w:val="00546378"/>
    <w:rsid w:val="00551475"/>
    <w:rsid w:val="00552A7F"/>
    <w:rsid w:val="00554577"/>
    <w:rsid w:val="00562CCA"/>
    <w:rsid w:val="00565D0B"/>
    <w:rsid w:val="005A15A7"/>
    <w:rsid w:val="005B2139"/>
    <w:rsid w:val="005C00A4"/>
    <w:rsid w:val="005C298C"/>
    <w:rsid w:val="005D0C36"/>
    <w:rsid w:val="005D3571"/>
    <w:rsid w:val="005D7200"/>
    <w:rsid w:val="005F402E"/>
    <w:rsid w:val="00626FA6"/>
    <w:rsid w:val="00627722"/>
    <w:rsid w:val="00632FA3"/>
    <w:rsid w:val="00637249"/>
    <w:rsid w:val="00641A03"/>
    <w:rsid w:val="00644485"/>
    <w:rsid w:val="006537E1"/>
    <w:rsid w:val="0065742D"/>
    <w:rsid w:val="00657EBE"/>
    <w:rsid w:val="00665252"/>
    <w:rsid w:val="0067075B"/>
    <w:rsid w:val="00671EC1"/>
    <w:rsid w:val="00693FFB"/>
    <w:rsid w:val="006945E8"/>
    <w:rsid w:val="00695316"/>
    <w:rsid w:val="00697A80"/>
    <w:rsid w:val="006A49D3"/>
    <w:rsid w:val="006A543F"/>
    <w:rsid w:val="006A7749"/>
    <w:rsid w:val="006B4E38"/>
    <w:rsid w:val="006C1060"/>
    <w:rsid w:val="006C4A75"/>
    <w:rsid w:val="006C4F4F"/>
    <w:rsid w:val="006C7DDB"/>
    <w:rsid w:val="006D1E5E"/>
    <w:rsid w:val="006E5CD3"/>
    <w:rsid w:val="006E7204"/>
    <w:rsid w:val="007018C5"/>
    <w:rsid w:val="00705DB7"/>
    <w:rsid w:val="00706AB7"/>
    <w:rsid w:val="00712764"/>
    <w:rsid w:val="00712B82"/>
    <w:rsid w:val="0071540F"/>
    <w:rsid w:val="00722594"/>
    <w:rsid w:val="00723563"/>
    <w:rsid w:val="00734984"/>
    <w:rsid w:val="00735449"/>
    <w:rsid w:val="00735FB2"/>
    <w:rsid w:val="00763166"/>
    <w:rsid w:val="0076503B"/>
    <w:rsid w:val="00770775"/>
    <w:rsid w:val="007729E1"/>
    <w:rsid w:val="00780B91"/>
    <w:rsid w:val="0078164D"/>
    <w:rsid w:val="00783C87"/>
    <w:rsid w:val="007A1D57"/>
    <w:rsid w:val="007B4AA0"/>
    <w:rsid w:val="007B5948"/>
    <w:rsid w:val="007C1EAD"/>
    <w:rsid w:val="007C39DA"/>
    <w:rsid w:val="007F46A3"/>
    <w:rsid w:val="007F5E75"/>
    <w:rsid w:val="00802679"/>
    <w:rsid w:val="00813732"/>
    <w:rsid w:val="00815276"/>
    <w:rsid w:val="00817B99"/>
    <w:rsid w:val="0082689A"/>
    <w:rsid w:val="00840123"/>
    <w:rsid w:val="00845A4B"/>
    <w:rsid w:val="00856495"/>
    <w:rsid w:val="0086103F"/>
    <w:rsid w:val="008754BD"/>
    <w:rsid w:val="0088062B"/>
    <w:rsid w:val="00881539"/>
    <w:rsid w:val="00886D15"/>
    <w:rsid w:val="00887250"/>
    <w:rsid w:val="00895D75"/>
    <w:rsid w:val="00896CFF"/>
    <w:rsid w:val="008B5764"/>
    <w:rsid w:val="008B6859"/>
    <w:rsid w:val="008D0973"/>
    <w:rsid w:val="008D3041"/>
    <w:rsid w:val="008E14F9"/>
    <w:rsid w:val="008E577D"/>
    <w:rsid w:val="008F0EA1"/>
    <w:rsid w:val="008F1AF4"/>
    <w:rsid w:val="0090004A"/>
    <w:rsid w:val="00907467"/>
    <w:rsid w:val="00912ADE"/>
    <w:rsid w:val="0092238F"/>
    <w:rsid w:val="009302EC"/>
    <w:rsid w:val="00933E5A"/>
    <w:rsid w:val="00936C8D"/>
    <w:rsid w:val="00941904"/>
    <w:rsid w:val="00954A0B"/>
    <w:rsid w:val="0095763D"/>
    <w:rsid w:val="0096455C"/>
    <w:rsid w:val="00993785"/>
    <w:rsid w:val="00997F0E"/>
    <w:rsid w:val="009A11F9"/>
    <w:rsid w:val="009B7DF3"/>
    <w:rsid w:val="009D2967"/>
    <w:rsid w:val="009D5CD6"/>
    <w:rsid w:val="009D6612"/>
    <w:rsid w:val="009E2E76"/>
    <w:rsid w:val="009E4906"/>
    <w:rsid w:val="009F553C"/>
    <w:rsid w:val="009F7071"/>
    <w:rsid w:val="00A02D62"/>
    <w:rsid w:val="00A11CB9"/>
    <w:rsid w:val="00A20FB3"/>
    <w:rsid w:val="00A225ED"/>
    <w:rsid w:val="00A33597"/>
    <w:rsid w:val="00A37205"/>
    <w:rsid w:val="00A54111"/>
    <w:rsid w:val="00A54AF5"/>
    <w:rsid w:val="00A56E69"/>
    <w:rsid w:val="00A80E1F"/>
    <w:rsid w:val="00A85A5E"/>
    <w:rsid w:val="00A979B2"/>
    <w:rsid w:val="00AA0865"/>
    <w:rsid w:val="00AA7086"/>
    <w:rsid w:val="00AB022D"/>
    <w:rsid w:val="00AB3726"/>
    <w:rsid w:val="00AC136A"/>
    <w:rsid w:val="00AC401C"/>
    <w:rsid w:val="00AD719D"/>
    <w:rsid w:val="00AE2911"/>
    <w:rsid w:val="00B0037C"/>
    <w:rsid w:val="00B0714E"/>
    <w:rsid w:val="00B235E1"/>
    <w:rsid w:val="00B26B7F"/>
    <w:rsid w:val="00B35F49"/>
    <w:rsid w:val="00B47D19"/>
    <w:rsid w:val="00B53C94"/>
    <w:rsid w:val="00B53DFA"/>
    <w:rsid w:val="00B55294"/>
    <w:rsid w:val="00B57C45"/>
    <w:rsid w:val="00B6115E"/>
    <w:rsid w:val="00B735D2"/>
    <w:rsid w:val="00B74E1B"/>
    <w:rsid w:val="00B9408D"/>
    <w:rsid w:val="00BA2ACF"/>
    <w:rsid w:val="00BB2ACD"/>
    <w:rsid w:val="00BC7DB5"/>
    <w:rsid w:val="00BE2952"/>
    <w:rsid w:val="00C40647"/>
    <w:rsid w:val="00C66A83"/>
    <w:rsid w:val="00C72B38"/>
    <w:rsid w:val="00C72EE6"/>
    <w:rsid w:val="00C8149F"/>
    <w:rsid w:val="00C84761"/>
    <w:rsid w:val="00C84DE4"/>
    <w:rsid w:val="00CA188E"/>
    <w:rsid w:val="00CA405B"/>
    <w:rsid w:val="00CA4901"/>
    <w:rsid w:val="00CA7D1C"/>
    <w:rsid w:val="00CB0425"/>
    <w:rsid w:val="00CB08A5"/>
    <w:rsid w:val="00CC5617"/>
    <w:rsid w:val="00CE02BC"/>
    <w:rsid w:val="00CE17EE"/>
    <w:rsid w:val="00D152DE"/>
    <w:rsid w:val="00D367AD"/>
    <w:rsid w:val="00D42BB6"/>
    <w:rsid w:val="00D446D0"/>
    <w:rsid w:val="00D44A89"/>
    <w:rsid w:val="00D46549"/>
    <w:rsid w:val="00D46B2D"/>
    <w:rsid w:val="00D47E18"/>
    <w:rsid w:val="00D56EBF"/>
    <w:rsid w:val="00D63313"/>
    <w:rsid w:val="00D67B19"/>
    <w:rsid w:val="00D72C61"/>
    <w:rsid w:val="00D72CFB"/>
    <w:rsid w:val="00D7331F"/>
    <w:rsid w:val="00D7477D"/>
    <w:rsid w:val="00D77778"/>
    <w:rsid w:val="00D81C28"/>
    <w:rsid w:val="00DA54E3"/>
    <w:rsid w:val="00DB260A"/>
    <w:rsid w:val="00DC0A5A"/>
    <w:rsid w:val="00DC494E"/>
    <w:rsid w:val="00DD3B1D"/>
    <w:rsid w:val="00DD6411"/>
    <w:rsid w:val="00DE3C81"/>
    <w:rsid w:val="00DE451A"/>
    <w:rsid w:val="00DE5926"/>
    <w:rsid w:val="00DE74C9"/>
    <w:rsid w:val="00DE7922"/>
    <w:rsid w:val="00DF3B1A"/>
    <w:rsid w:val="00DF41F4"/>
    <w:rsid w:val="00E12993"/>
    <w:rsid w:val="00E14CC7"/>
    <w:rsid w:val="00E24991"/>
    <w:rsid w:val="00E34A8C"/>
    <w:rsid w:val="00E539E7"/>
    <w:rsid w:val="00E64756"/>
    <w:rsid w:val="00E87A8E"/>
    <w:rsid w:val="00E90DBB"/>
    <w:rsid w:val="00E94DE9"/>
    <w:rsid w:val="00E961DE"/>
    <w:rsid w:val="00EA366C"/>
    <w:rsid w:val="00EA4ABA"/>
    <w:rsid w:val="00EA6B6F"/>
    <w:rsid w:val="00EC2B96"/>
    <w:rsid w:val="00ED06E4"/>
    <w:rsid w:val="00ED09DC"/>
    <w:rsid w:val="00ED1D69"/>
    <w:rsid w:val="00ED5CD5"/>
    <w:rsid w:val="00EE3A20"/>
    <w:rsid w:val="00F1019E"/>
    <w:rsid w:val="00F25418"/>
    <w:rsid w:val="00F26016"/>
    <w:rsid w:val="00F263DC"/>
    <w:rsid w:val="00F26CFE"/>
    <w:rsid w:val="00F32EEF"/>
    <w:rsid w:val="00F42915"/>
    <w:rsid w:val="00F73A0C"/>
    <w:rsid w:val="00F82A14"/>
    <w:rsid w:val="00F8746A"/>
    <w:rsid w:val="00F9178E"/>
    <w:rsid w:val="00F97AAF"/>
    <w:rsid w:val="00FA3F32"/>
    <w:rsid w:val="00FA5460"/>
    <w:rsid w:val="00FA6B46"/>
    <w:rsid w:val="00FA7160"/>
    <w:rsid w:val="00FB1A60"/>
    <w:rsid w:val="00FB695B"/>
    <w:rsid w:val="00FB69CF"/>
    <w:rsid w:val="00FB6B29"/>
    <w:rsid w:val="00FC7734"/>
    <w:rsid w:val="00FD0CDB"/>
    <w:rsid w:val="00FD1000"/>
    <w:rsid w:val="00FE12F9"/>
    <w:rsid w:val="00FE524D"/>
    <w:rsid w:val="00FF02B6"/>
    <w:rsid w:val="00FF55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422C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de-AT" w:eastAsia="en-US" w:bidi="ar-SA"/>
      </w:rPr>
    </w:rPrDefault>
    <w:pPrDefault>
      <w:pPr>
        <w:autoSpaceDN w:val="0"/>
        <w:spacing w:after="200" w:line="276" w:lineRule="auto"/>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envelope return"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E3C81"/>
    <w:pPr>
      <w:suppressAutoHyphens/>
      <w:spacing w:line="240" w:lineRule="auto"/>
      <w:jc w:val="both"/>
    </w:pPr>
    <w:rPr>
      <w:rFonts w:ascii="Arial" w:hAnsi="Arial"/>
      <w:lang w:val="en-GB"/>
    </w:rPr>
  </w:style>
  <w:style w:type="paragraph" w:styleId="Heading1">
    <w:name w:val="heading 1"/>
    <w:basedOn w:val="Normal"/>
    <w:next w:val="BodyText"/>
    <w:autoRedefine/>
    <w:qFormat/>
    <w:rsid w:val="00B74E1B"/>
    <w:pPr>
      <w:keepNext/>
      <w:numPr>
        <w:numId w:val="1"/>
      </w:numPr>
      <w:spacing w:before="480" w:after="0"/>
      <w:ind w:left="431" w:hanging="431"/>
      <w:outlineLvl w:val="0"/>
    </w:pPr>
    <w:rPr>
      <w:rFonts w:ascii="Arial Narrow" w:hAnsi="Arial Narrow" w:cs="Arial"/>
      <w:b/>
      <w:bCs/>
      <w:color w:val="76923C"/>
      <w:sz w:val="40"/>
      <w:szCs w:val="40"/>
      <w:u w:val="single"/>
      <w:lang w:val="en-US"/>
    </w:rPr>
  </w:style>
  <w:style w:type="paragraph" w:styleId="Heading2">
    <w:name w:val="heading 2"/>
    <w:basedOn w:val="Normal"/>
    <w:next w:val="BodyText"/>
    <w:qFormat/>
    <w:rsid w:val="00DE3C81"/>
    <w:pPr>
      <w:keepNext/>
      <w:numPr>
        <w:ilvl w:val="1"/>
        <w:numId w:val="1"/>
      </w:numPr>
      <w:spacing w:before="200" w:after="0"/>
      <w:ind w:left="578" w:hanging="578"/>
      <w:outlineLvl w:val="1"/>
    </w:pPr>
    <w:rPr>
      <w:rFonts w:eastAsia="Calibri" w:cs="Arial"/>
      <w:bCs/>
      <w:color w:val="76923C"/>
      <w:w w:val="105"/>
      <w:sz w:val="26"/>
      <w:szCs w:val="26"/>
      <w:u w:val="single"/>
    </w:rPr>
  </w:style>
  <w:style w:type="paragraph" w:styleId="Heading3">
    <w:name w:val="heading 3"/>
    <w:next w:val="Normal"/>
    <w:autoRedefine/>
    <w:qFormat/>
    <w:rsid w:val="0065742D"/>
    <w:pPr>
      <w:keepNext/>
      <w:keepLines/>
      <w:numPr>
        <w:ilvl w:val="2"/>
        <w:numId w:val="1"/>
      </w:numPr>
      <w:suppressAutoHyphens/>
      <w:spacing w:before="120" w:after="0"/>
      <w:outlineLvl w:val="2"/>
    </w:pPr>
    <w:rPr>
      <w:rFonts w:ascii="Arial" w:hAnsi="Arial"/>
      <w:color w:val="76923C"/>
      <w:w w:val="105"/>
      <w:sz w:val="24"/>
      <w:szCs w:val="26"/>
      <w:u w:val="single"/>
      <w:lang w:val="en-GB"/>
    </w:rPr>
  </w:style>
  <w:style w:type="paragraph" w:styleId="Heading4">
    <w:name w:val="heading 4"/>
    <w:basedOn w:val="Normal"/>
    <w:next w:val="Normal"/>
    <w:qFormat/>
    <w:rsid w:val="00DE3C81"/>
    <w:pPr>
      <w:keepNext/>
      <w:keepLines/>
      <w:numPr>
        <w:ilvl w:val="3"/>
        <w:numId w:val="1"/>
      </w:numPr>
      <w:spacing w:after="120" w:line="100" w:lineRule="atLeast"/>
      <w:ind w:left="862" w:hanging="862"/>
      <w:outlineLvl w:val="3"/>
    </w:pPr>
    <w:rPr>
      <w:rFonts w:eastAsia="Calibri" w:cs="Arial"/>
      <w:i/>
      <w:iCs/>
      <w:spacing w:val="1"/>
      <w:w w:val="105"/>
      <w:szCs w:val="24"/>
      <w:u w:val="single"/>
    </w:rPr>
  </w:style>
  <w:style w:type="paragraph" w:styleId="Heading5">
    <w:name w:val="heading 5"/>
    <w:basedOn w:val="Normal"/>
    <w:next w:val="Normal"/>
    <w:pPr>
      <w:keepNext/>
      <w:keepLines/>
      <w:numPr>
        <w:ilvl w:val="4"/>
        <w:numId w:val="1"/>
      </w:numPr>
      <w:spacing w:before="200" w:after="0"/>
      <w:outlineLvl w:val="4"/>
    </w:pPr>
    <w:rPr>
      <w:rFonts w:ascii="Cambria" w:hAnsi="Cambria"/>
      <w:color w:val="243F60"/>
    </w:rPr>
  </w:style>
  <w:style w:type="paragraph" w:styleId="Heading6">
    <w:name w:val="heading 6"/>
    <w:basedOn w:val="Normal"/>
    <w:next w:val="Normal"/>
    <w:link w:val="Heading6Char"/>
    <w:uiPriority w:val="9"/>
    <w:unhideWhenUsed/>
    <w:qFormat/>
    <w:rsid w:val="00311D0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72F8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2F8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2F8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4">
    <w:name w:val="WW_OutlineListStyle_4"/>
    <w:basedOn w:val="NoList"/>
    <w:pPr>
      <w:numPr>
        <w:numId w:val="1"/>
      </w:numPr>
    </w:pPr>
  </w:style>
  <w:style w:type="character" w:customStyle="1" w:styleId="Heading6Char">
    <w:name w:val="Heading 6 Char"/>
    <w:basedOn w:val="DefaultParagraphFont"/>
    <w:link w:val="Heading6"/>
    <w:uiPriority w:val="9"/>
    <w:rsid w:val="00311D08"/>
    <w:rPr>
      <w:rFonts w:asciiTheme="majorHAnsi" w:eastAsiaTheme="majorEastAsia" w:hAnsiTheme="majorHAnsi" w:cstheme="majorBidi"/>
      <w:i/>
      <w:iCs/>
      <w:color w:val="243F60" w:themeColor="accent1" w:themeShade="7F"/>
      <w:sz w:val="24"/>
      <w:lang w:val="en-GB"/>
    </w:rPr>
  </w:style>
  <w:style w:type="character" w:styleId="Hyperlink">
    <w:name w:val="Hyperlink"/>
    <w:basedOn w:val="DefaultParagraphFont"/>
    <w:rPr>
      <w:color w:val="0000FF"/>
      <w:u w:val="single"/>
    </w:rPr>
  </w:style>
  <w:style w:type="character" w:customStyle="1" w:styleId="Heading5Char">
    <w:name w:val="Heading 5 Char"/>
    <w:basedOn w:val="DefaultParagraphFont"/>
    <w:rPr>
      <w:rFonts w:ascii="Cambria" w:eastAsia="Times New Roman" w:hAnsi="Cambria" w:cs="Times New Roman"/>
      <w:color w:val="243F60"/>
      <w:sz w:val="24"/>
      <w:lang w:val="en-GB"/>
    </w:rPr>
  </w:style>
  <w:style w:type="character" w:styleId="CommentReference">
    <w:name w:val="annotation reference"/>
    <w:rPr>
      <w:sz w:val="16"/>
      <w:szCs w:val="16"/>
    </w:rPr>
  </w:style>
  <w:style w:type="paragraph" w:styleId="CommentText">
    <w:name w:val="annotation text"/>
    <w:basedOn w:val="Normal"/>
    <w:link w:val="CommentTextChar1"/>
  </w:style>
  <w:style w:type="character" w:customStyle="1" w:styleId="KommentartextZchn">
    <w:name w:val="Kommentartext Zchn"/>
    <w:basedOn w:val="DefaultParagraphFont"/>
    <w:rPr>
      <w:rFonts w:ascii="Calibri" w:eastAsia="Times New Roman" w:hAnsi="Calibri" w:cs="Calibri"/>
      <w:i/>
      <w:iCs/>
      <w:kern w:val="3"/>
      <w:sz w:val="20"/>
      <w:szCs w:val="20"/>
      <w:lang w:val="es-ES" w:eastAsia="ar-SA"/>
    </w:rPr>
  </w:style>
  <w:style w:type="character" w:customStyle="1" w:styleId="CommentTextChar">
    <w:name w:val="Comment Text Char"/>
    <w:rPr>
      <w:rFonts w:ascii="Calibri" w:eastAsia="Times New Roman" w:hAnsi="Calibri" w:cs="Calibri"/>
      <w:i/>
      <w:iCs/>
      <w:kern w:val="3"/>
      <w:sz w:val="20"/>
      <w:szCs w:val="20"/>
      <w:lang w:val="es-ES" w:eastAsia="ar-SA"/>
    </w:rPr>
  </w:style>
  <w:style w:type="paragraph" w:styleId="BalloonText">
    <w:name w:val="Balloon Text"/>
    <w:basedOn w:val="Normal"/>
    <w:pPr>
      <w:spacing w:after="0"/>
    </w:pPr>
    <w:rPr>
      <w:rFonts w:ascii="Tahoma" w:hAnsi="Tahoma" w:cs="Tahoma"/>
      <w:sz w:val="16"/>
      <w:szCs w:val="16"/>
    </w:rPr>
  </w:style>
  <w:style w:type="character" w:customStyle="1" w:styleId="BalloonTextChar">
    <w:name w:val="Balloon Text Char"/>
    <w:basedOn w:val="DefaultParagraphFont"/>
    <w:rPr>
      <w:rFonts w:ascii="Tahoma" w:eastAsia="Times New Roman" w:hAnsi="Tahoma" w:cs="Tahoma"/>
      <w:i/>
      <w:iCs/>
      <w:kern w:val="3"/>
      <w:sz w:val="16"/>
      <w:szCs w:val="16"/>
      <w:lang w:val="es-ES" w:eastAsia="ar-SA"/>
    </w:rPr>
  </w:style>
  <w:style w:type="paragraph" w:styleId="Header">
    <w:name w:val="header"/>
    <w:basedOn w:val="Normal"/>
    <w:pPr>
      <w:tabs>
        <w:tab w:val="center" w:pos="4536"/>
        <w:tab w:val="right" w:pos="9072"/>
      </w:tabs>
      <w:spacing w:after="0"/>
    </w:pPr>
  </w:style>
  <w:style w:type="character" w:customStyle="1" w:styleId="HeaderChar">
    <w:name w:val="Header Char"/>
    <w:basedOn w:val="DefaultParagraphFont"/>
    <w:rPr>
      <w:rFonts w:ascii="Calibri" w:eastAsia="Times New Roman" w:hAnsi="Calibri" w:cs="Calibri"/>
      <w:i/>
      <w:iCs/>
      <w:kern w:val="3"/>
      <w:sz w:val="20"/>
      <w:szCs w:val="20"/>
      <w:lang w:val="es-ES" w:eastAsia="ar-SA"/>
    </w:rPr>
  </w:style>
  <w:style w:type="paragraph" w:styleId="Footer">
    <w:name w:val="footer"/>
    <w:basedOn w:val="Normal"/>
    <w:pPr>
      <w:tabs>
        <w:tab w:val="center" w:pos="4536"/>
        <w:tab w:val="right" w:pos="9072"/>
      </w:tabs>
      <w:spacing w:after="0"/>
    </w:pPr>
  </w:style>
  <w:style w:type="character" w:customStyle="1" w:styleId="FooterChar">
    <w:name w:val="Footer Char"/>
    <w:basedOn w:val="DefaultParagraphFont"/>
    <w:rPr>
      <w:rFonts w:ascii="Calibri" w:eastAsia="Times New Roman" w:hAnsi="Calibri" w:cs="Calibri"/>
      <w:i/>
      <w:iCs/>
      <w:kern w:val="3"/>
      <w:sz w:val="20"/>
      <w:szCs w:val="20"/>
      <w:lang w:val="es-ES" w:eastAsia="ar-SA"/>
    </w:rPr>
  </w:style>
  <w:style w:type="character" w:customStyle="1" w:styleId="Heading1Char">
    <w:name w:val="Heading 1 Char"/>
    <w:basedOn w:val="DefaultParagraphFont"/>
    <w:rPr>
      <w:rFonts w:ascii="Arial Narrow" w:eastAsia="Times New Roman" w:hAnsi="Arial Narrow" w:cs="Arial"/>
      <w:b/>
      <w:bCs/>
      <w:color w:val="76923C"/>
      <w:sz w:val="40"/>
      <w:szCs w:val="40"/>
      <w:u w:val="single"/>
      <w:lang w:val="en-US"/>
    </w:rPr>
  </w:style>
  <w:style w:type="character" w:customStyle="1" w:styleId="Heading2Char">
    <w:name w:val="Heading 2 Char"/>
    <w:basedOn w:val="DefaultParagraphFont"/>
    <w:rPr>
      <w:rFonts w:ascii="Arial" w:eastAsia="Calibri" w:hAnsi="Arial" w:cs="Arial"/>
      <w:bCs/>
      <w:color w:val="76923C"/>
      <w:w w:val="105"/>
      <w:sz w:val="26"/>
      <w:szCs w:val="26"/>
      <w:u w:val="single"/>
      <w:lang w:val="en-GB"/>
    </w:rPr>
  </w:style>
  <w:style w:type="paragraph" w:styleId="TOC1">
    <w:name w:val="toc 1"/>
    <w:basedOn w:val="Normal"/>
    <w:uiPriority w:val="39"/>
    <w:pPr>
      <w:tabs>
        <w:tab w:val="right" w:leader="dot" w:pos="8820"/>
      </w:tabs>
      <w:spacing w:after="0" w:line="100" w:lineRule="atLeast"/>
      <w:ind w:left="425" w:hanging="425"/>
    </w:pPr>
    <w:rPr>
      <w:b/>
      <w:bCs/>
      <w:szCs w:val="24"/>
    </w:rPr>
  </w:style>
  <w:style w:type="paragraph" w:styleId="TOC2">
    <w:name w:val="toc 2"/>
    <w:basedOn w:val="Normal"/>
    <w:uiPriority w:val="39"/>
    <w:pPr>
      <w:tabs>
        <w:tab w:val="left" w:pos="880"/>
        <w:tab w:val="right" w:leader="dot" w:pos="8789"/>
      </w:tabs>
      <w:spacing w:after="100" w:line="100" w:lineRule="atLeast"/>
      <w:ind w:left="426"/>
    </w:pPr>
  </w:style>
  <w:style w:type="paragraph" w:customStyle="1" w:styleId="ListParagraph1">
    <w:name w:val="List Paragraph1"/>
    <w:basedOn w:val="Normal"/>
    <w:pPr>
      <w:ind w:left="720"/>
    </w:pPr>
  </w:style>
  <w:style w:type="paragraph" w:styleId="BodyText">
    <w:name w:val="Body Text"/>
    <w:basedOn w:val="Normal"/>
    <w:link w:val="BodyTextChar1"/>
    <w:pPr>
      <w:spacing w:after="120"/>
    </w:pPr>
  </w:style>
  <w:style w:type="character" w:customStyle="1" w:styleId="BodyTextChar">
    <w:name w:val="Body Text Char"/>
    <w:basedOn w:val="DefaultParagraphFont"/>
    <w:rPr>
      <w:rFonts w:ascii="Calibri" w:eastAsia="Times New Roman" w:hAnsi="Calibri" w:cs="Calibri"/>
      <w:i/>
      <w:iCs/>
      <w:kern w:val="3"/>
      <w:sz w:val="20"/>
      <w:szCs w:val="20"/>
      <w:lang w:val="es-ES" w:eastAsia="ar-SA"/>
    </w:rPr>
  </w:style>
  <w:style w:type="paragraph" w:customStyle="1" w:styleId="GLAMHeadline1">
    <w:name w:val="GLAM Headline 1"/>
    <w:basedOn w:val="Heading1"/>
    <w:pPr>
      <w:numPr>
        <w:numId w:val="0"/>
      </w:numPr>
    </w:pPr>
  </w:style>
  <w:style w:type="paragraph" w:customStyle="1" w:styleId="GLAMHeadline2">
    <w:name w:val="GLAM Headline 2"/>
    <w:basedOn w:val="Heading2"/>
    <w:pPr>
      <w:numPr>
        <w:ilvl w:val="0"/>
        <w:numId w:val="6"/>
      </w:numPr>
    </w:pPr>
    <w:rPr>
      <w:b/>
    </w:rPr>
  </w:style>
  <w:style w:type="character" w:customStyle="1" w:styleId="GLAMHeadline1Zchn">
    <w:name w:val="GLAM Headline 1 Zchn"/>
    <w:basedOn w:val="Heading1Char"/>
    <w:rPr>
      <w:rFonts w:ascii="Arial Narrow" w:eastAsia="Times New Roman" w:hAnsi="Arial Narrow" w:cs="Arial"/>
      <w:b/>
      <w:bCs/>
      <w:color w:val="76923C"/>
      <w:sz w:val="40"/>
      <w:szCs w:val="40"/>
      <w:u w:val="single"/>
      <w:lang w:val="en-US"/>
    </w:rPr>
  </w:style>
  <w:style w:type="paragraph" w:customStyle="1" w:styleId="GLAMHeadlineabc">
    <w:name w:val="GLAM Headline a)b)c)"/>
    <w:basedOn w:val="Normal"/>
    <w:pPr>
      <w:spacing w:after="120" w:line="100" w:lineRule="atLeast"/>
    </w:pPr>
    <w:rPr>
      <w:rFonts w:eastAsia="Calibri" w:cs="Arial"/>
      <w:i/>
      <w:iCs/>
      <w:spacing w:val="1"/>
      <w:w w:val="105"/>
      <w:szCs w:val="24"/>
      <w:u w:val="single"/>
    </w:rPr>
  </w:style>
  <w:style w:type="character" w:customStyle="1" w:styleId="GLAMHeadline2Zchn">
    <w:name w:val="GLAM Headline 2 Zchn"/>
    <w:basedOn w:val="Heading2Char"/>
    <w:rPr>
      <w:rFonts w:ascii="Arial" w:eastAsia="Calibri" w:hAnsi="Arial" w:cs="Arial"/>
      <w:bCs/>
      <w:color w:val="76923C"/>
      <w:w w:val="105"/>
      <w:sz w:val="26"/>
      <w:szCs w:val="26"/>
      <w:u w:val="single"/>
      <w:lang w:val="en-GB"/>
    </w:rPr>
  </w:style>
  <w:style w:type="paragraph" w:customStyle="1" w:styleId="GLAMPicturesandFigures">
    <w:name w:val="GLAM Pictures and Figures"/>
    <w:basedOn w:val="Normal"/>
    <w:rPr>
      <w:rFonts w:eastAsia="Calibri" w:cs="Arial"/>
      <w:i/>
      <w:iCs/>
      <w:spacing w:val="1"/>
      <w:w w:val="105"/>
      <w:szCs w:val="24"/>
      <w:lang w:val="en-US"/>
    </w:rPr>
  </w:style>
  <w:style w:type="character" w:customStyle="1" w:styleId="GLAMHeadlineabcZchn">
    <w:name w:val="GLAM Headline a)b)c) Zchn"/>
    <w:basedOn w:val="DefaultParagraphFont"/>
    <w:rPr>
      <w:rFonts w:ascii="Arial" w:eastAsia="Calibri" w:hAnsi="Arial" w:cs="Arial"/>
      <w:i/>
      <w:iCs/>
      <w:spacing w:val="1"/>
      <w:w w:val="105"/>
      <w:sz w:val="24"/>
      <w:szCs w:val="24"/>
      <w:u w:val="single"/>
      <w:lang w:val="en-GB"/>
    </w:rPr>
  </w:style>
  <w:style w:type="paragraph" w:styleId="NoSpacing">
    <w:name w:val="No Spacing"/>
    <w:pPr>
      <w:suppressAutoHyphens/>
      <w:spacing w:after="0" w:line="240" w:lineRule="auto"/>
    </w:pPr>
  </w:style>
  <w:style w:type="character" w:customStyle="1" w:styleId="GLAMPicturesandFiguresZchn">
    <w:name w:val="GLAM Pictures and Figures Zchn"/>
    <w:basedOn w:val="DefaultParagraphFont"/>
    <w:rPr>
      <w:rFonts w:ascii="Arial" w:eastAsia="Calibri" w:hAnsi="Arial" w:cs="Arial"/>
      <w:i/>
      <w:iCs/>
      <w:spacing w:val="1"/>
      <w:w w:val="105"/>
      <w:sz w:val="24"/>
      <w:szCs w:val="24"/>
      <w:lang w:val="en-US"/>
    </w:rPr>
  </w:style>
  <w:style w:type="character" w:styleId="IntenseEmphasis">
    <w:name w:val="Intense Emphasis"/>
    <w:basedOn w:val="DefaultParagraphFont"/>
    <w:rPr>
      <w:b/>
      <w:bCs/>
      <w:i/>
      <w:iCs/>
      <w:color w:val="4F81BD"/>
    </w:rPr>
  </w:style>
  <w:style w:type="character" w:customStyle="1" w:styleId="Heading3Char">
    <w:name w:val="Heading 3 Char"/>
    <w:basedOn w:val="DefaultParagraphFont"/>
    <w:rPr>
      <w:rFonts w:ascii="Cambria" w:eastAsia="Times New Roman" w:hAnsi="Cambria" w:cs="Times New Roman"/>
      <w:color w:val="76923C"/>
      <w:w w:val="105"/>
      <w:sz w:val="24"/>
      <w:szCs w:val="26"/>
      <w:u w:val="single"/>
      <w:lang w:val="en-GB"/>
    </w:rPr>
  </w:style>
  <w:style w:type="paragraph" w:customStyle="1" w:styleId="GLAMTitle">
    <w:name w:val="GLAM Title"/>
    <w:basedOn w:val="Normal"/>
    <w:pPr>
      <w:spacing w:after="0"/>
    </w:pPr>
    <w:rPr>
      <w:rFonts w:cs="Arial"/>
      <w:iCs/>
      <w:color w:val="892425"/>
      <w:sz w:val="80"/>
      <w:szCs w:val="80"/>
    </w:rPr>
  </w:style>
  <w:style w:type="paragraph" w:customStyle="1" w:styleId="GLAMPage1Subheadline">
    <w:name w:val="GLAM Page 1 Subheadline"/>
    <w:basedOn w:val="Normal"/>
    <w:pPr>
      <w:spacing w:after="0" w:line="100" w:lineRule="atLeast"/>
      <w:ind w:firstLine="360"/>
    </w:pPr>
    <w:rPr>
      <w:rFonts w:eastAsia="Calibri" w:cs="Arial"/>
      <w:iCs/>
      <w:color w:val="6FA524"/>
      <w:spacing w:val="1"/>
      <w:szCs w:val="24"/>
    </w:rPr>
  </w:style>
  <w:style w:type="character" w:customStyle="1" w:styleId="GLAMTitleZchn">
    <w:name w:val="GLAM Title Zchn"/>
    <w:basedOn w:val="DefaultParagraphFont"/>
    <w:rPr>
      <w:rFonts w:ascii="Arial" w:hAnsi="Arial" w:cs="Arial"/>
      <w:iCs/>
      <w:color w:val="892425"/>
      <w:sz w:val="80"/>
      <w:szCs w:val="80"/>
      <w:lang w:val="en-GB"/>
    </w:rPr>
  </w:style>
  <w:style w:type="paragraph" w:customStyle="1" w:styleId="GLAMPage1Headline">
    <w:name w:val="GLAM Page 1 Headline"/>
    <w:basedOn w:val="Normal"/>
    <w:pPr>
      <w:spacing w:before="480" w:after="0"/>
      <w:ind w:left="357"/>
    </w:pPr>
    <w:rPr>
      <w:rFonts w:ascii="Arial Narrow" w:hAnsi="Arial Narrow" w:cs="Arial"/>
      <w:b/>
      <w:bCs/>
      <w:color w:val="76923C"/>
      <w:sz w:val="40"/>
      <w:szCs w:val="40"/>
      <w:u w:val="single"/>
    </w:rPr>
  </w:style>
  <w:style w:type="character" w:customStyle="1" w:styleId="GLAMPage1SubheadlineZchn">
    <w:name w:val="GLAM Page 1 Subheadline Zchn"/>
    <w:basedOn w:val="DefaultParagraphFont"/>
    <w:rPr>
      <w:rFonts w:ascii="Arial" w:eastAsia="Calibri" w:hAnsi="Arial" w:cs="Arial"/>
      <w:iCs/>
      <w:color w:val="6FA524"/>
      <w:spacing w:val="1"/>
      <w:sz w:val="24"/>
      <w:szCs w:val="24"/>
      <w:lang w:val="en-GB"/>
    </w:rPr>
  </w:style>
  <w:style w:type="character" w:customStyle="1" w:styleId="GLAMPage1HeadlineZchn">
    <w:name w:val="GLAM Page 1 Headline Zchn"/>
    <w:basedOn w:val="DefaultParagraphFont"/>
    <w:rPr>
      <w:rFonts w:ascii="Arial Narrow" w:eastAsia="Times New Roman" w:hAnsi="Arial Narrow" w:cs="Arial"/>
      <w:b/>
      <w:bCs/>
      <w:color w:val="76923C"/>
      <w:sz w:val="40"/>
      <w:szCs w:val="40"/>
      <w:u w:val="single"/>
      <w:lang w:val="en-GB"/>
    </w:rPr>
  </w:style>
  <w:style w:type="character" w:customStyle="1" w:styleId="Heading4Char">
    <w:name w:val="Heading 4 Char"/>
    <w:basedOn w:val="DefaultParagraphFont"/>
    <w:rPr>
      <w:rFonts w:ascii="Arial" w:eastAsia="Calibri" w:hAnsi="Arial" w:cs="Arial"/>
      <w:i/>
      <w:iCs/>
      <w:spacing w:val="1"/>
      <w:w w:val="105"/>
      <w:sz w:val="24"/>
      <w:szCs w:val="24"/>
      <w:u w:val="single"/>
      <w:lang w:val="en-GB"/>
    </w:rPr>
  </w:style>
  <w:style w:type="paragraph" w:styleId="Title">
    <w:name w:val="Title"/>
    <w:basedOn w:val="Normal"/>
    <w:next w:val="Normal"/>
    <w:pPr>
      <w:widowControl w:val="0"/>
      <w:spacing w:after="120" w:line="100" w:lineRule="atLeast"/>
      <w:ind w:right="-164"/>
    </w:pPr>
    <w:rPr>
      <w:rFonts w:cs="Arial"/>
      <w:iCs/>
      <w:color w:val="892425"/>
      <w:sz w:val="80"/>
      <w:szCs w:val="80"/>
    </w:rPr>
  </w:style>
  <w:style w:type="character" w:customStyle="1" w:styleId="TitleChar">
    <w:name w:val="Title Char"/>
    <w:basedOn w:val="DefaultParagraphFont"/>
    <w:rPr>
      <w:rFonts w:ascii="Arial" w:hAnsi="Arial" w:cs="Arial"/>
      <w:iCs/>
      <w:color w:val="892425"/>
      <w:sz w:val="80"/>
      <w:szCs w:val="80"/>
      <w:lang w:val="en-GB"/>
    </w:rPr>
  </w:style>
  <w:style w:type="paragraph" w:customStyle="1" w:styleId="GLAMIntroduction">
    <w:name w:val="GLAM Introduction"/>
    <w:basedOn w:val="Normal"/>
    <w:pPr>
      <w:spacing w:after="0"/>
    </w:pPr>
    <w:rPr>
      <w:rFonts w:cs="Arial"/>
      <w:iCs/>
      <w:color w:val="892425"/>
      <w:sz w:val="56"/>
      <w:szCs w:val="56"/>
    </w:rPr>
  </w:style>
  <w:style w:type="paragraph" w:customStyle="1" w:styleId="GLAMHeadlineNr3">
    <w:name w:val="GLAM Headline Nr. 3"/>
    <w:basedOn w:val="BodyText"/>
    <w:pPr>
      <w:numPr>
        <w:numId w:val="7"/>
      </w:numPr>
    </w:pPr>
    <w:rPr>
      <w:rFonts w:eastAsia="Calibri" w:cs="Arial"/>
      <w:iCs/>
      <w:spacing w:val="1"/>
      <w:w w:val="105"/>
      <w:szCs w:val="24"/>
      <w:u w:val="single"/>
    </w:rPr>
  </w:style>
  <w:style w:type="character" w:customStyle="1" w:styleId="GLAMIntroductionZchn">
    <w:name w:val="GLAM Introduction Zchn"/>
    <w:basedOn w:val="DefaultParagraphFont"/>
    <w:rPr>
      <w:rFonts w:ascii="Arial" w:hAnsi="Arial" w:cs="Arial"/>
      <w:iCs/>
      <w:color w:val="892425"/>
      <w:sz w:val="56"/>
      <w:szCs w:val="56"/>
      <w:lang w:val="en-GB"/>
    </w:rPr>
  </w:style>
  <w:style w:type="character" w:customStyle="1" w:styleId="GLAMHeadlineNr3Zchn">
    <w:name w:val="GLAM Headline Nr. 3 Zchn"/>
    <w:basedOn w:val="BodyTextChar"/>
    <w:rPr>
      <w:rFonts w:ascii="Arial" w:eastAsia="Calibri" w:hAnsi="Arial" w:cs="Arial"/>
      <w:i/>
      <w:iCs/>
      <w:spacing w:val="1"/>
      <w:w w:val="105"/>
      <w:kern w:val="3"/>
      <w:sz w:val="24"/>
      <w:szCs w:val="24"/>
      <w:u w:val="single"/>
      <w:lang w:val="en-GB" w:eastAsia="ar-SA"/>
    </w:rPr>
  </w:style>
  <w:style w:type="paragraph" w:styleId="Caption">
    <w:name w:val="caption"/>
    <w:basedOn w:val="Normal"/>
    <w:next w:val="Normal"/>
    <w:qFormat/>
    <w:rPr>
      <w:b/>
      <w:bCs/>
      <w:color w:val="4F81BD"/>
      <w:sz w:val="18"/>
      <w:szCs w:val="18"/>
    </w:rPr>
  </w:style>
  <w:style w:type="paragraph" w:customStyle="1" w:styleId="Tableentry">
    <w:name w:val="Table entry"/>
    <w:basedOn w:val="Normal"/>
    <w:pPr>
      <w:spacing w:after="0"/>
    </w:pPr>
    <w:rPr>
      <w:rFonts w:ascii="Myriad Pro" w:eastAsia="Calibri" w:hAnsi="Myriad Pro"/>
    </w:rPr>
  </w:style>
  <w:style w:type="character" w:customStyle="1" w:styleId="TableentryChar">
    <w:name w:val="Table entry Char"/>
    <w:rPr>
      <w:rFonts w:ascii="Myriad Pro" w:eastAsia="Calibri" w:hAnsi="Myriad Pro" w:cs="Times New Roman"/>
      <w:lang w:val="en-GB"/>
    </w:rPr>
  </w:style>
  <w:style w:type="paragraph" w:styleId="Bibliography">
    <w:name w:val="Bibliography"/>
    <w:basedOn w:val="Normal"/>
    <w:next w:val="Normal"/>
    <w:pPr>
      <w:spacing w:after="0"/>
      <w:ind w:left="720" w:hanging="720"/>
    </w:pPr>
  </w:style>
  <w:style w:type="paragraph" w:styleId="FootnoteText">
    <w:name w:val="footnote text"/>
    <w:basedOn w:val="Normal"/>
    <w:pPr>
      <w:spacing w:line="288" w:lineRule="auto"/>
    </w:pPr>
    <w:rPr>
      <w:rFonts w:ascii="Calibri" w:hAnsi="Calibri" w:cs="Calibri"/>
      <w:sz w:val="20"/>
      <w:szCs w:val="20"/>
      <w:lang w:val="en-US"/>
    </w:rPr>
  </w:style>
  <w:style w:type="character" w:customStyle="1" w:styleId="FootnoteTextChar">
    <w:name w:val="Footnote Text Char"/>
    <w:basedOn w:val="DefaultParagraphFont"/>
    <w:rPr>
      <w:rFonts w:ascii="Arial" w:hAnsi="Arial"/>
      <w:sz w:val="20"/>
      <w:szCs w:val="20"/>
      <w:lang w:val="en-GB"/>
    </w:rPr>
  </w:style>
  <w:style w:type="character" w:customStyle="1" w:styleId="FootnoteTextChar2">
    <w:name w:val="Footnote Text Char2"/>
    <w:basedOn w:val="DefaultParagraphFont"/>
    <w:rPr>
      <w:rFonts w:ascii="Calibri" w:eastAsia="Times New Roman" w:hAnsi="Calibri" w:cs="Calibri"/>
      <w:sz w:val="20"/>
      <w:szCs w:val="20"/>
      <w:lang w:val="en-US"/>
    </w:rPr>
  </w:style>
  <w:style w:type="character" w:styleId="FootnoteReference">
    <w:name w:val="footnote reference"/>
    <w:basedOn w:val="DefaultParagraphFont"/>
    <w:rPr>
      <w:rFonts w:cs="Times New Roman"/>
      <w:position w:val="0"/>
      <w:vertAlign w:val="superscript"/>
    </w:rPr>
  </w:style>
  <w:style w:type="paragraph" w:styleId="ListParagraph">
    <w:name w:val="List Paragraph"/>
    <w:basedOn w:val="Normal"/>
    <w:pPr>
      <w:spacing w:line="288" w:lineRule="auto"/>
      <w:ind w:left="720"/>
    </w:pPr>
    <w:rPr>
      <w:rFonts w:ascii="Calibri" w:hAnsi="Calibri" w:cs="Calibri"/>
      <w:i/>
      <w:iCs/>
      <w:sz w:val="20"/>
      <w:szCs w:val="20"/>
      <w:lang w:eastAsia="es-ES"/>
    </w:rPr>
  </w:style>
  <w:style w:type="character" w:styleId="Emphasis">
    <w:name w:val="Emphasis"/>
    <w:basedOn w:val="DefaultParagraphFont"/>
    <w:rPr>
      <w:i/>
      <w:iCs/>
    </w:rPr>
  </w:style>
  <w:style w:type="table" w:styleId="TableGrid">
    <w:name w:val="Table Grid"/>
    <w:basedOn w:val="TableNormal"/>
    <w:uiPriority w:val="59"/>
    <w:rsid w:val="002A2B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link w:val="CodeChar"/>
    <w:autoRedefine/>
    <w:qFormat/>
    <w:rsid w:val="00712B82"/>
    <w:rPr>
      <w:rFonts w:ascii="Courier New" w:hAnsi="Courier New" w:cs="Courier New"/>
      <w:b/>
      <w:color w:val="4F81BD" w:themeColor="accent1"/>
    </w:rPr>
  </w:style>
  <w:style w:type="paragraph" w:styleId="TOC3">
    <w:name w:val="toc 3"/>
    <w:basedOn w:val="Normal"/>
    <w:next w:val="Normal"/>
    <w:autoRedefine/>
    <w:uiPriority w:val="39"/>
    <w:unhideWhenUsed/>
    <w:rsid w:val="000979B2"/>
    <w:pPr>
      <w:spacing w:after="100"/>
      <w:ind w:left="480"/>
    </w:pPr>
  </w:style>
  <w:style w:type="character" w:customStyle="1" w:styleId="CodeChar">
    <w:name w:val="Code Char"/>
    <w:basedOn w:val="DefaultParagraphFont"/>
    <w:link w:val="Code"/>
    <w:rsid w:val="00712B82"/>
    <w:rPr>
      <w:rFonts w:ascii="Courier New" w:hAnsi="Courier New" w:cs="Courier New"/>
      <w:b/>
      <w:color w:val="4F81BD" w:themeColor="accent1"/>
      <w:lang w:val="en-GB"/>
    </w:rPr>
  </w:style>
  <w:style w:type="paragraph" w:styleId="TOC4">
    <w:name w:val="toc 4"/>
    <w:basedOn w:val="Normal"/>
    <w:next w:val="Normal"/>
    <w:autoRedefine/>
    <w:uiPriority w:val="39"/>
    <w:unhideWhenUsed/>
    <w:rsid w:val="000979B2"/>
    <w:pPr>
      <w:spacing w:after="100"/>
      <w:ind w:left="720"/>
    </w:pPr>
  </w:style>
  <w:style w:type="character" w:styleId="PlaceholderText">
    <w:name w:val="Placeholder Text"/>
    <w:basedOn w:val="DefaultParagraphFont"/>
    <w:uiPriority w:val="99"/>
    <w:semiHidden/>
    <w:rsid w:val="00817B99"/>
    <w:rPr>
      <w:color w:val="808080"/>
    </w:rPr>
  </w:style>
  <w:style w:type="numbering" w:customStyle="1" w:styleId="WWOutlineListStyle3">
    <w:name w:val="WW_OutlineListStyle_3"/>
    <w:basedOn w:val="NoList"/>
    <w:pPr>
      <w:numPr>
        <w:numId w:val="2"/>
      </w:numPr>
    </w:pPr>
  </w:style>
  <w:style w:type="numbering" w:customStyle="1" w:styleId="WWOutlineListStyle2">
    <w:name w:val="WW_OutlineListStyle_2"/>
    <w:basedOn w:val="NoList"/>
    <w:pPr>
      <w:numPr>
        <w:numId w:val="3"/>
      </w:numPr>
    </w:pPr>
  </w:style>
  <w:style w:type="numbering" w:customStyle="1" w:styleId="WWOutlineListStyle1">
    <w:name w:val="WW_OutlineListStyle_1"/>
    <w:basedOn w:val="NoList"/>
    <w:pPr>
      <w:numPr>
        <w:numId w:val="4"/>
      </w:numPr>
    </w:pPr>
  </w:style>
  <w:style w:type="numbering" w:customStyle="1" w:styleId="WWOutlineListStyle">
    <w:name w:val="WW_OutlineListStyle"/>
    <w:basedOn w:val="NoList"/>
    <w:pPr>
      <w:numPr>
        <w:numId w:val="5"/>
      </w:numPr>
    </w:pPr>
  </w:style>
  <w:style w:type="numbering" w:customStyle="1" w:styleId="LFO2">
    <w:name w:val="LFO2"/>
    <w:basedOn w:val="NoList"/>
    <w:pPr>
      <w:numPr>
        <w:numId w:val="6"/>
      </w:numPr>
    </w:pPr>
  </w:style>
  <w:style w:type="numbering" w:customStyle="1" w:styleId="LFO14">
    <w:name w:val="LFO14"/>
    <w:basedOn w:val="NoList"/>
    <w:pPr>
      <w:numPr>
        <w:numId w:val="7"/>
      </w:numPr>
    </w:pPr>
  </w:style>
  <w:style w:type="paragraph" w:customStyle="1" w:styleId="Bullet">
    <w:name w:val="Bullet"/>
    <w:basedOn w:val="BodyText"/>
    <w:link w:val="BulletChar"/>
    <w:qFormat/>
    <w:rsid w:val="008754BD"/>
    <w:pPr>
      <w:numPr>
        <w:numId w:val="8"/>
      </w:numPr>
      <w:spacing w:after="0"/>
    </w:pPr>
  </w:style>
  <w:style w:type="character" w:customStyle="1" w:styleId="BodyTextChar1">
    <w:name w:val="Body Text Char1"/>
    <w:basedOn w:val="DefaultParagraphFont"/>
    <w:link w:val="BodyText"/>
    <w:rsid w:val="008754BD"/>
    <w:rPr>
      <w:rFonts w:ascii="Arial" w:hAnsi="Arial"/>
      <w:sz w:val="24"/>
      <w:lang w:val="en-GB"/>
    </w:rPr>
  </w:style>
  <w:style w:type="character" w:customStyle="1" w:styleId="BulletChar">
    <w:name w:val="Bullet Char"/>
    <w:basedOn w:val="BodyTextChar1"/>
    <w:link w:val="Bullet"/>
    <w:rsid w:val="008754BD"/>
    <w:rPr>
      <w:rFonts w:ascii="Arial" w:hAnsi="Arial"/>
      <w:sz w:val="24"/>
      <w:lang w:val="en-GB"/>
    </w:rPr>
  </w:style>
  <w:style w:type="character" w:customStyle="1" w:styleId="EndnoteCharacters">
    <w:name w:val="Endnote Characters"/>
    <w:qFormat/>
    <w:rsid w:val="00372F85"/>
  </w:style>
  <w:style w:type="character" w:customStyle="1" w:styleId="FootnoteCharacters">
    <w:name w:val="Footnote Characters"/>
    <w:qFormat/>
    <w:rsid w:val="00372F85"/>
  </w:style>
  <w:style w:type="character" w:customStyle="1" w:styleId="InternetLink">
    <w:name w:val="Internet Link"/>
    <w:rsid w:val="00372F85"/>
    <w:rPr>
      <w:color w:val="000080"/>
      <w:u w:val="single"/>
    </w:rPr>
  </w:style>
  <w:style w:type="character" w:customStyle="1" w:styleId="Bullets">
    <w:name w:val="Bullets"/>
    <w:qFormat/>
    <w:rsid w:val="00372F85"/>
    <w:rPr>
      <w:rFonts w:ascii="OpenSymbol" w:eastAsia="OpenSymbol" w:hAnsi="OpenSymbol" w:cs="OpenSymbol"/>
    </w:rPr>
  </w:style>
  <w:style w:type="character" w:customStyle="1" w:styleId="StrongEmphasis">
    <w:name w:val="Strong Emphasis"/>
    <w:qFormat/>
    <w:rsid w:val="00372F85"/>
    <w:rPr>
      <w:b/>
      <w:bCs/>
    </w:rPr>
  </w:style>
  <w:style w:type="character" w:customStyle="1" w:styleId="NumberingSymbols">
    <w:name w:val="Numbering Symbols"/>
    <w:qFormat/>
    <w:rsid w:val="00372F85"/>
  </w:style>
  <w:style w:type="paragraph" w:customStyle="1" w:styleId="Heading">
    <w:name w:val="Heading"/>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styleId="List">
    <w:name w:val="List"/>
    <w:basedOn w:val="BodyText"/>
    <w:rsid w:val="00372F85"/>
    <w:pPr>
      <w:widowControl w:val="0"/>
      <w:suppressAutoHyphens w:val="0"/>
      <w:autoSpaceDN/>
      <w:spacing w:after="283"/>
      <w:textAlignment w:val="auto"/>
    </w:pPr>
    <w:rPr>
      <w:rFonts w:ascii="arial;helvetica;sans-serif" w:eastAsia="arial;helvetica;sans-serif" w:hAnsi="arial;helvetica;sans-serif" w:cs="Mangal"/>
      <w:sz w:val="18"/>
      <w:szCs w:val="18"/>
      <w:lang w:eastAsia="zh-CN" w:bidi="hi-IN"/>
    </w:rPr>
  </w:style>
  <w:style w:type="paragraph" w:customStyle="1" w:styleId="Index">
    <w:name w:val="Index"/>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
    <w:name w:val="Horizontal Line"/>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styleId="EnvelopeReturn">
    <w:name w:val="envelope return"/>
    <w:basedOn w:val="Normal"/>
    <w:rsid w:val="00372F85"/>
    <w:pPr>
      <w:widowControl w:val="0"/>
      <w:suppressAutoHyphens w:val="0"/>
      <w:autoSpaceDN/>
      <w:spacing w:after="0"/>
      <w:textAlignment w:val="auto"/>
    </w:pPr>
    <w:rPr>
      <w:rFonts w:ascii="arial;helvetica;sans-serif" w:eastAsia="arial;helvetica;sans-serif" w:hAnsi="arial;helvetica;sans-serif" w:cs="arial;helvetica;sans-serif"/>
      <w:i/>
      <w:sz w:val="18"/>
      <w:szCs w:val="18"/>
      <w:lang w:eastAsia="zh-CN" w:bidi="hi-IN"/>
    </w:rPr>
  </w:style>
  <w:style w:type="paragraph" w:customStyle="1" w:styleId="TableContents">
    <w:name w:val="Table Contents"/>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
    <w:name w:val="Text Body.q-type-help"/>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
    <w:name w:val="Table Heading"/>
    <w:basedOn w:val="TableContents"/>
    <w:qFormat/>
    <w:rsid w:val="00372F85"/>
    <w:pPr>
      <w:suppressLineNumbers/>
      <w:jc w:val="center"/>
    </w:pPr>
    <w:rPr>
      <w:b/>
      <w:bCs/>
    </w:rPr>
  </w:style>
  <w:style w:type="character" w:customStyle="1" w:styleId="EndnoteCharacters1">
    <w:name w:val="Endnote Characters1"/>
    <w:qFormat/>
    <w:rsid w:val="00372F85"/>
  </w:style>
  <w:style w:type="character" w:customStyle="1" w:styleId="FootnoteCharacters1">
    <w:name w:val="Footnote Characters1"/>
    <w:qFormat/>
    <w:rsid w:val="00372F85"/>
  </w:style>
  <w:style w:type="character" w:customStyle="1" w:styleId="InternetLink1">
    <w:name w:val="Internet Link1"/>
    <w:rsid w:val="00372F85"/>
    <w:rPr>
      <w:color w:val="000080"/>
      <w:u w:val="single"/>
    </w:rPr>
  </w:style>
  <w:style w:type="character" w:customStyle="1" w:styleId="Bullets1">
    <w:name w:val="Bullets1"/>
    <w:rsid w:val="00372F85"/>
    <w:rPr>
      <w:rFonts w:ascii="OpenSymbol" w:eastAsia="OpenSymbol" w:hAnsi="OpenSymbol" w:cs="OpenSymbol"/>
    </w:rPr>
  </w:style>
  <w:style w:type="character" w:customStyle="1" w:styleId="StrongEmphasis1">
    <w:name w:val="Strong Emphasis1"/>
    <w:qFormat/>
    <w:rsid w:val="00372F85"/>
    <w:rPr>
      <w:b/>
      <w:bCs/>
    </w:rPr>
  </w:style>
  <w:style w:type="character" w:customStyle="1" w:styleId="NumberingSymbols1">
    <w:name w:val="Numbering Symbols1"/>
    <w:qFormat/>
    <w:rsid w:val="00372F85"/>
  </w:style>
  <w:style w:type="paragraph" w:customStyle="1" w:styleId="Heading10">
    <w:name w:val="Heading1"/>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customStyle="1" w:styleId="Index1">
    <w:name w:val="Index1"/>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1">
    <w:name w:val="Horizontal Line1"/>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customStyle="1" w:styleId="TableContents1">
    <w:name w:val="Table Contents1"/>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1">
    <w:name w:val="Text Body.q-type-help1"/>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1">
    <w:name w:val="Table Heading1"/>
    <w:basedOn w:val="TableContents"/>
    <w:qFormat/>
    <w:rsid w:val="00372F85"/>
    <w:pPr>
      <w:suppressLineNumbers/>
      <w:jc w:val="center"/>
    </w:pPr>
    <w:rPr>
      <w:b/>
      <w:bCs/>
    </w:rPr>
  </w:style>
  <w:style w:type="character" w:customStyle="1" w:styleId="EndnoteCharacters2">
    <w:name w:val="Endnote Characters2"/>
    <w:qFormat/>
    <w:rsid w:val="00372F85"/>
  </w:style>
  <w:style w:type="character" w:customStyle="1" w:styleId="FootnoteCharacters2">
    <w:name w:val="Footnote Characters2"/>
    <w:qFormat/>
    <w:rsid w:val="00372F85"/>
  </w:style>
  <w:style w:type="character" w:customStyle="1" w:styleId="InternetLink2">
    <w:name w:val="Internet Link2"/>
    <w:rsid w:val="00372F85"/>
    <w:rPr>
      <w:color w:val="000080"/>
      <w:u w:val="single"/>
    </w:rPr>
  </w:style>
  <w:style w:type="character" w:customStyle="1" w:styleId="Bullets2">
    <w:name w:val="Bullets2"/>
    <w:rsid w:val="00372F85"/>
    <w:rPr>
      <w:rFonts w:ascii="OpenSymbol" w:eastAsia="OpenSymbol" w:hAnsi="OpenSymbol" w:cs="OpenSymbol"/>
    </w:rPr>
  </w:style>
  <w:style w:type="character" w:customStyle="1" w:styleId="StrongEmphasis2">
    <w:name w:val="Strong Emphasis2"/>
    <w:qFormat/>
    <w:rsid w:val="00372F85"/>
    <w:rPr>
      <w:b/>
      <w:bCs/>
    </w:rPr>
  </w:style>
  <w:style w:type="character" w:customStyle="1" w:styleId="NumberingSymbols2">
    <w:name w:val="Numbering Symbols2"/>
    <w:qFormat/>
    <w:rsid w:val="00372F85"/>
  </w:style>
  <w:style w:type="paragraph" w:customStyle="1" w:styleId="Heading20">
    <w:name w:val="Heading2"/>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customStyle="1" w:styleId="Index2">
    <w:name w:val="Index2"/>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2">
    <w:name w:val="Horizontal Line2"/>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customStyle="1" w:styleId="TableContents2">
    <w:name w:val="Table Contents2"/>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2">
    <w:name w:val="Text Body.q-type-help2"/>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2">
    <w:name w:val="Table Heading2"/>
    <w:basedOn w:val="TableContents"/>
    <w:qFormat/>
    <w:rsid w:val="00372F85"/>
    <w:pPr>
      <w:suppressLineNumbers/>
      <w:jc w:val="center"/>
    </w:pPr>
    <w:rPr>
      <w:b/>
      <w:bCs/>
    </w:rPr>
  </w:style>
  <w:style w:type="character" w:customStyle="1" w:styleId="Heading7Char">
    <w:name w:val="Heading 7 Char"/>
    <w:basedOn w:val="DefaultParagraphFont"/>
    <w:link w:val="Heading7"/>
    <w:uiPriority w:val="9"/>
    <w:rsid w:val="00372F85"/>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372F85"/>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372F85"/>
    <w:rPr>
      <w:rFonts w:asciiTheme="majorHAnsi" w:eastAsiaTheme="majorEastAsia" w:hAnsiTheme="majorHAnsi" w:cstheme="majorBidi"/>
      <w:i/>
      <w:iCs/>
      <w:color w:val="404040" w:themeColor="text1" w:themeTint="BF"/>
      <w:sz w:val="20"/>
      <w:szCs w:val="20"/>
      <w:lang w:val="en-GB"/>
    </w:rPr>
  </w:style>
  <w:style w:type="paragraph" w:styleId="CommentSubject">
    <w:name w:val="annotation subject"/>
    <w:basedOn w:val="CommentText"/>
    <w:next w:val="CommentText"/>
    <w:link w:val="CommentSubjectChar"/>
    <w:uiPriority w:val="99"/>
    <w:semiHidden/>
    <w:unhideWhenUsed/>
    <w:rsid w:val="00887250"/>
    <w:rPr>
      <w:b/>
      <w:bCs/>
      <w:sz w:val="20"/>
      <w:szCs w:val="20"/>
    </w:rPr>
  </w:style>
  <w:style w:type="character" w:customStyle="1" w:styleId="CommentTextChar1">
    <w:name w:val="Comment Text Char1"/>
    <w:basedOn w:val="DefaultParagraphFont"/>
    <w:link w:val="CommentText"/>
    <w:rsid w:val="00887250"/>
    <w:rPr>
      <w:rFonts w:ascii="Arial" w:hAnsi="Arial"/>
      <w:sz w:val="24"/>
      <w:lang w:val="en-GB"/>
    </w:rPr>
  </w:style>
  <w:style w:type="character" w:customStyle="1" w:styleId="CommentSubjectChar">
    <w:name w:val="Comment Subject Char"/>
    <w:basedOn w:val="CommentTextChar1"/>
    <w:link w:val="CommentSubject"/>
    <w:uiPriority w:val="99"/>
    <w:semiHidden/>
    <w:rsid w:val="00887250"/>
    <w:rPr>
      <w:rFonts w:ascii="Arial" w:hAnsi="Arial"/>
      <w:b/>
      <w:bCs/>
      <w:sz w:val="20"/>
      <w:szCs w:val="20"/>
      <w:lang w:val="en-GB"/>
    </w:rPr>
  </w:style>
  <w:style w:type="paragraph" w:customStyle="1" w:styleId="MathScript">
    <w:name w:val="MathScript"/>
    <w:basedOn w:val="BodyText"/>
    <w:link w:val="MathScriptChar"/>
    <w:qFormat/>
    <w:rsid w:val="00B47D19"/>
    <w:rPr>
      <w:rFonts w:ascii="Liberation Mono" w:hAnsi="Liberation Mono"/>
      <w:i/>
      <w:lang w:val="en-US"/>
    </w:rPr>
  </w:style>
  <w:style w:type="character" w:customStyle="1" w:styleId="MathScriptChar">
    <w:name w:val="MathScript Char"/>
    <w:basedOn w:val="BodyTextChar1"/>
    <w:link w:val="MathScript"/>
    <w:rsid w:val="00B47D19"/>
    <w:rPr>
      <w:rFonts w:ascii="Liberation Mono" w:hAnsi="Liberation Mono"/>
      <w:i/>
      <w:sz w:val="24"/>
      <w:lang w:val="en-US"/>
    </w:rPr>
  </w:style>
  <w:style w:type="paragraph" w:customStyle="1" w:styleId="represents">
    <w:name w:val="represents"/>
    <w:basedOn w:val="BodyText"/>
    <w:link w:val="representsChar"/>
    <w:qFormat/>
    <w:rsid w:val="00207ADD"/>
    <w:rPr>
      <w:color w:val="9BBB59" w:themeColor="accent3"/>
    </w:rPr>
  </w:style>
  <w:style w:type="character" w:customStyle="1" w:styleId="representsChar">
    <w:name w:val="represents Char"/>
    <w:basedOn w:val="BodyTextChar1"/>
    <w:link w:val="represents"/>
    <w:rsid w:val="00207ADD"/>
    <w:rPr>
      <w:rFonts w:ascii="Arial" w:hAnsi="Arial"/>
      <w:color w:val="9BBB59" w:themeColor="accent3"/>
      <w:sz w:val="24"/>
      <w:lang w:val="en-GB"/>
    </w:rPr>
  </w:style>
  <w:style w:type="paragraph" w:styleId="Revision">
    <w:name w:val="Revision"/>
    <w:hidden/>
    <w:uiPriority w:val="99"/>
    <w:semiHidden/>
    <w:rsid w:val="00F263DC"/>
    <w:pPr>
      <w:autoSpaceDN/>
      <w:spacing w:after="0" w:line="240" w:lineRule="auto"/>
      <w:textAlignment w:val="auto"/>
    </w:pPr>
    <w:rPr>
      <w:rFonts w:ascii="Arial" w:hAnsi="Arial"/>
      <w:sz w:val="24"/>
      <w:lang w:val="en-GB"/>
    </w:rPr>
  </w:style>
  <w:style w:type="paragraph" w:styleId="TOC5">
    <w:name w:val="toc 5"/>
    <w:basedOn w:val="Normal"/>
    <w:next w:val="Normal"/>
    <w:autoRedefine/>
    <w:uiPriority w:val="39"/>
    <w:unhideWhenUsed/>
    <w:rsid w:val="00475177"/>
    <w:pPr>
      <w:suppressAutoHyphens w:val="0"/>
      <w:autoSpaceDN/>
      <w:spacing w:after="100"/>
      <w:ind w:left="880"/>
      <w:textAlignment w:val="auto"/>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475177"/>
    <w:pPr>
      <w:suppressAutoHyphens w:val="0"/>
      <w:autoSpaceDN/>
      <w:spacing w:after="100"/>
      <w:ind w:left="1100"/>
      <w:textAlignment w:val="auto"/>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475177"/>
    <w:pPr>
      <w:suppressAutoHyphens w:val="0"/>
      <w:autoSpaceDN/>
      <w:spacing w:after="100"/>
      <w:ind w:left="1320"/>
      <w:textAlignment w:val="auto"/>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475177"/>
    <w:pPr>
      <w:suppressAutoHyphens w:val="0"/>
      <w:autoSpaceDN/>
      <w:spacing w:after="100"/>
      <w:ind w:left="1540"/>
      <w:textAlignment w:val="auto"/>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475177"/>
    <w:pPr>
      <w:suppressAutoHyphens w:val="0"/>
      <w:autoSpaceDN/>
      <w:spacing w:after="100"/>
      <w:ind w:left="1760"/>
      <w:textAlignment w:val="auto"/>
    </w:pPr>
    <w:rPr>
      <w:rFonts w:asciiTheme="minorHAnsi" w:eastAsiaTheme="minorEastAsia" w:hAnsiTheme="minorHAnsi" w:cstheme="minorBidi"/>
      <w:lang w:eastAsia="en-GB"/>
    </w:rPr>
  </w:style>
  <w:style w:type="character" w:styleId="FollowedHyperlink">
    <w:name w:val="FollowedHyperlink"/>
    <w:basedOn w:val="DefaultParagraphFont"/>
    <w:uiPriority w:val="99"/>
    <w:semiHidden/>
    <w:unhideWhenUsed/>
    <w:rsid w:val="00AA708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de-AT" w:eastAsia="en-US" w:bidi="ar-SA"/>
      </w:rPr>
    </w:rPrDefault>
    <w:pPrDefault>
      <w:pPr>
        <w:autoSpaceDN w:val="0"/>
        <w:spacing w:after="200" w:line="276" w:lineRule="auto"/>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envelope return"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E3C81"/>
    <w:pPr>
      <w:suppressAutoHyphens/>
      <w:spacing w:line="240" w:lineRule="auto"/>
      <w:jc w:val="both"/>
    </w:pPr>
    <w:rPr>
      <w:rFonts w:ascii="Arial" w:hAnsi="Arial"/>
      <w:lang w:val="en-GB"/>
    </w:rPr>
  </w:style>
  <w:style w:type="paragraph" w:styleId="Heading1">
    <w:name w:val="heading 1"/>
    <w:basedOn w:val="Normal"/>
    <w:next w:val="BodyText"/>
    <w:autoRedefine/>
    <w:qFormat/>
    <w:rsid w:val="00B74E1B"/>
    <w:pPr>
      <w:keepNext/>
      <w:numPr>
        <w:numId w:val="1"/>
      </w:numPr>
      <w:spacing w:before="480" w:after="0"/>
      <w:ind w:left="431" w:hanging="431"/>
      <w:outlineLvl w:val="0"/>
    </w:pPr>
    <w:rPr>
      <w:rFonts w:ascii="Arial Narrow" w:hAnsi="Arial Narrow" w:cs="Arial"/>
      <w:b/>
      <w:bCs/>
      <w:color w:val="76923C"/>
      <w:sz w:val="40"/>
      <w:szCs w:val="40"/>
      <w:u w:val="single"/>
      <w:lang w:val="en-US"/>
    </w:rPr>
  </w:style>
  <w:style w:type="paragraph" w:styleId="Heading2">
    <w:name w:val="heading 2"/>
    <w:basedOn w:val="Normal"/>
    <w:next w:val="BodyText"/>
    <w:qFormat/>
    <w:rsid w:val="00DE3C81"/>
    <w:pPr>
      <w:keepNext/>
      <w:numPr>
        <w:ilvl w:val="1"/>
        <w:numId w:val="1"/>
      </w:numPr>
      <w:spacing w:before="200" w:after="0"/>
      <w:ind w:left="578" w:hanging="578"/>
      <w:outlineLvl w:val="1"/>
    </w:pPr>
    <w:rPr>
      <w:rFonts w:eastAsia="Calibri" w:cs="Arial"/>
      <w:bCs/>
      <w:color w:val="76923C"/>
      <w:w w:val="105"/>
      <w:sz w:val="26"/>
      <w:szCs w:val="26"/>
      <w:u w:val="single"/>
    </w:rPr>
  </w:style>
  <w:style w:type="paragraph" w:styleId="Heading3">
    <w:name w:val="heading 3"/>
    <w:next w:val="Normal"/>
    <w:autoRedefine/>
    <w:qFormat/>
    <w:rsid w:val="0065742D"/>
    <w:pPr>
      <w:keepNext/>
      <w:keepLines/>
      <w:numPr>
        <w:ilvl w:val="2"/>
        <w:numId w:val="1"/>
      </w:numPr>
      <w:suppressAutoHyphens/>
      <w:spacing w:before="120" w:after="0"/>
      <w:outlineLvl w:val="2"/>
    </w:pPr>
    <w:rPr>
      <w:rFonts w:ascii="Arial" w:hAnsi="Arial"/>
      <w:color w:val="76923C"/>
      <w:w w:val="105"/>
      <w:sz w:val="24"/>
      <w:szCs w:val="26"/>
      <w:u w:val="single"/>
      <w:lang w:val="en-GB"/>
    </w:rPr>
  </w:style>
  <w:style w:type="paragraph" w:styleId="Heading4">
    <w:name w:val="heading 4"/>
    <w:basedOn w:val="Normal"/>
    <w:next w:val="Normal"/>
    <w:qFormat/>
    <w:rsid w:val="00DE3C81"/>
    <w:pPr>
      <w:keepNext/>
      <w:keepLines/>
      <w:numPr>
        <w:ilvl w:val="3"/>
        <w:numId w:val="1"/>
      </w:numPr>
      <w:spacing w:after="120" w:line="100" w:lineRule="atLeast"/>
      <w:ind w:left="862" w:hanging="862"/>
      <w:outlineLvl w:val="3"/>
    </w:pPr>
    <w:rPr>
      <w:rFonts w:eastAsia="Calibri" w:cs="Arial"/>
      <w:i/>
      <w:iCs/>
      <w:spacing w:val="1"/>
      <w:w w:val="105"/>
      <w:szCs w:val="24"/>
      <w:u w:val="single"/>
    </w:rPr>
  </w:style>
  <w:style w:type="paragraph" w:styleId="Heading5">
    <w:name w:val="heading 5"/>
    <w:basedOn w:val="Normal"/>
    <w:next w:val="Normal"/>
    <w:pPr>
      <w:keepNext/>
      <w:keepLines/>
      <w:numPr>
        <w:ilvl w:val="4"/>
        <w:numId w:val="1"/>
      </w:numPr>
      <w:spacing w:before="200" w:after="0"/>
      <w:outlineLvl w:val="4"/>
    </w:pPr>
    <w:rPr>
      <w:rFonts w:ascii="Cambria" w:hAnsi="Cambria"/>
      <w:color w:val="243F60"/>
    </w:rPr>
  </w:style>
  <w:style w:type="paragraph" w:styleId="Heading6">
    <w:name w:val="heading 6"/>
    <w:basedOn w:val="Normal"/>
    <w:next w:val="Normal"/>
    <w:link w:val="Heading6Char"/>
    <w:uiPriority w:val="9"/>
    <w:unhideWhenUsed/>
    <w:qFormat/>
    <w:rsid w:val="00311D0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72F8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2F8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2F8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4">
    <w:name w:val="WW_OutlineListStyle_4"/>
    <w:basedOn w:val="NoList"/>
    <w:pPr>
      <w:numPr>
        <w:numId w:val="1"/>
      </w:numPr>
    </w:pPr>
  </w:style>
  <w:style w:type="character" w:customStyle="1" w:styleId="Heading6Char">
    <w:name w:val="Heading 6 Char"/>
    <w:basedOn w:val="DefaultParagraphFont"/>
    <w:link w:val="Heading6"/>
    <w:uiPriority w:val="9"/>
    <w:rsid w:val="00311D08"/>
    <w:rPr>
      <w:rFonts w:asciiTheme="majorHAnsi" w:eastAsiaTheme="majorEastAsia" w:hAnsiTheme="majorHAnsi" w:cstheme="majorBidi"/>
      <w:i/>
      <w:iCs/>
      <w:color w:val="243F60" w:themeColor="accent1" w:themeShade="7F"/>
      <w:sz w:val="24"/>
      <w:lang w:val="en-GB"/>
    </w:rPr>
  </w:style>
  <w:style w:type="character" w:styleId="Hyperlink">
    <w:name w:val="Hyperlink"/>
    <w:basedOn w:val="DefaultParagraphFont"/>
    <w:rPr>
      <w:color w:val="0000FF"/>
      <w:u w:val="single"/>
    </w:rPr>
  </w:style>
  <w:style w:type="character" w:customStyle="1" w:styleId="Heading5Char">
    <w:name w:val="Heading 5 Char"/>
    <w:basedOn w:val="DefaultParagraphFont"/>
    <w:rPr>
      <w:rFonts w:ascii="Cambria" w:eastAsia="Times New Roman" w:hAnsi="Cambria" w:cs="Times New Roman"/>
      <w:color w:val="243F60"/>
      <w:sz w:val="24"/>
      <w:lang w:val="en-GB"/>
    </w:rPr>
  </w:style>
  <w:style w:type="character" w:styleId="CommentReference">
    <w:name w:val="annotation reference"/>
    <w:rPr>
      <w:sz w:val="16"/>
      <w:szCs w:val="16"/>
    </w:rPr>
  </w:style>
  <w:style w:type="paragraph" w:styleId="CommentText">
    <w:name w:val="annotation text"/>
    <w:basedOn w:val="Normal"/>
    <w:link w:val="CommentTextChar1"/>
  </w:style>
  <w:style w:type="character" w:customStyle="1" w:styleId="KommentartextZchn">
    <w:name w:val="Kommentartext Zchn"/>
    <w:basedOn w:val="DefaultParagraphFont"/>
    <w:rPr>
      <w:rFonts w:ascii="Calibri" w:eastAsia="Times New Roman" w:hAnsi="Calibri" w:cs="Calibri"/>
      <w:i/>
      <w:iCs/>
      <w:kern w:val="3"/>
      <w:sz w:val="20"/>
      <w:szCs w:val="20"/>
      <w:lang w:val="es-ES" w:eastAsia="ar-SA"/>
    </w:rPr>
  </w:style>
  <w:style w:type="character" w:customStyle="1" w:styleId="CommentTextChar">
    <w:name w:val="Comment Text Char"/>
    <w:rPr>
      <w:rFonts w:ascii="Calibri" w:eastAsia="Times New Roman" w:hAnsi="Calibri" w:cs="Calibri"/>
      <w:i/>
      <w:iCs/>
      <w:kern w:val="3"/>
      <w:sz w:val="20"/>
      <w:szCs w:val="20"/>
      <w:lang w:val="es-ES" w:eastAsia="ar-SA"/>
    </w:rPr>
  </w:style>
  <w:style w:type="paragraph" w:styleId="BalloonText">
    <w:name w:val="Balloon Text"/>
    <w:basedOn w:val="Normal"/>
    <w:pPr>
      <w:spacing w:after="0"/>
    </w:pPr>
    <w:rPr>
      <w:rFonts w:ascii="Tahoma" w:hAnsi="Tahoma" w:cs="Tahoma"/>
      <w:sz w:val="16"/>
      <w:szCs w:val="16"/>
    </w:rPr>
  </w:style>
  <w:style w:type="character" w:customStyle="1" w:styleId="BalloonTextChar">
    <w:name w:val="Balloon Text Char"/>
    <w:basedOn w:val="DefaultParagraphFont"/>
    <w:rPr>
      <w:rFonts w:ascii="Tahoma" w:eastAsia="Times New Roman" w:hAnsi="Tahoma" w:cs="Tahoma"/>
      <w:i/>
      <w:iCs/>
      <w:kern w:val="3"/>
      <w:sz w:val="16"/>
      <w:szCs w:val="16"/>
      <w:lang w:val="es-ES" w:eastAsia="ar-SA"/>
    </w:rPr>
  </w:style>
  <w:style w:type="paragraph" w:styleId="Header">
    <w:name w:val="header"/>
    <w:basedOn w:val="Normal"/>
    <w:pPr>
      <w:tabs>
        <w:tab w:val="center" w:pos="4536"/>
        <w:tab w:val="right" w:pos="9072"/>
      </w:tabs>
      <w:spacing w:after="0"/>
    </w:pPr>
  </w:style>
  <w:style w:type="character" w:customStyle="1" w:styleId="HeaderChar">
    <w:name w:val="Header Char"/>
    <w:basedOn w:val="DefaultParagraphFont"/>
    <w:rPr>
      <w:rFonts w:ascii="Calibri" w:eastAsia="Times New Roman" w:hAnsi="Calibri" w:cs="Calibri"/>
      <w:i/>
      <w:iCs/>
      <w:kern w:val="3"/>
      <w:sz w:val="20"/>
      <w:szCs w:val="20"/>
      <w:lang w:val="es-ES" w:eastAsia="ar-SA"/>
    </w:rPr>
  </w:style>
  <w:style w:type="paragraph" w:styleId="Footer">
    <w:name w:val="footer"/>
    <w:basedOn w:val="Normal"/>
    <w:pPr>
      <w:tabs>
        <w:tab w:val="center" w:pos="4536"/>
        <w:tab w:val="right" w:pos="9072"/>
      </w:tabs>
      <w:spacing w:after="0"/>
    </w:pPr>
  </w:style>
  <w:style w:type="character" w:customStyle="1" w:styleId="FooterChar">
    <w:name w:val="Footer Char"/>
    <w:basedOn w:val="DefaultParagraphFont"/>
    <w:rPr>
      <w:rFonts w:ascii="Calibri" w:eastAsia="Times New Roman" w:hAnsi="Calibri" w:cs="Calibri"/>
      <w:i/>
      <w:iCs/>
      <w:kern w:val="3"/>
      <w:sz w:val="20"/>
      <w:szCs w:val="20"/>
      <w:lang w:val="es-ES" w:eastAsia="ar-SA"/>
    </w:rPr>
  </w:style>
  <w:style w:type="character" w:customStyle="1" w:styleId="Heading1Char">
    <w:name w:val="Heading 1 Char"/>
    <w:basedOn w:val="DefaultParagraphFont"/>
    <w:rPr>
      <w:rFonts w:ascii="Arial Narrow" w:eastAsia="Times New Roman" w:hAnsi="Arial Narrow" w:cs="Arial"/>
      <w:b/>
      <w:bCs/>
      <w:color w:val="76923C"/>
      <w:sz w:val="40"/>
      <w:szCs w:val="40"/>
      <w:u w:val="single"/>
      <w:lang w:val="en-US"/>
    </w:rPr>
  </w:style>
  <w:style w:type="character" w:customStyle="1" w:styleId="Heading2Char">
    <w:name w:val="Heading 2 Char"/>
    <w:basedOn w:val="DefaultParagraphFont"/>
    <w:rPr>
      <w:rFonts w:ascii="Arial" w:eastAsia="Calibri" w:hAnsi="Arial" w:cs="Arial"/>
      <w:bCs/>
      <w:color w:val="76923C"/>
      <w:w w:val="105"/>
      <w:sz w:val="26"/>
      <w:szCs w:val="26"/>
      <w:u w:val="single"/>
      <w:lang w:val="en-GB"/>
    </w:rPr>
  </w:style>
  <w:style w:type="paragraph" w:styleId="TOC1">
    <w:name w:val="toc 1"/>
    <w:basedOn w:val="Normal"/>
    <w:uiPriority w:val="39"/>
    <w:pPr>
      <w:tabs>
        <w:tab w:val="right" w:leader="dot" w:pos="8820"/>
      </w:tabs>
      <w:spacing w:after="0" w:line="100" w:lineRule="atLeast"/>
      <w:ind w:left="425" w:hanging="425"/>
    </w:pPr>
    <w:rPr>
      <w:b/>
      <w:bCs/>
      <w:szCs w:val="24"/>
    </w:rPr>
  </w:style>
  <w:style w:type="paragraph" w:styleId="TOC2">
    <w:name w:val="toc 2"/>
    <w:basedOn w:val="Normal"/>
    <w:uiPriority w:val="39"/>
    <w:pPr>
      <w:tabs>
        <w:tab w:val="left" w:pos="880"/>
        <w:tab w:val="right" w:leader="dot" w:pos="8789"/>
      </w:tabs>
      <w:spacing w:after="100" w:line="100" w:lineRule="atLeast"/>
      <w:ind w:left="426"/>
    </w:pPr>
  </w:style>
  <w:style w:type="paragraph" w:customStyle="1" w:styleId="ListParagraph1">
    <w:name w:val="List Paragraph1"/>
    <w:basedOn w:val="Normal"/>
    <w:pPr>
      <w:ind w:left="720"/>
    </w:pPr>
  </w:style>
  <w:style w:type="paragraph" w:styleId="BodyText">
    <w:name w:val="Body Text"/>
    <w:basedOn w:val="Normal"/>
    <w:link w:val="BodyTextChar1"/>
    <w:pPr>
      <w:spacing w:after="120"/>
    </w:pPr>
  </w:style>
  <w:style w:type="character" w:customStyle="1" w:styleId="BodyTextChar">
    <w:name w:val="Body Text Char"/>
    <w:basedOn w:val="DefaultParagraphFont"/>
    <w:rPr>
      <w:rFonts w:ascii="Calibri" w:eastAsia="Times New Roman" w:hAnsi="Calibri" w:cs="Calibri"/>
      <w:i/>
      <w:iCs/>
      <w:kern w:val="3"/>
      <w:sz w:val="20"/>
      <w:szCs w:val="20"/>
      <w:lang w:val="es-ES" w:eastAsia="ar-SA"/>
    </w:rPr>
  </w:style>
  <w:style w:type="paragraph" w:customStyle="1" w:styleId="GLAMHeadline1">
    <w:name w:val="GLAM Headline 1"/>
    <w:basedOn w:val="Heading1"/>
    <w:pPr>
      <w:numPr>
        <w:numId w:val="0"/>
      </w:numPr>
    </w:pPr>
  </w:style>
  <w:style w:type="paragraph" w:customStyle="1" w:styleId="GLAMHeadline2">
    <w:name w:val="GLAM Headline 2"/>
    <w:basedOn w:val="Heading2"/>
    <w:pPr>
      <w:numPr>
        <w:ilvl w:val="0"/>
        <w:numId w:val="6"/>
      </w:numPr>
    </w:pPr>
    <w:rPr>
      <w:b/>
    </w:rPr>
  </w:style>
  <w:style w:type="character" w:customStyle="1" w:styleId="GLAMHeadline1Zchn">
    <w:name w:val="GLAM Headline 1 Zchn"/>
    <w:basedOn w:val="Heading1Char"/>
    <w:rPr>
      <w:rFonts w:ascii="Arial Narrow" w:eastAsia="Times New Roman" w:hAnsi="Arial Narrow" w:cs="Arial"/>
      <w:b/>
      <w:bCs/>
      <w:color w:val="76923C"/>
      <w:sz w:val="40"/>
      <w:szCs w:val="40"/>
      <w:u w:val="single"/>
      <w:lang w:val="en-US"/>
    </w:rPr>
  </w:style>
  <w:style w:type="paragraph" w:customStyle="1" w:styleId="GLAMHeadlineabc">
    <w:name w:val="GLAM Headline a)b)c)"/>
    <w:basedOn w:val="Normal"/>
    <w:pPr>
      <w:spacing w:after="120" w:line="100" w:lineRule="atLeast"/>
    </w:pPr>
    <w:rPr>
      <w:rFonts w:eastAsia="Calibri" w:cs="Arial"/>
      <w:i/>
      <w:iCs/>
      <w:spacing w:val="1"/>
      <w:w w:val="105"/>
      <w:szCs w:val="24"/>
      <w:u w:val="single"/>
    </w:rPr>
  </w:style>
  <w:style w:type="character" w:customStyle="1" w:styleId="GLAMHeadline2Zchn">
    <w:name w:val="GLAM Headline 2 Zchn"/>
    <w:basedOn w:val="Heading2Char"/>
    <w:rPr>
      <w:rFonts w:ascii="Arial" w:eastAsia="Calibri" w:hAnsi="Arial" w:cs="Arial"/>
      <w:bCs/>
      <w:color w:val="76923C"/>
      <w:w w:val="105"/>
      <w:sz w:val="26"/>
      <w:szCs w:val="26"/>
      <w:u w:val="single"/>
      <w:lang w:val="en-GB"/>
    </w:rPr>
  </w:style>
  <w:style w:type="paragraph" w:customStyle="1" w:styleId="GLAMPicturesandFigures">
    <w:name w:val="GLAM Pictures and Figures"/>
    <w:basedOn w:val="Normal"/>
    <w:rPr>
      <w:rFonts w:eastAsia="Calibri" w:cs="Arial"/>
      <w:i/>
      <w:iCs/>
      <w:spacing w:val="1"/>
      <w:w w:val="105"/>
      <w:szCs w:val="24"/>
      <w:lang w:val="en-US"/>
    </w:rPr>
  </w:style>
  <w:style w:type="character" w:customStyle="1" w:styleId="GLAMHeadlineabcZchn">
    <w:name w:val="GLAM Headline a)b)c) Zchn"/>
    <w:basedOn w:val="DefaultParagraphFont"/>
    <w:rPr>
      <w:rFonts w:ascii="Arial" w:eastAsia="Calibri" w:hAnsi="Arial" w:cs="Arial"/>
      <w:i/>
      <w:iCs/>
      <w:spacing w:val="1"/>
      <w:w w:val="105"/>
      <w:sz w:val="24"/>
      <w:szCs w:val="24"/>
      <w:u w:val="single"/>
      <w:lang w:val="en-GB"/>
    </w:rPr>
  </w:style>
  <w:style w:type="paragraph" w:styleId="NoSpacing">
    <w:name w:val="No Spacing"/>
    <w:pPr>
      <w:suppressAutoHyphens/>
      <w:spacing w:after="0" w:line="240" w:lineRule="auto"/>
    </w:pPr>
  </w:style>
  <w:style w:type="character" w:customStyle="1" w:styleId="GLAMPicturesandFiguresZchn">
    <w:name w:val="GLAM Pictures and Figures Zchn"/>
    <w:basedOn w:val="DefaultParagraphFont"/>
    <w:rPr>
      <w:rFonts w:ascii="Arial" w:eastAsia="Calibri" w:hAnsi="Arial" w:cs="Arial"/>
      <w:i/>
      <w:iCs/>
      <w:spacing w:val="1"/>
      <w:w w:val="105"/>
      <w:sz w:val="24"/>
      <w:szCs w:val="24"/>
      <w:lang w:val="en-US"/>
    </w:rPr>
  </w:style>
  <w:style w:type="character" w:styleId="IntenseEmphasis">
    <w:name w:val="Intense Emphasis"/>
    <w:basedOn w:val="DefaultParagraphFont"/>
    <w:rPr>
      <w:b/>
      <w:bCs/>
      <w:i/>
      <w:iCs/>
      <w:color w:val="4F81BD"/>
    </w:rPr>
  </w:style>
  <w:style w:type="character" w:customStyle="1" w:styleId="Heading3Char">
    <w:name w:val="Heading 3 Char"/>
    <w:basedOn w:val="DefaultParagraphFont"/>
    <w:rPr>
      <w:rFonts w:ascii="Cambria" w:eastAsia="Times New Roman" w:hAnsi="Cambria" w:cs="Times New Roman"/>
      <w:color w:val="76923C"/>
      <w:w w:val="105"/>
      <w:sz w:val="24"/>
      <w:szCs w:val="26"/>
      <w:u w:val="single"/>
      <w:lang w:val="en-GB"/>
    </w:rPr>
  </w:style>
  <w:style w:type="paragraph" w:customStyle="1" w:styleId="GLAMTitle">
    <w:name w:val="GLAM Title"/>
    <w:basedOn w:val="Normal"/>
    <w:pPr>
      <w:spacing w:after="0"/>
    </w:pPr>
    <w:rPr>
      <w:rFonts w:cs="Arial"/>
      <w:iCs/>
      <w:color w:val="892425"/>
      <w:sz w:val="80"/>
      <w:szCs w:val="80"/>
    </w:rPr>
  </w:style>
  <w:style w:type="paragraph" w:customStyle="1" w:styleId="GLAMPage1Subheadline">
    <w:name w:val="GLAM Page 1 Subheadline"/>
    <w:basedOn w:val="Normal"/>
    <w:pPr>
      <w:spacing w:after="0" w:line="100" w:lineRule="atLeast"/>
      <w:ind w:firstLine="360"/>
    </w:pPr>
    <w:rPr>
      <w:rFonts w:eastAsia="Calibri" w:cs="Arial"/>
      <w:iCs/>
      <w:color w:val="6FA524"/>
      <w:spacing w:val="1"/>
      <w:szCs w:val="24"/>
    </w:rPr>
  </w:style>
  <w:style w:type="character" w:customStyle="1" w:styleId="GLAMTitleZchn">
    <w:name w:val="GLAM Title Zchn"/>
    <w:basedOn w:val="DefaultParagraphFont"/>
    <w:rPr>
      <w:rFonts w:ascii="Arial" w:hAnsi="Arial" w:cs="Arial"/>
      <w:iCs/>
      <w:color w:val="892425"/>
      <w:sz w:val="80"/>
      <w:szCs w:val="80"/>
      <w:lang w:val="en-GB"/>
    </w:rPr>
  </w:style>
  <w:style w:type="paragraph" w:customStyle="1" w:styleId="GLAMPage1Headline">
    <w:name w:val="GLAM Page 1 Headline"/>
    <w:basedOn w:val="Normal"/>
    <w:pPr>
      <w:spacing w:before="480" w:after="0"/>
      <w:ind w:left="357"/>
    </w:pPr>
    <w:rPr>
      <w:rFonts w:ascii="Arial Narrow" w:hAnsi="Arial Narrow" w:cs="Arial"/>
      <w:b/>
      <w:bCs/>
      <w:color w:val="76923C"/>
      <w:sz w:val="40"/>
      <w:szCs w:val="40"/>
      <w:u w:val="single"/>
    </w:rPr>
  </w:style>
  <w:style w:type="character" w:customStyle="1" w:styleId="GLAMPage1SubheadlineZchn">
    <w:name w:val="GLAM Page 1 Subheadline Zchn"/>
    <w:basedOn w:val="DefaultParagraphFont"/>
    <w:rPr>
      <w:rFonts w:ascii="Arial" w:eastAsia="Calibri" w:hAnsi="Arial" w:cs="Arial"/>
      <w:iCs/>
      <w:color w:val="6FA524"/>
      <w:spacing w:val="1"/>
      <w:sz w:val="24"/>
      <w:szCs w:val="24"/>
      <w:lang w:val="en-GB"/>
    </w:rPr>
  </w:style>
  <w:style w:type="character" w:customStyle="1" w:styleId="GLAMPage1HeadlineZchn">
    <w:name w:val="GLAM Page 1 Headline Zchn"/>
    <w:basedOn w:val="DefaultParagraphFont"/>
    <w:rPr>
      <w:rFonts w:ascii="Arial Narrow" w:eastAsia="Times New Roman" w:hAnsi="Arial Narrow" w:cs="Arial"/>
      <w:b/>
      <w:bCs/>
      <w:color w:val="76923C"/>
      <w:sz w:val="40"/>
      <w:szCs w:val="40"/>
      <w:u w:val="single"/>
      <w:lang w:val="en-GB"/>
    </w:rPr>
  </w:style>
  <w:style w:type="character" w:customStyle="1" w:styleId="Heading4Char">
    <w:name w:val="Heading 4 Char"/>
    <w:basedOn w:val="DefaultParagraphFont"/>
    <w:rPr>
      <w:rFonts w:ascii="Arial" w:eastAsia="Calibri" w:hAnsi="Arial" w:cs="Arial"/>
      <w:i/>
      <w:iCs/>
      <w:spacing w:val="1"/>
      <w:w w:val="105"/>
      <w:sz w:val="24"/>
      <w:szCs w:val="24"/>
      <w:u w:val="single"/>
      <w:lang w:val="en-GB"/>
    </w:rPr>
  </w:style>
  <w:style w:type="paragraph" w:styleId="Title">
    <w:name w:val="Title"/>
    <w:basedOn w:val="Normal"/>
    <w:next w:val="Normal"/>
    <w:pPr>
      <w:widowControl w:val="0"/>
      <w:spacing w:after="120" w:line="100" w:lineRule="atLeast"/>
      <w:ind w:right="-164"/>
    </w:pPr>
    <w:rPr>
      <w:rFonts w:cs="Arial"/>
      <w:iCs/>
      <w:color w:val="892425"/>
      <w:sz w:val="80"/>
      <w:szCs w:val="80"/>
    </w:rPr>
  </w:style>
  <w:style w:type="character" w:customStyle="1" w:styleId="TitleChar">
    <w:name w:val="Title Char"/>
    <w:basedOn w:val="DefaultParagraphFont"/>
    <w:rPr>
      <w:rFonts w:ascii="Arial" w:hAnsi="Arial" w:cs="Arial"/>
      <w:iCs/>
      <w:color w:val="892425"/>
      <w:sz w:val="80"/>
      <w:szCs w:val="80"/>
      <w:lang w:val="en-GB"/>
    </w:rPr>
  </w:style>
  <w:style w:type="paragraph" w:customStyle="1" w:styleId="GLAMIntroduction">
    <w:name w:val="GLAM Introduction"/>
    <w:basedOn w:val="Normal"/>
    <w:pPr>
      <w:spacing w:after="0"/>
    </w:pPr>
    <w:rPr>
      <w:rFonts w:cs="Arial"/>
      <w:iCs/>
      <w:color w:val="892425"/>
      <w:sz w:val="56"/>
      <w:szCs w:val="56"/>
    </w:rPr>
  </w:style>
  <w:style w:type="paragraph" w:customStyle="1" w:styleId="GLAMHeadlineNr3">
    <w:name w:val="GLAM Headline Nr. 3"/>
    <w:basedOn w:val="BodyText"/>
    <w:pPr>
      <w:numPr>
        <w:numId w:val="7"/>
      </w:numPr>
    </w:pPr>
    <w:rPr>
      <w:rFonts w:eastAsia="Calibri" w:cs="Arial"/>
      <w:iCs/>
      <w:spacing w:val="1"/>
      <w:w w:val="105"/>
      <w:szCs w:val="24"/>
      <w:u w:val="single"/>
    </w:rPr>
  </w:style>
  <w:style w:type="character" w:customStyle="1" w:styleId="GLAMIntroductionZchn">
    <w:name w:val="GLAM Introduction Zchn"/>
    <w:basedOn w:val="DefaultParagraphFont"/>
    <w:rPr>
      <w:rFonts w:ascii="Arial" w:hAnsi="Arial" w:cs="Arial"/>
      <w:iCs/>
      <w:color w:val="892425"/>
      <w:sz w:val="56"/>
      <w:szCs w:val="56"/>
      <w:lang w:val="en-GB"/>
    </w:rPr>
  </w:style>
  <w:style w:type="character" w:customStyle="1" w:styleId="GLAMHeadlineNr3Zchn">
    <w:name w:val="GLAM Headline Nr. 3 Zchn"/>
    <w:basedOn w:val="BodyTextChar"/>
    <w:rPr>
      <w:rFonts w:ascii="Arial" w:eastAsia="Calibri" w:hAnsi="Arial" w:cs="Arial"/>
      <w:i/>
      <w:iCs/>
      <w:spacing w:val="1"/>
      <w:w w:val="105"/>
      <w:kern w:val="3"/>
      <w:sz w:val="24"/>
      <w:szCs w:val="24"/>
      <w:u w:val="single"/>
      <w:lang w:val="en-GB" w:eastAsia="ar-SA"/>
    </w:rPr>
  </w:style>
  <w:style w:type="paragraph" w:styleId="Caption">
    <w:name w:val="caption"/>
    <w:basedOn w:val="Normal"/>
    <w:next w:val="Normal"/>
    <w:qFormat/>
    <w:rPr>
      <w:b/>
      <w:bCs/>
      <w:color w:val="4F81BD"/>
      <w:sz w:val="18"/>
      <w:szCs w:val="18"/>
    </w:rPr>
  </w:style>
  <w:style w:type="paragraph" w:customStyle="1" w:styleId="Tableentry">
    <w:name w:val="Table entry"/>
    <w:basedOn w:val="Normal"/>
    <w:pPr>
      <w:spacing w:after="0"/>
    </w:pPr>
    <w:rPr>
      <w:rFonts w:ascii="Myriad Pro" w:eastAsia="Calibri" w:hAnsi="Myriad Pro"/>
    </w:rPr>
  </w:style>
  <w:style w:type="character" w:customStyle="1" w:styleId="TableentryChar">
    <w:name w:val="Table entry Char"/>
    <w:rPr>
      <w:rFonts w:ascii="Myriad Pro" w:eastAsia="Calibri" w:hAnsi="Myriad Pro" w:cs="Times New Roman"/>
      <w:lang w:val="en-GB"/>
    </w:rPr>
  </w:style>
  <w:style w:type="paragraph" w:styleId="Bibliography">
    <w:name w:val="Bibliography"/>
    <w:basedOn w:val="Normal"/>
    <w:next w:val="Normal"/>
    <w:pPr>
      <w:spacing w:after="0"/>
      <w:ind w:left="720" w:hanging="720"/>
    </w:pPr>
  </w:style>
  <w:style w:type="paragraph" w:styleId="FootnoteText">
    <w:name w:val="footnote text"/>
    <w:basedOn w:val="Normal"/>
    <w:pPr>
      <w:spacing w:line="288" w:lineRule="auto"/>
    </w:pPr>
    <w:rPr>
      <w:rFonts w:ascii="Calibri" w:hAnsi="Calibri" w:cs="Calibri"/>
      <w:sz w:val="20"/>
      <w:szCs w:val="20"/>
      <w:lang w:val="en-US"/>
    </w:rPr>
  </w:style>
  <w:style w:type="character" w:customStyle="1" w:styleId="FootnoteTextChar">
    <w:name w:val="Footnote Text Char"/>
    <w:basedOn w:val="DefaultParagraphFont"/>
    <w:rPr>
      <w:rFonts w:ascii="Arial" w:hAnsi="Arial"/>
      <w:sz w:val="20"/>
      <w:szCs w:val="20"/>
      <w:lang w:val="en-GB"/>
    </w:rPr>
  </w:style>
  <w:style w:type="character" w:customStyle="1" w:styleId="FootnoteTextChar2">
    <w:name w:val="Footnote Text Char2"/>
    <w:basedOn w:val="DefaultParagraphFont"/>
    <w:rPr>
      <w:rFonts w:ascii="Calibri" w:eastAsia="Times New Roman" w:hAnsi="Calibri" w:cs="Calibri"/>
      <w:sz w:val="20"/>
      <w:szCs w:val="20"/>
      <w:lang w:val="en-US"/>
    </w:rPr>
  </w:style>
  <w:style w:type="character" w:styleId="FootnoteReference">
    <w:name w:val="footnote reference"/>
    <w:basedOn w:val="DefaultParagraphFont"/>
    <w:rPr>
      <w:rFonts w:cs="Times New Roman"/>
      <w:position w:val="0"/>
      <w:vertAlign w:val="superscript"/>
    </w:rPr>
  </w:style>
  <w:style w:type="paragraph" w:styleId="ListParagraph">
    <w:name w:val="List Paragraph"/>
    <w:basedOn w:val="Normal"/>
    <w:pPr>
      <w:spacing w:line="288" w:lineRule="auto"/>
      <w:ind w:left="720"/>
    </w:pPr>
    <w:rPr>
      <w:rFonts w:ascii="Calibri" w:hAnsi="Calibri" w:cs="Calibri"/>
      <w:i/>
      <w:iCs/>
      <w:sz w:val="20"/>
      <w:szCs w:val="20"/>
      <w:lang w:eastAsia="es-ES"/>
    </w:rPr>
  </w:style>
  <w:style w:type="character" w:styleId="Emphasis">
    <w:name w:val="Emphasis"/>
    <w:basedOn w:val="DefaultParagraphFont"/>
    <w:rPr>
      <w:i/>
      <w:iCs/>
    </w:rPr>
  </w:style>
  <w:style w:type="table" w:styleId="TableGrid">
    <w:name w:val="Table Grid"/>
    <w:basedOn w:val="TableNormal"/>
    <w:uiPriority w:val="59"/>
    <w:rsid w:val="002A2B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link w:val="CodeChar"/>
    <w:autoRedefine/>
    <w:qFormat/>
    <w:rsid w:val="00712B82"/>
    <w:rPr>
      <w:rFonts w:ascii="Courier New" w:hAnsi="Courier New" w:cs="Courier New"/>
      <w:b/>
      <w:color w:val="4F81BD" w:themeColor="accent1"/>
    </w:rPr>
  </w:style>
  <w:style w:type="paragraph" w:styleId="TOC3">
    <w:name w:val="toc 3"/>
    <w:basedOn w:val="Normal"/>
    <w:next w:val="Normal"/>
    <w:autoRedefine/>
    <w:uiPriority w:val="39"/>
    <w:unhideWhenUsed/>
    <w:rsid w:val="000979B2"/>
    <w:pPr>
      <w:spacing w:after="100"/>
      <w:ind w:left="480"/>
    </w:pPr>
  </w:style>
  <w:style w:type="character" w:customStyle="1" w:styleId="CodeChar">
    <w:name w:val="Code Char"/>
    <w:basedOn w:val="DefaultParagraphFont"/>
    <w:link w:val="Code"/>
    <w:rsid w:val="00712B82"/>
    <w:rPr>
      <w:rFonts w:ascii="Courier New" w:hAnsi="Courier New" w:cs="Courier New"/>
      <w:b/>
      <w:color w:val="4F81BD" w:themeColor="accent1"/>
      <w:lang w:val="en-GB"/>
    </w:rPr>
  </w:style>
  <w:style w:type="paragraph" w:styleId="TOC4">
    <w:name w:val="toc 4"/>
    <w:basedOn w:val="Normal"/>
    <w:next w:val="Normal"/>
    <w:autoRedefine/>
    <w:uiPriority w:val="39"/>
    <w:unhideWhenUsed/>
    <w:rsid w:val="000979B2"/>
    <w:pPr>
      <w:spacing w:after="100"/>
      <w:ind w:left="720"/>
    </w:pPr>
  </w:style>
  <w:style w:type="character" w:styleId="PlaceholderText">
    <w:name w:val="Placeholder Text"/>
    <w:basedOn w:val="DefaultParagraphFont"/>
    <w:uiPriority w:val="99"/>
    <w:semiHidden/>
    <w:rsid w:val="00817B99"/>
    <w:rPr>
      <w:color w:val="808080"/>
    </w:rPr>
  </w:style>
  <w:style w:type="numbering" w:customStyle="1" w:styleId="WWOutlineListStyle3">
    <w:name w:val="WW_OutlineListStyle_3"/>
    <w:basedOn w:val="NoList"/>
    <w:pPr>
      <w:numPr>
        <w:numId w:val="2"/>
      </w:numPr>
    </w:pPr>
  </w:style>
  <w:style w:type="numbering" w:customStyle="1" w:styleId="WWOutlineListStyle2">
    <w:name w:val="WW_OutlineListStyle_2"/>
    <w:basedOn w:val="NoList"/>
    <w:pPr>
      <w:numPr>
        <w:numId w:val="3"/>
      </w:numPr>
    </w:pPr>
  </w:style>
  <w:style w:type="numbering" w:customStyle="1" w:styleId="WWOutlineListStyle1">
    <w:name w:val="WW_OutlineListStyle_1"/>
    <w:basedOn w:val="NoList"/>
    <w:pPr>
      <w:numPr>
        <w:numId w:val="4"/>
      </w:numPr>
    </w:pPr>
  </w:style>
  <w:style w:type="numbering" w:customStyle="1" w:styleId="WWOutlineListStyle">
    <w:name w:val="WW_OutlineListStyle"/>
    <w:basedOn w:val="NoList"/>
    <w:pPr>
      <w:numPr>
        <w:numId w:val="5"/>
      </w:numPr>
    </w:pPr>
  </w:style>
  <w:style w:type="numbering" w:customStyle="1" w:styleId="LFO2">
    <w:name w:val="LFO2"/>
    <w:basedOn w:val="NoList"/>
    <w:pPr>
      <w:numPr>
        <w:numId w:val="6"/>
      </w:numPr>
    </w:pPr>
  </w:style>
  <w:style w:type="numbering" w:customStyle="1" w:styleId="LFO14">
    <w:name w:val="LFO14"/>
    <w:basedOn w:val="NoList"/>
    <w:pPr>
      <w:numPr>
        <w:numId w:val="7"/>
      </w:numPr>
    </w:pPr>
  </w:style>
  <w:style w:type="paragraph" w:customStyle="1" w:styleId="Bullet">
    <w:name w:val="Bullet"/>
    <w:basedOn w:val="BodyText"/>
    <w:link w:val="BulletChar"/>
    <w:qFormat/>
    <w:rsid w:val="008754BD"/>
    <w:pPr>
      <w:numPr>
        <w:numId w:val="8"/>
      </w:numPr>
      <w:spacing w:after="0"/>
    </w:pPr>
  </w:style>
  <w:style w:type="character" w:customStyle="1" w:styleId="BodyTextChar1">
    <w:name w:val="Body Text Char1"/>
    <w:basedOn w:val="DefaultParagraphFont"/>
    <w:link w:val="BodyText"/>
    <w:rsid w:val="008754BD"/>
    <w:rPr>
      <w:rFonts w:ascii="Arial" w:hAnsi="Arial"/>
      <w:sz w:val="24"/>
      <w:lang w:val="en-GB"/>
    </w:rPr>
  </w:style>
  <w:style w:type="character" w:customStyle="1" w:styleId="BulletChar">
    <w:name w:val="Bullet Char"/>
    <w:basedOn w:val="BodyTextChar1"/>
    <w:link w:val="Bullet"/>
    <w:rsid w:val="008754BD"/>
    <w:rPr>
      <w:rFonts w:ascii="Arial" w:hAnsi="Arial"/>
      <w:sz w:val="24"/>
      <w:lang w:val="en-GB"/>
    </w:rPr>
  </w:style>
  <w:style w:type="character" w:customStyle="1" w:styleId="EndnoteCharacters">
    <w:name w:val="Endnote Characters"/>
    <w:qFormat/>
    <w:rsid w:val="00372F85"/>
  </w:style>
  <w:style w:type="character" w:customStyle="1" w:styleId="FootnoteCharacters">
    <w:name w:val="Footnote Characters"/>
    <w:qFormat/>
    <w:rsid w:val="00372F85"/>
  </w:style>
  <w:style w:type="character" w:customStyle="1" w:styleId="InternetLink">
    <w:name w:val="Internet Link"/>
    <w:rsid w:val="00372F85"/>
    <w:rPr>
      <w:color w:val="000080"/>
      <w:u w:val="single"/>
    </w:rPr>
  </w:style>
  <w:style w:type="character" w:customStyle="1" w:styleId="Bullets">
    <w:name w:val="Bullets"/>
    <w:qFormat/>
    <w:rsid w:val="00372F85"/>
    <w:rPr>
      <w:rFonts w:ascii="OpenSymbol" w:eastAsia="OpenSymbol" w:hAnsi="OpenSymbol" w:cs="OpenSymbol"/>
    </w:rPr>
  </w:style>
  <w:style w:type="character" w:customStyle="1" w:styleId="StrongEmphasis">
    <w:name w:val="Strong Emphasis"/>
    <w:qFormat/>
    <w:rsid w:val="00372F85"/>
    <w:rPr>
      <w:b/>
      <w:bCs/>
    </w:rPr>
  </w:style>
  <w:style w:type="character" w:customStyle="1" w:styleId="NumberingSymbols">
    <w:name w:val="Numbering Symbols"/>
    <w:qFormat/>
    <w:rsid w:val="00372F85"/>
  </w:style>
  <w:style w:type="paragraph" w:customStyle="1" w:styleId="Heading">
    <w:name w:val="Heading"/>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styleId="List">
    <w:name w:val="List"/>
    <w:basedOn w:val="BodyText"/>
    <w:rsid w:val="00372F85"/>
    <w:pPr>
      <w:widowControl w:val="0"/>
      <w:suppressAutoHyphens w:val="0"/>
      <w:autoSpaceDN/>
      <w:spacing w:after="283"/>
      <w:textAlignment w:val="auto"/>
    </w:pPr>
    <w:rPr>
      <w:rFonts w:ascii="arial;helvetica;sans-serif" w:eastAsia="arial;helvetica;sans-serif" w:hAnsi="arial;helvetica;sans-serif" w:cs="Mangal"/>
      <w:sz w:val="18"/>
      <w:szCs w:val="18"/>
      <w:lang w:eastAsia="zh-CN" w:bidi="hi-IN"/>
    </w:rPr>
  </w:style>
  <w:style w:type="paragraph" w:customStyle="1" w:styleId="Index">
    <w:name w:val="Index"/>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
    <w:name w:val="Horizontal Line"/>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styleId="EnvelopeReturn">
    <w:name w:val="envelope return"/>
    <w:basedOn w:val="Normal"/>
    <w:rsid w:val="00372F85"/>
    <w:pPr>
      <w:widowControl w:val="0"/>
      <w:suppressAutoHyphens w:val="0"/>
      <w:autoSpaceDN/>
      <w:spacing w:after="0"/>
      <w:textAlignment w:val="auto"/>
    </w:pPr>
    <w:rPr>
      <w:rFonts w:ascii="arial;helvetica;sans-serif" w:eastAsia="arial;helvetica;sans-serif" w:hAnsi="arial;helvetica;sans-serif" w:cs="arial;helvetica;sans-serif"/>
      <w:i/>
      <w:sz w:val="18"/>
      <w:szCs w:val="18"/>
      <w:lang w:eastAsia="zh-CN" w:bidi="hi-IN"/>
    </w:rPr>
  </w:style>
  <w:style w:type="paragraph" w:customStyle="1" w:styleId="TableContents">
    <w:name w:val="Table Contents"/>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
    <w:name w:val="Text Body.q-type-help"/>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
    <w:name w:val="Table Heading"/>
    <w:basedOn w:val="TableContents"/>
    <w:qFormat/>
    <w:rsid w:val="00372F85"/>
    <w:pPr>
      <w:suppressLineNumbers/>
      <w:jc w:val="center"/>
    </w:pPr>
    <w:rPr>
      <w:b/>
      <w:bCs/>
    </w:rPr>
  </w:style>
  <w:style w:type="character" w:customStyle="1" w:styleId="EndnoteCharacters1">
    <w:name w:val="Endnote Characters1"/>
    <w:qFormat/>
    <w:rsid w:val="00372F85"/>
  </w:style>
  <w:style w:type="character" w:customStyle="1" w:styleId="FootnoteCharacters1">
    <w:name w:val="Footnote Characters1"/>
    <w:qFormat/>
    <w:rsid w:val="00372F85"/>
  </w:style>
  <w:style w:type="character" w:customStyle="1" w:styleId="InternetLink1">
    <w:name w:val="Internet Link1"/>
    <w:rsid w:val="00372F85"/>
    <w:rPr>
      <w:color w:val="000080"/>
      <w:u w:val="single"/>
    </w:rPr>
  </w:style>
  <w:style w:type="character" w:customStyle="1" w:styleId="Bullets1">
    <w:name w:val="Bullets1"/>
    <w:rsid w:val="00372F85"/>
    <w:rPr>
      <w:rFonts w:ascii="OpenSymbol" w:eastAsia="OpenSymbol" w:hAnsi="OpenSymbol" w:cs="OpenSymbol"/>
    </w:rPr>
  </w:style>
  <w:style w:type="character" w:customStyle="1" w:styleId="StrongEmphasis1">
    <w:name w:val="Strong Emphasis1"/>
    <w:qFormat/>
    <w:rsid w:val="00372F85"/>
    <w:rPr>
      <w:b/>
      <w:bCs/>
    </w:rPr>
  </w:style>
  <w:style w:type="character" w:customStyle="1" w:styleId="NumberingSymbols1">
    <w:name w:val="Numbering Symbols1"/>
    <w:qFormat/>
    <w:rsid w:val="00372F85"/>
  </w:style>
  <w:style w:type="paragraph" w:customStyle="1" w:styleId="Heading10">
    <w:name w:val="Heading1"/>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customStyle="1" w:styleId="Index1">
    <w:name w:val="Index1"/>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1">
    <w:name w:val="Horizontal Line1"/>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customStyle="1" w:styleId="TableContents1">
    <w:name w:val="Table Contents1"/>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1">
    <w:name w:val="Text Body.q-type-help1"/>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1">
    <w:name w:val="Table Heading1"/>
    <w:basedOn w:val="TableContents"/>
    <w:qFormat/>
    <w:rsid w:val="00372F85"/>
    <w:pPr>
      <w:suppressLineNumbers/>
      <w:jc w:val="center"/>
    </w:pPr>
    <w:rPr>
      <w:b/>
      <w:bCs/>
    </w:rPr>
  </w:style>
  <w:style w:type="character" w:customStyle="1" w:styleId="EndnoteCharacters2">
    <w:name w:val="Endnote Characters2"/>
    <w:qFormat/>
    <w:rsid w:val="00372F85"/>
  </w:style>
  <w:style w:type="character" w:customStyle="1" w:styleId="FootnoteCharacters2">
    <w:name w:val="Footnote Characters2"/>
    <w:qFormat/>
    <w:rsid w:val="00372F85"/>
  </w:style>
  <w:style w:type="character" w:customStyle="1" w:styleId="InternetLink2">
    <w:name w:val="Internet Link2"/>
    <w:rsid w:val="00372F85"/>
    <w:rPr>
      <w:color w:val="000080"/>
      <w:u w:val="single"/>
    </w:rPr>
  </w:style>
  <w:style w:type="character" w:customStyle="1" w:styleId="Bullets2">
    <w:name w:val="Bullets2"/>
    <w:rsid w:val="00372F85"/>
    <w:rPr>
      <w:rFonts w:ascii="OpenSymbol" w:eastAsia="OpenSymbol" w:hAnsi="OpenSymbol" w:cs="OpenSymbol"/>
    </w:rPr>
  </w:style>
  <w:style w:type="character" w:customStyle="1" w:styleId="StrongEmphasis2">
    <w:name w:val="Strong Emphasis2"/>
    <w:qFormat/>
    <w:rsid w:val="00372F85"/>
    <w:rPr>
      <w:b/>
      <w:bCs/>
    </w:rPr>
  </w:style>
  <w:style w:type="character" w:customStyle="1" w:styleId="NumberingSymbols2">
    <w:name w:val="Numbering Symbols2"/>
    <w:qFormat/>
    <w:rsid w:val="00372F85"/>
  </w:style>
  <w:style w:type="paragraph" w:customStyle="1" w:styleId="Heading20">
    <w:name w:val="Heading2"/>
    <w:basedOn w:val="Normal"/>
    <w:next w:val="BodyText"/>
    <w:qFormat/>
    <w:rsid w:val="00372F85"/>
    <w:pPr>
      <w:keepNext/>
      <w:widowControl w:val="0"/>
      <w:suppressAutoHyphens w:val="0"/>
      <w:autoSpaceDN/>
      <w:spacing w:before="240" w:after="283"/>
      <w:textAlignment w:val="auto"/>
    </w:pPr>
    <w:rPr>
      <w:rFonts w:ascii="Albany" w:eastAsia="arial;helvetica;sans-serif" w:hAnsi="Albany" w:cs="arial;helvetica;sans-serif"/>
      <w:sz w:val="28"/>
      <w:szCs w:val="26"/>
      <w:lang w:eastAsia="zh-CN" w:bidi="hi-IN"/>
    </w:rPr>
  </w:style>
  <w:style w:type="paragraph" w:customStyle="1" w:styleId="Index2">
    <w:name w:val="Index2"/>
    <w:basedOn w:val="Normal"/>
    <w:qFormat/>
    <w:rsid w:val="00372F85"/>
    <w:pPr>
      <w:widowControl w:val="0"/>
      <w:suppressLineNumbers/>
      <w:suppressAutoHyphens w:val="0"/>
      <w:autoSpaceDN/>
      <w:spacing w:after="0"/>
      <w:textAlignment w:val="auto"/>
    </w:pPr>
    <w:rPr>
      <w:rFonts w:ascii="arial;helvetica;sans-serif" w:eastAsia="arial;helvetica;sans-serif" w:hAnsi="arial;helvetica;sans-serif" w:cs="Mangal"/>
      <w:sz w:val="18"/>
      <w:szCs w:val="18"/>
      <w:lang w:eastAsia="zh-CN" w:bidi="hi-IN"/>
    </w:rPr>
  </w:style>
  <w:style w:type="paragraph" w:customStyle="1" w:styleId="HorizontalLine2">
    <w:name w:val="Horizontal Line2"/>
    <w:basedOn w:val="Normal"/>
    <w:next w:val="BodyText"/>
    <w:qFormat/>
    <w:rsid w:val="00372F85"/>
    <w:pPr>
      <w:widowControl w:val="0"/>
      <w:pBdr>
        <w:bottom w:val="double" w:sz="2" w:space="0" w:color="808080"/>
      </w:pBdr>
      <w:suppressAutoHyphens w:val="0"/>
      <w:autoSpaceDN/>
      <w:spacing w:after="283"/>
      <w:textAlignment w:val="auto"/>
    </w:pPr>
    <w:rPr>
      <w:rFonts w:ascii="arial;helvetica;sans-serif" w:eastAsia="arial;helvetica;sans-serif" w:hAnsi="arial;helvetica;sans-serif" w:cs="arial;helvetica;sans-serif"/>
      <w:sz w:val="12"/>
      <w:szCs w:val="18"/>
      <w:lang w:eastAsia="zh-CN" w:bidi="hi-IN"/>
    </w:rPr>
  </w:style>
  <w:style w:type="paragraph" w:customStyle="1" w:styleId="TableContents2">
    <w:name w:val="Table Contents2"/>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extBodyq-type-help2">
    <w:name w:val="Text Body.q-type-help2"/>
    <w:basedOn w:val="BodyText"/>
    <w:qFormat/>
    <w:rsid w:val="00372F85"/>
    <w:pPr>
      <w:widowControl w:val="0"/>
      <w:suppressAutoHyphens w:val="0"/>
      <w:autoSpaceDN/>
      <w:spacing w:after="283"/>
      <w:textAlignment w:val="auto"/>
    </w:pPr>
    <w:rPr>
      <w:rFonts w:ascii="arial;helvetica;sans-serif" w:eastAsia="arial;helvetica;sans-serif" w:hAnsi="arial;helvetica;sans-serif" w:cs="arial;helvetica;sans-serif"/>
      <w:sz w:val="18"/>
      <w:szCs w:val="18"/>
      <w:lang w:eastAsia="zh-CN" w:bidi="hi-IN"/>
    </w:rPr>
  </w:style>
  <w:style w:type="paragraph" w:customStyle="1" w:styleId="TableHeading2">
    <w:name w:val="Table Heading2"/>
    <w:basedOn w:val="TableContents"/>
    <w:qFormat/>
    <w:rsid w:val="00372F85"/>
    <w:pPr>
      <w:suppressLineNumbers/>
      <w:jc w:val="center"/>
    </w:pPr>
    <w:rPr>
      <w:b/>
      <w:bCs/>
    </w:rPr>
  </w:style>
  <w:style w:type="character" w:customStyle="1" w:styleId="Heading7Char">
    <w:name w:val="Heading 7 Char"/>
    <w:basedOn w:val="DefaultParagraphFont"/>
    <w:link w:val="Heading7"/>
    <w:uiPriority w:val="9"/>
    <w:rsid w:val="00372F85"/>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372F85"/>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372F85"/>
    <w:rPr>
      <w:rFonts w:asciiTheme="majorHAnsi" w:eastAsiaTheme="majorEastAsia" w:hAnsiTheme="majorHAnsi" w:cstheme="majorBidi"/>
      <w:i/>
      <w:iCs/>
      <w:color w:val="404040" w:themeColor="text1" w:themeTint="BF"/>
      <w:sz w:val="20"/>
      <w:szCs w:val="20"/>
      <w:lang w:val="en-GB"/>
    </w:rPr>
  </w:style>
  <w:style w:type="paragraph" w:styleId="CommentSubject">
    <w:name w:val="annotation subject"/>
    <w:basedOn w:val="CommentText"/>
    <w:next w:val="CommentText"/>
    <w:link w:val="CommentSubjectChar"/>
    <w:uiPriority w:val="99"/>
    <w:semiHidden/>
    <w:unhideWhenUsed/>
    <w:rsid w:val="00887250"/>
    <w:rPr>
      <w:b/>
      <w:bCs/>
      <w:sz w:val="20"/>
      <w:szCs w:val="20"/>
    </w:rPr>
  </w:style>
  <w:style w:type="character" w:customStyle="1" w:styleId="CommentTextChar1">
    <w:name w:val="Comment Text Char1"/>
    <w:basedOn w:val="DefaultParagraphFont"/>
    <w:link w:val="CommentText"/>
    <w:rsid w:val="00887250"/>
    <w:rPr>
      <w:rFonts w:ascii="Arial" w:hAnsi="Arial"/>
      <w:sz w:val="24"/>
      <w:lang w:val="en-GB"/>
    </w:rPr>
  </w:style>
  <w:style w:type="character" w:customStyle="1" w:styleId="CommentSubjectChar">
    <w:name w:val="Comment Subject Char"/>
    <w:basedOn w:val="CommentTextChar1"/>
    <w:link w:val="CommentSubject"/>
    <w:uiPriority w:val="99"/>
    <w:semiHidden/>
    <w:rsid w:val="00887250"/>
    <w:rPr>
      <w:rFonts w:ascii="Arial" w:hAnsi="Arial"/>
      <w:b/>
      <w:bCs/>
      <w:sz w:val="20"/>
      <w:szCs w:val="20"/>
      <w:lang w:val="en-GB"/>
    </w:rPr>
  </w:style>
  <w:style w:type="paragraph" w:customStyle="1" w:styleId="MathScript">
    <w:name w:val="MathScript"/>
    <w:basedOn w:val="BodyText"/>
    <w:link w:val="MathScriptChar"/>
    <w:qFormat/>
    <w:rsid w:val="00B47D19"/>
    <w:rPr>
      <w:rFonts w:ascii="Liberation Mono" w:hAnsi="Liberation Mono"/>
      <w:i/>
      <w:lang w:val="en-US"/>
    </w:rPr>
  </w:style>
  <w:style w:type="character" w:customStyle="1" w:styleId="MathScriptChar">
    <w:name w:val="MathScript Char"/>
    <w:basedOn w:val="BodyTextChar1"/>
    <w:link w:val="MathScript"/>
    <w:rsid w:val="00B47D19"/>
    <w:rPr>
      <w:rFonts w:ascii="Liberation Mono" w:hAnsi="Liberation Mono"/>
      <w:i/>
      <w:sz w:val="24"/>
      <w:lang w:val="en-US"/>
    </w:rPr>
  </w:style>
  <w:style w:type="paragraph" w:customStyle="1" w:styleId="represents">
    <w:name w:val="represents"/>
    <w:basedOn w:val="BodyText"/>
    <w:link w:val="representsChar"/>
    <w:qFormat/>
    <w:rsid w:val="00207ADD"/>
    <w:rPr>
      <w:color w:val="9BBB59" w:themeColor="accent3"/>
    </w:rPr>
  </w:style>
  <w:style w:type="character" w:customStyle="1" w:styleId="representsChar">
    <w:name w:val="represents Char"/>
    <w:basedOn w:val="BodyTextChar1"/>
    <w:link w:val="represents"/>
    <w:rsid w:val="00207ADD"/>
    <w:rPr>
      <w:rFonts w:ascii="Arial" w:hAnsi="Arial"/>
      <w:color w:val="9BBB59" w:themeColor="accent3"/>
      <w:sz w:val="24"/>
      <w:lang w:val="en-GB"/>
    </w:rPr>
  </w:style>
  <w:style w:type="paragraph" w:styleId="Revision">
    <w:name w:val="Revision"/>
    <w:hidden/>
    <w:uiPriority w:val="99"/>
    <w:semiHidden/>
    <w:rsid w:val="00F263DC"/>
    <w:pPr>
      <w:autoSpaceDN/>
      <w:spacing w:after="0" w:line="240" w:lineRule="auto"/>
      <w:textAlignment w:val="auto"/>
    </w:pPr>
    <w:rPr>
      <w:rFonts w:ascii="Arial" w:hAnsi="Arial"/>
      <w:sz w:val="24"/>
      <w:lang w:val="en-GB"/>
    </w:rPr>
  </w:style>
  <w:style w:type="paragraph" w:styleId="TOC5">
    <w:name w:val="toc 5"/>
    <w:basedOn w:val="Normal"/>
    <w:next w:val="Normal"/>
    <w:autoRedefine/>
    <w:uiPriority w:val="39"/>
    <w:unhideWhenUsed/>
    <w:rsid w:val="00475177"/>
    <w:pPr>
      <w:suppressAutoHyphens w:val="0"/>
      <w:autoSpaceDN/>
      <w:spacing w:after="100"/>
      <w:ind w:left="880"/>
      <w:textAlignment w:val="auto"/>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475177"/>
    <w:pPr>
      <w:suppressAutoHyphens w:val="0"/>
      <w:autoSpaceDN/>
      <w:spacing w:after="100"/>
      <w:ind w:left="1100"/>
      <w:textAlignment w:val="auto"/>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475177"/>
    <w:pPr>
      <w:suppressAutoHyphens w:val="0"/>
      <w:autoSpaceDN/>
      <w:spacing w:after="100"/>
      <w:ind w:left="1320"/>
      <w:textAlignment w:val="auto"/>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475177"/>
    <w:pPr>
      <w:suppressAutoHyphens w:val="0"/>
      <w:autoSpaceDN/>
      <w:spacing w:after="100"/>
      <w:ind w:left="1540"/>
      <w:textAlignment w:val="auto"/>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475177"/>
    <w:pPr>
      <w:suppressAutoHyphens w:val="0"/>
      <w:autoSpaceDN/>
      <w:spacing w:after="100"/>
      <w:ind w:left="1760"/>
      <w:textAlignment w:val="auto"/>
    </w:pPr>
    <w:rPr>
      <w:rFonts w:asciiTheme="minorHAnsi" w:eastAsiaTheme="minorEastAsia" w:hAnsiTheme="minorHAnsi" w:cstheme="minorBidi"/>
      <w:lang w:eastAsia="en-GB"/>
    </w:rPr>
  </w:style>
  <w:style w:type="character" w:styleId="FollowedHyperlink">
    <w:name w:val="FollowedHyperlink"/>
    <w:basedOn w:val="DefaultParagraphFont"/>
    <w:uiPriority w:val="99"/>
    <w:semiHidden/>
    <w:unhideWhenUsed/>
    <w:rsid w:val="00AA70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167702">
      <w:bodyDiv w:val="1"/>
      <w:marLeft w:val="0"/>
      <w:marRight w:val="0"/>
      <w:marTop w:val="0"/>
      <w:marBottom w:val="0"/>
      <w:divBdr>
        <w:top w:val="none" w:sz="0" w:space="0" w:color="auto"/>
        <w:left w:val="none" w:sz="0" w:space="0" w:color="auto"/>
        <w:bottom w:val="none" w:sz="0" w:space="0" w:color="auto"/>
        <w:right w:val="none" w:sz="0" w:space="0" w:color="auto"/>
      </w:divBdr>
    </w:div>
    <w:div w:id="691956563">
      <w:bodyDiv w:val="1"/>
      <w:marLeft w:val="0"/>
      <w:marRight w:val="0"/>
      <w:marTop w:val="0"/>
      <w:marBottom w:val="0"/>
      <w:divBdr>
        <w:top w:val="none" w:sz="0" w:space="0" w:color="auto"/>
        <w:left w:val="none" w:sz="0" w:space="0" w:color="auto"/>
        <w:bottom w:val="none" w:sz="0" w:space="0" w:color="auto"/>
        <w:right w:val="none" w:sz="0" w:space="0" w:color="auto"/>
      </w:divBdr>
    </w:div>
    <w:div w:id="1008212426">
      <w:bodyDiv w:val="1"/>
      <w:marLeft w:val="0"/>
      <w:marRight w:val="0"/>
      <w:marTop w:val="0"/>
      <w:marBottom w:val="0"/>
      <w:divBdr>
        <w:top w:val="none" w:sz="0" w:space="0" w:color="auto"/>
        <w:left w:val="none" w:sz="0" w:space="0" w:color="auto"/>
        <w:bottom w:val="none" w:sz="0" w:space="0" w:color="auto"/>
        <w:right w:val="none" w:sz="0" w:space="0" w:color="auto"/>
      </w:divBdr>
      <w:divsChild>
        <w:div w:id="1944680992">
          <w:marLeft w:val="0"/>
          <w:marRight w:val="0"/>
          <w:marTop w:val="0"/>
          <w:marBottom w:val="0"/>
          <w:divBdr>
            <w:top w:val="none" w:sz="0" w:space="0" w:color="auto"/>
            <w:left w:val="none" w:sz="0" w:space="0" w:color="auto"/>
            <w:bottom w:val="none" w:sz="0" w:space="0" w:color="auto"/>
            <w:right w:val="none" w:sz="0" w:space="0" w:color="auto"/>
          </w:divBdr>
          <w:divsChild>
            <w:div w:id="1257055349">
              <w:marLeft w:val="0"/>
              <w:marRight w:val="0"/>
              <w:marTop w:val="0"/>
              <w:marBottom w:val="0"/>
              <w:divBdr>
                <w:top w:val="none" w:sz="0" w:space="0" w:color="auto"/>
                <w:left w:val="none" w:sz="0" w:space="0" w:color="auto"/>
                <w:bottom w:val="none" w:sz="0" w:space="0" w:color="auto"/>
                <w:right w:val="none" w:sz="0" w:space="0" w:color="auto"/>
              </w:divBdr>
            </w:div>
            <w:div w:id="1226261181">
              <w:marLeft w:val="0"/>
              <w:marRight w:val="0"/>
              <w:marTop w:val="0"/>
              <w:marBottom w:val="0"/>
              <w:divBdr>
                <w:top w:val="none" w:sz="0" w:space="0" w:color="auto"/>
                <w:left w:val="none" w:sz="0" w:space="0" w:color="auto"/>
                <w:bottom w:val="none" w:sz="0" w:space="0" w:color="auto"/>
                <w:right w:val="none" w:sz="0" w:space="0" w:color="auto"/>
              </w:divBdr>
            </w:div>
            <w:div w:id="558059847">
              <w:marLeft w:val="0"/>
              <w:marRight w:val="0"/>
              <w:marTop w:val="0"/>
              <w:marBottom w:val="0"/>
              <w:divBdr>
                <w:top w:val="none" w:sz="0" w:space="0" w:color="auto"/>
                <w:left w:val="none" w:sz="0" w:space="0" w:color="auto"/>
                <w:bottom w:val="none" w:sz="0" w:space="0" w:color="auto"/>
                <w:right w:val="none" w:sz="0" w:space="0" w:color="auto"/>
              </w:divBdr>
              <w:divsChild>
                <w:div w:id="1560287236">
                  <w:marLeft w:val="0"/>
                  <w:marRight w:val="0"/>
                  <w:marTop w:val="0"/>
                  <w:marBottom w:val="0"/>
                  <w:divBdr>
                    <w:top w:val="none" w:sz="0" w:space="0" w:color="auto"/>
                    <w:left w:val="none" w:sz="0" w:space="0" w:color="auto"/>
                    <w:bottom w:val="none" w:sz="0" w:space="0" w:color="auto"/>
                    <w:right w:val="none" w:sz="0" w:space="0" w:color="auto"/>
                  </w:divBdr>
                </w:div>
                <w:div w:id="1544488862">
                  <w:marLeft w:val="0"/>
                  <w:marRight w:val="0"/>
                  <w:marTop w:val="0"/>
                  <w:marBottom w:val="0"/>
                  <w:divBdr>
                    <w:top w:val="none" w:sz="0" w:space="0" w:color="auto"/>
                    <w:left w:val="none" w:sz="0" w:space="0" w:color="auto"/>
                    <w:bottom w:val="none" w:sz="0" w:space="0" w:color="auto"/>
                    <w:right w:val="none" w:sz="0" w:space="0" w:color="auto"/>
                  </w:divBdr>
                  <w:divsChild>
                    <w:div w:id="1549489953">
                      <w:marLeft w:val="0"/>
                      <w:marRight w:val="0"/>
                      <w:marTop w:val="0"/>
                      <w:marBottom w:val="0"/>
                      <w:divBdr>
                        <w:top w:val="none" w:sz="0" w:space="0" w:color="auto"/>
                        <w:left w:val="none" w:sz="0" w:space="0" w:color="auto"/>
                        <w:bottom w:val="none" w:sz="0" w:space="0" w:color="auto"/>
                        <w:right w:val="none" w:sz="0" w:space="0" w:color="auto"/>
                      </w:divBdr>
                    </w:div>
                    <w:div w:id="125785096">
                      <w:marLeft w:val="0"/>
                      <w:marRight w:val="0"/>
                      <w:marTop w:val="0"/>
                      <w:marBottom w:val="0"/>
                      <w:divBdr>
                        <w:top w:val="none" w:sz="0" w:space="0" w:color="auto"/>
                        <w:left w:val="none" w:sz="0" w:space="0" w:color="auto"/>
                        <w:bottom w:val="none" w:sz="0" w:space="0" w:color="auto"/>
                        <w:right w:val="none" w:sz="0" w:space="0" w:color="auto"/>
                      </w:divBdr>
                      <w:divsChild>
                        <w:div w:id="817840746">
                          <w:marLeft w:val="0"/>
                          <w:marRight w:val="0"/>
                          <w:marTop w:val="0"/>
                          <w:marBottom w:val="0"/>
                          <w:divBdr>
                            <w:top w:val="none" w:sz="0" w:space="0" w:color="auto"/>
                            <w:left w:val="none" w:sz="0" w:space="0" w:color="auto"/>
                            <w:bottom w:val="none" w:sz="0" w:space="0" w:color="auto"/>
                            <w:right w:val="none" w:sz="0" w:space="0" w:color="auto"/>
                          </w:divBdr>
                        </w:div>
                      </w:divsChild>
                    </w:div>
                    <w:div w:id="1197616751">
                      <w:marLeft w:val="0"/>
                      <w:marRight w:val="0"/>
                      <w:marTop w:val="0"/>
                      <w:marBottom w:val="0"/>
                      <w:divBdr>
                        <w:top w:val="none" w:sz="0" w:space="0" w:color="auto"/>
                        <w:left w:val="none" w:sz="0" w:space="0" w:color="auto"/>
                        <w:bottom w:val="none" w:sz="0" w:space="0" w:color="auto"/>
                        <w:right w:val="none" w:sz="0" w:space="0" w:color="auto"/>
                      </w:divBdr>
                    </w:div>
                  </w:divsChild>
                </w:div>
                <w:div w:id="1835486468">
                  <w:marLeft w:val="0"/>
                  <w:marRight w:val="0"/>
                  <w:marTop w:val="0"/>
                  <w:marBottom w:val="0"/>
                  <w:divBdr>
                    <w:top w:val="none" w:sz="0" w:space="0" w:color="auto"/>
                    <w:left w:val="none" w:sz="0" w:space="0" w:color="auto"/>
                    <w:bottom w:val="none" w:sz="0" w:space="0" w:color="auto"/>
                    <w:right w:val="none" w:sz="0" w:space="0" w:color="auto"/>
                  </w:divBdr>
                  <w:divsChild>
                    <w:div w:id="1093890889">
                      <w:marLeft w:val="0"/>
                      <w:marRight w:val="0"/>
                      <w:marTop w:val="0"/>
                      <w:marBottom w:val="0"/>
                      <w:divBdr>
                        <w:top w:val="none" w:sz="0" w:space="0" w:color="auto"/>
                        <w:left w:val="none" w:sz="0" w:space="0" w:color="auto"/>
                        <w:bottom w:val="none" w:sz="0" w:space="0" w:color="auto"/>
                        <w:right w:val="none" w:sz="0" w:space="0" w:color="auto"/>
                      </w:divBdr>
                    </w:div>
                    <w:div w:id="212810608">
                      <w:marLeft w:val="0"/>
                      <w:marRight w:val="0"/>
                      <w:marTop w:val="0"/>
                      <w:marBottom w:val="0"/>
                      <w:divBdr>
                        <w:top w:val="none" w:sz="0" w:space="0" w:color="auto"/>
                        <w:left w:val="none" w:sz="0" w:space="0" w:color="auto"/>
                        <w:bottom w:val="none" w:sz="0" w:space="0" w:color="auto"/>
                        <w:right w:val="none" w:sz="0" w:space="0" w:color="auto"/>
                      </w:divBdr>
                      <w:divsChild>
                        <w:div w:id="545069450">
                          <w:marLeft w:val="0"/>
                          <w:marRight w:val="0"/>
                          <w:marTop w:val="0"/>
                          <w:marBottom w:val="0"/>
                          <w:divBdr>
                            <w:top w:val="none" w:sz="0" w:space="0" w:color="auto"/>
                            <w:left w:val="none" w:sz="0" w:space="0" w:color="auto"/>
                            <w:bottom w:val="none" w:sz="0" w:space="0" w:color="auto"/>
                            <w:right w:val="none" w:sz="0" w:space="0" w:color="auto"/>
                          </w:divBdr>
                        </w:div>
                        <w:div w:id="1503156500">
                          <w:marLeft w:val="0"/>
                          <w:marRight w:val="0"/>
                          <w:marTop w:val="0"/>
                          <w:marBottom w:val="0"/>
                          <w:divBdr>
                            <w:top w:val="none" w:sz="0" w:space="0" w:color="auto"/>
                            <w:left w:val="none" w:sz="0" w:space="0" w:color="auto"/>
                            <w:bottom w:val="none" w:sz="0" w:space="0" w:color="auto"/>
                            <w:right w:val="none" w:sz="0" w:space="0" w:color="auto"/>
                          </w:divBdr>
                        </w:div>
                        <w:div w:id="2035619503">
                          <w:marLeft w:val="0"/>
                          <w:marRight w:val="0"/>
                          <w:marTop w:val="0"/>
                          <w:marBottom w:val="0"/>
                          <w:divBdr>
                            <w:top w:val="none" w:sz="0" w:space="0" w:color="auto"/>
                            <w:left w:val="none" w:sz="0" w:space="0" w:color="auto"/>
                            <w:bottom w:val="none" w:sz="0" w:space="0" w:color="auto"/>
                            <w:right w:val="none" w:sz="0" w:space="0" w:color="auto"/>
                          </w:divBdr>
                        </w:div>
                        <w:div w:id="1204512808">
                          <w:marLeft w:val="0"/>
                          <w:marRight w:val="0"/>
                          <w:marTop w:val="0"/>
                          <w:marBottom w:val="0"/>
                          <w:divBdr>
                            <w:top w:val="none" w:sz="0" w:space="0" w:color="auto"/>
                            <w:left w:val="none" w:sz="0" w:space="0" w:color="auto"/>
                            <w:bottom w:val="none" w:sz="0" w:space="0" w:color="auto"/>
                            <w:right w:val="none" w:sz="0" w:space="0" w:color="auto"/>
                          </w:divBdr>
                        </w:div>
                        <w:div w:id="1824932295">
                          <w:marLeft w:val="0"/>
                          <w:marRight w:val="0"/>
                          <w:marTop w:val="0"/>
                          <w:marBottom w:val="0"/>
                          <w:divBdr>
                            <w:top w:val="none" w:sz="0" w:space="0" w:color="auto"/>
                            <w:left w:val="none" w:sz="0" w:space="0" w:color="auto"/>
                            <w:bottom w:val="none" w:sz="0" w:space="0" w:color="auto"/>
                            <w:right w:val="none" w:sz="0" w:space="0" w:color="auto"/>
                          </w:divBdr>
                        </w:div>
                      </w:divsChild>
                    </w:div>
                    <w:div w:id="1552304997">
                      <w:marLeft w:val="0"/>
                      <w:marRight w:val="0"/>
                      <w:marTop w:val="0"/>
                      <w:marBottom w:val="0"/>
                      <w:divBdr>
                        <w:top w:val="none" w:sz="0" w:space="0" w:color="auto"/>
                        <w:left w:val="none" w:sz="0" w:space="0" w:color="auto"/>
                        <w:bottom w:val="none" w:sz="0" w:space="0" w:color="auto"/>
                        <w:right w:val="none" w:sz="0" w:space="0" w:color="auto"/>
                      </w:divBdr>
                    </w:div>
                  </w:divsChild>
                </w:div>
                <w:div w:id="515535378">
                  <w:marLeft w:val="0"/>
                  <w:marRight w:val="0"/>
                  <w:marTop w:val="0"/>
                  <w:marBottom w:val="0"/>
                  <w:divBdr>
                    <w:top w:val="none" w:sz="0" w:space="0" w:color="auto"/>
                    <w:left w:val="none" w:sz="0" w:space="0" w:color="auto"/>
                    <w:bottom w:val="none" w:sz="0" w:space="0" w:color="auto"/>
                    <w:right w:val="none" w:sz="0" w:space="0" w:color="auto"/>
                  </w:divBdr>
                  <w:divsChild>
                    <w:div w:id="909653682">
                      <w:marLeft w:val="0"/>
                      <w:marRight w:val="0"/>
                      <w:marTop w:val="0"/>
                      <w:marBottom w:val="0"/>
                      <w:divBdr>
                        <w:top w:val="none" w:sz="0" w:space="0" w:color="auto"/>
                        <w:left w:val="none" w:sz="0" w:space="0" w:color="auto"/>
                        <w:bottom w:val="none" w:sz="0" w:space="0" w:color="auto"/>
                        <w:right w:val="none" w:sz="0" w:space="0" w:color="auto"/>
                      </w:divBdr>
                    </w:div>
                    <w:div w:id="85932103">
                      <w:marLeft w:val="0"/>
                      <w:marRight w:val="0"/>
                      <w:marTop w:val="0"/>
                      <w:marBottom w:val="0"/>
                      <w:divBdr>
                        <w:top w:val="none" w:sz="0" w:space="0" w:color="auto"/>
                        <w:left w:val="none" w:sz="0" w:space="0" w:color="auto"/>
                        <w:bottom w:val="none" w:sz="0" w:space="0" w:color="auto"/>
                        <w:right w:val="none" w:sz="0" w:space="0" w:color="auto"/>
                      </w:divBdr>
                    </w:div>
                  </w:divsChild>
                </w:div>
                <w:div w:id="130489488">
                  <w:marLeft w:val="0"/>
                  <w:marRight w:val="0"/>
                  <w:marTop w:val="0"/>
                  <w:marBottom w:val="0"/>
                  <w:divBdr>
                    <w:top w:val="none" w:sz="0" w:space="0" w:color="auto"/>
                    <w:left w:val="none" w:sz="0" w:space="0" w:color="auto"/>
                    <w:bottom w:val="none" w:sz="0" w:space="0" w:color="auto"/>
                    <w:right w:val="none" w:sz="0" w:space="0" w:color="auto"/>
                  </w:divBdr>
                  <w:divsChild>
                    <w:div w:id="1186359434">
                      <w:marLeft w:val="0"/>
                      <w:marRight w:val="0"/>
                      <w:marTop w:val="0"/>
                      <w:marBottom w:val="0"/>
                      <w:divBdr>
                        <w:top w:val="none" w:sz="0" w:space="0" w:color="auto"/>
                        <w:left w:val="none" w:sz="0" w:space="0" w:color="auto"/>
                        <w:bottom w:val="none" w:sz="0" w:space="0" w:color="auto"/>
                        <w:right w:val="none" w:sz="0" w:space="0" w:color="auto"/>
                      </w:divBdr>
                    </w:div>
                    <w:div w:id="1805268939">
                      <w:marLeft w:val="0"/>
                      <w:marRight w:val="0"/>
                      <w:marTop w:val="0"/>
                      <w:marBottom w:val="0"/>
                      <w:divBdr>
                        <w:top w:val="none" w:sz="0" w:space="0" w:color="auto"/>
                        <w:left w:val="none" w:sz="0" w:space="0" w:color="auto"/>
                        <w:bottom w:val="none" w:sz="0" w:space="0" w:color="auto"/>
                        <w:right w:val="none" w:sz="0" w:space="0" w:color="auto"/>
                      </w:divBdr>
                    </w:div>
                  </w:divsChild>
                </w:div>
                <w:div w:id="67653528">
                  <w:marLeft w:val="0"/>
                  <w:marRight w:val="0"/>
                  <w:marTop w:val="0"/>
                  <w:marBottom w:val="0"/>
                  <w:divBdr>
                    <w:top w:val="none" w:sz="0" w:space="0" w:color="auto"/>
                    <w:left w:val="none" w:sz="0" w:space="0" w:color="auto"/>
                    <w:bottom w:val="none" w:sz="0" w:space="0" w:color="auto"/>
                    <w:right w:val="none" w:sz="0" w:space="0" w:color="auto"/>
                  </w:divBdr>
                  <w:divsChild>
                    <w:div w:id="1361903773">
                      <w:marLeft w:val="0"/>
                      <w:marRight w:val="0"/>
                      <w:marTop w:val="0"/>
                      <w:marBottom w:val="0"/>
                      <w:divBdr>
                        <w:top w:val="none" w:sz="0" w:space="0" w:color="auto"/>
                        <w:left w:val="none" w:sz="0" w:space="0" w:color="auto"/>
                        <w:bottom w:val="none" w:sz="0" w:space="0" w:color="auto"/>
                        <w:right w:val="none" w:sz="0" w:space="0" w:color="auto"/>
                      </w:divBdr>
                    </w:div>
                    <w:div w:id="361980388">
                      <w:marLeft w:val="0"/>
                      <w:marRight w:val="0"/>
                      <w:marTop w:val="0"/>
                      <w:marBottom w:val="0"/>
                      <w:divBdr>
                        <w:top w:val="none" w:sz="0" w:space="0" w:color="auto"/>
                        <w:left w:val="none" w:sz="0" w:space="0" w:color="auto"/>
                        <w:bottom w:val="none" w:sz="0" w:space="0" w:color="auto"/>
                        <w:right w:val="none" w:sz="0" w:space="0" w:color="auto"/>
                      </w:divBdr>
                      <w:divsChild>
                        <w:div w:id="17901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6887">
                  <w:marLeft w:val="0"/>
                  <w:marRight w:val="0"/>
                  <w:marTop w:val="0"/>
                  <w:marBottom w:val="0"/>
                  <w:divBdr>
                    <w:top w:val="none" w:sz="0" w:space="0" w:color="auto"/>
                    <w:left w:val="none" w:sz="0" w:space="0" w:color="auto"/>
                    <w:bottom w:val="none" w:sz="0" w:space="0" w:color="auto"/>
                    <w:right w:val="none" w:sz="0" w:space="0" w:color="auto"/>
                  </w:divBdr>
                  <w:divsChild>
                    <w:div w:id="489247941">
                      <w:marLeft w:val="0"/>
                      <w:marRight w:val="0"/>
                      <w:marTop w:val="0"/>
                      <w:marBottom w:val="0"/>
                      <w:divBdr>
                        <w:top w:val="none" w:sz="0" w:space="0" w:color="auto"/>
                        <w:left w:val="none" w:sz="0" w:space="0" w:color="auto"/>
                        <w:bottom w:val="none" w:sz="0" w:space="0" w:color="auto"/>
                        <w:right w:val="none" w:sz="0" w:space="0" w:color="auto"/>
                      </w:divBdr>
                    </w:div>
                    <w:div w:id="214604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701802">
              <w:marLeft w:val="0"/>
              <w:marRight w:val="0"/>
              <w:marTop w:val="0"/>
              <w:marBottom w:val="0"/>
              <w:divBdr>
                <w:top w:val="none" w:sz="0" w:space="0" w:color="auto"/>
                <w:left w:val="none" w:sz="0" w:space="0" w:color="auto"/>
                <w:bottom w:val="none" w:sz="0" w:space="0" w:color="auto"/>
                <w:right w:val="none" w:sz="0" w:space="0" w:color="auto"/>
              </w:divBdr>
              <w:divsChild>
                <w:div w:id="980382767">
                  <w:marLeft w:val="0"/>
                  <w:marRight w:val="0"/>
                  <w:marTop w:val="0"/>
                  <w:marBottom w:val="0"/>
                  <w:divBdr>
                    <w:top w:val="none" w:sz="0" w:space="0" w:color="auto"/>
                    <w:left w:val="none" w:sz="0" w:space="0" w:color="auto"/>
                    <w:bottom w:val="none" w:sz="0" w:space="0" w:color="auto"/>
                    <w:right w:val="none" w:sz="0" w:space="0" w:color="auto"/>
                  </w:divBdr>
                </w:div>
                <w:div w:id="500315124">
                  <w:marLeft w:val="0"/>
                  <w:marRight w:val="0"/>
                  <w:marTop w:val="0"/>
                  <w:marBottom w:val="0"/>
                  <w:divBdr>
                    <w:top w:val="none" w:sz="0" w:space="0" w:color="auto"/>
                    <w:left w:val="none" w:sz="0" w:space="0" w:color="auto"/>
                    <w:bottom w:val="none" w:sz="0" w:space="0" w:color="auto"/>
                    <w:right w:val="none" w:sz="0" w:space="0" w:color="auto"/>
                  </w:divBdr>
                  <w:divsChild>
                    <w:div w:id="1638876757">
                      <w:marLeft w:val="0"/>
                      <w:marRight w:val="0"/>
                      <w:marTop w:val="0"/>
                      <w:marBottom w:val="0"/>
                      <w:divBdr>
                        <w:top w:val="none" w:sz="0" w:space="0" w:color="auto"/>
                        <w:left w:val="none" w:sz="0" w:space="0" w:color="auto"/>
                        <w:bottom w:val="none" w:sz="0" w:space="0" w:color="auto"/>
                        <w:right w:val="none" w:sz="0" w:space="0" w:color="auto"/>
                      </w:divBdr>
                    </w:div>
                    <w:div w:id="1729188638">
                      <w:marLeft w:val="0"/>
                      <w:marRight w:val="0"/>
                      <w:marTop w:val="0"/>
                      <w:marBottom w:val="0"/>
                      <w:divBdr>
                        <w:top w:val="none" w:sz="0" w:space="0" w:color="auto"/>
                        <w:left w:val="none" w:sz="0" w:space="0" w:color="auto"/>
                        <w:bottom w:val="none" w:sz="0" w:space="0" w:color="auto"/>
                        <w:right w:val="none" w:sz="0" w:space="0" w:color="auto"/>
                      </w:divBdr>
                    </w:div>
                    <w:div w:id="1264411432">
                      <w:marLeft w:val="0"/>
                      <w:marRight w:val="0"/>
                      <w:marTop w:val="0"/>
                      <w:marBottom w:val="0"/>
                      <w:divBdr>
                        <w:top w:val="none" w:sz="0" w:space="0" w:color="auto"/>
                        <w:left w:val="none" w:sz="0" w:space="0" w:color="auto"/>
                        <w:bottom w:val="none" w:sz="0" w:space="0" w:color="auto"/>
                        <w:right w:val="none" w:sz="0" w:space="0" w:color="auto"/>
                      </w:divBdr>
                    </w:div>
                  </w:divsChild>
                </w:div>
                <w:div w:id="1985504539">
                  <w:marLeft w:val="0"/>
                  <w:marRight w:val="0"/>
                  <w:marTop w:val="0"/>
                  <w:marBottom w:val="0"/>
                  <w:divBdr>
                    <w:top w:val="none" w:sz="0" w:space="0" w:color="auto"/>
                    <w:left w:val="none" w:sz="0" w:space="0" w:color="auto"/>
                    <w:bottom w:val="none" w:sz="0" w:space="0" w:color="auto"/>
                    <w:right w:val="none" w:sz="0" w:space="0" w:color="auto"/>
                  </w:divBdr>
                  <w:divsChild>
                    <w:div w:id="1028945677">
                      <w:marLeft w:val="0"/>
                      <w:marRight w:val="0"/>
                      <w:marTop w:val="0"/>
                      <w:marBottom w:val="0"/>
                      <w:divBdr>
                        <w:top w:val="none" w:sz="0" w:space="0" w:color="auto"/>
                        <w:left w:val="none" w:sz="0" w:space="0" w:color="auto"/>
                        <w:bottom w:val="none" w:sz="0" w:space="0" w:color="auto"/>
                        <w:right w:val="none" w:sz="0" w:space="0" w:color="auto"/>
                      </w:divBdr>
                    </w:div>
                    <w:div w:id="1829251811">
                      <w:marLeft w:val="0"/>
                      <w:marRight w:val="0"/>
                      <w:marTop w:val="0"/>
                      <w:marBottom w:val="0"/>
                      <w:divBdr>
                        <w:top w:val="none" w:sz="0" w:space="0" w:color="auto"/>
                        <w:left w:val="none" w:sz="0" w:space="0" w:color="auto"/>
                        <w:bottom w:val="none" w:sz="0" w:space="0" w:color="auto"/>
                        <w:right w:val="none" w:sz="0" w:space="0" w:color="auto"/>
                      </w:divBdr>
                    </w:div>
                    <w:div w:id="1432628267">
                      <w:marLeft w:val="0"/>
                      <w:marRight w:val="0"/>
                      <w:marTop w:val="0"/>
                      <w:marBottom w:val="0"/>
                      <w:divBdr>
                        <w:top w:val="none" w:sz="0" w:space="0" w:color="auto"/>
                        <w:left w:val="none" w:sz="0" w:space="0" w:color="auto"/>
                        <w:bottom w:val="none" w:sz="0" w:space="0" w:color="auto"/>
                        <w:right w:val="none" w:sz="0" w:space="0" w:color="auto"/>
                      </w:divBdr>
                    </w:div>
                  </w:divsChild>
                </w:div>
                <w:div w:id="141821840">
                  <w:marLeft w:val="0"/>
                  <w:marRight w:val="0"/>
                  <w:marTop w:val="0"/>
                  <w:marBottom w:val="0"/>
                  <w:divBdr>
                    <w:top w:val="none" w:sz="0" w:space="0" w:color="auto"/>
                    <w:left w:val="none" w:sz="0" w:space="0" w:color="auto"/>
                    <w:bottom w:val="none" w:sz="0" w:space="0" w:color="auto"/>
                    <w:right w:val="none" w:sz="0" w:space="0" w:color="auto"/>
                  </w:divBdr>
                  <w:divsChild>
                    <w:div w:id="1975671290">
                      <w:marLeft w:val="0"/>
                      <w:marRight w:val="0"/>
                      <w:marTop w:val="0"/>
                      <w:marBottom w:val="0"/>
                      <w:divBdr>
                        <w:top w:val="none" w:sz="0" w:space="0" w:color="auto"/>
                        <w:left w:val="none" w:sz="0" w:space="0" w:color="auto"/>
                        <w:bottom w:val="none" w:sz="0" w:space="0" w:color="auto"/>
                        <w:right w:val="none" w:sz="0" w:space="0" w:color="auto"/>
                      </w:divBdr>
                    </w:div>
                    <w:div w:id="1041397846">
                      <w:marLeft w:val="0"/>
                      <w:marRight w:val="0"/>
                      <w:marTop w:val="0"/>
                      <w:marBottom w:val="0"/>
                      <w:divBdr>
                        <w:top w:val="none" w:sz="0" w:space="0" w:color="auto"/>
                        <w:left w:val="none" w:sz="0" w:space="0" w:color="auto"/>
                        <w:bottom w:val="none" w:sz="0" w:space="0" w:color="auto"/>
                        <w:right w:val="none" w:sz="0" w:space="0" w:color="auto"/>
                      </w:divBdr>
                    </w:div>
                    <w:div w:id="820658571">
                      <w:marLeft w:val="0"/>
                      <w:marRight w:val="0"/>
                      <w:marTop w:val="0"/>
                      <w:marBottom w:val="0"/>
                      <w:divBdr>
                        <w:top w:val="none" w:sz="0" w:space="0" w:color="auto"/>
                        <w:left w:val="none" w:sz="0" w:space="0" w:color="auto"/>
                        <w:bottom w:val="none" w:sz="0" w:space="0" w:color="auto"/>
                        <w:right w:val="none" w:sz="0" w:space="0" w:color="auto"/>
                      </w:divBdr>
                    </w:div>
                  </w:divsChild>
                </w:div>
                <w:div w:id="419329472">
                  <w:marLeft w:val="0"/>
                  <w:marRight w:val="0"/>
                  <w:marTop w:val="0"/>
                  <w:marBottom w:val="0"/>
                  <w:divBdr>
                    <w:top w:val="none" w:sz="0" w:space="0" w:color="auto"/>
                    <w:left w:val="none" w:sz="0" w:space="0" w:color="auto"/>
                    <w:bottom w:val="none" w:sz="0" w:space="0" w:color="auto"/>
                    <w:right w:val="none" w:sz="0" w:space="0" w:color="auto"/>
                  </w:divBdr>
                  <w:divsChild>
                    <w:div w:id="518810331">
                      <w:marLeft w:val="0"/>
                      <w:marRight w:val="0"/>
                      <w:marTop w:val="0"/>
                      <w:marBottom w:val="0"/>
                      <w:divBdr>
                        <w:top w:val="none" w:sz="0" w:space="0" w:color="auto"/>
                        <w:left w:val="none" w:sz="0" w:space="0" w:color="auto"/>
                        <w:bottom w:val="none" w:sz="0" w:space="0" w:color="auto"/>
                        <w:right w:val="none" w:sz="0" w:space="0" w:color="auto"/>
                      </w:divBdr>
                    </w:div>
                    <w:div w:id="1210147200">
                      <w:marLeft w:val="0"/>
                      <w:marRight w:val="0"/>
                      <w:marTop w:val="0"/>
                      <w:marBottom w:val="0"/>
                      <w:divBdr>
                        <w:top w:val="none" w:sz="0" w:space="0" w:color="auto"/>
                        <w:left w:val="none" w:sz="0" w:space="0" w:color="auto"/>
                        <w:bottom w:val="none" w:sz="0" w:space="0" w:color="auto"/>
                        <w:right w:val="none" w:sz="0" w:space="0" w:color="auto"/>
                      </w:divBdr>
                    </w:div>
                    <w:div w:id="41248729">
                      <w:marLeft w:val="0"/>
                      <w:marRight w:val="0"/>
                      <w:marTop w:val="0"/>
                      <w:marBottom w:val="0"/>
                      <w:divBdr>
                        <w:top w:val="none" w:sz="0" w:space="0" w:color="auto"/>
                        <w:left w:val="none" w:sz="0" w:space="0" w:color="auto"/>
                        <w:bottom w:val="none" w:sz="0" w:space="0" w:color="auto"/>
                        <w:right w:val="none" w:sz="0" w:space="0" w:color="auto"/>
                      </w:divBdr>
                    </w:div>
                  </w:divsChild>
                </w:div>
                <w:div w:id="1764951587">
                  <w:marLeft w:val="0"/>
                  <w:marRight w:val="0"/>
                  <w:marTop w:val="0"/>
                  <w:marBottom w:val="0"/>
                  <w:divBdr>
                    <w:top w:val="none" w:sz="0" w:space="0" w:color="auto"/>
                    <w:left w:val="none" w:sz="0" w:space="0" w:color="auto"/>
                    <w:bottom w:val="none" w:sz="0" w:space="0" w:color="auto"/>
                    <w:right w:val="none" w:sz="0" w:space="0" w:color="auto"/>
                  </w:divBdr>
                  <w:divsChild>
                    <w:div w:id="533150808">
                      <w:marLeft w:val="0"/>
                      <w:marRight w:val="0"/>
                      <w:marTop w:val="0"/>
                      <w:marBottom w:val="0"/>
                      <w:divBdr>
                        <w:top w:val="none" w:sz="0" w:space="0" w:color="auto"/>
                        <w:left w:val="none" w:sz="0" w:space="0" w:color="auto"/>
                        <w:bottom w:val="none" w:sz="0" w:space="0" w:color="auto"/>
                        <w:right w:val="none" w:sz="0" w:space="0" w:color="auto"/>
                      </w:divBdr>
                      <w:divsChild>
                        <w:div w:id="2093549913">
                          <w:marLeft w:val="0"/>
                          <w:marRight w:val="0"/>
                          <w:marTop w:val="0"/>
                          <w:marBottom w:val="0"/>
                          <w:divBdr>
                            <w:top w:val="none" w:sz="0" w:space="0" w:color="auto"/>
                            <w:left w:val="none" w:sz="0" w:space="0" w:color="auto"/>
                            <w:bottom w:val="none" w:sz="0" w:space="0" w:color="auto"/>
                            <w:right w:val="none" w:sz="0" w:space="0" w:color="auto"/>
                          </w:divBdr>
                        </w:div>
                      </w:divsChild>
                    </w:div>
                    <w:div w:id="2059041080">
                      <w:marLeft w:val="0"/>
                      <w:marRight w:val="0"/>
                      <w:marTop w:val="0"/>
                      <w:marBottom w:val="0"/>
                      <w:divBdr>
                        <w:top w:val="none" w:sz="0" w:space="0" w:color="auto"/>
                        <w:left w:val="none" w:sz="0" w:space="0" w:color="auto"/>
                        <w:bottom w:val="none" w:sz="0" w:space="0" w:color="auto"/>
                        <w:right w:val="none" w:sz="0" w:space="0" w:color="auto"/>
                      </w:divBdr>
                      <w:divsChild>
                        <w:div w:id="648637801">
                          <w:marLeft w:val="0"/>
                          <w:marRight w:val="0"/>
                          <w:marTop w:val="0"/>
                          <w:marBottom w:val="0"/>
                          <w:divBdr>
                            <w:top w:val="none" w:sz="0" w:space="0" w:color="auto"/>
                            <w:left w:val="none" w:sz="0" w:space="0" w:color="auto"/>
                            <w:bottom w:val="none" w:sz="0" w:space="0" w:color="auto"/>
                            <w:right w:val="none" w:sz="0" w:space="0" w:color="auto"/>
                          </w:divBdr>
                        </w:div>
                      </w:divsChild>
                    </w:div>
                    <w:div w:id="335111638">
                      <w:marLeft w:val="0"/>
                      <w:marRight w:val="0"/>
                      <w:marTop w:val="0"/>
                      <w:marBottom w:val="0"/>
                      <w:divBdr>
                        <w:top w:val="none" w:sz="0" w:space="0" w:color="auto"/>
                        <w:left w:val="none" w:sz="0" w:space="0" w:color="auto"/>
                        <w:bottom w:val="none" w:sz="0" w:space="0" w:color="auto"/>
                        <w:right w:val="none" w:sz="0" w:space="0" w:color="auto"/>
                      </w:divBdr>
                    </w:div>
                  </w:divsChild>
                </w:div>
                <w:div w:id="1664121261">
                  <w:marLeft w:val="0"/>
                  <w:marRight w:val="0"/>
                  <w:marTop w:val="0"/>
                  <w:marBottom w:val="0"/>
                  <w:divBdr>
                    <w:top w:val="none" w:sz="0" w:space="0" w:color="auto"/>
                    <w:left w:val="none" w:sz="0" w:space="0" w:color="auto"/>
                    <w:bottom w:val="none" w:sz="0" w:space="0" w:color="auto"/>
                    <w:right w:val="none" w:sz="0" w:space="0" w:color="auto"/>
                  </w:divBdr>
                  <w:divsChild>
                    <w:div w:id="15546338">
                      <w:marLeft w:val="0"/>
                      <w:marRight w:val="0"/>
                      <w:marTop w:val="0"/>
                      <w:marBottom w:val="0"/>
                      <w:divBdr>
                        <w:top w:val="none" w:sz="0" w:space="0" w:color="auto"/>
                        <w:left w:val="none" w:sz="0" w:space="0" w:color="auto"/>
                        <w:bottom w:val="none" w:sz="0" w:space="0" w:color="auto"/>
                        <w:right w:val="none" w:sz="0" w:space="0" w:color="auto"/>
                      </w:divBdr>
                    </w:div>
                    <w:div w:id="1107040876">
                      <w:marLeft w:val="0"/>
                      <w:marRight w:val="0"/>
                      <w:marTop w:val="0"/>
                      <w:marBottom w:val="0"/>
                      <w:divBdr>
                        <w:top w:val="none" w:sz="0" w:space="0" w:color="auto"/>
                        <w:left w:val="none" w:sz="0" w:space="0" w:color="auto"/>
                        <w:bottom w:val="none" w:sz="0" w:space="0" w:color="auto"/>
                        <w:right w:val="none" w:sz="0" w:space="0" w:color="auto"/>
                      </w:divBdr>
                    </w:div>
                    <w:div w:id="1003095637">
                      <w:marLeft w:val="0"/>
                      <w:marRight w:val="0"/>
                      <w:marTop w:val="0"/>
                      <w:marBottom w:val="0"/>
                      <w:divBdr>
                        <w:top w:val="none" w:sz="0" w:space="0" w:color="auto"/>
                        <w:left w:val="none" w:sz="0" w:space="0" w:color="auto"/>
                        <w:bottom w:val="none" w:sz="0" w:space="0" w:color="auto"/>
                        <w:right w:val="none" w:sz="0" w:space="0" w:color="auto"/>
                      </w:divBdr>
                    </w:div>
                  </w:divsChild>
                </w:div>
                <w:div w:id="840973626">
                  <w:marLeft w:val="0"/>
                  <w:marRight w:val="0"/>
                  <w:marTop w:val="0"/>
                  <w:marBottom w:val="0"/>
                  <w:divBdr>
                    <w:top w:val="none" w:sz="0" w:space="0" w:color="auto"/>
                    <w:left w:val="none" w:sz="0" w:space="0" w:color="auto"/>
                    <w:bottom w:val="none" w:sz="0" w:space="0" w:color="auto"/>
                    <w:right w:val="none" w:sz="0" w:space="0" w:color="auto"/>
                  </w:divBdr>
                  <w:divsChild>
                    <w:div w:id="383795197">
                      <w:marLeft w:val="0"/>
                      <w:marRight w:val="0"/>
                      <w:marTop w:val="0"/>
                      <w:marBottom w:val="0"/>
                      <w:divBdr>
                        <w:top w:val="none" w:sz="0" w:space="0" w:color="auto"/>
                        <w:left w:val="none" w:sz="0" w:space="0" w:color="auto"/>
                        <w:bottom w:val="none" w:sz="0" w:space="0" w:color="auto"/>
                        <w:right w:val="none" w:sz="0" w:space="0" w:color="auto"/>
                      </w:divBdr>
                    </w:div>
                    <w:div w:id="2133207635">
                      <w:marLeft w:val="0"/>
                      <w:marRight w:val="0"/>
                      <w:marTop w:val="0"/>
                      <w:marBottom w:val="0"/>
                      <w:divBdr>
                        <w:top w:val="none" w:sz="0" w:space="0" w:color="auto"/>
                        <w:left w:val="none" w:sz="0" w:space="0" w:color="auto"/>
                        <w:bottom w:val="none" w:sz="0" w:space="0" w:color="auto"/>
                        <w:right w:val="none" w:sz="0" w:space="0" w:color="auto"/>
                      </w:divBdr>
                    </w:div>
                    <w:div w:id="1149133559">
                      <w:marLeft w:val="0"/>
                      <w:marRight w:val="0"/>
                      <w:marTop w:val="0"/>
                      <w:marBottom w:val="0"/>
                      <w:divBdr>
                        <w:top w:val="none" w:sz="0" w:space="0" w:color="auto"/>
                        <w:left w:val="none" w:sz="0" w:space="0" w:color="auto"/>
                        <w:bottom w:val="none" w:sz="0" w:space="0" w:color="auto"/>
                        <w:right w:val="none" w:sz="0" w:space="0" w:color="auto"/>
                      </w:divBdr>
                    </w:div>
                  </w:divsChild>
                </w:div>
                <w:div w:id="888538293">
                  <w:marLeft w:val="0"/>
                  <w:marRight w:val="0"/>
                  <w:marTop w:val="0"/>
                  <w:marBottom w:val="0"/>
                  <w:divBdr>
                    <w:top w:val="none" w:sz="0" w:space="0" w:color="auto"/>
                    <w:left w:val="none" w:sz="0" w:space="0" w:color="auto"/>
                    <w:bottom w:val="none" w:sz="0" w:space="0" w:color="auto"/>
                    <w:right w:val="none" w:sz="0" w:space="0" w:color="auto"/>
                  </w:divBdr>
                  <w:divsChild>
                    <w:div w:id="1935629197">
                      <w:marLeft w:val="0"/>
                      <w:marRight w:val="0"/>
                      <w:marTop w:val="0"/>
                      <w:marBottom w:val="0"/>
                      <w:divBdr>
                        <w:top w:val="none" w:sz="0" w:space="0" w:color="auto"/>
                        <w:left w:val="none" w:sz="0" w:space="0" w:color="auto"/>
                        <w:bottom w:val="none" w:sz="0" w:space="0" w:color="auto"/>
                        <w:right w:val="none" w:sz="0" w:space="0" w:color="auto"/>
                      </w:divBdr>
                    </w:div>
                    <w:div w:id="573398138">
                      <w:marLeft w:val="0"/>
                      <w:marRight w:val="0"/>
                      <w:marTop w:val="0"/>
                      <w:marBottom w:val="0"/>
                      <w:divBdr>
                        <w:top w:val="none" w:sz="0" w:space="0" w:color="auto"/>
                        <w:left w:val="none" w:sz="0" w:space="0" w:color="auto"/>
                        <w:bottom w:val="none" w:sz="0" w:space="0" w:color="auto"/>
                        <w:right w:val="none" w:sz="0" w:space="0" w:color="auto"/>
                      </w:divBdr>
                    </w:div>
                    <w:div w:id="1595745564">
                      <w:marLeft w:val="0"/>
                      <w:marRight w:val="0"/>
                      <w:marTop w:val="0"/>
                      <w:marBottom w:val="0"/>
                      <w:divBdr>
                        <w:top w:val="none" w:sz="0" w:space="0" w:color="auto"/>
                        <w:left w:val="none" w:sz="0" w:space="0" w:color="auto"/>
                        <w:bottom w:val="none" w:sz="0" w:space="0" w:color="auto"/>
                        <w:right w:val="none" w:sz="0" w:space="0" w:color="auto"/>
                      </w:divBdr>
                    </w:div>
                  </w:divsChild>
                </w:div>
                <w:div w:id="2024818633">
                  <w:marLeft w:val="0"/>
                  <w:marRight w:val="0"/>
                  <w:marTop w:val="0"/>
                  <w:marBottom w:val="0"/>
                  <w:divBdr>
                    <w:top w:val="none" w:sz="0" w:space="0" w:color="auto"/>
                    <w:left w:val="none" w:sz="0" w:space="0" w:color="auto"/>
                    <w:bottom w:val="none" w:sz="0" w:space="0" w:color="auto"/>
                    <w:right w:val="none" w:sz="0" w:space="0" w:color="auto"/>
                  </w:divBdr>
                  <w:divsChild>
                    <w:div w:id="711274619">
                      <w:marLeft w:val="0"/>
                      <w:marRight w:val="0"/>
                      <w:marTop w:val="0"/>
                      <w:marBottom w:val="0"/>
                      <w:divBdr>
                        <w:top w:val="none" w:sz="0" w:space="0" w:color="auto"/>
                        <w:left w:val="none" w:sz="0" w:space="0" w:color="auto"/>
                        <w:bottom w:val="none" w:sz="0" w:space="0" w:color="auto"/>
                        <w:right w:val="none" w:sz="0" w:space="0" w:color="auto"/>
                      </w:divBdr>
                    </w:div>
                    <w:div w:id="738284652">
                      <w:marLeft w:val="0"/>
                      <w:marRight w:val="0"/>
                      <w:marTop w:val="0"/>
                      <w:marBottom w:val="0"/>
                      <w:divBdr>
                        <w:top w:val="none" w:sz="0" w:space="0" w:color="auto"/>
                        <w:left w:val="none" w:sz="0" w:space="0" w:color="auto"/>
                        <w:bottom w:val="none" w:sz="0" w:space="0" w:color="auto"/>
                        <w:right w:val="none" w:sz="0" w:space="0" w:color="auto"/>
                      </w:divBdr>
                    </w:div>
                    <w:div w:id="1144471549">
                      <w:marLeft w:val="0"/>
                      <w:marRight w:val="0"/>
                      <w:marTop w:val="0"/>
                      <w:marBottom w:val="0"/>
                      <w:divBdr>
                        <w:top w:val="none" w:sz="0" w:space="0" w:color="auto"/>
                        <w:left w:val="none" w:sz="0" w:space="0" w:color="auto"/>
                        <w:bottom w:val="none" w:sz="0" w:space="0" w:color="auto"/>
                        <w:right w:val="none" w:sz="0" w:space="0" w:color="auto"/>
                      </w:divBdr>
                    </w:div>
                  </w:divsChild>
                </w:div>
                <w:div w:id="1092816384">
                  <w:marLeft w:val="0"/>
                  <w:marRight w:val="0"/>
                  <w:marTop w:val="0"/>
                  <w:marBottom w:val="0"/>
                  <w:divBdr>
                    <w:top w:val="none" w:sz="0" w:space="0" w:color="auto"/>
                    <w:left w:val="none" w:sz="0" w:space="0" w:color="auto"/>
                    <w:bottom w:val="none" w:sz="0" w:space="0" w:color="auto"/>
                    <w:right w:val="none" w:sz="0" w:space="0" w:color="auto"/>
                  </w:divBdr>
                  <w:divsChild>
                    <w:div w:id="2088067658">
                      <w:marLeft w:val="0"/>
                      <w:marRight w:val="0"/>
                      <w:marTop w:val="0"/>
                      <w:marBottom w:val="0"/>
                      <w:divBdr>
                        <w:top w:val="none" w:sz="0" w:space="0" w:color="auto"/>
                        <w:left w:val="none" w:sz="0" w:space="0" w:color="auto"/>
                        <w:bottom w:val="none" w:sz="0" w:space="0" w:color="auto"/>
                        <w:right w:val="none" w:sz="0" w:space="0" w:color="auto"/>
                      </w:divBdr>
                    </w:div>
                    <w:div w:id="1747148991">
                      <w:marLeft w:val="0"/>
                      <w:marRight w:val="0"/>
                      <w:marTop w:val="0"/>
                      <w:marBottom w:val="0"/>
                      <w:divBdr>
                        <w:top w:val="none" w:sz="0" w:space="0" w:color="auto"/>
                        <w:left w:val="none" w:sz="0" w:space="0" w:color="auto"/>
                        <w:bottom w:val="none" w:sz="0" w:space="0" w:color="auto"/>
                        <w:right w:val="none" w:sz="0" w:space="0" w:color="auto"/>
                      </w:divBdr>
                    </w:div>
                    <w:div w:id="643239592">
                      <w:marLeft w:val="0"/>
                      <w:marRight w:val="0"/>
                      <w:marTop w:val="0"/>
                      <w:marBottom w:val="0"/>
                      <w:divBdr>
                        <w:top w:val="none" w:sz="0" w:space="0" w:color="auto"/>
                        <w:left w:val="none" w:sz="0" w:space="0" w:color="auto"/>
                        <w:bottom w:val="none" w:sz="0" w:space="0" w:color="auto"/>
                        <w:right w:val="none" w:sz="0" w:space="0" w:color="auto"/>
                      </w:divBdr>
                    </w:div>
                  </w:divsChild>
                </w:div>
                <w:div w:id="1420442574">
                  <w:marLeft w:val="0"/>
                  <w:marRight w:val="0"/>
                  <w:marTop w:val="0"/>
                  <w:marBottom w:val="0"/>
                  <w:divBdr>
                    <w:top w:val="none" w:sz="0" w:space="0" w:color="auto"/>
                    <w:left w:val="none" w:sz="0" w:space="0" w:color="auto"/>
                    <w:bottom w:val="none" w:sz="0" w:space="0" w:color="auto"/>
                    <w:right w:val="none" w:sz="0" w:space="0" w:color="auto"/>
                  </w:divBdr>
                  <w:divsChild>
                    <w:div w:id="786121689">
                      <w:marLeft w:val="0"/>
                      <w:marRight w:val="0"/>
                      <w:marTop w:val="0"/>
                      <w:marBottom w:val="0"/>
                      <w:divBdr>
                        <w:top w:val="none" w:sz="0" w:space="0" w:color="auto"/>
                        <w:left w:val="none" w:sz="0" w:space="0" w:color="auto"/>
                        <w:bottom w:val="none" w:sz="0" w:space="0" w:color="auto"/>
                        <w:right w:val="none" w:sz="0" w:space="0" w:color="auto"/>
                      </w:divBdr>
                    </w:div>
                    <w:div w:id="1291404320">
                      <w:marLeft w:val="0"/>
                      <w:marRight w:val="0"/>
                      <w:marTop w:val="0"/>
                      <w:marBottom w:val="0"/>
                      <w:divBdr>
                        <w:top w:val="none" w:sz="0" w:space="0" w:color="auto"/>
                        <w:left w:val="none" w:sz="0" w:space="0" w:color="auto"/>
                        <w:bottom w:val="none" w:sz="0" w:space="0" w:color="auto"/>
                        <w:right w:val="none" w:sz="0" w:space="0" w:color="auto"/>
                      </w:divBdr>
                    </w:div>
                    <w:div w:id="592858219">
                      <w:marLeft w:val="0"/>
                      <w:marRight w:val="0"/>
                      <w:marTop w:val="0"/>
                      <w:marBottom w:val="0"/>
                      <w:divBdr>
                        <w:top w:val="none" w:sz="0" w:space="0" w:color="auto"/>
                        <w:left w:val="none" w:sz="0" w:space="0" w:color="auto"/>
                        <w:bottom w:val="none" w:sz="0" w:space="0" w:color="auto"/>
                        <w:right w:val="none" w:sz="0" w:space="0" w:color="auto"/>
                      </w:divBdr>
                    </w:div>
                  </w:divsChild>
                </w:div>
                <w:div w:id="726340719">
                  <w:marLeft w:val="0"/>
                  <w:marRight w:val="0"/>
                  <w:marTop w:val="0"/>
                  <w:marBottom w:val="0"/>
                  <w:divBdr>
                    <w:top w:val="none" w:sz="0" w:space="0" w:color="auto"/>
                    <w:left w:val="none" w:sz="0" w:space="0" w:color="auto"/>
                    <w:bottom w:val="none" w:sz="0" w:space="0" w:color="auto"/>
                    <w:right w:val="none" w:sz="0" w:space="0" w:color="auto"/>
                  </w:divBdr>
                  <w:divsChild>
                    <w:div w:id="1922569109">
                      <w:marLeft w:val="0"/>
                      <w:marRight w:val="0"/>
                      <w:marTop w:val="0"/>
                      <w:marBottom w:val="0"/>
                      <w:divBdr>
                        <w:top w:val="none" w:sz="0" w:space="0" w:color="auto"/>
                        <w:left w:val="none" w:sz="0" w:space="0" w:color="auto"/>
                        <w:bottom w:val="none" w:sz="0" w:space="0" w:color="auto"/>
                        <w:right w:val="none" w:sz="0" w:space="0" w:color="auto"/>
                      </w:divBdr>
                    </w:div>
                    <w:div w:id="1920139875">
                      <w:marLeft w:val="0"/>
                      <w:marRight w:val="0"/>
                      <w:marTop w:val="0"/>
                      <w:marBottom w:val="0"/>
                      <w:divBdr>
                        <w:top w:val="none" w:sz="0" w:space="0" w:color="auto"/>
                        <w:left w:val="none" w:sz="0" w:space="0" w:color="auto"/>
                        <w:bottom w:val="none" w:sz="0" w:space="0" w:color="auto"/>
                        <w:right w:val="none" w:sz="0" w:space="0" w:color="auto"/>
                      </w:divBdr>
                    </w:div>
                    <w:div w:id="91709411">
                      <w:marLeft w:val="0"/>
                      <w:marRight w:val="0"/>
                      <w:marTop w:val="0"/>
                      <w:marBottom w:val="0"/>
                      <w:divBdr>
                        <w:top w:val="none" w:sz="0" w:space="0" w:color="auto"/>
                        <w:left w:val="none" w:sz="0" w:space="0" w:color="auto"/>
                        <w:bottom w:val="none" w:sz="0" w:space="0" w:color="auto"/>
                        <w:right w:val="none" w:sz="0" w:space="0" w:color="auto"/>
                      </w:divBdr>
                    </w:div>
                  </w:divsChild>
                </w:div>
                <w:div w:id="1476877909">
                  <w:marLeft w:val="0"/>
                  <w:marRight w:val="0"/>
                  <w:marTop w:val="0"/>
                  <w:marBottom w:val="0"/>
                  <w:divBdr>
                    <w:top w:val="none" w:sz="0" w:space="0" w:color="auto"/>
                    <w:left w:val="none" w:sz="0" w:space="0" w:color="auto"/>
                    <w:bottom w:val="none" w:sz="0" w:space="0" w:color="auto"/>
                    <w:right w:val="none" w:sz="0" w:space="0" w:color="auto"/>
                  </w:divBdr>
                  <w:divsChild>
                    <w:div w:id="1646543651">
                      <w:marLeft w:val="0"/>
                      <w:marRight w:val="0"/>
                      <w:marTop w:val="0"/>
                      <w:marBottom w:val="0"/>
                      <w:divBdr>
                        <w:top w:val="none" w:sz="0" w:space="0" w:color="auto"/>
                        <w:left w:val="none" w:sz="0" w:space="0" w:color="auto"/>
                        <w:bottom w:val="none" w:sz="0" w:space="0" w:color="auto"/>
                        <w:right w:val="none" w:sz="0" w:space="0" w:color="auto"/>
                      </w:divBdr>
                    </w:div>
                    <w:div w:id="331178110">
                      <w:marLeft w:val="0"/>
                      <w:marRight w:val="0"/>
                      <w:marTop w:val="0"/>
                      <w:marBottom w:val="0"/>
                      <w:divBdr>
                        <w:top w:val="none" w:sz="0" w:space="0" w:color="auto"/>
                        <w:left w:val="none" w:sz="0" w:space="0" w:color="auto"/>
                        <w:bottom w:val="none" w:sz="0" w:space="0" w:color="auto"/>
                        <w:right w:val="none" w:sz="0" w:space="0" w:color="auto"/>
                      </w:divBdr>
                    </w:div>
                    <w:div w:id="1719695160">
                      <w:marLeft w:val="0"/>
                      <w:marRight w:val="0"/>
                      <w:marTop w:val="0"/>
                      <w:marBottom w:val="0"/>
                      <w:divBdr>
                        <w:top w:val="none" w:sz="0" w:space="0" w:color="auto"/>
                        <w:left w:val="none" w:sz="0" w:space="0" w:color="auto"/>
                        <w:bottom w:val="none" w:sz="0" w:space="0" w:color="auto"/>
                        <w:right w:val="none" w:sz="0" w:space="0" w:color="auto"/>
                      </w:divBdr>
                    </w:div>
                  </w:divsChild>
                </w:div>
                <w:div w:id="370350525">
                  <w:marLeft w:val="0"/>
                  <w:marRight w:val="0"/>
                  <w:marTop w:val="0"/>
                  <w:marBottom w:val="0"/>
                  <w:divBdr>
                    <w:top w:val="none" w:sz="0" w:space="0" w:color="auto"/>
                    <w:left w:val="none" w:sz="0" w:space="0" w:color="auto"/>
                    <w:bottom w:val="none" w:sz="0" w:space="0" w:color="auto"/>
                    <w:right w:val="none" w:sz="0" w:space="0" w:color="auto"/>
                  </w:divBdr>
                  <w:divsChild>
                    <w:div w:id="2122214923">
                      <w:marLeft w:val="0"/>
                      <w:marRight w:val="0"/>
                      <w:marTop w:val="0"/>
                      <w:marBottom w:val="0"/>
                      <w:divBdr>
                        <w:top w:val="none" w:sz="0" w:space="0" w:color="auto"/>
                        <w:left w:val="none" w:sz="0" w:space="0" w:color="auto"/>
                        <w:bottom w:val="none" w:sz="0" w:space="0" w:color="auto"/>
                        <w:right w:val="none" w:sz="0" w:space="0" w:color="auto"/>
                      </w:divBdr>
                    </w:div>
                    <w:div w:id="457258449">
                      <w:marLeft w:val="0"/>
                      <w:marRight w:val="0"/>
                      <w:marTop w:val="0"/>
                      <w:marBottom w:val="0"/>
                      <w:divBdr>
                        <w:top w:val="none" w:sz="0" w:space="0" w:color="auto"/>
                        <w:left w:val="none" w:sz="0" w:space="0" w:color="auto"/>
                        <w:bottom w:val="none" w:sz="0" w:space="0" w:color="auto"/>
                        <w:right w:val="none" w:sz="0" w:space="0" w:color="auto"/>
                      </w:divBdr>
                    </w:div>
                    <w:div w:id="74025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52278">
              <w:marLeft w:val="0"/>
              <w:marRight w:val="0"/>
              <w:marTop w:val="0"/>
              <w:marBottom w:val="0"/>
              <w:divBdr>
                <w:top w:val="none" w:sz="0" w:space="0" w:color="auto"/>
                <w:left w:val="none" w:sz="0" w:space="0" w:color="auto"/>
                <w:bottom w:val="none" w:sz="0" w:space="0" w:color="auto"/>
                <w:right w:val="none" w:sz="0" w:space="0" w:color="auto"/>
              </w:divBdr>
              <w:divsChild>
                <w:div w:id="1815827472">
                  <w:marLeft w:val="0"/>
                  <w:marRight w:val="0"/>
                  <w:marTop w:val="0"/>
                  <w:marBottom w:val="0"/>
                  <w:divBdr>
                    <w:top w:val="none" w:sz="0" w:space="0" w:color="auto"/>
                    <w:left w:val="none" w:sz="0" w:space="0" w:color="auto"/>
                    <w:bottom w:val="none" w:sz="0" w:space="0" w:color="auto"/>
                    <w:right w:val="none" w:sz="0" w:space="0" w:color="auto"/>
                  </w:divBdr>
                </w:div>
                <w:div w:id="1427189864">
                  <w:marLeft w:val="0"/>
                  <w:marRight w:val="0"/>
                  <w:marTop w:val="0"/>
                  <w:marBottom w:val="0"/>
                  <w:divBdr>
                    <w:top w:val="none" w:sz="0" w:space="0" w:color="auto"/>
                    <w:left w:val="none" w:sz="0" w:space="0" w:color="auto"/>
                    <w:bottom w:val="none" w:sz="0" w:space="0" w:color="auto"/>
                    <w:right w:val="none" w:sz="0" w:space="0" w:color="auto"/>
                  </w:divBdr>
                  <w:divsChild>
                    <w:div w:id="2019577470">
                      <w:marLeft w:val="0"/>
                      <w:marRight w:val="0"/>
                      <w:marTop w:val="0"/>
                      <w:marBottom w:val="0"/>
                      <w:divBdr>
                        <w:top w:val="none" w:sz="0" w:space="0" w:color="auto"/>
                        <w:left w:val="none" w:sz="0" w:space="0" w:color="auto"/>
                        <w:bottom w:val="none" w:sz="0" w:space="0" w:color="auto"/>
                        <w:right w:val="none" w:sz="0" w:space="0" w:color="auto"/>
                      </w:divBdr>
                    </w:div>
                    <w:div w:id="903879687">
                      <w:marLeft w:val="0"/>
                      <w:marRight w:val="0"/>
                      <w:marTop w:val="0"/>
                      <w:marBottom w:val="0"/>
                      <w:divBdr>
                        <w:top w:val="none" w:sz="0" w:space="0" w:color="auto"/>
                        <w:left w:val="none" w:sz="0" w:space="0" w:color="auto"/>
                        <w:bottom w:val="none" w:sz="0" w:space="0" w:color="auto"/>
                        <w:right w:val="none" w:sz="0" w:space="0" w:color="auto"/>
                      </w:divBdr>
                      <w:divsChild>
                        <w:div w:id="175944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44593">
                  <w:marLeft w:val="0"/>
                  <w:marRight w:val="0"/>
                  <w:marTop w:val="0"/>
                  <w:marBottom w:val="0"/>
                  <w:divBdr>
                    <w:top w:val="none" w:sz="0" w:space="0" w:color="auto"/>
                    <w:left w:val="none" w:sz="0" w:space="0" w:color="auto"/>
                    <w:bottom w:val="none" w:sz="0" w:space="0" w:color="auto"/>
                    <w:right w:val="none" w:sz="0" w:space="0" w:color="auto"/>
                  </w:divBdr>
                  <w:divsChild>
                    <w:div w:id="457454517">
                      <w:marLeft w:val="0"/>
                      <w:marRight w:val="0"/>
                      <w:marTop w:val="0"/>
                      <w:marBottom w:val="0"/>
                      <w:divBdr>
                        <w:top w:val="none" w:sz="0" w:space="0" w:color="auto"/>
                        <w:left w:val="none" w:sz="0" w:space="0" w:color="auto"/>
                        <w:bottom w:val="none" w:sz="0" w:space="0" w:color="auto"/>
                        <w:right w:val="none" w:sz="0" w:space="0" w:color="auto"/>
                      </w:divBdr>
                    </w:div>
                    <w:div w:id="1783768014">
                      <w:marLeft w:val="0"/>
                      <w:marRight w:val="0"/>
                      <w:marTop w:val="0"/>
                      <w:marBottom w:val="0"/>
                      <w:divBdr>
                        <w:top w:val="none" w:sz="0" w:space="0" w:color="auto"/>
                        <w:left w:val="none" w:sz="0" w:space="0" w:color="auto"/>
                        <w:bottom w:val="none" w:sz="0" w:space="0" w:color="auto"/>
                        <w:right w:val="none" w:sz="0" w:space="0" w:color="auto"/>
                      </w:divBdr>
                      <w:divsChild>
                        <w:div w:id="887228717">
                          <w:marLeft w:val="0"/>
                          <w:marRight w:val="0"/>
                          <w:marTop w:val="0"/>
                          <w:marBottom w:val="0"/>
                          <w:divBdr>
                            <w:top w:val="none" w:sz="0" w:space="0" w:color="auto"/>
                            <w:left w:val="none" w:sz="0" w:space="0" w:color="auto"/>
                            <w:bottom w:val="none" w:sz="0" w:space="0" w:color="auto"/>
                            <w:right w:val="none" w:sz="0" w:space="0" w:color="auto"/>
                          </w:divBdr>
                        </w:div>
                        <w:div w:id="385221644">
                          <w:marLeft w:val="0"/>
                          <w:marRight w:val="0"/>
                          <w:marTop w:val="0"/>
                          <w:marBottom w:val="0"/>
                          <w:divBdr>
                            <w:top w:val="none" w:sz="0" w:space="0" w:color="auto"/>
                            <w:left w:val="none" w:sz="0" w:space="0" w:color="auto"/>
                            <w:bottom w:val="none" w:sz="0" w:space="0" w:color="auto"/>
                            <w:right w:val="none" w:sz="0" w:space="0" w:color="auto"/>
                          </w:divBdr>
                        </w:div>
                        <w:div w:id="1401517005">
                          <w:marLeft w:val="0"/>
                          <w:marRight w:val="0"/>
                          <w:marTop w:val="0"/>
                          <w:marBottom w:val="0"/>
                          <w:divBdr>
                            <w:top w:val="none" w:sz="0" w:space="0" w:color="auto"/>
                            <w:left w:val="none" w:sz="0" w:space="0" w:color="auto"/>
                            <w:bottom w:val="none" w:sz="0" w:space="0" w:color="auto"/>
                            <w:right w:val="none" w:sz="0" w:space="0" w:color="auto"/>
                          </w:divBdr>
                        </w:div>
                        <w:div w:id="818619744">
                          <w:marLeft w:val="0"/>
                          <w:marRight w:val="0"/>
                          <w:marTop w:val="0"/>
                          <w:marBottom w:val="0"/>
                          <w:divBdr>
                            <w:top w:val="none" w:sz="0" w:space="0" w:color="auto"/>
                            <w:left w:val="none" w:sz="0" w:space="0" w:color="auto"/>
                            <w:bottom w:val="none" w:sz="0" w:space="0" w:color="auto"/>
                            <w:right w:val="none" w:sz="0" w:space="0" w:color="auto"/>
                          </w:divBdr>
                        </w:div>
                        <w:div w:id="1615358899">
                          <w:marLeft w:val="0"/>
                          <w:marRight w:val="0"/>
                          <w:marTop w:val="0"/>
                          <w:marBottom w:val="0"/>
                          <w:divBdr>
                            <w:top w:val="none" w:sz="0" w:space="0" w:color="auto"/>
                            <w:left w:val="none" w:sz="0" w:space="0" w:color="auto"/>
                            <w:bottom w:val="none" w:sz="0" w:space="0" w:color="auto"/>
                            <w:right w:val="none" w:sz="0" w:space="0" w:color="auto"/>
                          </w:divBdr>
                        </w:div>
                      </w:divsChild>
                    </w:div>
                    <w:div w:id="784158190">
                      <w:marLeft w:val="0"/>
                      <w:marRight w:val="0"/>
                      <w:marTop w:val="0"/>
                      <w:marBottom w:val="0"/>
                      <w:divBdr>
                        <w:top w:val="none" w:sz="0" w:space="0" w:color="auto"/>
                        <w:left w:val="none" w:sz="0" w:space="0" w:color="auto"/>
                        <w:bottom w:val="none" w:sz="0" w:space="0" w:color="auto"/>
                        <w:right w:val="none" w:sz="0" w:space="0" w:color="auto"/>
                      </w:divBdr>
                    </w:div>
                  </w:divsChild>
                </w:div>
                <w:div w:id="2081175801">
                  <w:marLeft w:val="0"/>
                  <w:marRight w:val="0"/>
                  <w:marTop w:val="0"/>
                  <w:marBottom w:val="0"/>
                  <w:divBdr>
                    <w:top w:val="none" w:sz="0" w:space="0" w:color="auto"/>
                    <w:left w:val="none" w:sz="0" w:space="0" w:color="auto"/>
                    <w:bottom w:val="none" w:sz="0" w:space="0" w:color="auto"/>
                    <w:right w:val="none" w:sz="0" w:space="0" w:color="auto"/>
                  </w:divBdr>
                  <w:divsChild>
                    <w:div w:id="33232674">
                      <w:marLeft w:val="0"/>
                      <w:marRight w:val="0"/>
                      <w:marTop w:val="0"/>
                      <w:marBottom w:val="0"/>
                      <w:divBdr>
                        <w:top w:val="none" w:sz="0" w:space="0" w:color="auto"/>
                        <w:left w:val="none" w:sz="0" w:space="0" w:color="auto"/>
                        <w:bottom w:val="none" w:sz="0" w:space="0" w:color="auto"/>
                        <w:right w:val="none" w:sz="0" w:space="0" w:color="auto"/>
                      </w:divBdr>
                      <w:divsChild>
                        <w:div w:id="840971645">
                          <w:marLeft w:val="0"/>
                          <w:marRight w:val="0"/>
                          <w:marTop w:val="0"/>
                          <w:marBottom w:val="0"/>
                          <w:divBdr>
                            <w:top w:val="none" w:sz="0" w:space="0" w:color="auto"/>
                            <w:left w:val="none" w:sz="0" w:space="0" w:color="auto"/>
                            <w:bottom w:val="none" w:sz="0" w:space="0" w:color="auto"/>
                            <w:right w:val="none" w:sz="0" w:space="0" w:color="auto"/>
                          </w:divBdr>
                        </w:div>
                      </w:divsChild>
                    </w:div>
                    <w:div w:id="118645506">
                      <w:marLeft w:val="0"/>
                      <w:marRight w:val="0"/>
                      <w:marTop w:val="0"/>
                      <w:marBottom w:val="0"/>
                      <w:divBdr>
                        <w:top w:val="none" w:sz="0" w:space="0" w:color="auto"/>
                        <w:left w:val="none" w:sz="0" w:space="0" w:color="auto"/>
                        <w:bottom w:val="none" w:sz="0" w:space="0" w:color="auto"/>
                        <w:right w:val="none" w:sz="0" w:space="0" w:color="auto"/>
                      </w:divBdr>
                      <w:divsChild>
                        <w:div w:id="1036735400">
                          <w:marLeft w:val="0"/>
                          <w:marRight w:val="0"/>
                          <w:marTop w:val="0"/>
                          <w:marBottom w:val="0"/>
                          <w:divBdr>
                            <w:top w:val="none" w:sz="0" w:space="0" w:color="auto"/>
                            <w:left w:val="none" w:sz="0" w:space="0" w:color="auto"/>
                            <w:bottom w:val="none" w:sz="0" w:space="0" w:color="auto"/>
                            <w:right w:val="none" w:sz="0" w:space="0" w:color="auto"/>
                          </w:divBdr>
                        </w:div>
                      </w:divsChild>
                    </w:div>
                    <w:div w:id="1286499646">
                      <w:marLeft w:val="0"/>
                      <w:marRight w:val="0"/>
                      <w:marTop w:val="0"/>
                      <w:marBottom w:val="0"/>
                      <w:divBdr>
                        <w:top w:val="none" w:sz="0" w:space="0" w:color="auto"/>
                        <w:left w:val="none" w:sz="0" w:space="0" w:color="auto"/>
                        <w:bottom w:val="none" w:sz="0" w:space="0" w:color="auto"/>
                        <w:right w:val="none" w:sz="0" w:space="0" w:color="auto"/>
                      </w:divBdr>
                    </w:div>
                  </w:divsChild>
                </w:div>
                <w:div w:id="1642004865">
                  <w:marLeft w:val="0"/>
                  <w:marRight w:val="0"/>
                  <w:marTop w:val="0"/>
                  <w:marBottom w:val="0"/>
                  <w:divBdr>
                    <w:top w:val="none" w:sz="0" w:space="0" w:color="auto"/>
                    <w:left w:val="none" w:sz="0" w:space="0" w:color="auto"/>
                    <w:bottom w:val="none" w:sz="0" w:space="0" w:color="auto"/>
                    <w:right w:val="none" w:sz="0" w:space="0" w:color="auto"/>
                  </w:divBdr>
                  <w:divsChild>
                    <w:div w:id="602496901">
                      <w:marLeft w:val="0"/>
                      <w:marRight w:val="0"/>
                      <w:marTop w:val="0"/>
                      <w:marBottom w:val="0"/>
                      <w:divBdr>
                        <w:top w:val="none" w:sz="0" w:space="0" w:color="auto"/>
                        <w:left w:val="none" w:sz="0" w:space="0" w:color="auto"/>
                        <w:bottom w:val="none" w:sz="0" w:space="0" w:color="auto"/>
                        <w:right w:val="none" w:sz="0" w:space="0" w:color="auto"/>
                      </w:divBdr>
                      <w:divsChild>
                        <w:div w:id="941105886">
                          <w:marLeft w:val="0"/>
                          <w:marRight w:val="0"/>
                          <w:marTop w:val="0"/>
                          <w:marBottom w:val="0"/>
                          <w:divBdr>
                            <w:top w:val="none" w:sz="0" w:space="0" w:color="auto"/>
                            <w:left w:val="none" w:sz="0" w:space="0" w:color="auto"/>
                            <w:bottom w:val="none" w:sz="0" w:space="0" w:color="auto"/>
                            <w:right w:val="none" w:sz="0" w:space="0" w:color="auto"/>
                          </w:divBdr>
                        </w:div>
                      </w:divsChild>
                    </w:div>
                    <w:div w:id="217715269">
                      <w:marLeft w:val="0"/>
                      <w:marRight w:val="0"/>
                      <w:marTop w:val="0"/>
                      <w:marBottom w:val="0"/>
                      <w:divBdr>
                        <w:top w:val="none" w:sz="0" w:space="0" w:color="auto"/>
                        <w:left w:val="none" w:sz="0" w:space="0" w:color="auto"/>
                        <w:bottom w:val="none" w:sz="0" w:space="0" w:color="auto"/>
                        <w:right w:val="none" w:sz="0" w:space="0" w:color="auto"/>
                      </w:divBdr>
                      <w:divsChild>
                        <w:div w:id="368997651">
                          <w:marLeft w:val="0"/>
                          <w:marRight w:val="0"/>
                          <w:marTop w:val="0"/>
                          <w:marBottom w:val="0"/>
                          <w:divBdr>
                            <w:top w:val="none" w:sz="0" w:space="0" w:color="auto"/>
                            <w:left w:val="none" w:sz="0" w:space="0" w:color="auto"/>
                            <w:bottom w:val="none" w:sz="0" w:space="0" w:color="auto"/>
                            <w:right w:val="none" w:sz="0" w:space="0" w:color="auto"/>
                          </w:divBdr>
                        </w:div>
                      </w:divsChild>
                    </w:div>
                    <w:div w:id="850989660">
                      <w:marLeft w:val="0"/>
                      <w:marRight w:val="0"/>
                      <w:marTop w:val="0"/>
                      <w:marBottom w:val="0"/>
                      <w:divBdr>
                        <w:top w:val="none" w:sz="0" w:space="0" w:color="auto"/>
                        <w:left w:val="none" w:sz="0" w:space="0" w:color="auto"/>
                        <w:bottom w:val="none" w:sz="0" w:space="0" w:color="auto"/>
                        <w:right w:val="none" w:sz="0" w:space="0" w:color="auto"/>
                      </w:divBdr>
                    </w:div>
                  </w:divsChild>
                </w:div>
                <w:div w:id="640961718">
                  <w:marLeft w:val="0"/>
                  <w:marRight w:val="0"/>
                  <w:marTop w:val="0"/>
                  <w:marBottom w:val="0"/>
                  <w:divBdr>
                    <w:top w:val="none" w:sz="0" w:space="0" w:color="auto"/>
                    <w:left w:val="none" w:sz="0" w:space="0" w:color="auto"/>
                    <w:bottom w:val="none" w:sz="0" w:space="0" w:color="auto"/>
                    <w:right w:val="none" w:sz="0" w:space="0" w:color="auto"/>
                  </w:divBdr>
                  <w:divsChild>
                    <w:div w:id="258758347">
                      <w:marLeft w:val="0"/>
                      <w:marRight w:val="0"/>
                      <w:marTop w:val="0"/>
                      <w:marBottom w:val="0"/>
                      <w:divBdr>
                        <w:top w:val="none" w:sz="0" w:space="0" w:color="auto"/>
                        <w:left w:val="none" w:sz="0" w:space="0" w:color="auto"/>
                        <w:bottom w:val="none" w:sz="0" w:space="0" w:color="auto"/>
                        <w:right w:val="none" w:sz="0" w:space="0" w:color="auto"/>
                      </w:divBdr>
                      <w:divsChild>
                        <w:div w:id="1082489885">
                          <w:marLeft w:val="0"/>
                          <w:marRight w:val="0"/>
                          <w:marTop w:val="0"/>
                          <w:marBottom w:val="0"/>
                          <w:divBdr>
                            <w:top w:val="none" w:sz="0" w:space="0" w:color="auto"/>
                            <w:left w:val="none" w:sz="0" w:space="0" w:color="auto"/>
                            <w:bottom w:val="none" w:sz="0" w:space="0" w:color="auto"/>
                            <w:right w:val="none" w:sz="0" w:space="0" w:color="auto"/>
                          </w:divBdr>
                        </w:div>
                      </w:divsChild>
                    </w:div>
                    <w:div w:id="1925452469">
                      <w:marLeft w:val="0"/>
                      <w:marRight w:val="0"/>
                      <w:marTop w:val="0"/>
                      <w:marBottom w:val="0"/>
                      <w:divBdr>
                        <w:top w:val="none" w:sz="0" w:space="0" w:color="auto"/>
                        <w:left w:val="none" w:sz="0" w:space="0" w:color="auto"/>
                        <w:bottom w:val="none" w:sz="0" w:space="0" w:color="auto"/>
                        <w:right w:val="none" w:sz="0" w:space="0" w:color="auto"/>
                      </w:divBdr>
                      <w:divsChild>
                        <w:div w:id="845943869">
                          <w:marLeft w:val="0"/>
                          <w:marRight w:val="0"/>
                          <w:marTop w:val="0"/>
                          <w:marBottom w:val="0"/>
                          <w:divBdr>
                            <w:top w:val="none" w:sz="0" w:space="0" w:color="auto"/>
                            <w:left w:val="none" w:sz="0" w:space="0" w:color="auto"/>
                            <w:bottom w:val="none" w:sz="0" w:space="0" w:color="auto"/>
                            <w:right w:val="none" w:sz="0" w:space="0" w:color="auto"/>
                          </w:divBdr>
                        </w:div>
                      </w:divsChild>
                    </w:div>
                    <w:div w:id="1856188180">
                      <w:marLeft w:val="0"/>
                      <w:marRight w:val="0"/>
                      <w:marTop w:val="0"/>
                      <w:marBottom w:val="0"/>
                      <w:divBdr>
                        <w:top w:val="none" w:sz="0" w:space="0" w:color="auto"/>
                        <w:left w:val="none" w:sz="0" w:space="0" w:color="auto"/>
                        <w:bottom w:val="none" w:sz="0" w:space="0" w:color="auto"/>
                        <w:right w:val="none" w:sz="0" w:space="0" w:color="auto"/>
                      </w:divBdr>
                    </w:div>
                  </w:divsChild>
                </w:div>
                <w:div w:id="868180145">
                  <w:marLeft w:val="0"/>
                  <w:marRight w:val="0"/>
                  <w:marTop w:val="0"/>
                  <w:marBottom w:val="0"/>
                  <w:divBdr>
                    <w:top w:val="none" w:sz="0" w:space="0" w:color="auto"/>
                    <w:left w:val="none" w:sz="0" w:space="0" w:color="auto"/>
                    <w:bottom w:val="none" w:sz="0" w:space="0" w:color="auto"/>
                    <w:right w:val="none" w:sz="0" w:space="0" w:color="auto"/>
                  </w:divBdr>
                  <w:divsChild>
                    <w:div w:id="1863475920">
                      <w:marLeft w:val="0"/>
                      <w:marRight w:val="0"/>
                      <w:marTop w:val="0"/>
                      <w:marBottom w:val="0"/>
                      <w:divBdr>
                        <w:top w:val="none" w:sz="0" w:space="0" w:color="auto"/>
                        <w:left w:val="none" w:sz="0" w:space="0" w:color="auto"/>
                        <w:bottom w:val="none" w:sz="0" w:space="0" w:color="auto"/>
                        <w:right w:val="none" w:sz="0" w:space="0" w:color="auto"/>
                      </w:divBdr>
                      <w:divsChild>
                        <w:div w:id="1962148447">
                          <w:marLeft w:val="0"/>
                          <w:marRight w:val="0"/>
                          <w:marTop w:val="0"/>
                          <w:marBottom w:val="0"/>
                          <w:divBdr>
                            <w:top w:val="none" w:sz="0" w:space="0" w:color="auto"/>
                            <w:left w:val="none" w:sz="0" w:space="0" w:color="auto"/>
                            <w:bottom w:val="none" w:sz="0" w:space="0" w:color="auto"/>
                            <w:right w:val="none" w:sz="0" w:space="0" w:color="auto"/>
                          </w:divBdr>
                        </w:div>
                      </w:divsChild>
                    </w:div>
                    <w:div w:id="1663042527">
                      <w:marLeft w:val="0"/>
                      <w:marRight w:val="0"/>
                      <w:marTop w:val="0"/>
                      <w:marBottom w:val="0"/>
                      <w:divBdr>
                        <w:top w:val="none" w:sz="0" w:space="0" w:color="auto"/>
                        <w:left w:val="none" w:sz="0" w:space="0" w:color="auto"/>
                        <w:bottom w:val="none" w:sz="0" w:space="0" w:color="auto"/>
                        <w:right w:val="none" w:sz="0" w:space="0" w:color="auto"/>
                      </w:divBdr>
                      <w:divsChild>
                        <w:div w:id="1848058691">
                          <w:marLeft w:val="0"/>
                          <w:marRight w:val="0"/>
                          <w:marTop w:val="0"/>
                          <w:marBottom w:val="0"/>
                          <w:divBdr>
                            <w:top w:val="none" w:sz="0" w:space="0" w:color="auto"/>
                            <w:left w:val="none" w:sz="0" w:space="0" w:color="auto"/>
                            <w:bottom w:val="none" w:sz="0" w:space="0" w:color="auto"/>
                            <w:right w:val="none" w:sz="0" w:space="0" w:color="auto"/>
                          </w:divBdr>
                        </w:div>
                      </w:divsChild>
                    </w:div>
                    <w:div w:id="1510362692">
                      <w:marLeft w:val="0"/>
                      <w:marRight w:val="0"/>
                      <w:marTop w:val="0"/>
                      <w:marBottom w:val="0"/>
                      <w:divBdr>
                        <w:top w:val="none" w:sz="0" w:space="0" w:color="auto"/>
                        <w:left w:val="none" w:sz="0" w:space="0" w:color="auto"/>
                        <w:bottom w:val="none" w:sz="0" w:space="0" w:color="auto"/>
                        <w:right w:val="none" w:sz="0" w:space="0" w:color="auto"/>
                      </w:divBdr>
                    </w:div>
                  </w:divsChild>
                </w:div>
                <w:div w:id="822935622">
                  <w:marLeft w:val="0"/>
                  <w:marRight w:val="0"/>
                  <w:marTop w:val="0"/>
                  <w:marBottom w:val="0"/>
                  <w:divBdr>
                    <w:top w:val="none" w:sz="0" w:space="0" w:color="auto"/>
                    <w:left w:val="none" w:sz="0" w:space="0" w:color="auto"/>
                    <w:bottom w:val="none" w:sz="0" w:space="0" w:color="auto"/>
                    <w:right w:val="none" w:sz="0" w:space="0" w:color="auto"/>
                  </w:divBdr>
                  <w:divsChild>
                    <w:div w:id="460416234">
                      <w:marLeft w:val="0"/>
                      <w:marRight w:val="0"/>
                      <w:marTop w:val="0"/>
                      <w:marBottom w:val="0"/>
                      <w:divBdr>
                        <w:top w:val="none" w:sz="0" w:space="0" w:color="auto"/>
                        <w:left w:val="none" w:sz="0" w:space="0" w:color="auto"/>
                        <w:bottom w:val="none" w:sz="0" w:space="0" w:color="auto"/>
                        <w:right w:val="none" w:sz="0" w:space="0" w:color="auto"/>
                      </w:divBdr>
                      <w:divsChild>
                        <w:div w:id="37048400">
                          <w:marLeft w:val="0"/>
                          <w:marRight w:val="0"/>
                          <w:marTop w:val="0"/>
                          <w:marBottom w:val="0"/>
                          <w:divBdr>
                            <w:top w:val="none" w:sz="0" w:space="0" w:color="auto"/>
                            <w:left w:val="none" w:sz="0" w:space="0" w:color="auto"/>
                            <w:bottom w:val="none" w:sz="0" w:space="0" w:color="auto"/>
                            <w:right w:val="none" w:sz="0" w:space="0" w:color="auto"/>
                          </w:divBdr>
                        </w:div>
                      </w:divsChild>
                    </w:div>
                    <w:div w:id="1952280790">
                      <w:marLeft w:val="0"/>
                      <w:marRight w:val="0"/>
                      <w:marTop w:val="0"/>
                      <w:marBottom w:val="0"/>
                      <w:divBdr>
                        <w:top w:val="none" w:sz="0" w:space="0" w:color="auto"/>
                        <w:left w:val="none" w:sz="0" w:space="0" w:color="auto"/>
                        <w:bottom w:val="none" w:sz="0" w:space="0" w:color="auto"/>
                        <w:right w:val="none" w:sz="0" w:space="0" w:color="auto"/>
                      </w:divBdr>
                      <w:divsChild>
                        <w:div w:id="733503431">
                          <w:marLeft w:val="0"/>
                          <w:marRight w:val="0"/>
                          <w:marTop w:val="0"/>
                          <w:marBottom w:val="0"/>
                          <w:divBdr>
                            <w:top w:val="none" w:sz="0" w:space="0" w:color="auto"/>
                            <w:left w:val="none" w:sz="0" w:space="0" w:color="auto"/>
                            <w:bottom w:val="none" w:sz="0" w:space="0" w:color="auto"/>
                            <w:right w:val="none" w:sz="0" w:space="0" w:color="auto"/>
                          </w:divBdr>
                        </w:div>
                      </w:divsChild>
                    </w:div>
                    <w:div w:id="146842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336337">
              <w:marLeft w:val="0"/>
              <w:marRight w:val="0"/>
              <w:marTop w:val="0"/>
              <w:marBottom w:val="0"/>
              <w:divBdr>
                <w:top w:val="none" w:sz="0" w:space="0" w:color="auto"/>
                <w:left w:val="none" w:sz="0" w:space="0" w:color="auto"/>
                <w:bottom w:val="none" w:sz="0" w:space="0" w:color="auto"/>
                <w:right w:val="none" w:sz="0" w:space="0" w:color="auto"/>
              </w:divBdr>
              <w:divsChild>
                <w:div w:id="1698659681">
                  <w:marLeft w:val="0"/>
                  <w:marRight w:val="0"/>
                  <w:marTop w:val="0"/>
                  <w:marBottom w:val="0"/>
                  <w:divBdr>
                    <w:top w:val="none" w:sz="0" w:space="0" w:color="auto"/>
                    <w:left w:val="none" w:sz="0" w:space="0" w:color="auto"/>
                    <w:bottom w:val="none" w:sz="0" w:space="0" w:color="auto"/>
                    <w:right w:val="none" w:sz="0" w:space="0" w:color="auto"/>
                  </w:divBdr>
                </w:div>
                <w:div w:id="1152868833">
                  <w:marLeft w:val="0"/>
                  <w:marRight w:val="0"/>
                  <w:marTop w:val="0"/>
                  <w:marBottom w:val="0"/>
                  <w:divBdr>
                    <w:top w:val="none" w:sz="0" w:space="0" w:color="auto"/>
                    <w:left w:val="none" w:sz="0" w:space="0" w:color="auto"/>
                    <w:bottom w:val="none" w:sz="0" w:space="0" w:color="auto"/>
                    <w:right w:val="none" w:sz="0" w:space="0" w:color="auto"/>
                  </w:divBdr>
                  <w:divsChild>
                    <w:div w:id="386221664">
                      <w:marLeft w:val="0"/>
                      <w:marRight w:val="0"/>
                      <w:marTop w:val="0"/>
                      <w:marBottom w:val="0"/>
                      <w:divBdr>
                        <w:top w:val="none" w:sz="0" w:space="0" w:color="auto"/>
                        <w:left w:val="none" w:sz="0" w:space="0" w:color="auto"/>
                        <w:bottom w:val="none" w:sz="0" w:space="0" w:color="auto"/>
                        <w:right w:val="none" w:sz="0" w:space="0" w:color="auto"/>
                      </w:divBdr>
                    </w:div>
                    <w:div w:id="1889880026">
                      <w:marLeft w:val="0"/>
                      <w:marRight w:val="0"/>
                      <w:marTop w:val="0"/>
                      <w:marBottom w:val="0"/>
                      <w:divBdr>
                        <w:top w:val="none" w:sz="0" w:space="0" w:color="auto"/>
                        <w:left w:val="none" w:sz="0" w:space="0" w:color="auto"/>
                        <w:bottom w:val="none" w:sz="0" w:space="0" w:color="auto"/>
                        <w:right w:val="none" w:sz="0" w:space="0" w:color="auto"/>
                      </w:divBdr>
                      <w:divsChild>
                        <w:div w:id="1836916451">
                          <w:marLeft w:val="0"/>
                          <w:marRight w:val="0"/>
                          <w:marTop w:val="0"/>
                          <w:marBottom w:val="0"/>
                          <w:divBdr>
                            <w:top w:val="none" w:sz="0" w:space="0" w:color="auto"/>
                            <w:left w:val="none" w:sz="0" w:space="0" w:color="auto"/>
                            <w:bottom w:val="none" w:sz="0" w:space="0" w:color="auto"/>
                            <w:right w:val="none" w:sz="0" w:space="0" w:color="auto"/>
                          </w:divBdr>
                        </w:div>
                      </w:divsChild>
                    </w:div>
                    <w:div w:id="30500996">
                      <w:marLeft w:val="0"/>
                      <w:marRight w:val="0"/>
                      <w:marTop w:val="0"/>
                      <w:marBottom w:val="0"/>
                      <w:divBdr>
                        <w:top w:val="none" w:sz="0" w:space="0" w:color="auto"/>
                        <w:left w:val="none" w:sz="0" w:space="0" w:color="auto"/>
                        <w:bottom w:val="none" w:sz="0" w:space="0" w:color="auto"/>
                        <w:right w:val="none" w:sz="0" w:space="0" w:color="auto"/>
                      </w:divBdr>
                    </w:div>
                  </w:divsChild>
                </w:div>
                <w:div w:id="1277179390">
                  <w:marLeft w:val="0"/>
                  <w:marRight w:val="0"/>
                  <w:marTop w:val="0"/>
                  <w:marBottom w:val="0"/>
                  <w:divBdr>
                    <w:top w:val="none" w:sz="0" w:space="0" w:color="auto"/>
                    <w:left w:val="none" w:sz="0" w:space="0" w:color="auto"/>
                    <w:bottom w:val="none" w:sz="0" w:space="0" w:color="auto"/>
                    <w:right w:val="none" w:sz="0" w:space="0" w:color="auto"/>
                  </w:divBdr>
                  <w:divsChild>
                    <w:div w:id="249656472">
                      <w:marLeft w:val="0"/>
                      <w:marRight w:val="0"/>
                      <w:marTop w:val="0"/>
                      <w:marBottom w:val="0"/>
                      <w:divBdr>
                        <w:top w:val="none" w:sz="0" w:space="0" w:color="auto"/>
                        <w:left w:val="none" w:sz="0" w:space="0" w:color="auto"/>
                        <w:bottom w:val="none" w:sz="0" w:space="0" w:color="auto"/>
                        <w:right w:val="none" w:sz="0" w:space="0" w:color="auto"/>
                      </w:divBdr>
                    </w:div>
                    <w:div w:id="1591084978">
                      <w:marLeft w:val="0"/>
                      <w:marRight w:val="0"/>
                      <w:marTop w:val="0"/>
                      <w:marBottom w:val="0"/>
                      <w:divBdr>
                        <w:top w:val="none" w:sz="0" w:space="0" w:color="auto"/>
                        <w:left w:val="none" w:sz="0" w:space="0" w:color="auto"/>
                        <w:bottom w:val="none" w:sz="0" w:space="0" w:color="auto"/>
                        <w:right w:val="none" w:sz="0" w:space="0" w:color="auto"/>
                      </w:divBdr>
                    </w:div>
                    <w:div w:id="816917939">
                      <w:marLeft w:val="0"/>
                      <w:marRight w:val="0"/>
                      <w:marTop w:val="0"/>
                      <w:marBottom w:val="0"/>
                      <w:divBdr>
                        <w:top w:val="none" w:sz="0" w:space="0" w:color="auto"/>
                        <w:left w:val="none" w:sz="0" w:space="0" w:color="auto"/>
                        <w:bottom w:val="none" w:sz="0" w:space="0" w:color="auto"/>
                        <w:right w:val="none" w:sz="0" w:space="0" w:color="auto"/>
                      </w:divBdr>
                    </w:div>
                  </w:divsChild>
                </w:div>
                <w:div w:id="38365171">
                  <w:marLeft w:val="0"/>
                  <w:marRight w:val="0"/>
                  <w:marTop w:val="0"/>
                  <w:marBottom w:val="0"/>
                  <w:divBdr>
                    <w:top w:val="none" w:sz="0" w:space="0" w:color="auto"/>
                    <w:left w:val="none" w:sz="0" w:space="0" w:color="auto"/>
                    <w:bottom w:val="none" w:sz="0" w:space="0" w:color="auto"/>
                    <w:right w:val="none" w:sz="0" w:space="0" w:color="auto"/>
                  </w:divBdr>
                  <w:divsChild>
                    <w:div w:id="1458990341">
                      <w:marLeft w:val="0"/>
                      <w:marRight w:val="0"/>
                      <w:marTop w:val="0"/>
                      <w:marBottom w:val="0"/>
                      <w:divBdr>
                        <w:top w:val="none" w:sz="0" w:space="0" w:color="auto"/>
                        <w:left w:val="none" w:sz="0" w:space="0" w:color="auto"/>
                        <w:bottom w:val="none" w:sz="0" w:space="0" w:color="auto"/>
                        <w:right w:val="none" w:sz="0" w:space="0" w:color="auto"/>
                      </w:divBdr>
                    </w:div>
                    <w:div w:id="2043508299">
                      <w:marLeft w:val="0"/>
                      <w:marRight w:val="0"/>
                      <w:marTop w:val="0"/>
                      <w:marBottom w:val="0"/>
                      <w:divBdr>
                        <w:top w:val="none" w:sz="0" w:space="0" w:color="auto"/>
                        <w:left w:val="none" w:sz="0" w:space="0" w:color="auto"/>
                        <w:bottom w:val="none" w:sz="0" w:space="0" w:color="auto"/>
                        <w:right w:val="none" w:sz="0" w:space="0" w:color="auto"/>
                      </w:divBdr>
                    </w:div>
                    <w:div w:id="1275289550">
                      <w:marLeft w:val="0"/>
                      <w:marRight w:val="0"/>
                      <w:marTop w:val="0"/>
                      <w:marBottom w:val="0"/>
                      <w:divBdr>
                        <w:top w:val="none" w:sz="0" w:space="0" w:color="auto"/>
                        <w:left w:val="none" w:sz="0" w:space="0" w:color="auto"/>
                        <w:bottom w:val="none" w:sz="0" w:space="0" w:color="auto"/>
                        <w:right w:val="none" w:sz="0" w:space="0" w:color="auto"/>
                      </w:divBdr>
                    </w:div>
                  </w:divsChild>
                </w:div>
                <w:div w:id="276717982">
                  <w:marLeft w:val="0"/>
                  <w:marRight w:val="0"/>
                  <w:marTop w:val="0"/>
                  <w:marBottom w:val="0"/>
                  <w:divBdr>
                    <w:top w:val="none" w:sz="0" w:space="0" w:color="auto"/>
                    <w:left w:val="none" w:sz="0" w:space="0" w:color="auto"/>
                    <w:bottom w:val="none" w:sz="0" w:space="0" w:color="auto"/>
                    <w:right w:val="none" w:sz="0" w:space="0" w:color="auto"/>
                  </w:divBdr>
                  <w:divsChild>
                    <w:div w:id="133252640">
                      <w:marLeft w:val="0"/>
                      <w:marRight w:val="0"/>
                      <w:marTop w:val="0"/>
                      <w:marBottom w:val="0"/>
                      <w:divBdr>
                        <w:top w:val="none" w:sz="0" w:space="0" w:color="auto"/>
                        <w:left w:val="none" w:sz="0" w:space="0" w:color="auto"/>
                        <w:bottom w:val="none" w:sz="0" w:space="0" w:color="auto"/>
                        <w:right w:val="none" w:sz="0" w:space="0" w:color="auto"/>
                      </w:divBdr>
                    </w:div>
                    <w:div w:id="943849576">
                      <w:marLeft w:val="0"/>
                      <w:marRight w:val="0"/>
                      <w:marTop w:val="0"/>
                      <w:marBottom w:val="0"/>
                      <w:divBdr>
                        <w:top w:val="none" w:sz="0" w:space="0" w:color="auto"/>
                        <w:left w:val="none" w:sz="0" w:space="0" w:color="auto"/>
                        <w:bottom w:val="none" w:sz="0" w:space="0" w:color="auto"/>
                        <w:right w:val="none" w:sz="0" w:space="0" w:color="auto"/>
                      </w:divBdr>
                    </w:div>
                    <w:div w:id="711852436">
                      <w:marLeft w:val="0"/>
                      <w:marRight w:val="0"/>
                      <w:marTop w:val="0"/>
                      <w:marBottom w:val="0"/>
                      <w:divBdr>
                        <w:top w:val="none" w:sz="0" w:space="0" w:color="auto"/>
                        <w:left w:val="none" w:sz="0" w:space="0" w:color="auto"/>
                        <w:bottom w:val="none" w:sz="0" w:space="0" w:color="auto"/>
                        <w:right w:val="none" w:sz="0" w:space="0" w:color="auto"/>
                      </w:divBdr>
                    </w:div>
                  </w:divsChild>
                </w:div>
                <w:div w:id="1450277848">
                  <w:marLeft w:val="0"/>
                  <w:marRight w:val="0"/>
                  <w:marTop w:val="0"/>
                  <w:marBottom w:val="0"/>
                  <w:divBdr>
                    <w:top w:val="none" w:sz="0" w:space="0" w:color="auto"/>
                    <w:left w:val="none" w:sz="0" w:space="0" w:color="auto"/>
                    <w:bottom w:val="none" w:sz="0" w:space="0" w:color="auto"/>
                    <w:right w:val="none" w:sz="0" w:space="0" w:color="auto"/>
                  </w:divBdr>
                  <w:divsChild>
                    <w:div w:id="339699876">
                      <w:marLeft w:val="0"/>
                      <w:marRight w:val="0"/>
                      <w:marTop w:val="0"/>
                      <w:marBottom w:val="0"/>
                      <w:divBdr>
                        <w:top w:val="none" w:sz="0" w:space="0" w:color="auto"/>
                        <w:left w:val="none" w:sz="0" w:space="0" w:color="auto"/>
                        <w:bottom w:val="none" w:sz="0" w:space="0" w:color="auto"/>
                        <w:right w:val="none" w:sz="0" w:space="0" w:color="auto"/>
                      </w:divBdr>
                    </w:div>
                    <w:div w:id="653801495">
                      <w:marLeft w:val="0"/>
                      <w:marRight w:val="0"/>
                      <w:marTop w:val="0"/>
                      <w:marBottom w:val="0"/>
                      <w:divBdr>
                        <w:top w:val="none" w:sz="0" w:space="0" w:color="auto"/>
                        <w:left w:val="none" w:sz="0" w:space="0" w:color="auto"/>
                        <w:bottom w:val="none" w:sz="0" w:space="0" w:color="auto"/>
                        <w:right w:val="none" w:sz="0" w:space="0" w:color="auto"/>
                      </w:divBdr>
                    </w:div>
                    <w:div w:id="1910650029">
                      <w:marLeft w:val="0"/>
                      <w:marRight w:val="0"/>
                      <w:marTop w:val="0"/>
                      <w:marBottom w:val="0"/>
                      <w:divBdr>
                        <w:top w:val="none" w:sz="0" w:space="0" w:color="auto"/>
                        <w:left w:val="none" w:sz="0" w:space="0" w:color="auto"/>
                        <w:bottom w:val="none" w:sz="0" w:space="0" w:color="auto"/>
                        <w:right w:val="none" w:sz="0" w:space="0" w:color="auto"/>
                      </w:divBdr>
                    </w:div>
                  </w:divsChild>
                </w:div>
                <w:div w:id="240023073">
                  <w:marLeft w:val="0"/>
                  <w:marRight w:val="0"/>
                  <w:marTop w:val="0"/>
                  <w:marBottom w:val="0"/>
                  <w:divBdr>
                    <w:top w:val="none" w:sz="0" w:space="0" w:color="auto"/>
                    <w:left w:val="none" w:sz="0" w:space="0" w:color="auto"/>
                    <w:bottom w:val="none" w:sz="0" w:space="0" w:color="auto"/>
                    <w:right w:val="none" w:sz="0" w:space="0" w:color="auto"/>
                  </w:divBdr>
                  <w:divsChild>
                    <w:div w:id="1115561610">
                      <w:marLeft w:val="0"/>
                      <w:marRight w:val="0"/>
                      <w:marTop w:val="0"/>
                      <w:marBottom w:val="0"/>
                      <w:divBdr>
                        <w:top w:val="none" w:sz="0" w:space="0" w:color="auto"/>
                        <w:left w:val="none" w:sz="0" w:space="0" w:color="auto"/>
                        <w:bottom w:val="none" w:sz="0" w:space="0" w:color="auto"/>
                        <w:right w:val="none" w:sz="0" w:space="0" w:color="auto"/>
                      </w:divBdr>
                    </w:div>
                    <w:div w:id="130484518">
                      <w:marLeft w:val="0"/>
                      <w:marRight w:val="0"/>
                      <w:marTop w:val="0"/>
                      <w:marBottom w:val="0"/>
                      <w:divBdr>
                        <w:top w:val="none" w:sz="0" w:space="0" w:color="auto"/>
                        <w:left w:val="none" w:sz="0" w:space="0" w:color="auto"/>
                        <w:bottom w:val="none" w:sz="0" w:space="0" w:color="auto"/>
                        <w:right w:val="none" w:sz="0" w:space="0" w:color="auto"/>
                      </w:divBdr>
                    </w:div>
                  </w:divsChild>
                </w:div>
                <w:div w:id="510072393">
                  <w:marLeft w:val="0"/>
                  <w:marRight w:val="0"/>
                  <w:marTop w:val="0"/>
                  <w:marBottom w:val="0"/>
                  <w:divBdr>
                    <w:top w:val="none" w:sz="0" w:space="0" w:color="auto"/>
                    <w:left w:val="none" w:sz="0" w:space="0" w:color="auto"/>
                    <w:bottom w:val="none" w:sz="0" w:space="0" w:color="auto"/>
                    <w:right w:val="none" w:sz="0" w:space="0" w:color="auto"/>
                  </w:divBdr>
                  <w:divsChild>
                    <w:div w:id="137184979">
                      <w:marLeft w:val="0"/>
                      <w:marRight w:val="0"/>
                      <w:marTop w:val="0"/>
                      <w:marBottom w:val="0"/>
                      <w:divBdr>
                        <w:top w:val="none" w:sz="0" w:space="0" w:color="auto"/>
                        <w:left w:val="none" w:sz="0" w:space="0" w:color="auto"/>
                        <w:bottom w:val="none" w:sz="0" w:space="0" w:color="auto"/>
                        <w:right w:val="none" w:sz="0" w:space="0" w:color="auto"/>
                      </w:divBdr>
                      <w:divsChild>
                        <w:div w:id="1946644227">
                          <w:marLeft w:val="0"/>
                          <w:marRight w:val="0"/>
                          <w:marTop w:val="0"/>
                          <w:marBottom w:val="0"/>
                          <w:divBdr>
                            <w:top w:val="none" w:sz="0" w:space="0" w:color="auto"/>
                            <w:left w:val="none" w:sz="0" w:space="0" w:color="auto"/>
                            <w:bottom w:val="none" w:sz="0" w:space="0" w:color="auto"/>
                            <w:right w:val="none" w:sz="0" w:space="0" w:color="auto"/>
                          </w:divBdr>
                        </w:div>
                        <w:div w:id="1551923102">
                          <w:marLeft w:val="0"/>
                          <w:marRight w:val="0"/>
                          <w:marTop w:val="0"/>
                          <w:marBottom w:val="0"/>
                          <w:divBdr>
                            <w:top w:val="none" w:sz="0" w:space="0" w:color="auto"/>
                            <w:left w:val="none" w:sz="0" w:space="0" w:color="auto"/>
                            <w:bottom w:val="none" w:sz="0" w:space="0" w:color="auto"/>
                            <w:right w:val="none" w:sz="0" w:space="0" w:color="auto"/>
                          </w:divBdr>
                        </w:div>
                      </w:divsChild>
                    </w:div>
                    <w:div w:id="1832483976">
                      <w:marLeft w:val="0"/>
                      <w:marRight w:val="0"/>
                      <w:marTop w:val="0"/>
                      <w:marBottom w:val="0"/>
                      <w:divBdr>
                        <w:top w:val="none" w:sz="0" w:space="0" w:color="auto"/>
                        <w:left w:val="none" w:sz="0" w:space="0" w:color="auto"/>
                        <w:bottom w:val="none" w:sz="0" w:space="0" w:color="auto"/>
                        <w:right w:val="none" w:sz="0" w:space="0" w:color="auto"/>
                      </w:divBdr>
                      <w:divsChild>
                        <w:div w:id="15101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79807">
                  <w:marLeft w:val="0"/>
                  <w:marRight w:val="0"/>
                  <w:marTop w:val="0"/>
                  <w:marBottom w:val="0"/>
                  <w:divBdr>
                    <w:top w:val="none" w:sz="0" w:space="0" w:color="auto"/>
                    <w:left w:val="none" w:sz="0" w:space="0" w:color="auto"/>
                    <w:bottom w:val="none" w:sz="0" w:space="0" w:color="auto"/>
                    <w:right w:val="none" w:sz="0" w:space="0" w:color="auto"/>
                  </w:divBdr>
                  <w:divsChild>
                    <w:div w:id="173496471">
                      <w:marLeft w:val="0"/>
                      <w:marRight w:val="0"/>
                      <w:marTop w:val="0"/>
                      <w:marBottom w:val="0"/>
                      <w:divBdr>
                        <w:top w:val="none" w:sz="0" w:space="0" w:color="auto"/>
                        <w:left w:val="none" w:sz="0" w:space="0" w:color="auto"/>
                        <w:bottom w:val="none" w:sz="0" w:space="0" w:color="auto"/>
                        <w:right w:val="none" w:sz="0" w:space="0" w:color="auto"/>
                      </w:divBdr>
                    </w:div>
                    <w:div w:id="1469858127">
                      <w:marLeft w:val="0"/>
                      <w:marRight w:val="0"/>
                      <w:marTop w:val="0"/>
                      <w:marBottom w:val="0"/>
                      <w:divBdr>
                        <w:top w:val="none" w:sz="0" w:space="0" w:color="auto"/>
                        <w:left w:val="none" w:sz="0" w:space="0" w:color="auto"/>
                        <w:bottom w:val="none" w:sz="0" w:space="0" w:color="auto"/>
                        <w:right w:val="none" w:sz="0" w:space="0" w:color="auto"/>
                      </w:divBdr>
                    </w:div>
                  </w:divsChild>
                </w:div>
                <w:div w:id="633751795">
                  <w:marLeft w:val="0"/>
                  <w:marRight w:val="0"/>
                  <w:marTop w:val="0"/>
                  <w:marBottom w:val="0"/>
                  <w:divBdr>
                    <w:top w:val="none" w:sz="0" w:space="0" w:color="auto"/>
                    <w:left w:val="none" w:sz="0" w:space="0" w:color="auto"/>
                    <w:bottom w:val="none" w:sz="0" w:space="0" w:color="auto"/>
                    <w:right w:val="none" w:sz="0" w:space="0" w:color="auto"/>
                  </w:divBdr>
                  <w:divsChild>
                    <w:div w:id="1162701551">
                      <w:marLeft w:val="0"/>
                      <w:marRight w:val="0"/>
                      <w:marTop w:val="0"/>
                      <w:marBottom w:val="0"/>
                      <w:divBdr>
                        <w:top w:val="none" w:sz="0" w:space="0" w:color="auto"/>
                        <w:left w:val="none" w:sz="0" w:space="0" w:color="auto"/>
                        <w:bottom w:val="none" w:sz="0" w:space="0" w:color="auto"/>
                        <w:right w:val="none" w:sz="0" w:space="0" w:color="auto"/>
                      </w:divBdr>
                      <w:divsChild>
                        <w:div w:id="1248422339">
                          <w:marLeft w:val="0"/>
                          <w:marRight w:val="0"/>
                          <w:marTop w:val="0"/>
                          <w:marBottom w:val="0"/>
                          <w:divBdr>
                            <w:top w:val="none" w:sz="0" w:space="0" w:color="auto"/>
                            <w:left w:val="none" w:sz="0" w:space="0" w:color="auto"/>
                            <w:bottom w:val="none" w:sz="0" w:space="0" w:color="auto"/>
                            <w:right w:val="none" w:sz="0" w:space="0" w:color="auto"/>
                          </w:divBdr>
                        </w:div>
                        <w:div w:id="93482590">
                          <w:marLeft w:val="0"/>
                          <w:marRight w:val="0"/>
                          <w:marTop w:val="0"/>
                          <w:marBottom w:val="0"/>
                          <w:divBdr>
                            <w:top w:val="none" w:sz="0" w:space="0" w:color="auto"/>
                            <w:left w:val="none" w:sz="0" w:space="0" w:color="auto"/>
                            <w:bottom w:val="none" w:sz="0" w:space="0" w:color="auto"/>
                            <w:right w:val="none" w:sz="0" w:space="0" w:color="auto"/>
                          </w:divBdr>
                        </w:div>
                      </w:divsChild>
                    </w:div>
                    <w:div w:id="1055393283">
                      <w:marLeft w:val="0"/>
                      <w:marRight w:val="0"/>
                      <w:marTop w:val="0"/>
                      <w:marBottom w:val="0"/>
                      <w:divBdr>
                        <w:top w:val="none" w:sz="0" w:space="0" w:color="auto"/>
                        <w:left w:val="none" w:sz="0" w:space="0" w:color="auto"/>
                        <w:bottom w:val="none" w:sz="0" w:space="0" w:color="auto"/>
                        <w:right w:val="none" w:sz="0" w:space="0" w:color="auto"/>
                      </w:divBdr>
                      <w:divsChild>
                        <w:div w:id="15310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5462">
                  <w:marLeft w:val="0"/>
                  <w:marRight w:val="0"/>
                  <w:marTop w:val="0"/>
                  <w:marBottom w:val="0"/>
                  <w:divBdr>
                    <w:top w:val="none" w:sz="0" w:space="0" w:color="auto"/>
                    <w:left w:val="none" w:sz="0" w:space="0" w:color="auto"/>
                    <w:bottom w:val="none" w:sz="0" w:space="0" w:color="auto"/>
                    <w:right w:val="none" w:sz="0" w:space="0" w:color="auto"/>
                  </w:divBdr>
                  <w:divsChild>
                    <w:div w:id="775639712">
                      <w:marLeft w:val="0"/>
                      <w:marRight w:val="0"/>
                      <w:marTop w:val="0"/>
                      <w:marBottom w:val="0"/>
                      <w:divBdr>
                        <w:top w:val="none" w:sz="0" w:space="0" w:color="auto"/>
                        <w:left w:val="none" w:sz="0" w:space="0" w:color="auto"/>
                        <w:bottom w:val="none" w:sz="0" w:space="0" w:color="auto"/>
                        <w:right w:val="none" w:sz="0" w:space="0" w:color="auto"/>
                      </w:divBdr>
                    </w:div>
                    <w:div w:id="2084137785">
                      <w:marLeft w:val="0"/>
                      <w:marRight w:val="0"/>
                      <w:marTop w:val="0"/>
                      <w:marBottom w:val="0"/>
                      <w:divBdr>
                        <w:top w:val="none" w:sz="0" w:space="0" w:color="auto"/>
                        <w:left w:val="none" w:sz="0" w:space="0" w:color="auto"/>
                        <w:bottom w:val="none" w:sz="0" w:space="0" w:color="auto"/>
                        <w:right w:val="none" w:sz="0" w:space="0" w:color="auto"/>
                      </w:divBdr>
                    </w:div>
                    <w:div w:id="363292809">
                      <w:marLeft w:val="0"/>
                      <w:marRight w:val="0"/>
                      <w:marTop w:val="0"/>
                      <w:marBottom w:val="0"/>
                      <w:divBdr>
                        <w:top w:val="none" w:sz="0" w:space="0" w:color="auto"/>
                        <w:left w:val="none" w:sz="0" w:space="0" w:color="auto"/>
                        <w:bottom w:val="none" w:sz="0" w:space="0" w:color="auto"/>
                        <w:right w:val="none" w:sz="0" w:space="0" w:color="auto"/>
                      </w:divBdr>
                    </w:div>
                  </w:divsChild>
                </w:div>
                <w:div w:id="275186740">
                  <w:marLeft w:val="0"/>
                  <w:marRight w:val="0"/>
                  <w:marTop w:val="0"/>
                  <w:marBottom w:val="0"/>
                  <w:divBdr>
                    <w:top w:val="none" w:sz="0" w:space="0" w:color="auto"/>
                    <w:left w:val="none" w:sz="0" w:space="0" w:color="auto"/>
                    <w:bottom w:val="none" w:sz="0" w:space="0" w:color="auto"/>
                    <w:right w:val="none" w:sz="0" w:space="0" w:color="auto"/>
                  </w:divBdr>
                  <w:divsChild>
                    <w:div w:id="1030842141">
                      <w:marLeft w:val="0"/>
                      <w:marRight w:val="0"/>
                      <w:marTop w:val="0"/>
                      <w:marBottom w:val="0"/>
                      <w:divBdr>
                        <w:top w:val="none" w:sz="0" w:space="0" w:color="auto"/>
                        <w:left w:val="none" w:sz="0" w:space="0" w:color="auto"/>
                        <w:bottom w:val="none" w:sz="0" w:space="0" w:color="auto"/>
                        <w:right w:val="none" w:sz="0" w:space="0" w:color="auto"/>
                      </w:divBdr>
                    </w:div>
                    <w:div w:id="31081123">
                      <w:marLeft w:val="0"/>
                      <w:marRight w:val="0"/>
                      <w:marTop w:val="0"/>
                      <w:marBottom w:val="0"/>
                      <w:divBdr>
                        <w:top w:val="none" w:sz="0" w:space="0" w:color="auto"/>
                        <w:left w:val="none" w:sz="0" w:space="0" w:color="auto"/>
                        <w:bottom w:val="none" w:sz="0" w:space="0" w:color="auto"/>
                        <w:right w:val="none" w:sz="0" w:space="0" w:color="auto"/>
                      </w:divBdr>
                    </w:div>
                    <w:div w:id="238516156">
                      <w:marLeft w:val="0"/>
                      <w:marRight w:val="0"/>
                      <w:marTop w:val="0"/>
                      <w:marBottom w:val="0"/>
                      <w:divBdr>
                        <w:top w:val="none" w:sz="0" w:space="0" w:color="auto"/>
                        <w:left w:val="none" w:sz="0" w:space="0" w:color="auto"/>
                        <w:bottom w:val="none" w:sz="0" w:space="0" w:color="auto"/>
                        <w:right w:val="none" w:sz="0" w:space="0" w:color="auto"/>
                      </w:divBdr>
                    </w:div>
                  </w:divsChild>
                </w:div>
                <w:div w:id="1092240212">
                  <w:marLeft w:val="0"/>
                  <w:marRight w:val="0"/>
                  <w:marTop w:val="0"/>
                  <w:marBottom w:val="0"/>
                  <w:divBdr>
                    <w:top w:val="none" w:sz="0" w:space="0" w:color="auto"/>
                    <w:left w:val="none" w:sz="0" w:space="0" w:color="auto"/>
                    <w:bottom w:val="none" w:sz="0" w:space="0" w:color="auto"/>
                    <w:right w:val="none" w:sz="0" w:space="0" w:color="auto"/>
                  </w:divBdr>
                  <w:divsChild>
                    <w:div w:id="1093404518">
                      <w:marLeft w:val="0"/>
                      <w:marRight w:val="0"/>
                      <w:marTop w:val="0"/>
                      <w:marBottom w:val="0"/>
                      <w:divBdr>
                        <w:top w:val="none" w:sz="0" w:space="0" w:color="auto"/>
                        <w:left w:val="none" w:sz="0" w:space="0" w:color="auto"/>
                        <w:bottom w:val="none" w:sz="0" w:space="0" w:color="auto"/>
                        <w:right w:val="none" w:sz="0" w:space="0" w:color="auto"/>
                      </w:divBdr>
                    </w:div>
                    <w:div w:id="965507490">
                      <w:marLeft w:val="0"/>
                      <w:marRight w:val="0"/>
                      <w:marTop w:val="0"/>
                      <w:marBottom w:val="0"/>
                      <w:divBdr>
                        <w:top w:val="none" w:sz="0" w:space="0" w:color="auto"/>
                        <w:left w:val="none" w:sz="0" w:space="0" w:color="auto"/>
                        <w:bottom w:val="none" w:sz="0" w:space="0" w:color="auto"/>
                        <w:right w:val="none" w:sz="0" w:space="0" w:color="auto"/>
                      </w:divBdr>
                      <w:divsChild>
                        <w:div w:id="1563709684">
                          <w:marLeft w:val="0"/>
                          <w:marRight w:val="0"/>
                          <w:marTop w:val="0"/>
                          <w:marBottom w:val="0"/>
                          <w:divBdr>
                            <w:top w:val="none" w:sz="0" w:space="0" w:color="auto"/>
                            <w:left w:val="none" w:sz="0" w:space="0" w:color="auto"/>
                            <w:bottom w:val="none" w:sz="0" w:space="0" w:color="auto"/>
                            <w:right w:val="none" w:sz="0" w:space="0" w:color="auto"/>
                          </w:divBdr>
                        </w:div>
                      </w:divsChild>
                    </w:div>
                    <w:div w:id="175212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853222">
              <w:marLeft w:val="0"/>
              <w:marRight w:val="0"/>
              <w:marTop w:val="0"/>
              <w:marBottom w:val="0"/>
              <w:divBdr>
                <w:top w:val="none" w:sz="0" w:space="0" w:color="auto"/>
                <w:left w:val="none" w:sz="0" w:space="0" w:color="auto"/>
                <w:bottom w:val="none" w:sz="0" w:space="0" w:color="auto"/>
                <w:right w:val="none" w:sz="0" w:space="0" w:color="auto"/>
              </w:divBdr>
              <w:divsChild>
                <w:div w:id="1980305343">
                  <w:marLeft w:val="0"/>
                  <w:marRight w:val="0"/>
                  <w:marTop w:val="0"/>
                  <w:marBottom w:val="0"/>
                  <w:divBdr>
                    <w:top w:val="none" w:sz="0" w:space="0" w:color="auto"/>
                    <w:left w:val="none" w:sz="0" w:space="0" w:color="auto"/>
                    <w:bottom w:val="none" w:sz="0" w:space="0" w:color="auto"/>
                    <w:right w:val="none" w:sz="0" w:space="0" w:color="auto"/>
                  </w:divBdr>
                </w:div>
                <w:div w:id="1996451864">
                  <w:marLeft w:val="0"/>
                  <w:marRight w:val="0"/>
                  <w:marTop w:val="0"/>
                  <w:marBottom w:val="0"/>
                  <w:divBdr>
                    <w:top w:val="none" w:sz="0" w:space="0" w:color="auto"/>
                    <w:left w:val="none" w:sz="0" w:space="0" w:color="auto"/>
                    <w:bottom w:val="none" w:sz="0" w:space="0" w:color="auto"/>
                    <w:right w:val="none" w:sz="0" w:space="0" w:color="auto"/>
                  </w:divBdr>
                  <w:divsChild>
                    <w:div w:id="312805113">
                      <w:marLeft w:val="0"/>
                      <w:marRight w:val="0"/>
                      <w:marTop w:val="0"/>
                      <w:marBottom w:val="0"/>
                      <w:divBdr>
                        <w:top w:val="none" w:sz="0" w:space="0" w:color="auto"/>
                        <w:left w:val="none" w:sz="0" w:space="0" w:color="auto"/>
                        <w:bottom w:val="none" w:sz="0" w:space="0" w:color="auto"/>
                        <w:right w:val="none" w:sz="0" w:space="0" w:color="auto"/>
                      </w:divBdr>
                    </w:div>
                    <w:div w:id="1325354328">
                      <w:marLeft w:val="0"/>
                      <w:marRight w:val="0"/>
                      <w:marTop w:val="0"/>
                      <w:marBottom w:val="0"/>
                      <w:divBdr>
                        <w:top w:val="none" w:sz="0" w:space="0" w:color="auto"/>
                        <w:left w:val="none" w:sz="0" w:space="0" w:color="auto"/>
                        <w:bottom w:val="none" w:sz="0" w:space="0" w:color="auto"/>
                        <w:right w:val="none" w:sz="0" w:space="0" w:color="auto"/>
                      </w:divBdr>
                      <w:divsChild>
                        <w:div w:id="445661026">
                          <w:marLeft w:val="0"/>
                          <w:marRight w:val="0"/>
                          <w:marTop w:val="0"/>
                          <w:marBottom w:val="0"/>
                          <w:divBdr>
                            <w:top w:val="none" w:sz="0" w:space="0" w:color="auto"/>
                            <w:left w:val="none" w:sz="0" w:space="0" w:color="auto"/>
                            <w:bottom w:val="none" w:sz="0" w:space="0" w:color="auto"/>
                            <w:right w:val="none" w:sz="0" w:space="0" w:color="auto"/>
                          </w:divBdr>
                        </w:div>
                        <w:div w:id="606281309">
                          <w:marLeft w:val="0"/>
                          <w:marRight w:val="0"/>
                          <w:marTop w:val="0"/>
                          <w:marBottom w:val="0"/>
                          <w:divBdr>
                            <w:top w:val="none" w:sz="0" w:space="0" w:color="auto"/>
                            <w:left w:val="none" w:sz="0" w:space="0" w:color="auto"/>
                            <w:bottom w:val="none" w:sz="0" w:space="0" w:color="auto"/>
                            <w:right w:val="none" w:sz="0" w:space="0" w:color="auto"/>
                          </w:divBdr>
                        </w:div>
                        <w:div w:id="1941913533">
                          <w:marLeft w:val="0"/>
                          <w:marRight w:val="0"/>
                          <w:marTop w:val="0"/>
                          <w:marBottom w:val="0"/>
                          <w:divBdr>
                            <w:top w:val="none" w:sz="0" w:space="0" w:color="auto"/>
                            <w:left w:val="none" w:sz="0" w:space="0" w:color="auto"/>
                            <w:bottom w:val="none" w:sz="0" w:space="0" w:color="auto"/>
                            <w:right w:val="none" w:sz="0" w:space="0" w:color="auto"/>
                          </w:divBdr>
                        </w:div>
                        <w:div w:id="1237205116">
                          <w:marLeft w:val="0"/>
                          <w:marRight w:val="0"/>
                          <w:marTop w:val="0"/>
                          <w:marBottom w:val="0"/>
                          <w:divBdr>
                            <w:top w:val="none" w:sz="0" w:space="0" w:color="auto"/>
                            <w:left w:val="none" w:sz="0" w:space="0" w:color="auto"/>
                            <w:bottom w:val="none" w:sz="0" w:space="0" w:color="auto"/>
                            <w:right w:val="none" w:sz="0" w:space="0" w:color="auto"/>
                          </w:divBdr>
                        </w:div>
                        <w:div w:id="1568802285">
                          <w:marLeft w:val="0"/>
                          <w:marRight w:val="0"/>
                          <w:marTop w:val="0"/>
                          <w:marBottom w:val="0"/>
                          <w:divBdr>
                            <w:top w:val="none" w:sz="0" w:space="0" w:color="auto"/>
                            <w:left w:val="none" w:sz="0" w:space="0" w:color="auto"/>
                            <w:bottom w:val="none" w:sz="0" w:space="0" w:color="auto"/>
                            <w:right w:val="none" w:sz="0" w:space="0" w:color="auto"/>
                          </w:divBdr>
                        </w:div>
                      </w:divsChild>
                    </w:div>
                    <w:div w:id="1424911194">
                      <w:marLeft w:val="0"/>
                      <w:marRight w:val="0"/>
                      <w:marTop w:val="0"/>
                      <w:marBottom w:val="0"/>
                      <w:divBdr>
                        <w:top w:val="none" w:sz="0" w:space="0" w:color="auto"/>
                        <w:left w:val="none" w:sz="0" w:space="0" w:color="auto"/>
                        <w:bottom w:val="none" w:sz="0" w:space="0" w:color="auto"/>
                        <w:right w:val="none" w:sz="0" w:space="0" w:color="auto"/>
                      </w:divBdr>
                    </w:div>
                  </w:divsChild>
                </w:div>
                <w:div w:id="837037218">
                  <w:marLeft w:val="0"/>
                  <w:marRight w:val="0"/>
                  <w:marTop w:val="0"/>
                  <w:marBottom w:val="0"/>
                  <w:divBdr>
                    <w:top w:val="none" w:sz="0" w:space="0" w:color="auto"/>
                    <w:left w:val="none" w:sz="0" w:space="0" w:color="auto"/>
                    <w:bottom w:val="none" w:sz="0" w:space="0" w:color="auto"/>
                    <w:right w:val="none" w:sz="0" w:space="0" w:color="auto"/>
                  </w:divBdr>
                  <w:divsChild>
                    <w:div w:id="10180963">
                      <w:marLeft w:val="0"/>
                      <w:marRight w:val="0"/>
                      <w:marTop w:val="0"/>
                      <w:marBottom w:val="0"/>
                      <w:divBdr>
                        <w:top w:val="none" w:sz="0" w:space="0" w:color="auto"/>
                        <w:left w:val="none" w:sz="0" w:space="0" w:color="auto"/>
                        <w:bottom w:val="none" w:sz="0" w:space="0" w:color="auto"/>
                        <w:right w:val="none" w:sz="0" w:space="0" w:color="auto"/>
                      </w:divBdr>
                    </w:div>
                    <w:div w:id="1315720135">
                      <w:marLeft w:val="0"/>
                      <w:marRight w:val="0"/>
                      <w:marTop w:val="0"/>
                      <w:marBottom w:val="0"/>
                      <w:divBdr>
                        <w:top w:val="none" w:sz="0" w:space="0" w:color="auto"/>
                        <w:left w:val="none" w:sz="0" w:space="0" w:color="auto"/>
                        <w:bottom w:val="none" w:sz="0" w:space="0" w:color="auto"/>
                        <w:right w:val="none" w:sz="0" w:space="0" w:color="auto"/>
                      </w:divBdr>
                      <w:divsChild>
                        <w:div w:id="1588879170">
                          <w:marLeft w:val="0"/>
                          <w:marRight w:val="0"/>
                          <w:marTop w:val="0"/>
                          <w:marBottom w:val="0"/>
                          <w:divBdr>
                            <w:top w:val="none" w:sz="0" w:space="0" w:color="auto"/>
                            <w:left w:val="none" w:sz="0" w:space="0" w:color="auto"/>
                            <w:bottom w:val="none" w:sz="0" w:space="0" w:color="auto"/>
                            <w:right w:val="none" w:sz="0" w:space="0" w:color="auto"/>
                          </w:divBdr>
                        </w:div>
                        <w:div w:id="437726079">
                          <w:marLeft w:val="0"/>
                          <w:marRight w:val="0"/>
                          <w:marTop w:val="0"/>
                          <w:marBottom w:val="0"/>
                          <w:divBdr>
                            <w:top w:val="none" w:sz="0" w:space="0" w:color="auto"/>
                            <w:left w:val="none" w:sz="0" w:space="0" w:color="auto"/>
                            <w:bottom w:val="none" w:sz="0" w:space="0" w:color="auto"/>
                            <w:right w:val="none" w:sz="0" w:space="0" w:color="auto"/>
                          </w:divBdr>
                        </w:div>
                        <w:div w:id="948313924">
                          <w:marLeft w:val="0"/>
                          <w:marRight w:val="0"/>
                          <w:marTop w:val="0"/>
                          <w:marBottom w:val="0"/>
                          <w:divBdr>
                            <w:top w:val="none" w:sz="0" w:space="0" w:color="auto"/>
                            <w:left w:val="none" w:sz="0" w:space="0" w:color="auto"/>
                            <w:bottom w:val="none" w:sz="0" w:space="0" w:color="auto"/>
                            <w:right w:val="none" w:sz="0" w:space="0" w:color="auto"/>
                          </w:divBdr>
                        </w:div>
                        <w:div w:id="32852375">
                          <w:marLeft w:val="0"/>
                          <w:marRight w:val="0"/>
                          <w:marTop w:val="0"/>
                          <w:marBottom w:val="0"/>
                          <w:divBdr>
                            <w:top w:val="none" w:sz="0" w:space="0" w:color="auto"/>
                            <w:left w:val="none" w:sz="0" w:space="0" w:color="auto"/>
                            <w:bottom w:val="none" w:sz="0" w:space="0" w:color="auto"/>
                            <w:right w:val="none" w:sz="0" w:space="0" w:color="auto"/>
                          </w:divBdr>
                        </w:div>
                        <w:div w:id="1429738913">
                          <w:marLeft w:val="0"/>
                          <w:marRight w:val="0"/>
                          <w:marTop w:val="0"/>
                          <w:marBottom w:val="0"/>
                          <w:divBdr>
                            <w:top w:val="none" w:sz="0" w:space="0" w:color="auto"/>
                            <w:left w:val="none" w:sz="0" w:space="0" w:color="auto"/>
                            <w:bottom w:val="none" w:sz="0" w:space="0" w:color="auto"/>
                            <w:right w:val="none" w:sz="0" w:space="0" w:color="auto"/>
                          </w:divBdr>
                        </w:div>
                      </w:divsChild>
                    </w:div>
                    <w:div w:id="601189865">
                      <w:marLeft w:val="0"/>
                      <w:marRight w:val="0"/>
                      <w:marTop w:val="0"/>
                      <w:marBottom w:val="0"/>
                      <w:divBdr>
                        <w:top w:val="none" w:sz="0" w:space="0" w:color="auto"/>
                        <w:left w:val="none" w:sz="0" w:space="0" w:color="auto"/>
                        <w:bottom w:val="none" w:sz="0" w:space="0" w:color="auto"/>
                        <w:right w:val="none" w:sz="0" w:space="0" w:color="auto"/>
                      </w:divBdr>
                    </w:div>
                  </w:divsChild>
                </w:div>
                <w:div w:id="1346051735">
                  <w:marLeft w:val="0"/>
                  <w:marRight w:val="0"/>
                  <w:marTop w:val="0"/>
                  <w:marBottom w:val="0"/>
                  <w:divBdr>
                    <w:top w:val="none" w:sz="0" w:space="0" w:color="auto"/>
                    <w:left w:val="none" w:sz="0" w:space="0" w:color="auto"/>
                    <w:bottom w:val="none" w:sz="0" w:space="0" w:color="auto"/>
                    <w:right w:val="none" w:sz="0" w:space="0" w:color="auto"/>
                  </w:divBdr>
                  <w:divsChild>
                    <w:div w:id="1439064368">
                      <w:marLeft w:val="0"/>
                      <w:marRight w:val="0"/>
                      <w:marTop w:val="0"/>
                      <w:marBottom w:val="0"/>
                      <w:divBdr>
                        <w:top w:val="none" w:sz="0" w:space="0" w:color="auto"/>
                        <w:left w:val="none" w:sz="0" w:space="0" w:color="auto"/>
                        <w:bottom w:val="none" w:sz="0" w:space="0" w:color="auto"/>
                        <w:right w:val="none" w:sz="0" w:space="0" w:color="auto"/>
                      </w:divBdr>
                    </w:div>
                    <w:div w:id="556627744">
                      <w:marLeft w:val="0"/>
                      <w:marRight w:val="0"/>
                      <w:marTop w:val="0"/>
                      <w:marBottom w:val="0"/>
                      <w:divBdr>
                        <w:top w:val="none" w:sz="0" w:space="0" w:color="auto"/>
                        <w:left w:val="none" w:sz="0" w:space="0" w:color="auto"/>
                        <w:bottom w:val="none" w:sz="0" w:space="0" w:color="auto"/>
                        <w:right w:val="none" w:sz="0" w:space="0" w:color="auto"/>
                      </w:divBdr>
                    </w:div>
                    <w:div w:id="525212436">
                      <w:marLeft w:val="0"/>
                      <w:marRight w:val="0"/>
                      <w:marTop w:val="0"/>
                      <w:marBottom w:val="0"/>
                      <w:divBdr>
                        <w:top w:val="none" w:sz="0" w:space="0" w:color="auto"/>
                        <w:left w:val="none" w:sz="0" w:space="0" w:color="auto"/>
                        <w:bottom w:val="none" w:sz="0" w:space="0" w:color="auto"/>
                        <w:right w:val="none" w:sz="0" w:space="0" w:color="auto"/>
                      </w:divBdr>
                    </w:div>
                  </w:divsChild>
                </w:div>
                <w:div w:id="2109738200">
                  <w:marLeft w:val="0"/>
                  <w:marRight w:val="0"/>
                  <w:marTop w:val="0"/>
                  <w:marBottom w:val="0"/>
                  <w:divBdr>
                    <w:top w:val="none" w:sz="0" w:space="0" w:color="auto"/>
                    <w:left w:val="none" w:sz="0" w:space="0" w:color="auto"/>
                    <w:bottom w:val="none" w:sz="0" w:space="0" w:color="auto"/>
                    <w:right w:val="none" w:sz="0" w:space="0" w:color="auto"/>
                  </w:divBdr>
                  <w:divsChild>
                    <w:div w:id="610893053">
                      <w:marLeft w:val="0"/>
                      <w:marRight w:val="0"/>
                      <w:marTop w:val="0"/>
                      <w:marBottom w:val="0"/>
                      <w:divBdr>
                        <w:top w:val="none" w:sz="0" w:space="0" w:color="auto"/>
                        <w:left w:val="none" w:sz="0" w:space="0" w:color="auto"/>
                        <w:bottom w:val="none" w:sz="0" w:space="0" w:color="auto"/>
                        <w:right w:val="none" w:sz="0" w:space="0" w:color="auto"/>
                      </w:divBdr>
                    </w:div>
                    <w:div w:id="1378118464">
                      <w:marLeft w:val="0"/>
                      <w:marRight w:val="0"/>
                      <w:marTop w:val="0"/>
                      <w:marBottom w:val="0"/>
                      <w:divBdr>
                        <w:top w:val="none" w:sz="0" w:space="0" w:color="auto"/>
                        <w:left w:val="none" w:sz="0" w:space="0" w:color="auto"/>
                        <w:bottom w:val="none" w:sz="0" w:space="0" w:color="auto"/>
                        <w:right w:val="none" w:sz="0" w:space="0" w:color="auto"/>
                      </w:divBdr>
                    </w:div>
                    <w:div w:id="712971702">
                      <w:marLeft w:val="0"/>
                      <w:marRight w:val="0"/>
                      <w:marTop w:val="0"/>
                      <w:marBottom w:val="0"/>
                      <w:divBdr>
                        <w:top w:val="none" w:sz="0" w:space="0" w:color="auto"/>
                        <w:left w:val="none" w:sz="0" w:space="0" w:color="auto"/>
                        <w:bottom w:val="none" w:sz="0" w:space="0" w:color="auto"/>
                        <w:right w:val="none" w:sz="0" w:space="0" w:color="auto"/>
                      </w:divBdr>
                    </w:div>
                  </w:divsChild>
                </w:div>
                <w:div w:id="664893840">
                  <w:marLeft w:val="0"/>
                  <w:marRight w:val="0"/>
                  <w:marTop w:val="0"/>
                  <w:marBottom w:val="0"/>
                  <w:divBdr>
                    <w:top w:val="none" w:sz="0" w:space="0" w:color="auto"/>
                    <w:left w:val="none" w:sz="0" w:space="0" w:color="auto"/>
                    <w:bottom w:val="none" w:sz="0" w:space="0" w:color="auto"/>
                    <w:right w:val="none" w:sz="0" w:space="0" w:color="auto"/>
                  </w:divBdr>
                  <w:divsChild>
                    <w:div w:id="1159465007">
                      <w:marLeft w:val="0"/>
                      <w:marRight w:val="0"/>
                      <w:marTop w:val="0"/>
                      <w:marBottom w:val="0"/>
                      <w:divBdr>
                        <w:top w:val="none" w:sz="0" w:space="0" w:color="auto"/>
                        <w:left w:val="none" w:sz="0" w:space="0" w:color="auto"/>
                        <w:bottom w:val="none" w:sz="0" w:space="0" w:color="auto"/>
                        <w:right w:val="none" w:sz="0" w:space="0" w:color="auto"/>
                      </w:divBdr>
                    </w:div>
                    <w:div w:id="2092313401">
                      <w:marLeft w:val="0"/>
                      <w:marRight w:val="0"/>
                      <w:marTop w:val="0"/>
                      <w:marBottom w:val="0"/>
                      <w:divBdr>
                        <w:top w:val="none" w:sz="0" w:space="0" w:color="auto"/>
                        <w:left w:val="none" w:sz="0" w:space="0" w:color="auto"/>
                        <w:bottom w:val="none" w:sz="0" w:space="0" w:color="auto"/>
                        <w:right w:val="none" w:sz="0" w:space="0" w:color="auto"/>
                      </w:divBdr>
                    </w:div>
                    <w:div w:id="1352147941">
                      <w:marLeft w:val="0"/>
                      <w:marRight w:val="0"/>
                      <w:marTop w:val="0"/>
                      <w:marBottom w:val="0"/>
                      <w:divBdr>
                        <w:top w:val="none" w:sz="0" w:space="0" w:color="auto"/>
                        <w:left w:val="none" w:sz="0" w:space="0" w:color="auto"/>
                        <w:bottom w:val="none" w:sz="0" w:space="0" w:color="auto"/>
                        <w:right w:val="none" w:sz="0" w:space="0" w:color="auto"/>
                      </w:divBdr>
                    </w:div>
                  </w:divsChild>
                </w:div>
                <w:div w:id="152767721">
                  <w:marLeft w:val="0"/>
                  <w:marRight w:val="0"/>
                  <w:marTop w:val="0"/>
                  <w:marBottom w:val="0"/>
                  <w:divBdr>
                    <w:top w:val="none" w:sz="0" w:space="0" w:color="auto"/>
                    <w:left w:val="none" w:sz="0" w:space="0" w:color="auto"/>
                    <w:bottom w:val="none" w:sz="0" w:space="0" w:color="auto"/>
                    <w:right w:val="none" w:sz="0" w:space="0" w:color="auto"/>
                  </w:divBdr>
                  <w:divsChild>
                    <w:div w:id="1069689286">
                      <w:marLeft w:val="0"/>
                      <w:marRight w:val="0"/>
                      <w:marTop w:val="0"/>
                      <w:marBottom w:val="0"/>
                      <w:divBdr>
                        <w:top w:val="none" w:sz="0" w:space="0" w:color="auto"/>
                        <w:left w:val="none" w:sz="0" w:space="0" w:color="auto"/>
                        <w:bottom w:val="none" w:sz="0" w:space="0" w:color="auto"/>
                        <w:right w:val="none" w:sz="0" w:space="0" w:color="auto"/>
                      </w:divBdr>
                    </w:div>
                    <w:div w:id="1130981406">
                      <w:marLeft w:val="0"/>
                      <w:marRight w:val="0"/>
                      <w:marTop w:val="0"/>
                      <w:marBottom w:val="0"/>
                      <w:divBdr>
                        <w:top w:val="none" w:sz="0" w:space="0" w:color="auto"/>
                        <w:left w:val="none" w:sz="0" w:space="0" w:color="auto"/>
                        <w:bottom w:val="none" w:sz="0" w:space="0" w:color="auto"/>
                        <w:right w:val="none" w:sz="0" w:space="0" w:color="auto"/>
                      </w:divBdr>
                    </w:div>
                    <w:div w:id="1817801683">
                      <w:marLeft w:val="0"/>
                      <w:marRight w:val="0"/>
                      <w:marTop w:val="0"/>
                      <w:marBottom w:val="0"/>
                      <w:divBdr>
                        <w:top w:val="none" w:sz="0" w:space="0" w:color="auto"/>
                        <w:left w:val="none" w:sz="0" w:space="0" w:color="auto"/>
                        <w:bottom w:val="none" w:sz="0" w:space="0" w:color="auto"/>
                        <w:right w:val="none" w:sz="0" w:space="0" w:color="auto"/>
                      </w:divBdr>
                    </w:div>
                  </w:divsChild>
                </w:div>
                <w:div w:id="2105805807">
                  <w:marLeft w:val="0"/>
                  <w:marRight w:val="0"/>
                  <w:marTop w:val="0"/>
                  <w:marBottom w:val="0"/>
                  <w:divBdr>
                    <w:top w:val="none" w:sz="0" w:space="0" w:color="auto"/>
                    <w:left w:val="none" w:sz="0" w:space="0" w:color="auto"/>
                    <w:bottom w:val="none" w:sz="0" w:space="0" w:color="auto"/>
                    <w:right w:val="none" w:sz="0" w:space="0" w:color="auto"/>
                  </w:divBdr>
                  <w:divsChild>
                    <w:div w:id="1323853734">
                      <w:marLeft w:val="0"/>
                      <w:marRight w:val="0"/>
                      <w:marTop w:val="0"/>
                      <w:marBottom w:val="0"/>
                      <w:divBdr>
                        <w:top w:val="none" w:sz="0" w:space="0" w:color="auto"/>
                        <w:left w:val="none" w:sz="0" w:space="0" w:color="auto"/>
                        <w:bottom w:val="none" w:sz="0" w:space="0" w:color="auto"/>
                        <w:right w:val="none" w:sz="0" w:space="0" w:color="auto"/>
                      </w:divBdr>
                    </w:div>
                    <w:div w:id="1754353939">
                      <w:marLeft w:val="0"/>
                      <w:marRight w:val="0"/>
                      <w:marTop w:val="0"/>
                      <w:marBottom w:val="0"/>
                      <w:divBdr>
                        <w:top w:val="none" w:sz="0" w:space="0" w:color="auto"/>
                        <w:left w:val="none" w:sz="0" w:space="0" w:color="auto"/>
                        <w:bottom w:val="none" w:sz="0" w:space="0" w:color="auto"/>
                        <w:right w:val="none" w:sz="0" w:space="0" w:color="auto"/>
                      </w:divBdr>
                    </w:div>
                    <w:div w:id="1694378350">
                      <w:marLeft w:val="0"/>
                      <w:marRight w:val="0"/>
                      <w:marTop w:val="0"/>
                      <w:marBottom w:val="0"/>
                      <w:divBdr>
                        <w:top w:val="none" w:sz="0" w:space="0" w:color="auto"/>
                        <w:left w:val="none" w:sz="0" w:space="0" w:color="auto"/>
                        <w:bottom w:val="none" w:sz="0" w:space="0" w:color="auto"/>
                        <w:right w:val="none" w:sz="0" w:space="0" w:color="auto"/>
                      </w:divBdr>
                    </w:div>
                  </w:divsChild>
                </w:div>
                <w:div w:id="1254168427">
                  <w:marLeft w:val="0"/>
                  <w:marRight w:val="0"/>
                  <w:marTop w:val="0"/>
                  <w:marBottom w:val="0"/>
                  <w:divBdr>
                    <w:top w:val="none" w:sz="0" w:space="0" w:color="auto"/>
                    <w:left w:val="none" w:sz="0" w:space="0" w:color="auto"/>
                    <w:bottom w:val="none" w:sz="0" w:space="0" w:color="auto"/>
                    <w:right w:val="none" w:sz="0" w:space="0" w:color="auto"/>
                  </w:divBdr>
                  <w:divsChild>
                    <w:div w:id="1779136565">
                      <w:marLeft w:val="0"/>
                      <w:marRight w:val="0"/>
                      <w:marTop w:val="0"/>
                      <w:marBottom w:val="0"/>
                      <w:divBdr>
                        <w:top w:val="none" w:sz="0" w:space="0" w:color="auto"/>
                        <w:left w:val="none" w:sz="0" w:space="0" w:color="auto"/>
                        <w:bottom w:val="none" w:sz="0" w:space="0" w:color="auto"/>
                        <w:right w:val="none" w:sz="0" w:space="0" w:color="auto"/>
                      </w:divBdr>
                    </w:div>
                    <w:div w:id="1771777990">
                      <w:marLeft w:val="0"/>
                      <w:marRight w:val="0"/>
                      <w:marTop w:val="0"/>
                      <w:marBottom w:val="0"/>
                      <w:divBdr>
                        <w:top w:val="none" w:sz="0" w:space="0" w:color="auto"/>
                        <w:left w:val="none" w:sz="0" w:space="0" w:color="auto"/>
                        <w:bottom w:val="none" w:sz="0" w:space="0" w:color="auto"/>
                        <w:right w:val="none" w:sz="0" w:space="0" w:color="auto"/>
                      </w:divBdr>
                    </w:div>
                    <w:div w:id="132258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50403">
              <w:marLeft w:val="0"/>
              <w:marRight w:val="0"/>
              <w:marTop w:val="0"/>
              <w:marBottom w:val="0"/>
              <w:divBdr>
                <w:top w:val="none" w:sz="0" w:space="0" w:color="auto"/>
                <w:left w:val="none" w:sz="0" w:space="0" w:color="auto"/>
                <w:bottom w:val="none" w:sz="0" w:space="0" w:color="auto"/>
                <w:right w:val="none" w:sz="0" w:space="0" w:color="auto"/>
              </w:divBdr>
              <w:divsChild>
                <w:div w:id="1404642619">
                  <w:marLeft w:val="0"/>
                  <w:marRight w:val="0"/>
                  <w:marTop w:val="0"/>
                  <w:marBottom w:val="0"/>
                  <w:divBdr>
                    <w:top w:val="none" w:sz="0" w:space="0" w:color="auto"/>
                    <w:left w:val="none" w:sz="0" w:space="0" w:color="auto"/>
                    <w:bottom w:val="none" w:sz="0" w:space="0" w:color="auto"/>
                    <w:right w:val="none" w:sz="0" w:space="0" w:color="auto"/>
                  </w:divBdr>
                </w:div>
                <w:div w:id="581530329">
                  <w:marLeft w:val="0"/>
                  <w:marRight w:val="0"/>
                  <w:marTop w:val="0"/>
                  <w:marBottom w:val="0"/>
                  <w:divBdr>
                    <w:top w:val="none" w:sz="0" w:space="0" w:color="auto"/>
                    <w:left w:val="none" w:sz="0" w:space="0" w:color="auto"/>
                    <w:bottom w:val="none" w:sz="0" w:space="0" w:color="auto"/>
                    <w:right w:val="none" w:sz="0" w:space="0" w:color="auto"/>
                  </w:divBdr>
                  <w:divsChild>
                    <w:div w:id="1252664141">
                      <w:marLeft w:val="0"/>
                      <w:marRight w:val="0"/>
                      <w:marTop w:val="0"/>
                      <w:marBottom w:val="0"/>
                      <w:divBdr>
                        <w:top w:val="none" w:sz="0" w:space="0" w:color="auto"/>
                        <w:left w:val="none" w:sz="0" w:space="0" w:color="auto"/>
                        <w:bottom w:val="none" w:sz="0" w:space="0" w:color="auto"/>
                        <w:right w:val="none" w:sz="0" w:space="0" w:color="auto"/>
                      </w:divBdr>
                    </w:div>
                    <w:div w:id="1964187300">
                      <w:marLeft w:val="0"/>
                      <w:marRight w:val="0"/>
                      <w:marTop w:val="0"/>
                      <w:marBottom w:val="0"/>
                      <w:divBdr>
                        <w:top w:val="none" w:sz="0" w:space="0" w:color="auto"/>
                        <w:left w:val="none" w:sz="0" w:space="0" w:color="auto"/>
                        <w:bottom w:val="none" w:sz="0" w:space="0" w:color="auto"/>
                        <w:right w:val="none" w:sz="0" w:space="0" w:color="auto"/>
                      </w:divBdr>
                      <w:divsChild>
                        <w:div w:id="1347485899">
                          <w:marLeft w:val="0"/>
                          <w:marRight w:val="0"/>
                          <w:marTop w:val="0"/>
                          <w:marBottom w:val="0"/>
                          <w:divBdr>
                            <w:top w:val="none" w:sz="0" w:space="0" w:color="auto"/>
                            <w:left w:val="none" w:sz="0" w:space="0" w:color="auto"/>
                            <w:bottom w:val="none" w:sz="0" w:space="0" w:color="auto"/>
                            <w:right w:val="none" w:sz="0" w:space="0" w:color="auto"/>
                          </w:divBdr>
                        </w:div>
                        <w:div w:id="1954702849">
                          <w:marLeft w:val="0"/>
                          <w:marRight w:val="0"/>
                          <w:marTop w:val="0"/>
                          <w:marBottom w:val="0"/>
                          <w:divBdr>
                            <w:top w:val="none" w:sz="0" w:space="0" w:color="auto"/>
                            <w:left w:val="none" w:sz="0" w:space="0" w:color="auto"/>
                            <w:bottom w:val="none" w:sz="0" w:space="0" w:color="auto"/>
                            <w:right w:val="none" w:sz="0" w:space="0" w:color="auto"/>
                          </w:divBdr>
                        </w:div>
                        <w:div w:id="1738094549">
                          <w:marLeft w:val="0"/>
                          <w:marRight w:val="0"/>
                          <w:marTop w:val="0"/>
                          <w:marBottom w:val="0"/>
                          <w:divBdr>
                            <w:top w:val="none" w:sz="0" w:space="0" w:color="auto"/>
                            <w:left w:val="none" w:sz="0" w:space="0" w:color="auto"/>
                            <w:bottom w:val="none" w:sz="0" w:space="0" w:color="auto"/>
                            <w:right w:val="none" w:sz="0" w:space="0" w:color="auto"/>
                          </w:divBdr>
                        </w:div>
                        <w:div w:id="286206298">
                          <w:marLeft w:val="0"/>
                          <w:marRight w:val="0"/>
                          <w:marTop w:val="0"/>
                          <w:marBottom w:val="0"/>
                          <w:divBdr>
                            <w:top w:val="none" w:sz="0" w:space="0" w:color="auto"/>
                            <w:left w:val="none" w:sz="0" w:space="0" w:color="auto"/>
                            <w:bottom w:val="none" w:sz="0" w:space="0" w:color="auto"/>
                            <w:right w:val="none" w:sz="0" w:space="0" w:color="auto"/>
                          </w:divBdr>
                        </w:div>
                        <w:div w:id="1856385157">
                          <w:marLeft w:val="0"/>
                          <w:marRight w:val="0"/>
                          <w:marTop w:val="0"/>
                          <w:marBottom w:val="0"/>
                          <w:divBdr>
                            <w:top w:val="none" w:sz="0" w:space="0" w:color="auto"/>
                            <w:left w:val="none" w:sz="0" w:space="0" w:color="auto"/>
                            <w:bottom w:val="none" w:sz="0" w:space="0" w:color="auto"/>
                            <w:right w:val="none" w:sz="0" w:space="0" w:color="auto"/>
                          </w:divBdr>
                        </w:div>
                      </w:divsChild>
                    </w:div>
                    <w:div w:id="2079204736">
                      <w:marLeft w:val="0"/>
                      <w:marRight w:val="0"/>
                      <w:marTop w:val="0"/>
                      <w:marBottom w:val="0"/>
                      <w:divBdr>
                        <w:top w:val="none" w:sz="0" w:space="0" w:color="auto"/>
                        <w:left w:val="none" w:sz="0" w:space="0" w:color="auto"/>
                        <w:bottom w:val="none" w:sz="0" w:space="0" w:color="auto"/>
                        <w:right w:val="none" w:sz="0" w:space="0" w:color="auto"/>
                      </w:divBdr>
                    </w:div>
                  </w:divsChild>
                </w:div>
                <w:div w:id="550268586">
                  <w:marLeft w:val="0"/>
                  <w:marRight w:val="0"/>
                  <w:marTop w:val="0"/>
                  <w:marBottom w:val="0"/>
                  <w:divBdr>
                    <w:top w:val="none" w:sz="0" w:space="0" w:color="auto"/>
                    <w:left w:val="none" w:sz="0" w:space="0" w:color="auto"/>
                    <w:bottom w:val="none" w:sz="0" w:space="0" w:color="auto"/>
                    <w:right w:val="none" w:sz="0" w:space="0" w:color="auto"/>
                  </w:divBdr>
                  <w:divsChild>
                    <w:div w:id="257522169">
                      <w:marLeft w:val="0"/>
                      <w:marRight w:val="0"/>
                      <w:marTop w:val="0"/>
                      <w:marBottom w:val="0"/>
                      <w:divBdr>
                        <w:top w:val="none" w:sz="0" w:space="0" w:color="auto"/>
                        <w:left w:val="none" w:sz="0" w:space="0" w:color="auto"/>
                        <w:bottom w:val="none" w:sz="0" w:space="0" w:color="auto"/>
                        <w:right w:val="none" w:sz="0" w:space="0" w:color="auto"/>
                      </w:divBdr>
                    </w:div>
                    <w:div w:id="360935939">
                      <w:marLeft w:val="0"/>
                      <w:marRight w:val="0"/>
                      <w:marTop w:val="0"/>
                      <w:marBottom w:val="0"/>
                      <w:divBdr>
                        <w:top w:val="none" w:sz="0" w:space="0" w:color="auto"/>
                        <w:left w:val="none" w:sz="0" w:space="0" w:color="auto"/>
                        <w:bottom w:val="none" w:sz="0" w:space="0" w:color="auto"/>
                        <w:right w:val="none" w:sz="0" w:space="0" w:color="auto"/>
                      </w:divBdr>
                      <w:divsChild>
                        <w:div w:id="813833736">
                          <w:marLeft w:val="0"/>
                          <w:marRight w:val="0"/>
                          <w:marTop w:val="0"/>
                          <w:marBottom w:val="0"/>
                          <w:divBdr>
                            <w:top w:val="none" w:sz="0" w:space="0" w:color="auto"/>
                            <w:left w:val="none" w:sz="0" w:space="0" w:color="auto"/>
                            <w:bottom w:val="none" w:sz="0" w:space="0" w:color="auto"/>
                            <w:right w:val="none" w:sz="0" w:space="0" w:color="auto"/>
                          </w:divBdr>
                        </w:div>
                        <w:div w:id="614295300">
                          <w:marLeft w:val="0"/>
                          <w:marRight w:val="0"/>
                          <w:marTop w:val="0"/>
                          <w:marBottom w:val="0"/>
                          <w:divBdr>
                            <w:top w:val="none" w:sz="0" w:space="0" w:color="auto"/>
                            <w:left w:val="none" w:sz="0" w:space="0" w:color="auto"/>
                            <w:bottom w:val="none" w:sz="0" w:space="0" w:color="auto"/>
                            <w:right w:val="none" w:sz="0" w:space="0" w:color="auto"/>
                          </w:divBdr>
                        </w:div>
                        <w:div w:id="847787857">
                          <w:marLeft w:val="0"/>
                          <w:marRight w:val="0"/>
                          <w:marTop w:val="0"/>
                          <w:marBottom w:val="0"/>
                          <w:divBdr>
                            <w:top w:val="none" w:sz="0" w:space="0" w:color="auto"/>
                            <w:left w:val="none" w:sz="0" w:space="0" w:color="auto"/>
                            <w:bottom w:val="none" w:sz="0" w:space="0" w:color="auto"/>
                            <w:right w:val="none" w:sz="0" w:space="0" w:color="auto"/>
                          </w:divBdr>
                        </w:div>
                        <w:div w:id="742993984">
                          <w:marLeft w:val="0"/>
                          <w:marRight w:val="0"/>
                          <w:marTop w:val="0"/>
                          <w:marBottom w:val="0"/>
                          <w:divBdr>
                            <w:top w:val="none" w:sz="0" w:space="0" w:color="auto"/>
                            <w:left w:val="none" w:sz="0" w:space="0" w:color="auto"/>
                            <w:bottom w:val="none" w:sz="0" w:space="0" w:color="auto"/>
                            <w:right w:val="none" w:sz="0" w:space="0" w:color="auto"/>
                          </w:divBdr>
                        </w:div>
                        <w:div w:id="796753102">
                          <w:marLeft w:val="0"/>
                          <w:marRight w:val="0"/>
                          <w:marTop w:val="0"/>
                          <w:marBottom w:val="0"/>
                          <w:divBdr>
                            <w:top w:val="none" w:sz="0" w:space="0" w:color="auto"/>
                            <w:left w:val="none" w:sz="0" w:space="0" w:color="auto"/>
                            <w:bottom w:val="none" w:sz="0" w:space="0" w:color="auto"/>
                            <w:right w:val="none" w:sz="0" w:space="0" w:color="auto"/>
                          </w:divBdr>
                        </w:div>
                      </w:divsChild>
                    </w:div>
                    <w:div w:id="2073506684">
                      <w:marLeft w:val="0"/>
                      <w:marRight w:val="0"/>
                      <w:marTop w:val="0"/>
                      <w:marBottom w:val="0"/>
                      <w:divBdr>
                        <w:top w:val="none" w:sz="0" w:space="0" w:color="auto"/>
                        <w:left w:val="none" w:sz="0" w:space="0" w:color="auto"/>
                        <w:bottom w:val="none" w:sz="0" w:space="0" w:color="auto"/>
                        <w:right w:val="none" w:sz="0" w:space="0" w:color="auto"/>
                      </w:divBdr>
                    </w:div>
                  </w:divsChild>
                </w:div>
                <w:div w:id="1255670693">
                  <w:marLeft w:val="0"/>
                  <w:marRight w:val="0"/>
                  <w:marTop w:val="0"/>
                  <w:marBottom w:val="0"/>
                  <w:divBdr>
                    <w:top w:val="none" w:sz="0" w:space="0" w:color="auto"/>
                    <w:left w:val="none" w:sz="0" w:space="0" w:color="auto"/>
                    <w:bottom w:val="none" w:sz="0" w:space="0" w:color="auto"/>
                    <w:right w:val="none" w:sz="0" w:space="0" w:color="auto"/>
                  </w:divBdr>
                  <w:divsChild>
                    <w:div w:id="543450031">
                      <w:marLeft w:val="0"/>
                      <w:marRight w:val="0"/>
                      <w:marTop w:val="0"/>
                      <w:marBottom w:val="0"/>
                      <w:divBdr>
                        <w:top w:val="none" w:sz="0" w:space="0" w:color="auto"/>
                        <w:left w:val="none" w:sz="0" w:space="0" w:color="auto"/>
                        <w:bottom w:val="none" w:sz="0" w:space="0" w:color="auto"/>
                        <w:right w:val="none" w:sz="0" w:space="0" w:color="auto"/>
                      </w:divBdr>
                    </w:div>
                    <w:div w:id="1940289424">
                      <w:marLeft w:val="0"/>
                      <w:marRight w:val="0"/>
                      <w:marTop w:val="0"/>
                      <w:marBottom w:val="0"/>
                      <w:divBdr>
                        <w:top w:val="none" w:sz="0" w:space="0" w:color="auto"/>
                        <w:left w:val="none" w:sz="0" w:space="0" w:color="auto"/>
                        <w:bottom w:val="none" w:sz="0" w:space="0" w:color="auto"/>
                        <w:right w:val="none" w:sz="0" w:space="0" w:color="auto"/>
                      </w:divBdr>
                      <w:divsChild>
                        <w:div w:id="1265964940">
                          <w:marLeft w:val="0"/>
                          <w:marRight w:val="0"/>
                          <w:marTop w:val="0"/>
                          <w:marBottom w:val="0"/>
                          <w:divBdr>
                            <w:top w:val="none" w:sz="0" w:space="0" w:color="auto"/>
                            <w:left w:val="none" w:sz="0" w:space="0" w:color="auto"/>
                            <w:bottom w:val="none" w:sz="0" w:space="0" w:color="auto"/>
                            <w:right w:val="none" w:sz="0" w:space="0" w:color="auto"/>
                          </w:divBdr>
                        </w:div>
                      </w:divsChild>
                    </w:div>
                    <w:div w:id="69037619">
                      <w:marLeft w:val="0"/>
                      <w:marRight w:val="0"/>
                      <w:marTop w:val="0"/>
                      <w:marBottom w:val="0"/>
                      <w:divBdr>
                        <w:top w:val="none" w:sz="0" w:space="0" w:color="auto"/>
                        <w:left w:val="none" w:sz="0" w:space="0" w:color="auto"/>
                        <w:bottom w:val="none" w:sz="0" w:space="0" w:color="auto"/>
                        <w:right w:val="none" w:sz="0" w:space="0" w:color="auto"/>
                      </w:divBdr>
                    </w:div>
                  </w:divsChild>
                </w:div>
                <w:div w:id="250705597">
                  <w:marLeft w:val="0"/>
                  <w:marRight w:val="0"/>
                  <w:marTop w:val="0"/>
                  <w:marBottom w:val="0"/>
                  <w:divBdr>
                    <w:top w:val="none" w:sz="0" w:space="0" w:color="auto"/>
                    <w:left w:val="none" w:sz="0" w:space="0" w:color="auto"/>
                    <w:bottom w:val="none" w:sz="0" w:space="0" w:color="auto"/>
                    <w:right w:val="none" w:sz="0" w:space="0" w:color="auto"/>
                  </w:divBdr>
                  <w:divsChild>
                    <w:div w:id="1563443168">
                      <w:marLeft w:val="0"/>
                      <w:marRight w:val="0"/>
                      <w:marTop w:val="0"/>
                      <w:marBottom w:val="0"/>
                      <w:divBdr>
                        <w:top w:val="none" w:sz="0" w:space="0" w:color="auto"/>
                        <w:left w:val="none" w:sz="0" w:space="0" w:color="auto"/>
                        <w:bottom w:val="none" w:sz="0" w:space="0" w:color="auto"/>
                        <w:right w:val="none" w:sz="0" w:space="0" w:color="auto"/>
                      </w:divBdr>
                    </w:div>
                    <w:div w:id="732584127">
                      <w:marLeft w:val="0"/>
                      <w:marRight w:val="0"/>
                      <w:marTop w:val="0"/>
                      <w:marBottom w:val="0"/>
                      <w:divBdr>
                        <w:top w:val="none" w:sz="0" w:space="0" w:color="auto"/>
                        <w:left w:val="none" w:sz="0" w:space="0" w:color="auto"/>
                        <w:bottom w:val="none" w:sz="0" w:space="0" w:color="auto"/>
                        <w:right w:val="none" w:sz="0" w:space="0" w:color="auto"/>
                      </w:divBdr>
                      <w:divsChild>
                        <w:div w:id="325133466">
                          <w:marLeft w:val="0"/>
                          <w:marRight w:val="0"/>
                          <w:marTop w:val="0"/>
                          <w:marBottom w:val="0"/>
                          <w:divBdr>
                            <w:top w:val="none" w:sz="0" w:space="0" w:color="auto"/>
                            <w:left w:val="none" w:sz="0" w:space="0" w:color="auto"/>
                            <w:bottom w:val="none" w:sz="0" w:space="0" w:color="auto"/>
                            <w:right w:val="none" w:sz="0" w:space="0" w:color="auto"/>
                          </w:divBdr>
                        </w:div>
                      </w:divsChild>
                    </w:div>
                    <w:div w:id="650597209">
                      <w:marLeft w:val="0"/>
                      <w:marRight w:val="0"/>
                      <w:marTop w:val="0"/>
                      <w:marBottom w:val="0"/>
                      <w:divBdr>
                        <w:top w:val="none" w:sz="0" w:space="0" w:color="auto"/>
                        <w:left w:val="none" w:sz="0" w:space="0" w:color="auto"/>
                        <w:bottom w:val="none" w:sz="0" w:space="0" w:color="auto"/>
                        <w:right w:val="none" w:sz="0" w:space="0" w:color="auto"/>
                      </w:divBdr>
                    </w:div>
                  </w:divsChild>
                </w:div>
                <w:div w:id="462891735">
                  <w:marLeft w:val="0"/>
                  <w:marRight w:val="0"/>
                  <w:marTop w:val="0"/>
                  <w:marBottom w:val="0"/>
                  <w:divBdr>
                    <w:top w:val="none" w:sz="0" w:space="0" w:color="auto"/>
                    <w:left w:val="none" w:sz="0" w:space="0" w:color="auto"/>
                    <w:bottom w:val="none" w:sz="0" w:space="0" w:color="auto"/>
                    <w:right w:val="none" w:sz="0" w:space="0" w:color="auto"/>
                  </w:divBdr>
                  <w:divsChild>
                    <w:div w:id="1535773186">
                      <w:marLeft w:val="0"/>
                      <w:marRight w:val="0"/>
                      <w:marTop w:val="0"/>
                      <w:marBottom w:val="0"/>
                      <w:divBdr>
                        <w:top w:val="none" w:sz="0" w:space="0" w:color="auto"/>
                        <w:left w:val="none" w:sz="0" w:space="0" w:color="auto"/>
                        <w:bottom w:val="none" w:sz="0" w:space="0" w:color="auto"/>
                        <w:right w:val="none" w:sz="0" w:space="0" w:color="auto"/>
                      </w:divBdr>
                    </w:div>
                    <w:div w:id="1917208516">
                      <w:marLeft w:val="0"/>
                      <w:marRight w:val="0"/>
                      <w:marTop w:val="0"/>
                      <w:marBottom w:val="0"/>
                      <w:divBdr>
                        <w:top w:val="none" w:sz="0" w:space="0" w:color="auto"/>
                        <w:left w:val="none" w:sz="0" w:space="0" w:color="auto"/>
                        <w:bottom w:val="none" w:sz="0" w:space="0" w:color="auto"/>
                        <w:right w:val="none" w:sz="0" w:space="0" w:color="auto"/>
                      </w:divBdr>
                      <w:divsChild>
                        <w:div w:id="1837306277">
                          <w:marLeft w:val="0"/>
                          <w:marRight w:val="0"/>
                          <w:marTop w:val="0"/>
                          <w:marBottom w:val="0"/>
                          <w:divBdr>
                            <w:top w:val="none" w:sz="0" w:space="0" w:color="auto"/>
                            <w:left w:val="none" w:sz="0" w:space="0" w:color="auto"/>
                            <w:bottom w:val="none" w:sz="0" w:space="0" w:color="auto"/>
                            <w:right w:val="none" w:sz="0" w:space="0" w:color="auto"/>
                          </w:divBdr>
                        </w:div>
                      </w:divsChild>
                    </w:div>
                    <w:div w:id="1097991252">
                      <w:marLeft w:val="0"/>
                      <w:marRight w:val="0"/>
                      <w:marTop w:val="0"/>
                      <w:marBottom w:val="0"/>
                      <w:divBdr>
                        <w:top w:val="none" w:sz="0" w:space="0" w:color="auto"/>
                        <w:left w:val="none" w:sz="0" w:space="0" w:color="auto"/>
                        <w:bottom w:val="none" w:sz="0" w:space="0" w:color="auto"/>
                        <w:right w:val="none" w:sz="0" w:space="0" w:color="auto"/>
                      </w:divBdr>
                    </w:div>
                  </w:divsChild>
                </w:div>
                <w:div w:id="1204557096">
                  <w:marLeft w:val="0"/>
                  <w:marRight w:val="0"/>
                  <w:marTop w:val="0"/>
                  <w:marBottom w:val="0"/>
                  <w:divBdr>
                    <w:top w:val="none" w:sz="0" w:space="0" w:color="auto"/>
                    <w:left w:val="none" w:sz="0" w:space="0" w:color="auto"/>
                    <w:bottom w:val="none" w:sz="0" w:space="0" w:color="auto"/>
                    <w:right w:val="none" w:sz="0" w:space="0" w:color="auto"/>
                  </w:divBdr>
                  <w:divsChild>
                    <w:div w:id="270094007">
                      <w:marLeft w:val="0"/>
                      <w:marRight w:val="0"/>
                      <w:marTop w:val="0"/>
                      <w:marBottom w:val="0"/>
                      <w:divBdr>
                        <w:top w:val="none" w:sz="0" w:space="0" w:color="auto"/>
                        <w:left w:val="none" w:sz="0" w:space="0" w:color="auto"/>
                        <w:bottom w:val="none" w:sz="0" w:space="0" w:color="auto"/>
                        <w:right w:val="none" w:sz="0" w:space="0" w:color="auto"/>
                      </w:divBdr>
                    </w:div>
                    <w:div w:id="1424688277">
                      <w:marLeft w:val="0"/>
                      <w:marRight w:val="0"/>
                      <w:marTop w:val="0"/>
                      <w:marBottom w:val="0"/>
                      <w:divBdr>
                        <w:top w:val="none" w:sz="0" w:space="0" w:color="auto"/>
                        <w:left w:val="none" w:sz="0" w:space="0" w:color="auto"/>
                        <w:bottom w:val="none" w:sz="0" w:space="0" w:color="auto"/>
                        <w:right w:val="none" w:sz="0" w:space="0" w:color="auto"/>
                      </w:divBdr>
                      <w:divsChild>
                        <w:div w:id="1814322702">
                          <w:marLeft w:val="0"/>
                          <w:marRight w:val="0"/>
                          <w:marTop w:val="0"/>
                          <w:marBottom w:val="0"/>
                          <w:divBdr>
                            <w:top w:val="none" w:sz="0" w:space="0" w:color="auto"/>
                            <w:left w:val="none" w:sz="0" w:space="0" w:color="auto"/>
                            <w:bottom w:val="none" w:sz="0" w:space="0" w:color="auto"/>
                            <w:right w:val="none" w:sz="0" w:space="0" w:color="auto"/>
                          </w:divBdr>
                        </w:div>
                      </w:divsChild>
                    </w:div>
                    <w:div w:id="1159273282">
                      <w:marLeft w:val="0"/>
                      <w:marRight w:val="0"/>
                      <w:marTop w:val="0"/>
                      <w:marBottom w:val="0"/>
                      <w:divBdr>
                        <w:top w:val="none" w:sz="0" w:space="0" w:color="auto"/>
                        <w:left w:val="none" w:sz="0" w:space="0" w:color="auto"/>
                        <w:bottom w:val="none" w:sz="0" w:space="0" w:color="auto"/>
                        <w:right w:val="none" w:sz="0" w:space="0" w:color="auto"/>
                      </w:divBdr>
                    </w:div>
                  </w:divsChild>
                </w:div>
                <w:div w:id="349263988">
                  <w:marLeft w:val="0"/>
                  <w:marRight w:val="0"/>
                  <w:marTop w:val="0"/>
                  <w:marBottom w:val="0"/>
                  <w:divBdr>
                    <w:top w:val="none" w:sz="0" w:space="0" w:color="auto"/>
                    <w:left w:val="none" w:sz="0" w:space="0" w:color="auto"/>
                    <w:bottom w:val="none" w:sz="0" w:space="0" w:color="auto"/>
                    <w:right w:val="none" w:sz="0" w:space="0" w:color="auto"/>
                  </w:divBdr>
                  <w:divsChild>
                    <w:div w:id="674461591">
                      <w:marLeft w:val="0"/>
                      <w:marRight w:val="0"/>
                      <w:marTop w:val="0"/>
                      <w:marBottom w:val="0"/>
                      <w:divBdr>
                        <w:top w:val="none" w:sz="0" w:space="0" w:color="auto"/>
                        <w:left w:val="none" w:sz="0" w:space="0" w:color="auto"/>
                        <w:bottom w:val="none" w:sz="0" w:space="0" w:color="auto"/>
                        <w:right w:val="none" w:sz="0" w:space="0" w:color="auto"/>
                      </w:divBdr>
                    </w:div>
                    <w:div w:id="440338820">
                      <w:marLeft w:val="0"/>
                      <w:marRight w:val="0"/>
                      <w:marTop w:val="0"/>
                      <w:marBottom w:val="0"/>
                      <w:divBdr>
                        <w:top w:val="none" w:sz="0" w:space="0" w:color="auto"/>
                        <w:left w:val="none" w:sz="0" w:space="0" w:color="auto"/>
                        <w:bottom w:val="none" w:sz="0" w:space="0" w:color="auto"/>
                        <w:right w:val="none" w:sz="0" w:space="0" w:color="auto"/>
                      </w:divBdr>
                      <w:divsChild>
                        <w:div w:id="1986348061">
                          <w:marLeft w:val="0"/>
                          <w:marRight w:val="0"/>
                          <w:marTop w:val="0"/>
                          <w:marBottom w:val="0"/>
                          <w:divBdr>
                            <w:top w:val="none" w:sz="0" w:space="0" w:color="auto"/>
                            <w:left w:val="none" w:sz="0" w:space="0" w:color="auto"/>
                            <w:bottom w:val="none" w:sz="0" w:space="0" w:color="auto"/>
                            <w:right w:val="none" w:sz="0" w:space="0" w:color="auto"/>
                          </w:divBdr>
                        </w:div>
                      </w:divsChild>
                    </w:div>
                    <w:div w:id="102267703">
                      <w:marLeft w:val="0"/>
                      <w:marRight w:val="0"/>
                      <w:marTop w:val="0"/>
                      <w:marBottom w:val="0"/>
                      <w:divBdr>
                        <w:top w:val="none" w:sz="0" w:space="0" w:color="auto"/>
                        <w:left w:val="none" w:sz="0" w:space="0" w:color="auto"/>
                        <w:bottom w:val="none" w:sz="0" w:space="0" w:color="auto"/>
                        <w:right w:val="none" w:sz="0" w:space="0" w:color="auto"/>
                      </w:divBdr>
                    </w:div>
                  </w:divsChild>
                </w:div>
                <w:div w:id="510919072">
                  <w:marLeft w:val="0"/>
                  <w:marRight w:val="0"/>
                  <w:marTop w:val="0"/>
                  <w:marBottom w:val="0"/>
                  <w:divBdr>
                    <w:top w:val="none" w:sz="0" w:space="0" w:color="auto"/>
                    <w:left w:val="none" w:sz="0" w:space="0" w:color="auto"/>
                    <w:bottom w:val="none" w:sz="0" w:space="0" w:color="auto"/>
                    <w:right w:val="none" w:sz="0" w:space="0" w:color="auto"/>
                  </w:divBdr>
                  <w:divsChild>
                    <w:div w:id="1904563323">
                      <w:marLeft w:val="0"/>
                      <w:marRight w:val="0"/>
                      <w:marTop w:val="0"/>
                      <w:marBottom w:val="0"/>
                      <w:divBdr>
                        <w:top w:val="none" w:sz="0" w:space="0" w:color="auto"/>
                        <w:left w:val="none" w:sz="0" w:space="0" w:color="auto"/>
                        <w:bottom w:val="none" w:sz="0" w:space="0" w:color="auto"/>
                        <w:right w:val="none" w:sz="0" w:space="0" w:color="auto"/>
                      </w:divBdr>
                    </w:div>
                    <w:div w:id="2126079622">
                      <w:marLeft w:val="0"/>
                      <w:marRight w:val="0"/>
                      <w:marTop w:val="0"/>
                      <w:marBottom w:val="0"/>
                      <w:divBdr>
                        <w:top w:val="none" w:sz="0" w:space="0" w:color="auto"/>
                        <w:left w:val="none" w:sz="0" w:space="0" w:color="auto"/>
                        <w:bottom w:val="none" w:sz="0" w:space="0" w:color="auto"/>
                        <w:right w:val="none" w:sz="0" w:space="0" w:color="auto"/>
                      </w:divBdr>
                      <w:divsChild>
                        <w:div w:id="57944927">
                          <w:marLeft w:val="0"/>
                          <w:marRight w:val="0"/>
                          <w:marTop w:val="0"/>
                          <w:marBottom w:val="0"/>
                          <w:divBdr>
                            <w:top w:val="none" w:sz="0" w:space="0" w:color="auto"/>
                            <w:left w:val="none" w:sz="0" w:space="0" w:color="auto"/>
                            <w:bottom w:val="none" w:sz="0" w:space="0" w:color="auto"/>
                            <w:right w:val="none" w:sz="0" w:space="0" w:color="auto"/>
                          </w:divBdr>
                        </w:div>
                        <w:div w:id="1753624294">
                          <w:marLeft w:val="0"/>
                          <w:marRight w:val="0"/>
                          <w:marTop w:val="0"/>
                          <w:marBottom w:val="0"/>
                          <w:divBdr>
                            <w:top w:val="none" w:sz="0" w:space="0" w:color="auto"/>
                            <w:left w:val="none" w:sz="0" w:space="0" w:color="auto"/>
                            <w:bottom w:val="none" w:sz="0" w:space="0" w:color="auto"/>
                            <w:right w:val="none" w:sz="0" w:space="0" w:color="auto"/>
                          </w:divBdr>
                        </w:div>
                        <w:div w:id="1368021949">
                          <w:marLeft w:val="0"/>
                          <w:marRight w:val="0"/>
                          <w:marTop w:val="0"/>
                          <w:marBottom w:val="0"/>
                          <w:divBdr>
                            <w:top w:val="none" w:sz="0" w:space="0" w:color="auto"/>
                            <w:left w:val="none" w:sz="0" w:space="0" w:color="auto"/>
                            <w:bottom w:val="none" w:sz="0" w:space="0" w:color="auto"/>
                            <w:right w:val="none" w:sz="0" w:space="0" w:color="auto"/>
                          </w:divBdr>
                        </w:div>
                        <w:div w:id="71584618">
                          <w:marLeft w:val="0"/>
                          <w:marRight w:val="0"/>
                          <w:marTop w:val="0"/>
                          <w:marBottom w:val="0"/>
                          <w:divBdr>
                            <w:top w:val="none" w:sz="0" w:space="0" w:color="auto"/>
                            <w:left w:val="none" w:sz="0" w:space="0" w:color="auto"/>
                            <w:bottom w:val="none" w:sz="0" w:space="0" w:color="auto"/>
                            <w:right w:val="none" w:sz="0" w:space="0" w:color="auto"/>
                          </w:divBdr>
                        </w:div>
                        <w:div w:id="1265846654">
                          <w:marLeft w:val="0"/>
                          <w:marRight w:val="0"/>
                          <w:marTop w:val="0"/>
                          <w:marBottom w:val="0"/>
                          <w:divBdr>
                            <w:top w:val="none" w:sz="0" w:space="0" w:color="auto"/>
                            <w:left w:val="none" w:sz="0" w:space="0" w:color="auto"/>
                            <w:bottom w:val="none" w:sz="0" w:space="0" w:color="auto"/>
                            <w:right w:val="none" w:sz="0" w:space="0" w:color="auto"/>
                          </w:divBdr>
                        </w:div>
                      </w:divsChild>
                    </w:div>
                    <w:div w:id="1355350187">
                      <w:marLeft w:val="0"/>
                      <w:marRight w:val="0"/>
                      <w:marTop w:val="0"/>
                      <w:marBottom w:val="0"/>
                      <w:divBdr>
                        <w:top w:val="none" w:sz="0" w:space="0" w:color="auto"/>
                        <w:left w:val="none" w:sz="0" w:space="0" w:color="auto"/>
                        <w:bottom w:val="none" w:sz="0" w:space="0" w:color="auto"/>
                        <w:right w:val="none" w:sz="0" w:space="0" w:color="auto"/>
                      </w:divBdr>
                    </w:div>
                  </w:divsChild>
                </w:div>
                <w:div w:id="1674644855">
                  <w:marLeft w:val="0"/>
                  <w:marRight w:val="0"/>
                  <w:marTop w:val="0"/>
                  <w:marBottom w:val="0"/>
                  <w:divBdr>
                    <w:top w:val="none" w:sz="0" w:space="0" w:color="auto"/>
                    <w:left w:val="none" w:sz="0" w:space="0" w:color="auto"/>
                    <w:bottom w:val="none" w:sz="0" w:space="0" w:color="auto"/>
                    <w:right w:val="none" w:sz="0" w:space="0" w:color="auto"/>
                  </w:divBdr>
                  <w:divsChild>
                    <w:div w:id="1922714176">
                      <w:marLeft w:val="0"/>
                      <w:marRight w:val="0"/>
                      <w:marTop w:val="0"/>
                      <w:marBottom w:val="0"/>
                      <w:divBdr>
                        <w:top w:val="none" w:sz="0" w:space="0" w:color="auto"/>
                        <w:left w:val="none" w:sz="0" w:space="0" w:color="auto"/>
                        <w:bottom w:val="none" w:sz="0" w:space="0" w:color="auto"/>
                        <w:right w:val="none" w:sz="0" w:space="0" w:color="auto"/>
                      </w:divBdr>
                    </w:div>
                    <w:div w:id="2059815118">
                      <w:marLeft w:val="0"/>
                      <w:marRight w:val="0"/>
                      <w:marTop w:val="0"/>
                      <w:marBottom w:val="0"/>
                      <w:divBdr>
                        <w:top w:val="none" w:sz="0" w:space="0" w:color="auto"/>
                        <w:left w:val="none" w:sz="0" w:space="0" w:color="auto"/>
                        <w:bottom w:val="none" w:sz="0" w:space="0" w:color="auto"/>
                        <w:right w:val="none" w:sz="0" w:space="0" w:color="auto"/>
                      </w:divBdr>
                      <w:divsChild>
                        <w:div w:id="711156729">
                          <w:marLeft w:val="0"/>
                          <w:marRight w:val="0"/>
                          <w:marTop w:val="0"/>
                          <w:marBottom w:val="0"/>
                          <w:divBdr>
                            <w:top w:val="none" w:sz="0" w:space="0" w:color="auto"/>
                            <w:left w:val="none" w:sz="0" w:space="0" w:color="auto"/>
                            <w:bottom w:val="none" w:sz="0" w:space="0" w:color="auto"/>
                            <w:right w:val="none" w:sz="0" w:space="0" w:color="auto"/>
                          </w:divBdr>
                        </w:div>
                      </w:divsChild>
                    </w:div>
                    <w:div w:id="779764239">
                      <w:marLeft w:val="0"/>
                      <w:marRight w:val="0"/>
                      <w:marTop w:val="0"/>
                      <w:marBottom w:val="0"/>
                      <w:divBdr>
                        <w:top w:val="none" w:sz="0" w:space="0" w:color="auto"/>
                        <w:left w:val="none" w:sz="0" w:space="0" w:color="auto"/>
                        <w:bottom w:val="none" w:sz="0" w:space="0" w:color="auto"/>
                        <w:right w:val="none" w:sz="0" w:space="0" w:color="auto"/>
                      </w:divBdr>
                    </w:div>
                  </w:divsChild>
                </w:div>
                <w:div w:id="1624995682">
                  <w:marLeft w:val="0"/>
                  <w:marRight w:val="0"/>
                  <w:marTop w:val="0"/>
                  <w:marBottom w:val="0"/>
                  <w:divBdr>
                    <w:top w:val="none" w:sz="0" w:space="0" w:color="auto"/>
                    <w:left w:val="none" w:sz="0" w:space="0" w:color="auto"/>
                    <w:bottom w:val="none" w:sz="0" w:space="0" w:color="auto"/>
                    <w:right w:val="none" w:sz="0" w:space="0" w:color="auto"/>
                  </w:divBdr>
                  <w:divsChild>
                    <w:div w:id="286280660">
                      <w:marLeft w:val="0"/>
                      <w:marRight w:val="0"/>
                      <w:marTop w:val="0"/>
                      <w:marBottom w:val="0"/>
                      <w:divBdr>
                        <w:top w:val="none" w:sz="0" w:space="0" w:color="auto"/>
                        <w:left w:val="none" w:sz="0" w:space="0" w:color="auto"/>
                        <w:bottom w:val="none" w:sz="0" w:space="0" w:color="auto"/>
                        <w:right w:val="none" w:sz="0" w:space="0" w:color="auto"/>
                      </w:divBdr>
                    </w:div>
                    <w:div w:id="212235544">
                      <w:marLeft w:val="0"/>
                      <w:marRight w:val="0"/>
                      <w:marTop w:val="0"/>
                      <w:marBottom w:val="0"/>
                      <w:divBdr>
                        <w:top w:val="none" w:sz="0" w:space="0" w:color="auto"/>
                        <w:left w:val="none" w:sz="0" w:space="0" w:color="auto"/>
                        <w:bottom w:val="none" w:sz="0" w:space="0" w:color="auto"/>
                        <w:right w:val="none" w:sz="0" w:space="0" w:color="auto"/>
                      </w:divBdr>
                      <w:divsChild>
                        <w:div w:id="801574596">
                          <w:marLeft w:val="0"/>
                          <w:marRight w:val="0"/>
                          <w:marTop w:val="0"/>
                          <w:marBottom w:val="0"/>
                          <w:divBdr>
                            <w:top w:val="none" w:sz="0" w:space="0" w:color="auto"/>
                            <w:left w:val="none" w:sz="0" w:space="0" w:color="auto"/>
                            <w:bottom w:val="none" w:sz="0" w:space="0" w:color="auto"/>
                            <w:right w:val="none" w:sz="0" w:space="0" w:color="auto"/>
                          </w:divBdr>
                        </w:div>
                      </w:divsChild>
                    </w:div>
                    <w:div w:id="1444228639">
                      <w:marLeft w:val="0"/>
                      <w:marRight w:val="0"/>
                      <w:marTop w:val="0"/>
                      <w:marBottom w:val="0"/>
                      <w:divBdr>
                        <w:top w:val="none" w:sz="0" w:space="0" w:color="auto"/>
                        <w:left w:val="none" w:sz="0" w:space="0" w:color="auto"/>
                        <w:bottom w:val="none" w:sz="0" w:space="0" w:color="auto"/>
                        <w:right w:val="none" w:sz="0" w:space="0" w:color="auto"/>
                      </w:divBdr>
                    </w:div>
                  </w:divsChild>
                </w:div>
                <w:div w:id="1299531150">
                  <w:marLeft w:val="0"/>
                  <w:marRight w:val="0"/>
                  <w:marTop w:val="0"/>
                  <w:marBottom w:val="0"/>
                  <w:divBdr>
                    <w:top w:val="none" w:sz="0" w:space="0" w:color="auto"/>
                    <w:left w:val="none" w:sz="0" w:space="0" w:color="auto"/>
                    <w:bottom w:val="none" w:sz="0" w:space="0" w:color="auto"/>
                    <w:right w:val="none" w:sz="0" w:space="0" w:color="auto"/>
                  </w:divBdr>
                  <w:divsChild>
                    <w:div w:id="66344813">
                      <w:marLeft w:val="0"/>
                      <w:marRight w:val="0"/>
                      <w:marTop w:val="0"/>
                      <w:marBottom w:val="0"/>
                      <w:divBdr>
                        <w:top w:val="none" w:sz="0" w:space="0" w:color="auto"/>
                        <w:left w:val="none" w:sz="0" w:space="0" w:color="auto"/>
                        <w:bottom w:val="none" w:sz="0" w:space="0" w:color="auto"/>
                        <w:right w:val="none" w:sz="0" w:space="0" w:color="auto"/>
                      </w:divBdr>
                    </w:div>
                    <w:div w:id="1401903508">
                      <w:marLeft w:val="0"/>
                      <w:marRight w:val="0"/>
                      <w:marTop w:val="0"/>
                      <w:marBottom w:val="0"/>
                      <w:divBdr>
                        <w:top w:val="none" w:sz="0" w:space="0" w:color="auto"/>
                        <w:left w:val="none" w:sz="0" w:space="0" w:color="auto"/>
                        <w:bottom w:val="none" w:sz="0" w:space="0" w:color="auto"/>
                        <w:right w:val="none" w:sz="0" w:space="0" w:color="auto"/>
                      </w:divBdr>
                      <w:divsChild>
                        <w:div w:id="589856629">
                          <w:marLeft w:val="0"/>
                          <w:marRight w:val="0"/>
                          <w:marTop w:val="0"/>
                          <w:marBottom w:val="0"/>
                          <w:divBdr>
                            <w:top w:val="none" w:sz="0" w:space="0" w:color="auto"/>
                            <w:left w:val="none" w:sz="0" w:space="0" w:color="auto"/>
                            <w:bottom w:val="none" w:sz="0" w:space="0" w:color="auto"/>
                            <w:right w:val="none" w:sz="0" w:space="0" w:color="auto"/>
                          </w:divBdr>
                        </w:div>
                      </w:divsChild>
                    </w:div>
                    <w:div w:id="840509648">
                      <w:marLeft w:val="0"/>
                      <w:marRight w:val="0"/>
                      <w:marTop w:val="0"/>
                      <w:marBottom w:val="0"/>
                      <w:divBdr>
                        <w:top w:val="none" w:sz="0" w:space="0" w:color="auto"/>
                        <w:left w:val="none" w:sz="0" w:space="0" w:color="auto"/>
                        <w:bottom w:val="none" w:sz="0" w:space="0" w:color="auto"/>
                        <w:right w:val="none" w:sz="0" w:space="0" w:color="auto"/>
                      </w:divBdr>
                    </w:div>
                  </w:divsChild>
                </w:div>
                <w:div w:id="1860270522">
                  <w:marLeft w:val="0"/>
                  <w:marRight w:val="0"/>
                  <w:marTop w:val="0"/>
                  <w:marBottom w:val="0"/>
                  <w:divBdr>
                    <w:top w:val="none" w:sz="0" w:space="0" w:color="auto"/>
                    <w:left w:val="none" w:sz="0" w:space="0" w:color="auto"/>
                    <w:bottom w:val="none" w:sz="0" w:space="0" w:color="auto"/>
                    <w:right w:val="none" w:sz="0" w:space="0" w:color="auto"/>
                  </w:divBdr>
                  <w:divsChild>
                    <w:div w:id="1803497354">
                      <w:marLeft w:val="0"/>
                      <w:marRight w:val="0"/>
                      <w:marTop w:val="0"/>
                      <w:marBottom w:val="0"/>
                      <w:divBdr>
                        <w:top w:val="none" w:sz="0" w:space="0" w:color="auto"/>
                        <w:left w:val="none" w:sz="0" w:space="0" w:color="auto"/>
                        <w:bottom w:val="none" w:sz="0" w:space="0" w:color="auto"/>
                        <w:right w:val="none" w:sz="0" w:space="0" w:color="auto"/>
                      </w:divBdr>
                    </w:div>
                    <w:div w:id="1229148284">
                      <w:marLeft w:val="0"/>
                      <w:marRight w:val="0"/>
                      <w:marTop w:val="0"/>
                      <w:marBottom w:val="0"/>
                      <w:divBdr>
                        <w:top w:val="none" w:sz="0" w:space="0" w:color="auto"/>
                        <w:left w:val="none" w:sz="0" w:space="0" w:color="auto"/>
                        <w:bottom w:val="none" w:sz="0" w:space="0" w:color="auto"/>
                        <w:right w:val="none" w:sz="0" w:space="0" w:color="auto"/>
                      </w:divBdr>
                      <w:divsChild>
                        <w:div w:id="1174415348">
                          <w:marLeft w:val="0"/>
                          <w:marRight w:val="0"/>
                          <w:marTop w:val="0"/>
                          <w:marBottom w:val="0"/>
                          <w:divBdr>
                            <w:top w:val="none" w:sz="0" w:space="0" w:color="auto"/>
                            <w:left w:val="none" w:sz="0" w:space="0" w:color="auto"/>
                            <w:bottom w:val="none" w:sz="0" w:space="0" w:color="auto"/>
                            <w:right w:val="none" w:sz="0" w:space="0" w:color="auto"/>
                          </w:divBdr>
                        </w:div>
                      </w:divsChild>
                    </w:div>
                    <w:div w:id="1153108392">
                      <w:marLeft w:val="0"/>
                      <w:marRight w:val="0"/>
                      <w:marTop w:val="0"/>
                      <w:marBottom w:val="0"/>
                      <w:divBdr>
                        <w:top w:val="none" w:sz="0" w:space="0" w:color="auto"/>
                        <w:left w:val="none" w:sz="0" w:space="0" w:color="auto"/>
                        <w:bottom w:val="none" w:sz="0" w:space="0" w:color="auto"/>
                        <w:right w:val="none" w:sz="0" w:space="0" w:color="auto"/>
                      </w:divBdr>
                    </w:div>
                  </w:divsChild>
                </w:div>
                <w:div w:id="1998848572">
                  <w:marLeft w:val="0"/>
                  <w:marRight w:val="0"/>
                  <w:marTop w:val="0"/>
                  <w:marBottom w:val="0"/>
                  <w:divBdr>
                    <w:top w:val="none" w:sz="0" w:space="0" w:color="auto"/>
                    <w:left w:val="none" w:sz="0" w:space="0" w:color="auto"/>
                    <w:bottom w:val="none" w:sz="0" w:space="0" w:color="auto"/>
                    <w:right w:val="none" w:sz="0" w:space="0" w:color="auto"/>
                  </w:divBdr>
                  <w:divsChild>
                    <w:div w:id="83577163">
                      <w:marLeft w:val="0"/>
                      <w:marRight w:val="0"/>
                      <w:marTop w:val="0"/>
                      <w:marBottom w:val="0"/>
                      <w:divBdr>
                        <w:top w:val="none" w:sz="0" w:space="0" w:color="auto"/>
                        <w:left w:val="none" w:sz="0" w:space="0" w:color="auto"/>
                        <w:bottom w:val="none" w:sz="0" w:space="0" w:color="auto"/>
                        <w:right w:val="none" w:sz="0" w:space="0" w:color="auto"/>
                      </w:divBdr>
                    </w:div>
                    <w:div w:id="2013482172">
                      <w:marLeft w:val="0"/>
                      <w:marRight w:val="0"/>
                      <w:marTop w:val="0"/>
                      <w:marBottom w:val="0"/>
                      <w:divBdr>
                        <w:top w:val="none" w:sz="0" w:space="0" w:color="auto"/>
                        <w:left w:val="none" w:sz="0" w:space="0" w:color="auto"/>
                        <w:bottom w:val="none" w:sz="0" w:space="0" w:color="auto"/>
                        <w:right w:val="none" w:sz="0" w:space="0" w:color="auto"/>
                      </w:divBdr>
                      <w:divsChild>
                        <w:div w:id="1606032703">
                          <w:marLeft w:val="0"/>
                          <w:marRight w:val="0"/>
                          <w:marTop w:val="0"/>
                          <w:marBottom w:val="0"/>
                          <w:divBdr>
                            <w:top w:val="none" w:sz="0" w:space="0" w:color="auto"/>
                            <w:left w:val="none" w:sz="0" w:space="0" w:color="auto"/>
                            <w:bottom w:val="none" w:sz="0" w:space="0" w:color="auto"/>
                            <w:right w:val="none" w:sz="0" w:space="0" w:color="auto"/>
                          </w:divBdr>
                        </w:div>
                      </w:divsChild>
                    </w:div>
                    <w:div w:id="1825579867">
                      <w:marLeft w:val="0"/>
                      <w:marRight w:val="0"/>
                      <w:marTop w:val="0"/>
                      <w:marBottom w:val="0"/>
                      <w:divBdr>
                        <w:top w:val="none" w:sz="0" w:space="0" w:color="auto"/>
                        <w:left w:val="none" w:sz="0" w:space="0" w:color="auto"/>
                        <w:bottom w:val="none" w:sz="0" w:space="0" w:color="auto"/>
                        <w:right w:val="none" w:sz="0" w:space="0" w:color="auto"/>
                      </w:divBdr>
                    </w:div>
                  </w:divsChild>
                </w:div>
                <w:div w:id="1103459583">
                  <w:marLeft w:val="0"/>
                  <w:marRight w:val="0"/>
                  <w:marTop w:val="0"/>
                  <w:marBottom w:val="0"/>
                  <w:divBdr>
                    <w:top w:val="none" w:sz="0" w:space="0" w:color="auto"/>
                    <w:left w:val="none" w:sz="0" w:space="0" w:color="auto"/>
                    <w:bottom w:val="none" w:sz="0" w:space="0" w:color="auto"/>
                    <w:right w:val="none" w:sz="0" w:space="0" w:color="auto"/>
                  </w:divBdr>
                  <w:divsChild>
                    <w:div w:id="1162238865">
                      <w:marLeft w:val="0"/>
                      <w:marRight w:val="0"/>
                      <w:marTop w:val="0"/>
                      <w:marBottom w:val="0"/>
                      <w:divBdr>
                        <w:top w:val="none" w:sz="0" w:space="0" w:color="auto"/>
                        <w:left w:val="none" w:sz="0" w:space="0" w:color="auto"/>
                        <w:bottom w:val="none" w:sz="0" w:space="0" w:color="auto"/>
                        <w:right w:val="none" w:sz="0" w:space="0" w:color="auto"/>
                      </w:divBdr>
                    </w:div>
                    <w:div w:id="2062820109">
                      <w:marLeft w:val="0"/>
                      <w:marRight w:val="0"/>
                      <w:marTop w:val="0"/>
                      <w:marBottom w:val="0"/>
                      <w:divBdr>
                        <w:top w:val="none" w:sz="0" w:space="0" w:color="auto"/>
                        <w:left w:val="none" w:sz="0" w:space="0" w:color="auto"/>
                        <w:bottom w:val="none" w:sz="0" w:space="0" w:color="auto"/>
                        <w:right w:val="none" w:sz="0" w:space="0" w:color="auto"/>
                      </w:divBdr>
                      <w:divsChild>
                        <w:div w:id="2145269063">
                          <w:marLeft w:val="0"/>
                          <w:marRight w:val="0"/>
                          <w:marTop w:val="0"/>
                          <w:marBottom w:val="0"/>
                          <w:divBdr>
                            <w:top w:val="none" w:sz="0" w:space="0" w:color="auto"/>
                            <w:left w:val="none" w:sz="0" w:space="0" w:color="auto"/>
                            <w:bottom w:val="none" w:sz="0" w:space="0" w:color="auto"/>
                            <w:right w:val="none" w:sz="0" w:space="0" w:color="auto"/>
                          </w:divBdr>
                        </w:div>
                        <w:div w:id="2007322630">
                          <w:marLeft w:val="0"/>
                          <w:marRight w:val="0"/>
                          <w:marTop w:val="0"/>
                          <w:marBottom w:val="0"/>
                          <w:divBdr>
                            <w:top w:val="none" w:sz="0" w:space="0" w:color="auto"/>
                            <w:left w:val="none" w:sz="0" w:space="0" w:color="auto"/>
                            <w:bottom w:val="none" w:sz="0" w:space="0" w:color="auto"/>
                            <w:right w:val="none" w:sz="0" w:space="0" w:color="auto"/>
                          </w:divBdr>
                        </w:div>
                        <w:div w:id="672758975">
                          <w:marLeft w:val="0"/>
                          <w:marRight w:val="0"/>
                          <w:marTop w:val="0"/>
                          <w:marBottom w:val="0"/>
                          <w:divBdr>
                            <w:top w:val="none" w:sz="0" w:space="0" w:color="auto"/>
                            <w:left w:val="none" w:sz="0" w:space="0" w:color="auto"/>
                            <w:bottom w:val="none" w:sz="0" w:space="0" w:color="auto"/>
                            <w:right w:val="none" w:sz="0" w:space="0" w:color="auto"/>
                          </w:divBdr>
                        </w:div>
                        <w:div w:id="1303273243">
                          <w:marLeft w:val="0"/>
                          <w:marRight w:val="0"/>
                          <w:marTop w:val="0"/>
                          <w:marBottom w:val="0"/>
                          <w:divBdr>
                            <w:top w:val="none" w:sz="0" w:space="0" w:color="auto"/>
                            <w:left w:val="none" w:sz="0" w:space="0" w:color="auto"/>
                            <w:bottom w:val="none" w:sz="0" w:space="0" w:color="auto"/>
                            <w:right w:val="none" w:sz="0" w:space="0" w:color="auto"/>
                          </w:divBdr>
                        </w:div>
                        <w:div w:id="1091851179">
                          <w:marLeft w:val="0"/>
                          <w:marRight w:val="0"/>
                          <w:marTop w:val="0"/>
                          <w:marBottom w:val="0"/>
                          <w:divBdr>
                            <w:top w:val="none" w:sz="0" w:space="0" w:color="auto"/>
                            <w:left w:val="none" w:sz="0" w:space="0" w:color="auto"/>
                            <w:bottom w:val="none" w:sz="0" w:space="0" w:color="auto"/>
                            <w:right w:val="none" w:sz="0" w:space="0" w:color="auto"/>
                          </w:divBdr>
                        </w:div>
                      </w:divsChild>
                    </w:div>
                    <w:div w:id="891700080">
                      <w:marLeft w:val="0"/>
                      <w:marRight w:val="0"/>
                      <w:marTop w:val="0"/>
                      <w:marBottom w:val="0"/>
                      <w:divBdr>
                        <w:top w:val="none" w:sz="0" w:space="0" w:color="auto"/>
                        <w:left w:val="none" w:sz="0" w:space="0" w:color="auto"/>
                        <w:bottom w:val="none" w:sz="0" w:space="0" w:color="auto"/>
                        <w:right w:val="none" w:sz="0" w:space="0" w:color="auto"/>
                      </w:divBdr>
                    </w:div>
                  </w:divsChild>
                </w:div>
                <w:div w:id="372921741">
                  <w:marLeft w:val="0"/>
                  <w:marRight w:val="0"/>
                  <w:marTop w:val="0"/>
                  <w:marBottom w:val="0"/>
                  <w:divBdr>
                    <w:top w:val="none" w:sz="0" w:space="0" w:color="auto"/>
                    <w:left w:val="none" w:sz="0" w:space="0" w:color="auto"/>
                    <w:bottom w:val="none" w:sz="0" w:space="0" w:color="auto"/>
                    <w:right w:val="none" w:sz="0" w:space="0" w:color="auto"/>
                  </w:divBdr>
                  <w:divsChild>
                    <w:div w:id="2025742936">
                      <w:marLeft w:val="0"/>
                      <w:marRight w:val="0"/>
                      <w:marTop w:val="0"/>
                      <w:marBottom w:val="0"/>
                      <w:divBdr>
                        <w:top w:val="none" w:sz="0" w:space="0" w:color="auto"/>
                        <w:left w:val="none" w:sz="0" w:space="0" w:color="auto"/>
                        <w:bottom w:val="none" w:sz="0" w:space="0" w:color="auto"/>
                        <w:right w:val="none" w:sz="0" w:space="0" w:color="auto"/>
                      </w:divBdr>
                    </w:div>
                    <w:div w:id="498933221">
                      <w:marLeft w:val="0"/>
                      <w:marRight w:val="0"/>
                      <w:marTop w:val="0"/>
                      <w:marBottom w:val="0"/>
                      <w:divBdr>
                        <w:top w:val="none" w:sz="0" w:space="0" w:color="auto"/>
                        <w:left w:val="none" w:sz="0" w:space="0" w:color="auto"/>
                        <w:bottom w:val="none" w:sz="0" w:space="0" w:color="auto"/>
                        <w:right w:val="none" w:sz="0" w:space="0" w:color="auto"/>
                      </w:divBdr>
                      <w:divsChild>
                        <w:div w:id="1658224316">
                          <w:marLeft w:val="0"/>
                          <w:marRight w:val="0"/>
                          <w:marTop w:val="0"/>
                          <w:marBottom w:val="0"/>
                          <w:divBdr>
                            <w:top w:val="none" w:sz="0" w:space="0" w:color="auto"/>
                            <w:left w:val="none" w:sz="0" w:space="0" w:color="auto"/>
                            <w:bottom w:val="none" w:sz="0" w:space="0" w:color="auto"/>
                            <w:right w:val="none" w:sz="0" w:space="0" w:color="auto"/>
                          </w:divBdr>
                        </w:div>
                      </w:divsChild>
                    </w:div>
                    <w:div w:id="1853641838">
                      <w:marLeft w:val="0"/>
                      <w:marRight w:val="0"/>
                      <w:marTop w:val="0"/>
                      <w:marBottom w:val="0"/>
                      <w:divBdr>
                        <w:top w:val="none" w:sz="0" w:space="0" w:color="auto"/>
                        <w:left w:val="none" w:sz="0" w:space="0" w:color="auto"/>
                        <w:bottom w:val="none" w:sz="0" w:space="0" w:color="auto"/>
                        <w:right w:val="none" w:sz="0" w:space="0" w:color="auto"/>
                      </w:divBdr>
                    </w:div>
                  </w:divsChild>
                </w:div>
                <w:div w:id="656029928">
                  <w:marLeft w:val="0"/>
                  <w:marRight w:val="0"/>
                  <w:marTop w:val="0"/>
                  <w:marBottom w:val="0"/>
                  <w:divBdr>
                    <w:top w:val="none" w:sz="0" w:space="0" w:color="auto"/>
                    <w:left w:val="none" w:sz="0" w:space="0" w:color="auto"/>
                    <w:bottom w:val="none" w:sz="0" w:space="0" w:color="auto"/>
                    <w:right w:val="none" w:sz="0" w:space="0" w:color="auto"/>
                  </w:divBdr>
                  <w:divsChild>
                    <w:div w:id="776102782">
                      <w:marLeft w:val="0"/>
                      <w:marRight w:val="0"/>
                      <w:marTop w:val="0"/>
                      <w:marBottom w:val="0"/>
                      <w:divBdr>
                        <w:top w:val="none" w:sz="0" w:space="0" w:color="auto"/>
                        <w:left w:val="none" w:sz="0" w:space="0" w:color="auto"/>
                        <w:bottom w:val="none" w:sz="0" w:space="0" w:color="auto"/>
                        <w:right w:val="none" w:sz="0" w:space="0" w:color="auto"/>
                      </w:divBdr>
                    </w:div>
                    <w:div w:id="1773016195">
                      <w:marLeft w:val="0"/>
                      <w:marRight w:val="0"/>
                      <w:marTop w:val="0"/>
                      <w:marBottom w:val="0"/>
                      <w:divBdr>
                        <w:top w:val="none" w:sz="0" w:space="0" w:color="auto"/>
                        <w:left w:val="none" w:sz="0" w:space="0" w:color="auto"/>
                        <w:bottom w:val="none" w:sz="0" w:space="0" w:color="auto"/>
                        <w:right w:val="none" w:sz="0" w:space="0" w:color="auto"/>
                      </w:divBdr>
                      <w:divsChild>
                        <w:div w:id="210650320">
                          <w:marLeft w:val="0"/>
                          <w:marRight w:val="0"/>
                          <w:marTop w:val="0"/>
                          <w:marBottom w:val="0"/>
                          <w:divBdr>
                            <w:top w:val="none" w:sz="0" w:space="0" w:color="auto"/>
                            <w:left w:val="none" w:sz="0" w:space="0" w:color="auto"/>
                            <w:bottom w:val="none" w:sz="0" w:space="0" w:color="auto"/>
                            <w:right w:val="none" w:sz="0" w:space="0" w:color="auto"/>
                          </w:divBdr>
                        </w:div>
                      </w:divsChild>
                    </w:div>
                    <w:div w:id="86000042">
                      <w:marLeft w:val="0"/>
                      <w:marRight w:val="0"/>
                      <w:marTop w:val="0"/>
                      <w:marBottom w:val="0"/>
                      <w:divBdr>
                        <w:top w:val="none" w:sz="0" w:space="0" w:color="auto"/>
                        <w:left w:val="none" w:sz="0" w:space="0" w:color="auto"/>
                        <w:bottom w:val="none" w:sz="0" w:space="0" w:color="auto"/>
                        <w:right w:val="none" w:sz="0" w:space="0" w:color="auto"/>
                      </w:divBdr>
                    </w:div>
                  </w:divsChild>
                </w:div>
                <w:div w:id="1625841028">
                  <w:marLeft w:val="0"/>
                  <w:marRight w:val="0"/>
                  <w:marTop w:val="0"/>
                  <w:marBottom w:val="0"/>
                  <w:divBdr>
                    <w:top w:val="none" w:sz="0" w:space="0" w:color="auto"/>
                    <w:left w:val="none" w:sz="0" w:space="0" w:color="auto"/>
                    <w:bottom w:val="none" w:sz="0" w:space="0" w:color="auto"/>
                    <w:right w:val="none" w:sz="0" w:space="0" w:color="auto"/>
                  </w:divBdr>
                  <w:divsChild>
                    <w:div w:id="743381389">
                      <w:marLeft w:val="0"/>
                      <w:marRight w:val="0"/>
                      <w:marTop w:val="0"/>
                      <w:marBottom w:val="0"/>
                      <w:divBdr>
                        <w:top w:val="none" w:sz="0" w:space="0" w:color="auto"/>
                        <w:left w:val="none" w:sz="0" w:space="0" w:color="auto"/>
                        <w:bottom w:val="none" w:sz="0" w:space="0" w:color="auto"/>
                        <w:right w:val="none" w:sz="0" w:space="0" w:color="auto"/>
                      </w:divBdr>
                    </w:div>
                    <w:div w:id="1737433866">
                      <w:marLeft w:val="0"/>
                      <w:marRight w:val="0"/>
                      <w:marTop w:val="0"/>
                      <w:marBottom w:val="0"/>
                      <w:divBdr>
                        <w:top w:val="none" w:sz="0" w:space="0" w:color="auto"/>
                        <w:left w:val="none" w:sz="0" w:space="0" w:color="auto"/>
                        <w:bottom w:val="none" w:sz="0" w:space="0" w:color="auto"/>
                        <w:right w:val="none" w:sz="0" w:space="0" w:color="auto"/>
                      </w:divBdr>
                      <w:divsChild>
                        <w:div w:id="1299802309">
                          <w:marLeft w:val="0"/>
                          <w:marRight w:val="0"/>
                          <w:marTop w:val="0"/>
                          <w:marBottom w:val="0"/>
                          <w:divBdr>
                            <w:top w:val="none" w:sz="0" w:space="0" w:color="auto"/>
                            <w:left w:val="none" w:sz="0" w:space="0" w:color="auto"/>
                            <w:bottom w:val="none" w:sz="0" w:space="0" w:color="auto"/>
                            <w:right w:val="none" w:sz="0" w:space="0" w:color="auto"/>
                          </w:divBdr>
                        </w:div>
                      </w:divsChild>
                    </w:div>
                    <w:div w:id="1525633803">
                      <w:marLeft w:val="0"/>
                      <w:marRight w:val="0"/>
                      <w:marTop w:val="0"/>
                      <w:marBottom w:val="0"/>
                      <w:divBdr>
                        <w:top w:val="none" w:sz="0" w:space="0" w:color="auto"/>
                        <w:left w:val="none" w:sz="0" w:space="0" w:color="auto"/>
                        <w:bottom w:val="none" w:sz="0" w:space="0" w:color="auto"/>
                        <w:right w:val="none" w:sz="0" w:space="0" w:color="auto"/>
                      </w:divBdr>
                    </w:div>
                  </w:divsChild>
                </w:div>
                <w:div w:id="927270576">
                  <w:marLeft w:val="0"/>
                  <w:marRight w:val="0"/>
                  <w:marTop w:val="0"/>
                  <w:marBottom w:val="0"/>
                  <w:divBdr>
                    <w:top w:val="none" w:sz="0" w:space="0" w:color="auto"/>
                    <w:left w:val="none" w:sz="0" w:space="0" w:color="auto"/>
                    <w:bottom w:val="none" w:sz="0" w:space="0" w:color="auto"/>
                    <w:right w:val="none" w:sz="0" w:space="0" w:color="auto"/>
                  </w:divBdr>
                  <w:divsChild>
                    <w:div w:id="657348703">
                      <w:marLeft w:val="0"/>
                      <w:marRight w:val="0"/>
                      <w:marTop w:val="0"/>
                      <w:marBottom w:val="0"/>
                      <w:divBdr>
                        <w:top w:val="none" w:sz="0" w:space="0" w:color="auto"/>
                        <w:left w:val="none" w:sz="0" w:space="0" w:color="auto"/>
                        <w:bottom w:val="none" w:sz="0" w:space="0" w:color="auto"/>
                        <w:right w:val="none" w:sz="0" w:space="0" w:color="auto"/>
                      </w:divBdr>
                    </w:div>
                    <w:div w:id="1348823043">
                      <w:marLeft w:val="0"/>
                      <w:marRight w:val="0"/>
                      <w:marTop w:val="0"/>
                      <w:marBottom w:val="0"/>
                      <w:divBdr>
                        <w:top w:val="none" w:sz="0" w:space="0" w:color="auto"/>
                        <w:left w:val="none" w:sz="0" w:space="0" w:color="auto"/>
                        <w:bottom w:val="none" w:sz="0" w:space="0" w:color="auto"/>
                        <w:right w:val="none" w:sz="0" w:space="0" w:color="auto"/>
                      </w:divBdr>
                      <w:divsChild>
                        <w:div w:id="1601910022">
                          <w:marLeft w:val="0"/>
                          <w:marRight w:val="0"/>
                          <w:marTop w:val="0"/>
                          <w:marBottom w:val="0"/>
                          <w:divBdr>
                            <w:top w:val="none" w:sz="0" w:space="0" w:color="auto"/>
                            <w:left w:val="none" w:sz="0" w:space="0" w:color="auto"/>
                            <w:bottom w:val="none" w:sz="0" w:space="0" w:color="auto"/>
                            <w:right w:val="none" w:sz="0" w:space="0" w:color="auto"/>
                          </w:divBdr>
                        </w:div>
                      </w:divsChild>
                    </w:div>
                    <w:div w:id="1909728173">
                      <w:marLeft w:val="0"/>
                      <w:marRight w:val="0"/>
                      <w:marTop w:val="0"/>
                      <w:marBottom w:val="0"/>
                      <w:divBdr>
                        <w:top w:val="none" w:sz="0" w:space="0" w:color="auto"/>
                        <w:left w:val="none" w:sz="0" w:space="0" w:color="auto"/>
                        <w:bottom w:val="none" w:sz="0" w:space="0" w:color="auto"/>
                        <w:right w:val="none" w:sz="0" w:space="0" w:color="auto"/>
                      </w:divBdr>
                    </w:div>
                  </w:divsChild>
                </w:div>
                <w:div w:id="1262883004">
                  <w:marLeft w:val="0"/>
                  <w:marRight w:val="0"/>
                  <w:marTop w:val="0"/>
                  <w:marBottom w:val="0"/>
                  <w:divBdr>
                    <w:top w:val="none" w:sz="0" w:space="0" w:color="auto"/>
                    <w:left w:val="none" w:sz="0" w:space="0" w:color="auto"/>
                    <w:bottom w:val="none" w:sz="0" w:space="0" w:color="auto"/>
                    <w:right w:val="none" w:sz="0" w:space="0" w:color="auto"/>
                  </w:divBdr>
                  <w:divsChild>
                    <w:div w:id="418215825">
                      <w:marLeft w:val="0"/>
                      <w:marRight w:val="0"/>
                      <w:marTop w:val="0"/>
                      <w:marBottom w:val="0"/>
                      <w:divBdr>
                        <w:top w:val="none" w:sz="0" w:space="0" w:color="auto"/>
                        <w:left w:val="none" w:sz="0" w:space="0" w:color="auto"/>
                        <w:bottom w:val="none" w:sz="0" w:space="0" w:color="auto"/>
                        <w:right w:val="none" w:sz="0" w:space="0" w:color="auto"/>
                      </w:divBdr>
                    </w:div>
                    <w:div w:id="1727099443">
                      <w:marLeft w:val="0"/>
                      <w:marRight w:val="0"/>
                      <w:marTop w:val="0"/>
                      <w:marBottom w:val="0"/>
                      <w:divBdr>
                        <w:top w:val="none" w:sz="0" w:space="0" w:color="auto"/>
                        <w:left w:val="none" w:sz="0" w:space="0" w:color="auto"/>
                        <w:bottom w:val="none" w:sz="0" w:space="0" w:color="auto"/>
                        <w:right w:val="none" w:sz="0" w:space="0" w:color="auto"/>
                      </w:divBdr>
                      <w:divsChild>
                        <w:div w:id="568343032">
                          <w:marLeft w:val="0"/>
                          <w:marRight w:val="0"/>
                          <w:marTop w:val="0"/>
                          <w:marBottom w:val="0"/>
                          <w:divBdr>
                            <w:top w:val="none" w:sz="0" w:space="0" w:color="auto"/>
                            <w:left w:val="none" w:sz="0" w:space="0" w:color="auto"/>
                            <w:bottom w:val="none" w:sz="0" w:space="0" w:color="auto"/>
                            <w:right w:val="none" w:sz="0" w:space="0" w:color="auto"/>
                          </w:divBdr>
                        </w:div>
                      </w:divsChild>
                    </w:div>
                    <w:div w:id="1031761423">
                      <w:marLeft w:val="0"/>
                      <w:marRight w:val="0"/>
                      <w:marTop w:val="0"/>
                      <w:marBottom w:val="0"/>
                      <w:divBdr>
                        <w:top w:val="none" w:sz="0" w:space="0" w:color="auto"/>
                        <w:left w:val="none" w:sz="0" w:space="0" w:color="auto"/>
                        <w:bottom w:val="none" w:sz="0" w:space="0" w:color="auto"/>
                        <w:right w:val="none" w:sz="0" w:space="0" w:color="auto"/>
                      </w:divBdr>
                    </w:div>
                  </w:divsChild>
                </w:div>
                <w:div w:id="334457146">
                  <w:marLeft w:val="0"/>
                  <w:marRight w:val="0"/>
                  <w:marTop w:val="0"/>
                  <w:marBottom w:val="0"/>
                  <w:divBdr>
                    <w:top w:val="none" w:sz="0" w:space="0" w:color="auto"/>
                    <w:left w:val="none" w:sz="0" w:space="0" w:color="auto"/>
                    <w:bottom w:val="none" w:sz="0" w:space="0" w:color="auto"/>
                    <w:right w:val="none" w:sz="0" w:space="0" w:color="auto"/>
                  </w:divBdr>
                  <w:divsChild>
                    <w:div w:id="258950576">
                      <w:marLeft w:val="0"/>
                      <w:marRight w:val="0"/>
                      <w:marTop w:val="0"/>
                      <w:marBottom w:val="0"/>
                      <w:divBdr>
                        <w:top w:val="none" w:sz="0" w:space="0" w:color="auto"/>
                        <w:left w:val="none" w:sz="0" w:space="0" w:color="auto"/>
                        <w:bottom w:val="none" w:sz="0" w:space="0" w:color="auto"/>
                        <w:right w:val="none" w:sz="0" w:space="0" w:color="auto"/>
                      </w:divBdr>
                    </w:div>
                    <w:div w:id="853954193">
                      <w:marLeft w:val="0"/>
                      <w:marRight w:val="0"/>
                      <w:marTop w:val="0"/>
                      <w:marBottom w:val="0"/>
                      <w:divBdr>
                        <w:top w:val="none" w:sz="0" w:space="0" w:color="auto"/>
                        <w:left w:val="none" w:sz="0" w:space="0" w:color="auto"/>
                        <w:bottom w:val="none" w:sz="0" w:space="0" w:color="auto"/>
                        <w:right w:val="none" w:sz="0" w:space="0" w:color="auto"/>
                      </w:divBdr>
                      <w:divsChild>
                        <w:div w:id="203521956">
                          <w:marLeft w:val="0"/>
                          <w:marRight w:val="0"/>
                          <w:marTop w:val="0"/>
                          <w:marBottom w:val="0"/>
                          <w:divBdr>
                            <w:top w:val="none" w:sz="0" w:space="0" w:color="auto"/>
                            <w:left w:val="none" w:sz="0" w:space="0" w:color="auto"/>
                            <w:bottom w:val="none" w:sz="0" w:space="0" w:color="auto"/>
                            <w:right w:val="none" w:sz="0" w:space="0" w:color="auto"/>
                          </w:divBdr>
                        </w:div>
                        <w:div w:id="1877888475">
                          <w:marLeft w:val="0"/>
                          <w:marRight w:val="0"/>
                          <w:marTop w:val="0"/>
                          <w:marBottom w:val="0"/>
                          <w:divBdr>
                            <w:top w:val="none" w:sz="0" w:space="0" w:color="auto"/>
                            <w:left w:val="none" w:sz="0" w:space="0" w:color="auto"/>
                            <w:bottom w:val="none" w:sz="0" w:space="0" w:color="auto"/>
                            <w:right w:val="none" w:sz="0" w:space="0" w:color="auto"/>
                          </w:divBdr>
                        </w:div>
                        <w:div w:id="1731876777">
                          <w:marLeft w:val="0"/>
                          <w:marRight w:val="0"/>
                          <w:marTop w:val="0"/>
                          <w:marBottom w:val="0"/>
                          <w:divBdr>
                            <w:top w:val="none" w:sz="0" w:space="0" w:color="auto"/>
                            <w:left w:val="none" w:sz="0" w:space="0" w:color="auto"/>
                            <w:bottom w:val="none" w:sz="0" w:space="0" w:color="auto"/>
                            <w:right w:val="none" w:sz="0" w:space="0" w:color="auto"/>
                          </w:divBdr>
                        </w:div>
                        <w:div w:id="536086768">
                          <w:marLeft w:val="0"/>
                          <w:marRight w:val="0"/>
                          <w:marTop w:val="0"/>
                          <w:marBottom w:val="0"/>
                          <w:divBdr>
                            <w:top w:val="none" w:sz="0" w:space="0" w:color="auto"/>
                            <w:left w:val="none" w:sz="0" w:space="0" w:color="auto"/>
                            <w:bottom w:val="none" w:sz="0" w:space="0" w:color="auto"/>
                            <w:right w:val="none" w:sz="0" w:space="0" w:color="auto"/>
                          </w:divBdr>
                        </w:div>
                        <w:div w:id="2048866776">
                          <w:marLeft w:val="0"/>
                          <w:marRight w:val="0"/>
                          <w:marTop w:val="0"/>
                          <w:marBottom w:val="0"/>
                          <w:divBdr>
                            <w:top w:val="none" w:sz="0" w:space="0" w:color="auto"/>
                            <w:left w:val="none" w:sz="0" w:space="0" w:color="auto"/>
                            <w:bottom w:val="none" w:sz="0" w:space="0" w:color="auto"/>
                            <w:right w:val="none" w:sz="0" w:space="0" w:color="auto"/>
                          </w:divBdr>
                        </w:div>
                      </w:divsChild>
                    </w:div>
                    <w:div w:id="871307503">
                      <w:marLeft w:val="0"/>
                      <w:marRight w:val="0"/>
                      <w:marTop w:val="0"/>
                      <w:marBottom w:val="0"/>
                      <w:divBdr>
                        <w:top w:val="none" w:sz="0" w:space="0" w:color="auto"/>
                        <w:left w:val="none" w:sz="0" w:space="0" w:color="auto"/>
                        <w:bottom w:val="none" w:sz="0" w:space="0" w:color="auto"/>
                        <w:right w:val="none" w:sz="0" w:space="0" w:color="auto"/>
                      </w:divBdr>
                    </w:div>
                  </w:divsChild>
                </w:div>
                <w:div w:id="185563429">
                  <w:marLeft w:val="0"/>
                  <w:marRight w:val="0"/>
                  <w:marTop w:val="0"/>
                  <w:marBottom w:val="0"/>
                  <w:divBdr>
                    <w:top w:val="none" w:sz="0" w:space="0" w:color="auto"/>
                    <w:left w:val="none" w:sz="0" w:space="0" w:color="auto"/>
                    <w:bottom w:val="none" w:sz="0" w:space="0" w:color="auto"/>
                    <w:right w:val="none" w:sz="0" w:space="0" w:color="auto"/>
                  </w:divBdr>
                  <w:divsChild>
                    <w:div w:id="1990553635">
                      <w:marLeft w:val="0"/>
                      <w:marRight w:val="0"/>
                      <w:marTop w:val="0"/>
                      <w:marBottom w:val="0"/>
                      <w:divBdr>
                        <w:top w:val="none" w:sz="0" w:space="0" w:color="auto"/>
                        <w:left w:val="none" w:sz="0" w:space="0" w:color="auto"/>
                        <w:bottom w:val="none" w:sz="0" w:space="0" w:color="auto"/>
                        <w:right w:val="none" w:sz="0" w:space="0" w:color="auto"/>
                      </w:divBdr>
                    </w:div>
                    <w:div w:id="1221792723">
                      <w:marLeft w:val="0"/>
                      <w:marRight w:val="0"/>
                      <w:marTop w:val="0"/>
                      <w:marBottom w:val="0"/>
                      <w:divBdr>
                        <w:top w:val="none" w:sz="0" w:space="0" w:color="auto"/>
                        <w:left w:val="none" w:sz="0" w:space="0" w:color="auto"/>
                        <w:bottom w:val="none" w:sz="0" w:space="0" w:color="auto"/>
                        <w:right w:val="none" w:sz="0" w:space="0" w:color="auto"/>
                      </w:divBdr>
                      <w:divsChild>
                        <w:div w:id="681585255">
                          <w:marLeft w:val="0"/>
                          <w:marRight w:val="0"/>
                          <w:marTop w:val="0"/>
                          <w:marBottom w:val="0"/>
                          <w:divBdr>
                            <w:top w:val="none" w:sz="0" w:space="0" w:color="auto"/>
                            <w:left w:val="none" w:sz="0" w:space="0" w:color="auto"/>
                            <w:bottom w:val="none" w:sz="0" w:space="0" w:color="auto"/>
                            <w:right w:val="none" w:sz="0" w:space="0" w:color="auto"/>
                          </w:divBdr>
                        </w:div>
                      </w:divsChild>
                    </w:div>
                    <w:div w:id="604310119">
                      <w:marLeft w:val="0"/>
                      <w:marRight w:val="0"/>
                      <w:marTop w:val="0"/>
                      <w:marBottom w:val="0"/>
                      <w:divBdr>
                        <w:top w:val="none" w:sz="0" w:space="0" w:color="auto"/>
                        <w:left w:val="none" w:sz="0" w:space="0" w:color="auto"/>
                        <w:bottom w:val="none" w:sz="0" w:space="0" w:color="auto"/>
                        <w:right w:val="none" w:sz="0" w:space="0" w:color="auto"/>
                      </w:divBdr>
                    </w:div>
                  </w:divsChild>
                </w:div>
                <w:div w:id="1653752652">
                  <w:marLeft w:val="0"/>
                  <w:marRight w:val="0"/>
                  <w:marTop w:val="0"/>
                  <w:marBottom w:val="0"/>
                  <w:divBdr>
                    <w:top w:val="none" w:sz="0" w:space="0" w:color="auto"/>
                    <w:left w:val="none" w:sz="0" w:space="0" w:color="auto"/>
                    <w:bottom w:val="none" w:sz="0" w:space="0" w:color="auto"/>
                    <w:right w:val="none" w:sz="0" w:space="0" w:color="auto"/>
                  </w:divBdr>
                  <w:divsChild>
                    <w:div w:id="784345186">
                      <w:marLeft w:val="0"/>
                      <w:marRight w:val="0"/>
                      <w:marTop w:val="0"/>
                      <w:marBottom w:val="0"/>
                      <w:divBdr>
                        <w:top w:val="none" w:sz="0" w:space="0" w:color="auto"/>
                        <w:left w:val="none" w:sz="0" w:space="0" w:color="auto"/>
                        <w:bottom w:val="none" w:sz="0" w:space="0" w:color="auto"/>
                        <w:right w:val="none" w:sz="0" w:space="0" w:color="auto"/>
                      </w:divBdr>
                    </w:div>
                    <w:div w:id="506599020">
                      <w:marLeft w:val="0"/>
                      <w:marRight w:val="0"/>
                      <w:marTop w:val="0"/>
                      <w:marBottom w:val="0"/>
                      <w:divBdr>
                        <w:top w:val="none" w:sz="0" w:space="0" w:color="auto"/>
                        <w:left w:val="none" w:sz="0" w:space="0" w:color="auto"/>
                        <w:bottom w:val="none" w:sz="0" w:space="0" w:color="auto"/>
                        <w:right w:val="none" w:sz="0" w:space="0" w:color="auto"/>
                      </w:divBdr>
                      <w:divsChild>
                        <w:div w:id="1573197319">
                          <w:marLeft w:val="0"/>
                          <w:marRight w:val="0"/>
                          <w:marTop w:val="0"/>
                          <w:marBottom w:val="0"/>
                          <w:divBdr>
                            <w:top w:val="none" w:sz="0" w:space="0" w:color="auto"/>
                            <w:left w:val="none" w:sz="0" w:space="0" w:color="auto"/>
                            <w:bottom w:val="none" w:sz="0" w:space="0" w:color="auto"/>
                            <w:right w:val="none" w:sz="0" w:space="0" w:color="auto"/>
                          </w:divBdr>
                        </w:div>
                      </w:divsChild>
                    </w:div>
                    <w:div w:id="1038241767">
                      <w:marLeft w:val="0"/>
                      <w:marRight w:val="0"/>
                      <w:marTop w:val="0"/>
                      <w:marBottom w:val="0"/>
                      <w:divBdr>
                        <w:top w:val="none" w:sz="0" w:space="0" w:color="auto"/>
                        <w:left w:val="none" w:sz="0" w:space="0" w:color="auto"/>
                        <w:bottom w:val="none" w:sz="0" w:space="0" w:color="auto"/>
                        <w:right w:val="none" w:sz="0" w:space="0" w:color="auto"/>
                      </w:divBdr>
                    </w:div>
                  </w:divsChild>
                </w:div>
                <w:div w:id="1245333374">
                  <w:marLeft w:val="0"/>
                  <w:marRight w:val="0"/>
                  <w:marTop w:val="0"/>
                  <w:marBottom w:val="0"/>
                  <w:divBdr>
                    <w:top w:val="none" w:sz="0" w:space="0" w:color="auto"/>
                    <w:left w:val="none" w:sz="0" w:space="0" w:color="auto"/>
                    <w:bottom w:val="none" w:sz="0" w:space="0" w:color="auto"/>
                    <w:right w:val="none" w:sz="0" w:space="0" w:color="auto"/>
                  </w:divBdr>
                  <w:divsChild>
                    <w:div w:id="1404066771">
                      <w:marLeft w:val="0"/>
                      <w:marRight w:val="0"/>
                      <w:marTop w:val="0"/>
                      <w:marBottom w:val="0"/>
                      <w:divBdr>
                        <w:top w:val="none" w:sz="0" w:space="0" w:color="auto"/>
                        <w:left w:val="none" w:sz="0" w:space="0" w:color="auto"/>
                        <w:bottom w:val="none" w:sz="0" w:space="0" w:color="auto"/>
                        <w:right w:val="none" w:sz="0" w:space="0" w:color="auto"/>
                      </w:divBdr>
                    </w:div>
                    <w:div w:id="752438264">
                      <w:marLeft w:val="0"/>
                      <w:marRight w:val="0"/>
                      <w:marTop w:val="0"/>
                      <w:marBottom w:val="0"/>
                      <w:divBdr>
                        <w:top w:val="none" w:sz="0" w:space="0" w:color="auto"/>
                        <w:left w:val="none" w:sz="0" w:space="0" w:color="auto"/>
                        <w:bottom w:val="none" w:sz="0" w:space="0" w:color="auto"/>
                        <w:right w:val="none" w:sz="0" w:space="0" w:color="auto"/>
                      </w:divBdr>
                      <w:divsChild>
                        <w:div w:id="1228342403">
                          <w:marLeft w:val="0"/>
                          <w:marRight w:val="0"/>
                          <w:marTop w:val="0"/>
                          <w:marBottom w:val="0"/>
                          <w:divBdr>
                            <w:top w:val="none" w:sz="0" w:space="0" w:color="auto"/>
                            <w:left w:val="none" w:sz="0" w:space="0" w:color="auto"/>
                            <w:bottom w:val="none" w:sz="0" w:space="0" w:color="auto"/>
                            <w:right w:val="none" w:sz="0" w:space="0" w:color="auto"/>
                          </w:divBdr>
                        </w:div>
                      </w:divsChild>
                    </w:div>
                    <w:div w:id="240674518">
                      <w:marLeft w:val="0"/>
                      <w:marRight w:val="0"/>
                      <w:marTop w:val="0"/>
                      <w:marBottom w:val="0"/>
                      <w:divBdr>
                        <w:top w:val="none" w:sz="0" w:space="0" w:color="auto"/>
                        <w:left w:val="none" w:sz="0" w:space="0" w:color="auto"/>
                        <w:bottom w:val="none" w:sz="0" w:space="0" w:color="auto"/>
                        <w:right w:val="none" w:sz="0" w:space="0" w:color="auto"/>
                      </w:divBdr>
                    </w:div>
                  </w:divsChild>
                </w:div>
                <w:div w:id="633099835">
                  <w:marLeft w:val="0"/>
                  <w:marRight w:val="0"/>
                  <w:marTop w:val="0"/>
                  <w:marBottom w:val="0"/>
                  <w:divBdr>
                    <w:top w:val="none" w:sz="0" w:space="0" w:color="auto"/>
                    <w:left w:val="none" w:sz="0" w:space="0" w:color="auto"/>
                    <w:bottom w:val="none" w:sz="0" w:space="0" w:color="auto"/>
                    <w:right w:val="none" w:sz="0" w:space="0" w:color="auto"/>
                  </w:divBdr>
                  <w:divsChild>
                    <w:div w:id="1487431437">
                      <w:marLeft w:val="0"/>
                      <w:marRight w:val="0"/>
                      <w:marTop w:val="0"/>
                      <w:marBottom w:val="0"/>
                      <w:divBdr>
                        <w:top w:val="none" w:sz="0" w:space="0" w:color="auto"/>
                        <w:left w:val="none" w:sz="0" w:space="0" w:color="auto"/>
                        <w:bottom w:val="none" w:sz="0" w:space="0" w:color="auto"/>
                        <w:right w:val="none" w:sz="0" w:space="0" w:color="auto"/>
                      </w:divBdr>
                    </w:div>
                    <w:div w:id="383219603">
                      <w:marLeft w:val="0"/>
                      <w:marRight w:val="0"/>
                      <w:marTop w:val="0"/>
                      <w:marBottom w:val="0"/>
                      <w:divBdr>
                        <w:top w:val="none" w:sz="0" w:space="0" w:color="auto"/>
                        <w:left w:val="none" w:sz="0" w:space="0" w:color="auto"/>
                        <w:bottom w:val="none" w:sz="0" w:space="0" w:color="auto"/>
                        <w:right w:val="none" w:sz="0" w:space="0" w:color="auto"/>
                      </w:divBdr>
                      <w:divsChild>
                        <w:div w:id="310444203">
                          <w:marLeft w:val="0"/>
                          <w:marRight w:val="0"/>
                          <w:marTop w:val="0"/>
                          <w:marBottom w:val="0"/>
                          <w:divBdr>
                            <w:top w:val="none" w:sz="0" w:space="0" w:color="auto"/>
                            <w:left w:val="none" w:sz="0" w:space="0" w:color="auto"/>
                            <w:bottom w:val="none" w:sz="0" w:space="0" w:color="auto"/>
                            <w:right w:val="none" w:sz="0" w:space="0" w:color="auto"/>
                          </w:divBdr>
                        </w:div>
                      </w:divsChild>
                    </w:div>
                    <w:div w:id="1562596102">
                      <w:marLeft w:val="0"/>
                      <w:marRight w:val="0"/>
                      <w:marTop w:val="0"/>
                      <w:marBottom w:val="0"/>
                      <w:divBdr>
                        <w:top w:val="none" w:sz="0" w:space="0" w:color="auto"/>
                        <w:left w:val="none" w:sz="0" w:space="0" w:color="auto"/>
                        <w:bottom w:val="none" w:sz="0" w:space="0" w:color="auto"/>
                        <w:right w:val="none" w:sz="0" w:space="0" w:color="auto"/>
                      </w:divBdr>
                    </w:div>
                  </w:divsChild>
                </w:div>
                <w:div w:id="915167028">
                  <w:marLeft w:val="0"/>
                  <w:marRight w:val="0"/>
                  <w:marTop w:val="0"/>
                  <w:marBottom w:val="0"/>
                  <w:divBdr>
                    <w:top w:val="none" w:sz="0" w:space="0" w:color="auto"/>
                    <w:left w:val="none" w:sz="0" w:space="0" w:color="auto"/>
                    <w:bottom w:val="none" w:sz="0" w:space="0" w:color="auto"/>
                    <w:right w:val="none" w:sz="0" w:space="0" w:color="auto"/>
                  </w:divBdr>
                  <w:divsChild>
                    <w:div w:id="687562832">
                      <w:marLeft w:val="0"/>
                      <w:marRight w:val="0"/>
                      <w:marTop w:val="0"/>
                      <w:marBottom w:val="0"/>
                      <w:divBdr>
                        <w:top w:val="none" w:sz="0" w:space="0" w:color="auto"/>
                        <w:left w:val="none" w:sz="0" w:space="0" w:color="auto"/>
                        <w:bottom w:val="none" w:sz="0" w:space="0" w:color="auto"/>
                        <w:right w:val="none" w:sz="0" w:space="0" w:color="auto"/>
                      </w:divBdr>
                    </w:div>
                    <w:div w:id="15205048">
                      <w:marLeft w:val="0"/>
                      <w:marRight w:val="0"/>
                      <w:marTop w:val="0"/>
                      <w:marBottom w:val="0"/>
                      <w:divBdr>
                        <w:top w:val="none" w:sz="0" w:space="0" w:color="auto"/>
                        <w:left w:val="none" w:sz="0" w:space="0" w:color="auto"/>
                        <w:bottom w:val="none" w:sz="0" w:space="0" w:color="auto"/>
                        <w:right w:val="none" w:sz="0" w:space="0" w:color="auto"/>
                      </w:divBdr>
                      <w:divsChild>
                        <w:div w:id="2131976405">
                          <w:marLeft w:val="0"/>
                          <w:marRight w:val="0"/>
                          <w:marTop w:val="0"/>
                          <w:marBottom w:val="0"/>
                          <w:divBdr>
                            <w:top w:val="none" w:sz="0" w:space="0" w:color="auto"/>
                            <w:left w:val="none" w:sz="0" w:space="0" w:color="auto"/>
                            <w:bottom w:val="none" w:sz="0" w:space="0" w:color="auto"/>
                            <w:right w:val="none" w:sz="0" w:space="0" w:color="auto"/>
                          </w:divBdr>
                        </w:div>
                      </w:divsChild>
                    </w:div>
                    <w:div w:id="1726638499">
                      <w:marLeft w:val="0"/>
                      <w:marRight w:val="0"/>
                      <w:marTop w:val="0"/>
                      <w:marBottom w:val="0"/>
                      <w:divBdr>
                        <w:top w:val="none" w:sz="0" w:space="0" w:color="auto"/>
                        <w:left w:val="none" w:sz="0" w:space="0" w:color="auto"/>
                        <w:bottom w:val="none" w:sz="0" w:space="0" w:color="auto"/>
                        <w:right w:val="none" w:sz="0" w:space="0" w:color="auto"/>
                      </w:divBdr>
                    </w:div>
                  </w:divsChild>
                </w:div>
                <w:div w:id="1303192127">
                  <w:marLeft w:val="0"/>
                  <w:marRight w:val="0"/>
                  <w:marTop w:val="0"/>
                  <w:marBottom w:val="0"/>
                  <w:divBdr>
                    <w:top w:val="none" w:sz="0" w:space="0" w:color="auto"/>
                    <w:left w:val="none" w:sz="0" w:space="0" w:color="auto"/>
                    <w:bottom w:val="none" w:sz="0" w:space="0" w:color="auto"/>
                    <w:right w:val="none" w:sz="0" w:space="0" w:color="auto"/>
                  </w:divBdr>
                  <w:divsChild>
                    <w:div w:id="134950857">
                      <w:marLeft w:val="0"/>
                      <w:marRight w:val="0"/>
                      <w:marTop w:val="0"/>
                      <w:marBottom w:val="0"/>
                      <w:divBdr>
                        <w:top w:val="none" w:sz="0" w:space="0" w:color="auto"/>
                        <w:left w:val="none" w:sz="0" w:space="0" w:color="auto"/>
                        <w:bottom w:val="none" w:sz="0" w:space="0" w:color="auto"/>
                        <w:right w:val="none" w:sz="0" w:space="0" w:color="auto"/>
                      </w:divBdr>
                    </w:div>
                    <w:div w:id="1683319920">
                      <w:marLeft w:val="0"/>
                      <w:marRight w:val="0"/>
                      <w:marTop w:val="0"/>
                      <w:marBottom w:val="0"/>
                      <w:divBdr>
                        <w:top w:val="none" w:sz="0" w:space="0" w:color="auto"/>
                        <w:left w:val="none" w:sz="0" w:space="0" w:color="auto"/>
                        <w:bottom w:val="none" w:sz="0" w:space="0" w:color="auto"/>
                        <w:right w:val="none" w:sz="0" w:space="0" w:color="auto"/>
                      </w:divBdr>
                      <w:divsChild>
                        <w:div w:id="1443378100">
                          <w:marLeft w:val="0"/>
                          <w:marRight w:val="0"/>
                          <w:marTop w:val="0"/>
                          <w:marBottom w:val="0"/>
                          <w:divBdr>
                            <w:top w:val="none" w:sz="0" w:space="0" w:color="auto"/>
                            <w:left w:val="none" w:sz="0" w:space="0" w:color="auto"/>
                            <w:bottom w:val="none" w:sz="0" w:space="0" w:color="auto"/>
                            <w:right w:val="none" w:sz="0" w:space="0" w:color="auto"/>
                          </w:divBdr>
                        </w:div>
                        <w:div w:id="385765890">
                          <w:marLeft w:val="0"/>
                          <w:marRight w:val="0"/>
                          <w:marTop w:val="0"/>
                          <w:marBottom w:val="0"/>
                          <w:divBdr>
                            <w:top w:val="none" w:sz="0" w:space="0" w:color="auto"/>
                            <w:left w:val="none" w:sz="0" w:space="0" w:color="auto"/>
                            <w:bottom w:val="none" w:sz="0" w:space="0" w:color="auto"/>
                            <w:right w:val="none" w:sz="0" w:space="0" w:color="auto"/>
                          </w:divBdr>
                        </w:div>
                        <w:div w:id="1199396599">
                          <w:marLeft w:val="0"/>
                          <w:marRight w:val="0"/>
                          <w:marTop w:val="0"/>
                          <w:marBottom w:val="0"/>
                          <w:divBdr>
                            <w:top w:val="none" w:sz="0" w:space="0" w:color="auto"/>
                            <w:left w:val="none" w:sz="0" w:space="0" w:color="auto"/>
                            <w:bottom w:val="none" w:sz="0" w:space="0" w:color="auto"/>
                            <w:right w:val="none" w:sz="0" w:space="0" w:color="auto"/>
                          </w:divBdr>
                        </w:div>
                        <w:div w:id="1394886477">
                          <w:marLeft w:val="0"/>
                          <w:marRight w:val="0"/>
                          <w:marTop w:val="0"/>
                          <w:marBottom w:val="0"/>
                          <w:divBdr>
                            <w:top w:val="none" w:sz="0" w:space="0" w:color="auto"/>
                            <w:left w:val="none" w:sz="0" w:space="0" w:color="auto"/>
                            <w:bottom w:val="none" w:sz="0" w:space="0" w:color="auto"/>
                            <w:right w:val="none" w:sz="0" w:space="0" w:color="auto"/>
                          </w:divBdr>
                        </w:div>
                        <w:div w:id="2070417875">
                          <w:marLeft w:val="0"/>
                          <w:marRight w:val="0"/>
                          <w:marTop w:val="0"/>
                          <w:marBottom w:val="0"/>
                          <w:divBdr>
                            <w:top w:val="none" w:sz="0" w:space="0" w:color="auto"/>
                            <w:left w:val="none" w:sz="0" w:space="0" w:color="auto"/>
                            <w:bottom w:val="none" w:sz="0" w:space="0" w:color="auto"/>
                            <w:right w:val="none" w:sz="0" w:space="0" w:color="auto"/>
                          </w:divBdr>
                        </w:div>
                      </w:divsChild>
                    </w:div>
                    <w:div w:id="622421108">
                      <w:marLeft w:val="0"/>
                      <w:marRight w:val="0"/>
                      <w:marTop w:val="0"/>
                      <w:marBottom w:val="0"/>
                      <w:divBdr>
                        <w:top w:val="none" w:sz="0" w:space="0" w:color="auto"/>
                        <w:left w:val="none" w:sz="0" w:space="0" w:color="auto"/>
                        <w:bottom w:val="none" w:sz="0" w:space="0" w:color="auto"/>
                        <w:right w:val="none" w:sz="0" w:space="0" w:color="auto"/>
                      </w:divBdr>
                    </w:div>
                  </w:divsChild>
                </w:div>
                <w:div w:id="1904754812">
                  <w:marLeft w:val="0"/>
                  <w:marRight w:val="0"/>
                  <w:marTop w:val="0"/>
                  <w:marBottom w:val="0"/>
                  <w:divBdr>
                    <w:top w:val="none" w:sz="0" w:space="0" w:color="auto"/>
                    <w:left w:val="none" w:sz="0" w:space="0" w:color="auto"/>
                    <w:bottom w:val="none" w:sz="0" w:space="0" w:color="auto"/>
                    <w:right w:val="none" w:sz="0" w:space="0" w:color="auto"/>
                  </w:divBdr>
                  <w:divsChild>
                    <w:div w:id="1795979442">
                      <w:marLeft w:val="0"/>
                      <w:marRight w:val="0"/>
                      <w:marTop w:val="0"/>
                      <w:marBottom w:val="0"/>
                      <w:divBdr>
                        <w:top w:val="none" w:sz="0" w:space="0" w:color="auto"/>
                        <w:left w:val="none" w:sz="0" w:space="0" w:color="auto"/>
                        <w:bottom w:val="none" w:sz="0" w:space="0" w:color="auto"/>
                        <w:right w:val="none" w:sz="0" w:space="0" w:color="auto"/>
                      </w:divBdr>
                    </w:div>
                    <w:div w:id="788931194">
                      <w:marLeft w:val="0"/>
                      <w:marRight w:val="0"/>
                      <w:marTop w:val="0"/>
                      <w:marBottom w:val="0"/>
                      <w:divBdr>
                        <w:top w:val="none" w:sz="0" w:space="0" w:color="auto"/>
                        <w:left w:val="none" w:sz="0" w:space="0" w:color="auto"/>
                        <w:bottom w:val="none" w:sz="0" w:space="0" w:color="auto"/>
                        <w:right w:val="none" w:sz="0" w:space="0" w:color="auto"/>
                      </w:divBdr>
                      <w:divsChild>
                        <w:div w:id="1685355973">
                          <w:marLeft w:val="0"/>
                          <w:marRight w:val="0"/>
                          <w:marTop w:val="0"/>
                          <w:marBottom w:val="0"/>
                          <w:divBdr>
                            <w:top w:val="none" w:sz="0" w:space="0" w:color="auto"/>
                            <w:left w:val="none" w:sz="0" w:space="0" w:color="auto"/>
                            <w:bottom w:val="none" w:sz="0" w:space="0" w:color="auto"/>
                            <w:right w:val="none" w:sz="0" w:space="0" w:color="auto"/>
                          </w:divBdr>
                        </w:div>
                      </w:divsChild>
                    </w:div>
                    <w:div w:id="1007562451">
                      <w:marLeft w:val="0"/>
                      <w:marRight w:val="0"/>
                      <w:marTop w:val="0"/>
                      <w:marBottom w:val="0"/>
                      <w:divBdr>
                        <w:top w:val="none" w:sz="0" w:space="0" w:color="auto"/>
                        <w:left w:val="none" w:sz="0" w:space="0" w:color="auto"/>
                        <w:bottom w:val="none" w:sz="0" w:space="0" w:color="auto"/>
                        <w:right w:val="none" w:sz="0" w:space="0" w:color="auto"/>
                      </w:divBdr>
                    </w:div>
                  </w:divsChild>
                </w:div>
                <w:div w:id="747070766">
                  <w:marLeft w:val="0"/>
                  <w:marRight w:val="0"/>
                  <w:marTop w:val="0"/>
                  <w:marBottom w:val="0"/>
                  <w:divBdr>
                    <w:top w:val="none" w:sz="0" w:space="0" w:color="auto"/>
                    <w:left w:val="none" w:sz="0" w:space="0" w:color="auto"/>
                    <w:bottom w:val="none" w:sz="0" w:space="0" w:color="auto"/>
                    <w:right w:val="none" w:sz="0" w:space="0" w:color="auto"/>
                  </w:divBdr>
                  <w:divsChild>
                    <w:div w:id="1878273932">
                      <w:marLeft w:val="0"/>
                      <w:marRight w:val="0"/>
                      <w:marTop w:val="0"/>
                      <w:marBottom w:val="0"/>
                      <w:divBdr>
                        <w:top w:val="none" w:sz="0" w:space="0" w:color="auto"/>
                        <w:left w:val="none" w:sz="0" w:space="0" w:color="auto"/>
                        <w:bottom w:val="none" w:sz="0" w:space="0" w:color="auto"/>
                        <w:right w:val="none" w:sz="0" w:space="0" w:color="auto"/>
                      </w:divBdr>
                    </w:div>
                    <w:div w:id="871190453">
                      <w:marLeft w:val="0"/>
                      <w:marRight w:val="0"/>
                      <w:marTop w:val="0"/>
                      <w:marBottom w:val="0"/>
                      <w:divBdr>
                        <w:top w:val="none" w:sz="0" w:space="0" w:color="auto"/>
                        <w:left w:val="none" w:sz="0" w:space="0" w:color="auto"/>
                        <w:bottom w:val="none" w:sz="0" w:space="0" w:color="auto"/>
                        <w:right w:val="none" w:sz="0" w:space="0" w:color="auto"/>
                      </w:divBdr>
                      <w:divsChild>
                        <w:div w:id="381751285">
                          <w:marLeft w:val="0"/>
                          <w:marRight w:val="0"/>
                          <w:marTop w:val="0"/>
                          <w:marBottom w:val="0"/>
                          <w:divBdr>
                            <w:top w:val="none" w:sz="0" w:space="0" w:color="auto"/>
                            <w:left w:val="none" w:sz="0" w:space="0" w:color="auto"/>
                            <w:bottom w:val="none" w:sz="0" w:space="0" w:color="auto"/>
                            <w:right w:val="none" w:sz="0" w:space="0" w:color="auto"/>
                          </w:divBdr>
                        </w:div>
                      </w:divsChild>
                    </w:div>
                    <w:div w:id="1830975658">
                      <w:marLeft w:val="0"/>
                      <w:marRight w:val="0"/>
                      <w:marTop w:val="0"/>
                      <w:marBottom w:val="0"/>
                      <w:divBdr>
                        <w:top w:val="none" w:sz="0" w:space="0" w:color="auto"/>
                        <w:left w:val="none" w:sz="0" w:space="0" w:color="auto"/>
                        <w:bottom w:val="none" w:sz="0" w:space="0" w:color="auto"/>
                        <w:right w:val="none" w:sz="0" w:space="0" w:color="auto"/>
                      </w:divBdr>
                    </w:div>
                  </w:divsChild>
                </w:div>
                <w:div w:id="2062443053">
                  <w:marLeft w:val="0"/>
                  <w:marRight w:val="0"/>
                  <w:marTop w:val="0"/>
                  <w:marBottom w:val="0"/>
                  <w:divBdr>
                    <w:top w:val="none" w:sz="0" w:space="0" w:color="auto"/>
                    <w:left w:val="none" w:sz="0" w:space="0" w:color="auto"/>
                    <w:bottom w:val="none" w:sz="0" w:space="0" w:color="auto"/>
                    <w:right w:val="none" w:sz="0" w:space="0" w:color="auto"/>
                  </w:divBdr>
                  <w:divsChild>
                    <w:div w:id="995762323">
                      <w:marLeft w:val="0"/>
                      <w:marRight w:val="0"/>
                      <w:marTop w:val="0"/>
                      <w:marBottom w:val="0"/>
                      <w:divBdr>
                        <w:top w:val="none" w:sz="0" w:space="0" w:color="auto"/>
                        <w:left w:val="none" w:sz="0" w:space="0" w:color="auto"/>
                        <w:bottom w:val="none" w:sz="0" w:space="0" w:color="auto"/>
                        <w:right w:val="none" w:sz="0" w:space="0" w:color="auto"/>
                      </w:divBdr>
                    </w:div>
                    <w:div w:id="663434271">
                      <w:marLeft w:val="0"/>
                      <w:marRight w:val="0"/>
                      <w:marTop w:val="0"/>
                      <w:marBottom w:val="0"/>
                      <w:divBdr>
                        <w:top w:val="none" w:sz="0" w:space="0" w:color="auto"/>
                        <w:left w:val="none" w:sz="0" w:space="0" w:color="auto"/>
                        <w:bottom w:val="none" w:sz="0" w:space="0" w:color="auto"/>
                        <w:right w:val="none" w:sz="0" w:space="0" w:color="auto"/>
                      </w:divBdr>
                      <w:divsChild>
                        <w:div w:id="891303994">
                          <w:marLeft w:val="0"/>
                          <w:marRight w:val="0"/>
                          <w:marTop w:val="0"/>
                          <w:marBottom w:val="0"/>
                          <w:divBdr>
                            <w:top w:val="none" w:sz="0" w:space="0" w:color="auto"/>
                            <w:left w:val="none" w:sz="0" w:space="0" w:color="auto"/>
                            <w:bottom w:val="none" w:sz="0" w:space="0" w:color="auto"/>
                            <w:right w:val="none" w:sz="0" w:space="0" w:color="auto"/>
                          </w:divBdr>
                        </w:div>
                      </w:divsChild>
                    </w:div>
                    <w:div w:id="844322658">
                      <w:marLeft w:val="0"/>
                      <w:marRight w:val="0"/>
                      <w:marTop w:val="0"/>
                      <w:marBottom w:val="0"/>
                      <w:divBdr>
                        <w:top w:val="none" w:sz="0" w:space="0" w:color="auto"/>
                        <w:left w:val="none" w:sz="0" w:space="0" w:color="auto"/>
                        <w:bottom w:val="none" w:sz="0" w:space="0" w:color="auto"/>
                        <w:right w:val="none" w:sz="0" w:space="0" w:color="auto"/>
                      </w:divBdr>
                    </w:div>
                  </w:divsChild>
                </w:div>
                <w:div w:id="2063358970">
                  <w:marLeft w:val="0"/>
                  <w:marRight w:val="0"/>
                  <w:marTop w:val="0"/>
                  <w:marBottom w:val="0"/>
                  <w:divBdr>
                    <w:top w:val="none" w:sz="0" w:space="0" w:color="auto"/>
                    <w:left w:val="none" w:sz="0" w:space="0" w:color="auto"/>
                    <w:bottom w:val="none" w:sz="0" w:space="0" w:color="auto"/>
                    <w:right w:val="none" w:sz="0" w:space="0" w:color="auto"/>
                  </w:divBdr>
                  <w:divsChild>
                    <w:div w:id="2021078713">
                      <w:marLeft w:val="0"/>
                      <w:marRight w:val="0"/>
                      <w:marTop w:val="0"/>
                      <w:marBottom w:val="0"/>
                      <w:divBdr>
                        <w:top w:val="none" w:sz="0" w:space="0" w:color="auto"/>
                        <w:left w:val="none" w:sz="0" w:space="0" w:color="auto"/>
                        <w:bottom w:val="none" w:sz="0" w:space="0" w:color="auto"/>
                        <w:right w:val="none" w:sz="0" w:space="0" w:color="auto"/>
                      </w:divBdr>
                    </w:div>
                    <w:div w:id="1179662767">
                      <w:marLeft w:val="0"/>
                      <w:marRight w:val="0"/>
                      <w:marTop w:val="0"/>
                      <w:marBottom w:val="0"/>
                      <w:divBdr>
                        <w:top w:val="none" w:sz="0" w:space="0" w:color="auto"/>
                        <w:left w:val="none" w:sz="0" w:space="0" w:color="auto"/>
                        <w:bottom w:val="none" w:sz="0" w:space="0" w:color="auto"/>
                        <w:right w:val="none" w:sz="0" w:space="0" w:color="auto"/>
                      </w:divBdr>
                      <w:divsChild>
                        <w:div w:id="1857378475">
                          <w:marLeft w:val="0"/>
                          <w:marRight w:val="0"/>
                          <w:marTop w:val="0"/>
                          <w:marBottom w:val="0"/>
                          <w:divBdr>
                            <w:top w:val="none" w:sz="0" w:space="0" w:color="auto"/>
                            <w:left w:val="none" w:sz="0" w:space="0" w:color="auto"/>
                            <w:bottom w:val="none" w:sz="0" w:space="0" w:color="auto"/>
                            <w:right w:val="none" w:sz="0" w:space="0" w:color="auto"/>
                          </w:divBdr>
                        </w:div>
                      </w:divsChild>
                    </w:div>
                    <w:div w:id="428964669">
                      <w:marLeft w:val="0"/>
                      <w:marRight w:val="0"/>
                      <w:marTop w:val="0"/>
                      <w:marBottom w:val="0"/>
                      <w:divBdr>
                        <w:top w:val="none" w:sz="0" w:space="0" w:color="auto"/>
                        <w:left w:val="none" w:sz="0" w:space="0" w:color="auto"/>
                        <w:bottom w:val="none" w:sz="0" w:space="0" w:color="auto"/>
                        <w:right w:val="none" w:sz="0" w:space="0" w:color="auto"/>
                      </w:divBdr>
                    </w:div>
                  </w:divsChild>
                </w:div>
                <w:div w:id="371154857">
                  <w:marLeft w:val="0"/>
                  <w:marRight w:val="0"/>
                  <w:marTop w:val="0"/>
                  <w:marBottom w:val="0"/>
                  <w:divBdr>
                    <w:top w:val="none" w:sz="0" w:space="0" w:color="auto"/>
                    <w:left w:val="none" w:sz="0" w:space="0" w:color="auto"/>
                    <w:bottom w:val="none" w:sz="0" w:space="0" w:color="auto"/>
                    <w:right w:val="none" w:sz="0" w:space="0" w:color="auto"/>
                  </w:divBdr>
                  <w:divsChild>
                    <w:div w:id="974139806">
                      <w:marLeft w:val="0"/>
                      <w:marRight w:val="0"/>
                      <w:marTop w:val="0"/>
                      <w:marBottom w:val="0"/>
                      <w:divBdr>
                        <w:top w:val="none" w:sz="0" w:space="0" w:color="auto"/>
                        <w:left w:val="none" w:sz="0" w:space="0" w:color="auto"/>
                        <w:bottom w:val="none" w:sz="0" w:space="0" w:color="auto"/>
                        <w:right w:val="none" w:sz="0" w:space="0" w:color="auto"/>
                      </w:divBdr>
                    </w:div>
                    <w:div w:id="1249928560">
                      <w:marLeft w:val="0"/>
                      <w:marRight w:val="0"/>
                      <w:marTop w:val="0"/>
                      <w:marBottom w:val="0"/>
                      <w:divBdr>
                        <w:top w:val="none" w:sz="0" w:space="0" w:color="auto"/>
                        <w:left w:val="none" w:sz="0" w:space="0" w:color="auto"/>
                        <w:bottom w:val="none" w:sz="0" w:space="0" w:color="auto"/>
                        <w:right w:val="none" w:sz="0" w:space="0" w:color="auto"/>
                      </w:divBdr>
                      <w:divsChild>
                        <w:div w:id="543490944">
                          <w:marLeft w:val="0"/>
                          <w:marRight w:val="0"/>
                          <w:marTop w:val="0"/>
                          <w:marBottom w:val="0"/>
                          <w:divBdr>
                            <w:top w:val="none" w:sz="0" w:space="0" w:color="auto"/>
                            <w:left w:val="none" w:sz="0" w:space="0" w:color="auto"/>
                            <w:bottom w:val="none" w:sz="0" w:space="0" w:color="auto"/>
                            <w:right w:val="none" w:sz="0" w:space="0" w:color="auto"/>
                          </w:divBdr>
                        </w:div>
                      </w:divsChild>
                    </w:div>
                    <w:div w:id="83187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167386">
              <w:marLeft w:val="0"/>
              <w:marRight w:val="0"/>
              <w:marTop w:val="0"/>
              <w:marBottom w:val="0"/>
              <w:divBdr>
                <w:top w:val="none" w:sz="0" w:space="0" w:color="auto"/>
                <w:left w:val="none" w:sz="0" w:space="0" w:color="auto"/>
                <w:bottom w:val="none" w:sz="0" w:space="0" w:color="auto"/>
                <w:right w:val="none" w:sz="0" w:space="0" w:color="auto"/>
              </w:divBdr>
              <w:divsChild>
                <w:div w:id="222370185">
                  <w:marLeft w:val="0"/>
                  <w:marRight w:val="0"/>
                  <w:marTop w:val="0"/>
                  <w:marBottom w:val="0"/>
                  <w:divBdr>
                    <w:top w:val="none" w:sz="0" w:space="0" w:color="auto"/>
                    <w:left w:val="none" w:sz="0" w:space="0" w:color="auto"/>
                    <w:bottom w:val="none" w:sz="0" w:space="0" w:color="auto"/>
                    <w:right w:val="none" w:sz="0" w:space="0" w:color="auto"/>
                  </w:divBdr>
                </w:div>
                <w:div w:id="1110781255">
                  <w:marLeft w:val="0"/>
                  <w:marRight w:val="0"/>
                  <w:marTop w:val="0"/>
                  <w:marBottom w:val="0"/>
                  <w:divBdr>
                    <w:top w:val="none" w:sz="0" w:space="0" w:color="auto"/>
                    <w:left w:val="none" w:sz="0" w:space="0" w:color="auto"/>
                    <w:bottom w:val="none" w:sz="0" w:space="0" w:color="auto"/>
                    <w:right w:val="none" w:sz="0" w:space="0" w:color="auto"/>
                  </w:divBdr>
                  <w:divsChild>
                    <w:div w:id="519970490">
                      <w:marLeft w:val="0"/>
                      <w:marRight w:val="0"/>
                      <w:marTop w:val="0"/>
                      <w:marBottom w:val="0"/>
                      <w:divBdr>
                        <w:top w:val="none" w:sz="0" w:space="0" w:color="auto"/>
                        <w:left w:val="none" w:sz="0" w:space="0" w:color="auto"/>
                        <w:bottom w:val="none" w:sz="0" w:space="0" w:color="auto"/>
                        <w:right w:val="none" w:sz="0" w:space="0" w:color="auto"/>
                      </w:divBdr>
                    </w:div>
                    <w:div w:id="910819921">
                      <w:marLeft w:val="0"/>
                      <w:marRight w:val="0"/>
                      <w:marTop w:val="0"/>
                      <w:marBottom w:val="0"/>
                      <w:divBdr>
                        <w:top w:val="none" w:sz="0" w:space="0" w:color="auto"/>
                        <w:left w:val="none" w:sz="0" w:space="0" w:color="auto"/>
                        <w:bottom w:val="none" w:sz="0" w:space="0" w:color="auto"/>
                        <w:right w:val="none" w:sz="0" w:space="0" w:color="auto"/>
                      </w:divBdr>
                      <w:divsChild>
                        <w:div w:id="1338575127">
                          <w:marLeft w:val="0"/>
                          <w:marRight w:val="0"/>
                          <w:marTop w:val="0"/>
                          <w:marBottom w:val="0"/>
                          <w:divBdr>
                            <w:top w:val="none" w:sz="0" w:space="0" w:color="auto"/>
                            <w:left w:val="none" w:sz="0" w:space="0" w:color="auto"/>
                            <w:bottom w:val="none" w:sz="0" w:space="0" w:color="auto"/>
                            <w:right w:val="none" w:sz="0" w:space="0" w:color="auto"/>
                          </w:divBdr>
                        </w:div>
                      </w:divsChild>
                    </w:div>
                    <w:div w:id="1818760165">
                      <w:marLeft w:val="0"/>
                      <w:marRight w:val="0"/>
                      <w:marTop w:val="0"/>
                      <w:marBottom w:val="0"/>
                      <w:divBdr>
                        <w:top w:val="none" w:sz="0" w:space="0" w:color="auto"/>
                        <w:left w:val="none" w:sz="0" w:space="0" w:color="auto"/>
                        <w:bottom w:val="none" w:sz="0" w:space="0" w:color="auto"/>
                        <w:right w:val="none" w:sz="0" w:space="0" w:color="auto"/>
                      </w:divBdr>
                    </w:div>
                  </w:divsChild>
                </w:div>
                <w:div w:id="697968658">
                  <w:marLeft w:val="0"/>
                  <w:marRight w:val="0"/>
                  <w:marTop w:val="0"/>
                  <w:marBottom w:val="0"/>
                  <w:divBdr>
                    <w:top w:val="none" w:sz="0" w:space="0" w:color="auto"/>
                    <w:left w:val="none" w:sz="0" w:space="0" w:color="auto"/>
                    <w:bottom w:val="none" w:sz="0" w:space="0" w:color="auto"/>
                    <w:right w:val="none" w:sz="0" w:space="0" w:color="auto"/>
                  </w:divBdr>
                  <w:divsChild>
                    <w:div w:id="190918283">
                      <w:marLeft w:val="0"/>
                      <w:marRight w:val="0"/>
                      <w:marTop w:val="0"/>
                      <w:marBottom w:val="0"/>
                      <w:divBdr>
                        <w:top w:val="none" w:sz="0" w:space="0" w:color="auto"/>
                        <w:left w:val="none" w:sz="0" w:space="0" w:color="auto"/>
                        <w:bottom w:val="none" w:sz="0" w:space="0" w:color="auto"/>
                        <w:right w:val="none" w:sz="0" w:space="0" w:color="auto"/>
                      </w:divBdr>
                    </w:div>
                    <w:div w:id="2045129493">
                      <w:marLeft w:val="0"/>
                      <w:marRight w:val="0"/>
                      <w:marTop w:val="0"/>
                      <w:marBottom w:val="0"/>
                      <w:divBdr>
                        <w:top w:val="none" w:sz="0" w:space="0" w:color="auto"/>
                        <w:left w:val="none" w:sz="0" w:space="0" w:color="auto"/>
                        <w:bottom w:val="none" w:sz="0" w:space="0" w:color="auto"/>
                        <w:right w:val="none" w:sz="0" w:space="0" w:color="auto"/>
                      </w:divBdr>
                      <w:divsChild>
                        <w:div w:id="795680393">
                          <w:marLeft w:val="0"/>
                          <w:marRight w:val="0"/>
                          <w:marTop w:val="0"/>
                          <w:marBottom w:val="0"/>
                          <w:divBdr>
                            <w:top w:val="none" w:sz="0" w:space="0" w:color="auto"/>
                            <w:left w:val="none" w:sz="0" w:space="0" w:color="auto"/>
                            <w:bottom w:val="none" w:sz="0" w:space="0" w:color="auto"/>
                            <w:right w:val="none" w:sz="0" w:space="0" w:color="auto"/>
                          </w:divBdr>
                        </w:div>
                      </w:divsChild>
                    </w:div>
                    <w:div w:id="1176114208">
                      <w:marLeft w:val="0"/>
                      <w:marRight w:val="0"/>
                      <w:marTop w:val="0"/>
                      <w:marBottom w:val="0"/>
                      <w:divBdr>
                        <w:top w:val="none" w:sz="0" w:space="0" w:color="auto"/>
                        <w:left w:val="none" w:sz="0" w:space="0" w:color="auto"/>
                        <w:bottom w:val="none" w:sz="0" w:space="0" w:color="auto"/>
                        <w:right w:val="none" w:sz="0" w:space="0" w:color="auto"/>
                      </w:divBdr>
                    </w:div>
                  </w:divsChild>
                </w:div>
                <w:div w:id="1208444273">
                  <w:marLeft w:val="0"/>
                  <w:marRight w:val="0"/>
                  <w:marTop w:val="0"/>
                  <w:marBottom w:val="0"/>
                  <w:divBdr>
                    <w:top w:val="none" w:sz="0" w:space="0" w:color="auto"/>
                    <w:left w:val="none" w:sz="0" w:space="0" w:color="auto"/>
                    <w:bottom w:val="none" w:sz="0" w:space="0" w:color="auto"/>
                    <w:right w:val="none" w:sz="0" w:space="0" w:color="auto"/>
                  </w:divBdr>
                  <w:divsChild>
                    <w:div w:id="1344820092">
                      <w:marLeft w:val="0"/>
                      <w:marRight w:val="0"/>
                      <w:marTop w:val="0"/>
                      <w:marBottom w:val="0"/>
                      <w:divBdr>
                        <w:top w:val="none" w:sz="0" w:space="0" w:color="auto"/>
                        <w:left w:val="none" w:sz="0" w:space="0" w:color="auto"/>
                        <w:bottom w:val="none" w:sz="0" w:space="0" w:color="auto"/>
                        <w:right w:val="none" w:sz="0" w:space="0" w:color="auto"/>
                      </w:divBdr>
                    </w:div>
                    <w:div w:id="1926528290">
                      <w:marLeft w:val="0"/>
                      <w:marRight w:val="0"/>
                      <w:marTop w:val="0"/>
                      <w:marBottom w:val="0"/>
                      <w:divBdr>
                        <w:top w:val="none" w:sz="0" w:space="0" w:color="auto"/>
                        <w:left w:val="none" w:sz="0" w:space="0" w:color="auto"/>
                        <w:bottom w:val="none" w:sz="0" w:space="0" w:color="auto"/>
                        <w:right w:val="none" w:sz="0" w:space="0" w:color="auto"/>
                      </w:divBdr>
                      <w:divsChild>
                        <w:div w:id="1814179467">
                          <w:marLeft w:val="0"/>
                          <w:marRight w:val="0"/>
                          <w:marTop w:val="0"/>
                          <w:marBottom w:val="0"/>
                          <w:divBdr>
                            <w:top w:val="none" w:sz="0" w:space="0" w:color="auto"/>
                            <w:left w:val="none" w:sz="0" w:space="0" w:color="auto"/>
                            <w:bottom w:val="none" w:sz="0" w:space="0" w:color="auto"/>
                            <w:right w:val="none" w:sz="0" w:space="0" w:color="auto"/>
                          </w:divBdr>
                        </w:div>
                        <w:div w:id="850222682">
                          <w:marLeft w:val="0"/>
                          <w:marRight w:val="0"/>
                          <w:marTop w:val="0"/>
                          <w:marBottom w:val="0"/>
                          <w:divBdr>
                            <w:top w:val="none" w:sz="0" w:space="0" w:color="auto"/>
                            <w:left w:val="none" w:sz="0" w:space="0" w:color="auto"/>
                            <w:bottom w:val="none" w:sz="0" w:space="0" w:color="auto"/>
                            <w:right w:val="none" w:sz="0" w:space="0" w:color="auto"/>
                          </w:divBdr>
                        </w:div>
                        <w:div w:id="902449287">
                          <w:marLeft w:val="0"/>
                          <w:marRight w:val="0"/>
                          <w:marTop w:val="0"/>
                          <w:marBottom w:val="0"/>
                          <w:divBdr>
                            <w:top w:val="none" w:sz="0" w:space="0" w:color="auto"/>
                            <w:left w:val="none" w:sz="0" w:space="0" w:color="auto"/>
                            <w:bottom w:val="none" w:sz="0" w:space="0" w:color="auto"/>
                            <w:right w:val="none" w:sz="0" w:space="0" w:color="auto"/>
                          </w:divBdr>
                        </w:div>
                        <w:div w:id="1926567463">
                          <w:marLeft w:val="0"/>
                          <w:marRight w:val="0"/>
                          <w:marTop w:val="0"/>
                          <w:marBottom w:val="0"/>
                          <w:divBdr>
                            <w:top w:val="none" w:sz="0" w:space="0" w:color="auto"/>
                            <w:left w:val="none" w:sz="0" w:space="0" w:color="auto"/>
                            <w:bottom w:val="none" w:sz="0" w:space="0" w:color="auto"/>
                            <w:right w:val="none" w:sz="0" w:space="0" w:color="auto"/>
                          </w:divBdr>
                        </w:div>
                        <w:div w:id="1712923557">
                          <w:marLeft w:val="0"/>
                          <w:marRight w:val="0"/>
                          <w:marTop w:val="0"/>
                          <w:marBottom w:val="0"/>
                          <w:divBdr>
                            <w:top w:val="none" w:sz="0" w:space="0" w:color="auto"/>
                            <w:left w:val="none" w:sz="0" w:space="0" w:color="auto"/>
                            <w:bottom w:val="none" w:sz="0" w:space="0" w:color="auto"/>
                            <w:right w:val="none" w:sz="0" w:space="0" w:color="auto"/>
                          </w:divBdr>
                        </w:div>
                      </w:divsChild>
                    </w:div>
                    <w:div w:id="751392075">
                      <w:marLeft w:val="0"/>
                      <w:marRight w:val="0"/>
                      <w:marTop w:val="0"/>
                      <w:marBottom w:val="0"/>
                      <w:divBdr>
                        <w:top w:val="none" w:sz="0" w:space="0" w:color="auto"/>
                        <w:left w:val="none" w:sz="0" w:space="0" w:color="auto"/>
                        <w:bottom w:val="none" w:sz="0" w:space="0" w:color="auto"/>
                        <w:right w:val="none" w:sz="0" w:space="0" w:color="auto"/>
                      </w:divBdr>
                    </w:div>
                  </w:divsChild>
                </w:div>
                <w:div w:id="1437285157">
                  <w:marLeft w:val="0"/>
                  <w:marRight w:val="0"/>
                  <w:marTop w:val="0"/>
                  <w:marBottom w:val="0"/>
                  <w:divBdr>
                    <w:top w:val="none" w:sz="0" w:space="0" w:color="auto"/>
                    <w:left w:val="none" w:sz="0" w:space="0" w:color="auto"/>
                    <w:bottom w:val="none" w:sz="0" w:space="0" w:color="auto"/>
                    <w:right w:val="none" w:sz="0" w:space="0" w:color="auto"/>
                  </w:divBdr>
                  <w:divsChild>
                    <w:div w:id="50663048">
                      <w:marLeft w:val="0"/>
                      <w:marRight w:val="0"/>
                      <w:marTop w:val="0"/>
                      <w:marBottom w:val="0"/>
                      <w:divBdr>
                        <w:top w:val="none" w:sz="0" w:space="0" w:color="auto"/>
                        <w:left w:val="none" w:sz="0" w:space="0" w:color="auto"/>
                        <w:bottom w:val="none" w:sz="0" w:space="0" w:color="auto"/>
                        <w:right w:val="none" w:sz="0" w:space="0" w:color="auto"/>
                      </w:divBdr>
                      <w:divsChild>
                        <w:div w:id="1008605386">
                          <w:marLeft w:val="0"/>
                          <w:marRight w:val="0"/>
                          <w:marTop w:val="0"/>
                          <w:marBottom w:val="0"/>
                          <w:divBdr>
                            <w:top w:val="none" w:sz="0" w:space="0" w:color="auto"/>
                            <w:left w:val="none" w:sz="0" w:space="0" w:color="auto"/>
                            <w:bottom w:val="none" w:sz="0" w:space="0" w:color="auto"/>
                            <w:right w:val="none" w:sz="0" w:space="0" w:color="auto"/>
                          </w:divBdr>
                        </w:div>
                      </w:divsChild>
                    </w:div>
                    <w:div w:id="1903564531">
                      <w:marLeft w:val="0"/>
                      <w:marRight w:val="0"/>
                      <w:marTop w:val="0"/>
                      <w:marBottom w:val="0"/>
                      <w:divBdr>
                        <w:top w:val="none" w:sz="0" w:space="0" w:color="auto"/>
                        <w:left w:val="none" w:sz="0" w:space="0" w:color="auto"/>
                        <w:bottom w:val="none" w:sz="0" w:space="0" w:color="auto"/>
                        <w:right w:val="none" w:sz="0" w:space="0" w:color="auto"/>
                      </w:divBdr>
                      <w:divsChild>
                        <w:div w:id="216086725">
                          <w:marLeft w:val="0"/>
                          <w:marRight w:val="0"/>
                          <w:marTop w:val="0"/>
                          <w:marBottom w:val="0"/>
                          <w:divBdr>
                            <w:top w:val="none" w:sz="0" w:space="0" w:color="auto"/>
                            <w:left w:val="none" w:sz="0" w:space="0" w:color="auto"/>
                            <w:bottom w:val="none" w:sz="0" w:space="0" w:color="auto"/>
                            <w:right w:val="none" w:sz="0" w:space="0" w:color="auto"/>
                          </w:divBdr>
                        </w:div>
                        <w:div w:id="101414739">
                          <w:marLeft w:val="0"/>
                          <w:marRight w:val="0"/>
                          <w:marTop w:val="0"/>
                          <w:marBottom w:val="0"/>
                          <w:divBdr>
                            <w:top w:val="none" w:sz="0" w:space="0" w:color="auto"/>
                            <w:left w:val="none" w:sz="0" w:space="0" w:color="auto"/>
                            <w:bottom w:val="none" w:sz="0" w:space="0" w:color="auto"/>
                            <w:right w:val="none" w:sz="0" w:space="0" w:color="auto"/>
                          </w:divBdr>
                        </w:div>
                        <w:div w:id="1335180373">
                          <w:marLeft w:val="0"/>
                          <w:marRight w:val="0"/>
                          <w:marTop w:val="0"/>
                          <w:marBottom w:val="0"/>
                          <w:divBdr>
                            <w:top w:val="none" w:sz="0" w:space="0" w:color="auto"/>
                            <w:left w:val="none" w:sz="0" w:space="0" w:color="auto"/>
                            <w:bottom w:val="none" w:sz="0" w:space="0" w:color="auto"/>
                            <w:right w:val="none" w:sz="0" w:space="0" w:color="auto"/>
                          </w:divBdr>
                        </w:div>
                        <w:div w:id="809830709">
                          <w:marLeft w:val="0"/>
                          <w:marRight w:val="0"/>
                          <w:marTop w:val="0"/>
                          <w:marBottom w:val="0"/>
                          <w:divBdr>
                            <w:top w:val="none" w:sz="0" w:space="0" w:color="auto"/>
                            <w:left w:val="none" w:sz="0" w:space="0" w:color="auto"/>
                            <w:bottom w:val="none" w:sz="0" w:space="0" w:color="auto"/>
                            <w:right w:val="none" w:sz="0" w:space="0" w:color="auto"/>
                          </w:divBdr>
                        </w:div>
                        <w:div w:id="1080903467">
                          <w:marLeft w:val="0"/>
                          <w:marRight w:val="0"/>
                          <w:marTop w:val="0"/>
                          <w:marBottom w:val="0"/>
                          <w:divBdr>
                            <w:top w:val="none" w:sz="0" w:space="0" w:color="auto"/>
                            <w:left w:val="none" w:sz="0" w:space="0" w:color="auto"/>
                            <w:bottom w:val="none" w:sz="0" w:space="0" w:color="auto"/>
                            <w:right w:val="none" w:sz="0" w:space="0" w:color="auto"/>
                          </w:divBdr>
                        </w:div>
                        <w:div w:id="1792897156">
                          <w:marLeft w:val="0"/>
                          <w:marRight w:val="0"/>
                          <w:marTop w:val="0"/>
                          <w:marBottom w:val="0"/>
                          <w:divBdr>
                            <w:top w:val="none" w:sz="0" w:space="0" w:color="auto"/>
                            <w:left w:val="none" w:sz="0" w:space="0" w:color="auto"/>
                            <w:bottom w:val="none" w:sz="0" w:space="0" w:color="auto"/>
                            <w:right w:val="none" w:sz="0" w:space="0" w:color="auto"/>
                          </w:divBdr>
                        </w:div>
                        <w:div w:id="338313660">
                          <w:marLeft w:val="0"/>
                          <w:marRight w:val="0"/>
                          <w:marTop w:val="0"/>
                          <w:marBottom w:val="0"/>
                          <w:divBdr>
                            <w:top w:val="none" w:sz="0" w:space="0" w:color="auto"/>
                            <w:left w:val="none" w:sz="0" w:space="0" w:color="auto"/>
                            <w:bottom w:val="none" w:sz="0" w:space="0" w:color="auto"/>
                            <w:right w:val="none" w:sz="0" w:space="0" w:color="auto"/>
                          </w:divBdr>
                        </w:div>
                        <w:div w:id="1804883845">
                          <w:marLeft w:val="0"/>
                          <w:marRight w:val="0"/>
                          <w:marTop w:val="0"/>
                          <w:marBottom w:val="0"/>
                          <w:divBdr>
                            <w:top w:val="none" w:sz="0" w:space="0" w:color="auto"/>
                            <w:left w:val="none" w:sz="0" w:space="0" w:color="auto"/>
                            <w:bottom w:val="none" w:sz="0" w:space="0" w:color="auto"/>
                            <w:right w:val="none" w:sz="0" w:space="0" w:color="auto"/>
                          </w:divBdr>
                        </w:div>
                        <w:div w:id="625745491">
                          <w:marLeft w:val="0"/>
                          <w:marRight w:val="0"/>
                          <w:marTop w:val="0"/>
                          <w:marBottom w:val="0"/>
                          <w:divBdr>
                            <w:top w:val="none" w:sz="0" w:space="0" w:color="auto"/>
                            <w:left w:val="none" w:sz="0" w:space="0" w:color="auto"/>
                            <w:bottom w:val="none" w:sz="0" w:space="0" w:color="auto"/>
                            <w:right w:val="none" w:sz="0" w:space="0" w:color="auto"/>
                          </w:divBdr>
                        </w:div>
                        <w:div w:id="1723208799">
                          <w:marLeft w:val="0"/>
                          <w:marRight w:val="0"/>
                          <w:marTop w:val="0"/>
                          <w:marBottom w:val="0"/>
                          <w:divBdr>
                            <w:top w:val="none" w:sz="0" w:space="0" w:color="auto"/>
                            <w:left w:val="none" w:sz="0" w:space="0" w:color="auto"/>
                            <w:bottom w:val="none" w:sz="0" w:space="0" w:color="auto"/>
                            <w:right w:val="none" w:sz="0" w:space="0" w:color="auto"/>
                          </w:divBdr>
                        </w:div>
                        <w:div w:id="277378773">
                          <w:marLeft w:val="0"/>
                          <w:marRight w:val="0"/>
                          <w:marTop w:val="0"/>
                          <w:marBottom w:val="0"/>
                          <w:divBdr>
                            <w:top w:val="none" w:sz="0" w:space="0" w:color="auto"/>
                            <w:left w:val="none" w:sz="0" w:space="0" w:color="auto"/>
                            <w:bottom w:val="none" w:sz="0" w:space="0" w:color="auto"/>
                            <w:right w:val="none" w:sz="0" w:space="0" w:color="auto"/>
                          </w:divBdr>
                        </w:div>
                        <w:div w:id="1953319719">
                          <w:marLeft w:val="0"/>
                          <w:marRight w:val="0"/>
                          <w:marTop w:val="0"/>
                          <w:marBottom w:val="0"/>
                          <w:divBdr>
                            <w:top w:val="none" w:sz="0" w:space="0" w:color="auto"/>
                            <w:left w:val="none" w:sz="0" w:space="0" w:color="auto"/>
                            <w:bottom w:val="none" w:sz="0" w:space="0" w:color="auto"/>
                            <w:right w:val="none" w:sz="0" w:space="0" w:color="auto"/>
                          </w:divBdr>
                        </w:div>
                        <w:div w:id="1138643895">
                          <w:marLeft w:val="0"/>
                          <w:marRight w:val="0"/>
                          <w:marTop w:val="0"/>
                          <w:marBottom w:val="0"/>
                          <w:divBdr>
                            <w:top w:val="none" w:sz="0" w:space="0" w:color="auto"/>
                            <w:left w:val="none" w:sz="0" w:space="0" w:color="auto"/>
                            <w:bottom w:val="none" w:sz="0" w:space="0" w:color="auto"/>
                            <w:right w:val="none" w:sz="0" w:space="0" w:color="auto"/>
                          </w:divBdr>
                        </w:div>
                        <w:div w:id="1109201058">
                          <w:marLeft w:val="0"/>
                          <w:marRight w:val="0"/>
                          <w:marTop w:val="0"/>
                          <w:marBottom w:val="0"/>
                          <w:divBdr>
                            <w:top w:val="none" w:sz="0" w:space="0" w:color="auto"/>
                            <w:left w:val="none" w:sz="0" w:space="0" w:color="auto"/>
                            <w:bottom w:val="none" w:sz="0" w:space="0" w:color="auto"/>
                            <w:right w:val="none" w:sz="0" w:space="0" w:color="auto"/>
                          </w:divBdr>
                        </w:div>
                        <w:div w:id="593637895">
                          <w:marLeft w:val="0"/>
                          <w:marRight w:val="0"/>
                          <w:marTop w:val="0"/>
                          <w:marBottom w:val="0"/>
                          <w:divBdr>
                            <w:top w:val="none" w:sz="0" w:space="0" w:color="auto"/>
                            <w:left w:val="none" w:sz="0" w:space="0" w:color="auto"/>
                            <w:bottom w:val="none" w:sz="0" w:space="0" w:color="auto"/>
                            <w:right w:val="none" w:sz="0" w:space="0" w:color="auto"/>
                          </w:divBdr>
                        </w:div>
                        <w:div w:id="1182933364">
                          <w:marLeft w:val="0"/>
                          <w:marRight w:val="0"/>
                          <w:marTop w:val="0"/>
                          <w:marBottom w:val="0"/>
                          <w:divBdr>
                            <w:top w:val="none" w:sz="0" w:space="0" w:color="auto"/>
                            <w:left w:val="none" w:sz="0" w:space="0" w:color="auto"/>
                            <w:bottom w:val="none" w:sz="0" w:space="0" w:color="auto"/>
                            <w:right w:val="none" w:sz="0" w:space="0" w:color="auto"/>
                          </w:divBdr>
                        </w:div>
                        <w:div w:id="15087638">
                          <w:marLeft w:val="0"/>
                          <w:marRight w:val="0"/>
                          <w:marTop w:val="0"/>
                          <w:marBottom w:val="0"/>
                          <w:divBdr>
                            <w:top w:val="none" w:sz="0" w:space="0" w:color="auto"/>
                            <w:left w:val="none" w:sz="0" w:space="0" w:color="auto"/>
                            <w:bottom w:val="none" w:sz="0" w:space="0" w:color="auto"/>
                            <w:right w:val="none" w:sz="0" w:space="0" w:color="auto"/>
                          </w:divBdr>
                        </w:div>
                        <w:div w:id="827675182">
                          <w:marLeft w:val="0"/>
                          <w:marRight w:val="0"/>
                          <w:marTop w:val="0"/>
                          <w:marBottom w:val="0"/>
                          <w:divBdr>
                            <w:top w:val="none" w:sz="0" w:space="0" w:color="auto"/>
                            <w:left w:val="none" w:sz="0" w:space="0" w:color="auto"/>
                            <w:bottom w:val="none" w:sz="0" w:space="0" w:color="auto"/>
                            <w:right w:val="none" w:sz="0" w:space="0" w:color="auto"/>
                          </w:divBdr>
                        </w:div>
                        <w:div w:id="1150831762">
                          <w:marLeft w:val="0"/>
                          <w:marRight w:val="0"/>
                          <w:marTop w:val="0"/>
                          <w:marBottom w:val="0"/>
                          <w:divBdr>
                            <w:top w:val="none" w:sz="0" w:space="0" w:color="auto"/>
                            <w:left w:val="none" w:sz="0" w:space="0" w:color="auto"/>
                            <w:bottom w:val="none" w:sz="0" w:space="0" w:color="auto"/>
                            <w:right w:val="none" w:sz="0" w:space="0" w:color="auto"/>
                          </w:divBdr>
                        </w:div>
                        <w:div w:id="266885340">
                          <w:marLeft w:val="0"/>
                          <w:marRight w:val="0"/>
                          <w:marTop w:val="0"/>
                          <w:marBottom w:val="0"/>
                          <w:divBdr>
                            <w:top w:val="none" w:sz="0" w:space="0" w:color="auto"/>
                            <w:left w:val="none" w:sz="0" w:space="0" w:color="auto"/>
                            <w:bottom w:val="none" w:sz="0" w:space="0" w:color="auto"/>
                            <w:right w:val="none" w:sz="0" w:space="0" w:color="auto"/>
                          </w:divBdr>
                        </w:div>
                      </w:divsChild>
                    </w:div>
                    <w:div w:id="201649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597">
              <w:marLeft w:val="0"/>
              <w:marRight w:val="0"/>
              <w:marTop w:val="0"/>
              <w:marBottom w:val="0"/>
              <w:divBdr>
                <w:top w:val="none" w:sz="0" w:space="0" w:color="auto"/>
                <w:left w:val="none" w:sz="0" w:space="0" w:color="auto"/>
                <w:bottom w:val="none" w:sz="0" w:space="0" w:color="auto"/>
                <w:right w:val="none" w:sz="0" w:space="0" w:color="auto"/>
              </w:divBdr>
              <w:divsChild>
                <w:div w:id="380634283">
                  <w:marLeft w:val="0"/>
                  <w:marRight w:val="0"/>
                  <w:marTop w:val="0"/>
                  <w:marBottom w:val="0"/>
                  <w:divBdr>
                    <w:top w:val="none" w:sz="0" w:space="0" w:color="auto"/>
                    <w:left w:val="none" w:sz="0" w:space="0" w:color="auto"/>
                    <w:bottom w:val="none" w:sz="0" w:space="0" w:color="auto"/>
                    <w:right w:val="none" w:sz="0" w:space="0" w:color="auto"/>
                  </w:divBdr>
                </w:div>
                <w:div w:id="586573441">
                  <w:marLeft w:val="0"/>
                  <w:marRight w:val="0"/>
                  <w:marTop w:val="0"/>
                  <w:marBottom w:val="0"/>
                  <w:divBdr>
                    <w:top w:val="none" w:sz="0" w:space="0" w:color="auto"/>
                    <w:left w:val="none" w:sz="0" w:space="0" w:color="auto"/>
                    <w:bottom w:val="none" w:sz="0" w:space="0" w:color="auto"/>
                    <w:right w:val="none" w:sz="0" w:space="0" w:color="auto"/>
                  </w:divBdr>
                  <w:divsChild>
                    <w:div w:id="581643061">
                      <w:marLeft w:val="0"/>
                      <w:marRight w:val="0"/>
                      <w:marTop w:val="0"/>
                      <w:marBottom w:val="0"/>
                      <w:divBdr>
                        <w:top w:val="none" w:sz="0" w:space="0" w:color="auto"/>
                        <w:left w:val="none" w:sz="0" w:space="0" w:color="auto"/>
                        <w:bottom w:val="none" w:sz="0" w:space="0" w:color="auto"/>
                        <w:right w:val="none" w:sz="0" w:space="0" w:color="auto"/>
                      </w:divBdr>
                    </w:div>
                  </w:divsChild>
                </w:div>
                <w:div w:id="1471751868">
                  <w:marLeft w:val="0"/>
                  <w:marRight w:val="0"/>
                  <w:marTop w:val="0"/>
                  <w:marBottom w:val="0"/>
                  <w:divBdr>
                    <w:top w:val="none" w:sz="0" w:space="0" w:color="auto"/>
                    <w:left w:val="none" w:sz="0" w:space="0" w:color="auto"/>
                    <w:bottom w:val="none" w:sz="0" w:space="0" w:color="auto"/>
                    <w:right w:val="none" w:sz="0" w:space="0" w:color="auto"/>
                  </w:divBdr>
                  <w:divsChild>
                    <w:div w:id="245070702">
                      <w:marLeft w:val="0"/>
                      <w:marRight w:val="0"/>
                      <w:marTop w:val="0"/>
                      <w:marBottom w:val="0"/>
                      <w:divBdr>
                        <w:top w:val="none" w:sz="0" w:space="0" w:color="auto"/>
                        <w:left w:val="none" w:sz="0" w:space="0" w:color="auto"/>
                        <w:bottom w:val="none" w:sz="0" w:space="0" w:color="auto"/>
                        <w:right w:val="none" w:sz="0" w:space="0" w:color="auto"/>
                      </w:divBdr>
                    </w:div>
                  </w:divsChild>
                </w:div>
                <w:div w:id="1653410178">
                  <w:marLeft w:val="0"/>
                  <w:marRight w:val="0"/>
                  <w:marTop w:val="0"/>
                  <w:marBottom w:val="0"/>
                  <w:divBdr>
                    <w:top w:val="none" w:sz="0" w:space="0" w:color="auto"/>
                    <w:left w:val="none" w:sz="0" w:space="0" w:color="auto"/>
                    <w:bottom w:val="none" w:sz="0" w:space="0" w:color="auto"/>
                    <w:right w:val="none" w:sz="0" w:space="0" w:color="auto"/>
                  </w:divBdr>
                  <w:divsChild>
                    <w:div w:id="328800784">
                      <w:marLeft w:val="0"/>
                      <w:marRight w:val="0"/>
                      <w:marTop w:val="0"/>
                      <w:marBottom w:val="0"/>
                      <w:divBdr>
                        <w:top w:val="none" w:sz="0" w:space="0" w:color="auto"/>
                        <w:left w:val="none" w:sz="0" w:space="0" w:color="auto"/>
                        <w:bottom w:val="none" w:sz="0" w:space="0" w:color="auto"/>
                        <w:right w:val="none" w:sz="0" w:space="0" w:color="auto"/>
                      </w:divBdr>
                    </w:div>
                  </w:divsChild>
                </w:div>
                <w:div w:id="718945029">
                  <w:marLeft w:val="0"/>
                  <w:marRight w:val="0"/>
                  <w:marTop w:val="0"/>
                  <w:marBottom w:val="0"/>
                  <w:divBdr>
                    <w:top w:val="none" w:sz="0" w:space="0" w:color="auto"/>
                    <w:left w:val="none" w:sz="0" w:space="0" w:color="auto"/>
                    <w:bottom w:val="none" w:sz="0" w:space="0" w:color="auto"/>
                    <w:right w:val="none" w:sz="0" w:space="0" w:color="auto"/>
                  </w:divBdr>
                  <w:divsChild>
                    <w:div w:id="1170484935">
                      <w:marLeft w:val="0"/>
                      <w:marRight w:val="0"/>
                      <w:marTop w:val="0"/>
                      <w:marBottom w:val="0"/>
                      <w:divBdr>
                        <w:top w:val="none" w:sz="0" w:space="0" w:color="auto"/>
                        <w:left w:val="none" w:sz="0" w:space="0" w:color="auto"/>
                        <w:bottom w:val="none" w:sz="0" w:space="0" w:color="auto"/>
                        <w:right w:val="none" w:sz="0" w:space="0" w:color="auto"/>
                      </w:divBdr>
                    </w:div>
                  </w:divsChild>
                </w:div>
                <w:div w:id="1546795116">
                  <w:marLeft w:val="0"/>
                  <w:marRight w:val="0"/>
                  <w:marTop w:val="0"/>
                  <w:marBottom w:val="0"/>
                  <w:divBdr>
                    <w:top w:val="none" w:sz="0" w:space="0" w:color="auto"/>
                    <w:left w:val="none" w:sz="0" w:space="0" w:color="auto"/>
                    <w:bottom w:val="none" w:sz="0" w:space="0" w:color="auto"/>
                    <w:right w:val="none" w:sz="0" w:space="0" w:color="auto"/>
                  </w:divBdr>
                  <w:divsChild>
                    <w:div w:id="1136609070">
                      <w:marLeft w:val="0"/>
                      <w:marRight w:val="0"/>
                      <w:marTop w:val="0"/>
                      <w:marBottom w:val="0"/>
                      <w:divBdr>
                        <w:top w:val="none" w:sz="0" w:space="0" w:color="auto"/>
                        <w:left w:val="none" w:sz="0" w:space="0" w:color="auto"/>
                        <w:bottom w:val="none" w:sz="0" w:space="0" w:color="auto"/>
                        <w:right w:val="none" w:sz="0" w:space="0" w:color="auto"/>
                      </w:divBdr>
                    </w:div>
                  </w:divsChild>
                </w:div>
                <w:div w:id="1580405917">
                  <w:marLeft w:val="0"/>
                  <w:marRight w:val="0"/>
                  <w:marTop w:val="0"/>
                  <w:marBottom w:val="0"/>
                  <w:divBdr>
                    <w:top w:val="none" w:sz="0" w:space="0" w:color="auto"/>
                    <w:left w:val="none" w:sz="0" w:space="0" w:color="auto"/>
                    <w:bottom w:val="none" w:sz="0" w:space="0" w:color="auto"/>
                    <w:right w:val="none" w:sz="0" w:space="0" w:color="auto"/>
                  </w:divBdr>
                  <w:divsChild>
                    <w:div w:id="296496320">
                      <w:marLeft w:val="0"/>
                      <w:marRight w:val="0"/>
                      <w:marTop w:val="0"/>
                      <w:marBottom w:val="0"/>
                      <w:divBdr>
                        <w:top w:val="none" w:sz="0" w:space="0" w:color="auto"/>
                        <w:left w:val="none" w:sz="0" w:space="0" w:color="auto"/>
                        <w:bottom w:val="none" w:sz="0" w:space="0" w:color="auto"/>
                        <w:right w:val="none" w:sz="0" w:space="0" w:color="auto"/>
                      </w:divBdr>
                    </w:div>
                  </w:divsChild>
                </w:div>
                <w:div w:id="255528328">
                  <w:marLeft w:val="0"/>
                  <w:marRight w:val="0"/>
                  <w:marTop w:val="0"/>
                  <w:marBottom w:val="0"/>
                  <w:divBdr>
                    <w:top w:val="none" w:sz="0" w:space="0" w:color="auto"/>
                    <w:left w:val="none" w:sz="0" w:space="0" w:color="auto"/>
                    <w:bottom w:val="none" w:sz="0" w:space="0" w:color="auto"/>
                    <w:right w:val="none" w:sz="0" w:space="0" w:color="auto"/>
                  </w:divBdr>
                  <w:divsChild>
                    <w:div w:id="1368675711">
                      <w:marLeft w:val="0"/>
                      <w:marRight w:val="0"/>
                      <w:marTop w:val="0"/>
                      <w:marBottom w:val="0"/>
                      <w:divBdr>
                        <w:top w:val="none" w:sz="0" w:space="0" w:color="auto"/>
                        <w:left w:val="none" w:sz="0" w:space="0" w:color="auto"/>
                        <w:bottom w:val="none" w:sz="0" w:space="0" w:color="auto"/>
                        <w:right w:val="none" w:sz="0" w:space="0" w:color="auto"/>
                      </w:divBdr>
                    </w:div>
                  </w:divsChild>
                </w:div>
                <w:div w:id="2015306113">
                  <w:marLeft w:val="0"/>
                  <w:marRight w:val="0"/>
                  <w:marTop w:val="0"/>
                  <w:marBottom w:val="0"/>
                  <w:divBdr>
                    <w:top w:val="none" w:sz="0" w:space="0" w:color="auto"/>
                    <w:left w:val="none" w:sz="0" w:space="0" w:color="auto"/>
                    <w:bottom w:val="none" w:sz="0" w:space="0" w:color="auto"/>
                    <w:right w:val="none" w:sz="0" w:space="0" w:color="auto"/>
                  </w:divBdr>
                  <w:divsChild>
                    <w:div w:id="766460685">
                      <w:marLeft w:val="0"/>
                      <w:marRight w:val="0"/>
                      <w:marTop w:val="0"/>
                      <w:marBottom w:val="0"/>
                      <w:divBdr>
                        <w:top w:val="none" w:sz="0" w:space="0" w:color="auto"/>
                        <w:left w:val="none" w:sz="0" w:space="0" w:color="auto"/>
                        <w:bottom w:val="none" w:sz="0" w:space="0" w:color="auto"/>
                        <w:right w:val="none" w:sz="0" w:space="0" w:color="auto"/>
                      </w:divBdr>
                    </w:div>
                  </w:divsChild>
                </w:div>
                <w:div w:id="797186492">
                  <w:marLeft w:val="0"/>
                  <w:marRight w:val="0"/>
                  <w:marTop w:val="0"/>
                  <w:marBottom w:val="0"/>
                  <w:divBdr>
                    <w:top w:val="none" w:sz="0" w:space="0" w:color="auto"/>
                    <w:left w:val="none" w:sz="0" w:space="0" w:color="auto"/>
                    <w:bottom w:val="none" w:sz="0" w:space="0" w:color="auto"/>
                    <w:right w:val="none" w:sz="0" w:space="0" w:color="auto"/>
                  </w:divBdr>
                  <w:divsChild>
                    <w:div w:id="1402631124">
                      <w:marLeft w:val="0"/>
                      <w:marRight w:val="0"/>
                      <w:marTop w:val="0"/>
                      <w:marBottom w:val="0"/>
                      <w:divBdr>
                        <w:top w:val="none" w:sz="0" w:space="0" w:color="auto"/>
                        <w:left w:val="none" w:sz="0" w:space="0" w:color="auto"/>
                        <w:bottom w:val="none" w:sz="0" w:space="0" w:color="auto"/>
                        <w:right w:val="none" w:sz="0" w:space="0" w:color="auto"/>
                      </w:divBdr>
                    </w:div>
                  </w:divsChild>
                </w:div>
                <w:div w:id="1881895039">
                  <w:marLeft w:val="0"/>
                  <w:marRight w:val="0"/>
                  <w:marTop w:val="0"/>
                  <w:marBottom w:val="0"/>
                  <w:divBdr>
                    <w:top w:val="none" w:sz="0" w:space="0" w:color="auto"/>
                    <w:left w:val="none" w:sz="0" w:space="0" w:color="auto"/>
                    <w:bottom w:val="none" w:sz="0" w:space="0" w:color="auto"/>
                    <w:right w:val="none" w:sz="0" w:space="0" w:color="auto"/>
                  </w:divBdr>
                  <w:divsChild>
                    <w:div w:id="1502811767">
                      <w:marLeft w:val="0"/>
                      <w:marRight w:val="0"/>
                      <w:marTop w:val="0"/>
                      <w:marBottom w:val="0"/>
                      <w:divBdr>
                        <w:top w:val="none" w:sz="0" w:space="0" w:color="auto"/>
                        <w:left w:val="none" w:sz="0" w:space="0" w:color="auto"/>
                        <w:bottom w:val="none" w:sz="0" w:space="0" w:color="auto"/>
                        <w:right w:val="none" w:sz="0" w:space="0" w:color="auto"/>
                      </w:divBdr>
                    </w:div>
                  </w:divsChild>
                </w:div>
                <w:div w:id="93520706">
                  <w:marLeft w:val="0"/>
                  <w:marRight w:val="0"/>
                  <w:marTop w:val="0"/>
                  <w:marBottom w:val="0"/>
                  <w:divBdr>
                    <w:top w:val="none" w:sz="0" w:space="0" w:color="auto"/>
                    <w:left w:val="none" w:sz="0" w:space="0" w:color="auto"/>
                    <w:bottom w:val="none" w:sz="0" w:space="0" w:color="auto"/>
                    <w:right w:val="none" w:sz="0" w:space="0" w:color="auto"/>
                  </w:divBdr>
                  <w:divsChild>
                    <w:div w:id="1878547646">
                      <w:marLeft w:val="0"/>
                      <w:marRight w:val="0"/>
                      <w:marTop w:val="0"/>
                      <w:marBottom w:val="0"/>
                      <w:divBdr>
                        <w:top w:val="none" w:sz="0" w:space="0" w:color="auto"/>
                        <w:left w:val="none" w:sz="0" w:space="0" w:color="auto"/>
                        <w:bottom w:val="none" w:sz="0" w:space="0" w:color="auto"/>
                        <w:right w:val="none" w:sz="0" w:space="0" w:color="auto"/>
                      </w:divBdr>
                    </w:div>
                  </w:divsChild>
                </w:div>
                <w:div w:id="1428231930">
                  <w:marLeft w:val="0"/>
                  <w:marRight w:val="0"/>
                  <w:marTop w:val="0"/>
                  <w:marBottom w:val="0"/>
                  <w:divBdr>
                    <w:top w:val="none" w:sz="0" w:space="0" w:color="auto"/>
                    <w:left w:val="none" w:sz="0" w:space="0" w:color="auto"/>
                    <w:bottom w:val="none" w:sz="0" w:space="0" w:color="auto"/>
                    <w:right w:val="none" w:sz="0" w:space="0" w:color="auto"/>
                  </w:divBdr>
                  <w:divsChild>
                    <w:div w:id="15889515">
                      <w:marLeft w:val="0"/>
                      <w:marRight w:val="0"/>
                      <w:marTop w:val="0"/>
                      <w:marBottom w:val="0"/>
                      <w:divBdr>
                        <w:top w:val="none" w:sz="0" w:space="0" w:color="auto"/>
                        <w:left w:val="none" w:sz="0" w:space="0" w:color="auto"/>
                        <w:bottom w:val="none" w:sz="0" w:space="0" w:color="auto"/>
                        <w:right w:val="none" w:sz="0" w:space="0" w:color="auto"/>
                      </w:divBdr>
                    </w:div>
                  </w:divsChild>
                </w:div>
                <w:div w:id="1605108036">
                  <w:marLeft w:val="0"/>
                  <w:marRight w:val="0"/>
                  <w:marTop w:val="0"/>
                  <w:marBottom w:val="0"/>
                  <w:divBdr>
                    <w:top w:val="none" w:sz="0" w:space="0" w:color="auto"/>
                    <w:left w:val="none" w:sz="0" w:space="0" w:color="auto"/>
                    <w:bottom w:val="none" w:sz="0" w:space="0" w:color="auto"/>
                    <w:right w:val="none" w:sz="0" w:space="0" w:color="auto"/>
                  </w:divBdr>
                  <w:divsChild>
                    <w:div w:id="157576842">
                      <w:marLeft w:val="0"/>
                      <w:marRight w:val="0"/>
                      <w:marTop w:val="0"/>
                      <w:marBottom w:val="0"/>
                      <w:divBdr>
                        <w:top w:val="none" w:sz="0" w:space="0" w:color="auto"/>
                        <w:left w:val="none" w:sz="0" w:space="0" w:color="auto"/>
                        <w:bottom w:val="none" w:sz="0" w:space="0" w:color="auto"/>
                        <w:right w:val="none" w:sz="0" w:space="0" w:color="auto"/>
                      </w:divBdr>
                    </w:div>
                  </w:divsChild>
                </w:div>
                <w:div w:id="352537188">
                  <w:marLeft w:val="0"/>
                  <w:marRight w:val="0"/>
                  <w:marTop w:val="0"/>
                  <w:marBottom w:val="0"/>
                  <w:divBdr>
                    <w:top w:val="none" w:sz="0" w:space="0" w:color="auto"/>
                    <w:left w:val="none" w:sz="0" w:space="0" w:color="auto"/>
                    <w:bottom w:val="none" w:sz="0" w:space="0" w:color="auto"/>
                    <w:right w:val="none" w:sz="0" w:space="0" w:color="auto"/>
                  </w:divBdr>
                  <w:divsChild>
                    <w:div w:id="421268795">
                      <w:marLeft w:val="0"/>
                      <w:marRight w:val="0"/>
                      <w:marTop w:val="0"/>
                      <w:marBottom w:val="0"/>
                      <w:divBdr>
                        <w:top w:val="none" w:sz="0" w:space="0" w:color="auto"/>
                        <w:left w:val="none" w:sz="0" w:space="0" w:color="auto"/>
                        <w:bottom w:val="none" w:sz="0" w:space="0" w:color="auto"/>
                        <w:right w:val="none" w:sz="0" w:space="0" w:color="auto"/>
                      </w:divBdr>
                    </w:div>
                  </w:divsChild>
                </w:div>
                <w:div w:id="1740326600">
                  <w:marLeft w:val="0"/>
                  <w:marRight w:val="0"/>
                  <w:marTop w:val="0"/>
                  <w:marBottom w:val="0"/>
                  <w:divBdr>
                    <w:top w:val="none" w:sz="0" w:space="0" w:color="auto"/>
                    <w:left w:val="none" w:sz="0" w:space="0" w:color="auto"/>
                    <w:bottom w:val="none" w:sz="0" w:space="0" w:color="auto"/>
                    <w:right w:val="none" w:sz="0" w:space="0" w:color="auto"/>
                  </w:divBdr>
                  <w:divsChild>
                    <w:div w:id="33970108">
                      <w:marLeft w:val="0"/>
                      <w:marRight w:val="0"/>
                      <w:marTop w:val="0"/>
                      <w:marBottom w:val="0"/>
                      <w:divBdr>
                        <w:top w:val="none" w:sz="0" w:space="0" w:color="auto"/>
                        <w:left w:val="none" w:sz="0" w:space="0" w:color="auto"/>
                        <w:bottom w:val="none" w:sz="0" w:space="0" w:color="auto"/>
                        <w:right w:val="none" w:sz="0" w:space="0" w:color="auto"/>
                      </w:divBdr>
                    </w:div>
                  </w:divsChild>
                </w:div>
                <w:div w:id="2020231950">
                  <w:marLeft w:val="0"/>
                  <w:marRight w:val="0"/>
                  <w:marTop w:val="0"/>
                  <w:marBottom w:val="0"/>
                  <w:divBdr>
                    <w:top w:val="none" w:sz="0" w:space="0" w:color="auto"/>
                    <w:left w:val="none" w:sz="0" w:space="0" w:color="auto"/>
                    <w:bottom w:val="none" w:sz="0" w:space="0" w:color="auto"/>
                    <w:right w:val="none" w:sz="0" w:space="0" w:color="auto"/>
                  </w:divBdr>
                  <w:divsChild>
                    <w:div w:id="35660318">
                      <w:marLeft w:val="0"/>
                      <w:marRight w:val="0"/>
                      <w:marTop w:val="0"/>
                      <w:marBottom w:val="0"/>
                      <w:divBdr>
                        <w:top w:val="none" w:sz="0" w:space="0" w:color="auto"/>
                        <w:left w:val="none" w:sz="0" w:space="0" w:color="auto"/>
                        <w:bottom w:val="none" w:sz="0" w:space="0" w:color="auto"/>
                        <w:right w:val="none" w:sz="0" w:space="0" w:color="auto"/>
                      </w:divBdr>
                    </w:div>
                  </w:divsChild>
                </w:div>
                <w:div w:id="20084690">
                  <w:marLeft w:val="0"/>
                  <w:marRight w:val="0"/>
                  <w:marTop w:val="0"/>
                  <w:marBottom w:val="0"/>
                  <w:divBdr>
                    <w:top w:val="none" w:sz="0" w:space="0" w:color="auto"/>
                    <w:left w:val="none" w:sz="0" w:space="0" w:color="auto"/>
                    <w:bottom w:val="none" w:sz="0" w:space="0" w:color="auto"/>
                    <w:right w:val="none" w:sz="0" w:space="0" w:color="auto"/>
                  </w:divBdr>
                  <w:divsChild>
                    <w:div w:id="95176349">
                      <w:marLeft w:val="0"/>
                      <w:marRight w:val="0"/>
                      <w:marTop w:val="0"/>
                      <w:marBottom w:val="0"/>
                      <w:divBdr>
                        <w:top w:val="none" w:sz="0" w:space="0" w:color="auto"/>
                        <w:left w:val="none" w:sz="0" w:space="0" w:color="auto"/>
                        <w:bottom w:val="none" w:sz="0" w:space="0" w:color="auto"/>
                        <w:right w:val="none" w:sz="0" w:space="0" w:color="auto"/>
                      </w:divBdr>
                    </w:div>
                  </w:divsChild>
                </w:div>
                <w:div w:id="468135660">
                  <w:marLeft w:val="0"/>
                  <w:marRight w:val="0"/>
                  <w:marTop w:val="0"/>
                  <w:marBottom w:val="0"/>
                  <w:divBdr>
                    <w:top w:val="none" w:sz="0" w:space="0" w:color="auto"/>
                    <w:left w:val="none" w:sz="0" w:space="0" w:color="auto"/>
                    <w:bottom w:val="none" w:sz="0" w:space="0" w:color="auto"/>
                    <w:right w:val="none" w:sz="0" w:space="0" w:color="auto"/>
                  </w:divBdr>
                  <w:divsChild>
                    <w:div w:id="1658417351">
                      <w:marLeft w:val="0"/>
                      <w:marRight w:val="0"/>
                      <w:marTop w:val="0"/>
                      <w:marBottom w:val="0"/>
                      <w:divBdr>
                        <w:top w:val="none" w:sz="0" w:space="0" w:color="auto"/>
                        <w:left w:val="none" w:sz="0" w:space="0" w:color="auto"/>
                        <w:bottom w:val="none" w:sz="0" w:space="0" w:color="auto"/>
                        <w:right w:val="none" w:sz="0" w:space="0" w:color="auto"/>
                      </w:divBdr>
                    </w:div>
                  </w:divsChild>
                </w:div>
                <w:div w:id="1563367588">
                  <w:marLeft w:val="0"/>
                  <w:marRight w:val="0"/>
                  <w:marTop w:val="0"/>
                  <w:marBottom w:val="0"/>
                  <w:divBdr>
                    <w:top w:val="none" w:sz="0" w:space="0" w:color="auto"/>
                    <w:left w:val="none" w:sz="0" w:space="0" w:color="auto"/>
                    <w:bottom w:val="none" w:sz="0" w:space="0" w:color="auto"/>
                    <w:right w:val="none" w:sz="0" w:space="0" w:color="auto"/>
                  </w:divBdr>
                  <w:divsChild>
                    <w:div w:id="866992005">
                      <w:marLeft w:val="0"/>
                      <w:marRight w:val="0"/>
                      <w:marTop w:val="0"/>
                      <w:marBottom w:val="0"/>
                      <w:divBdr>
                        <w:top w:val="none" w:sz="0" w:space="0" w:color="auto"/>
                        <w:left w:val="none" w:sz="0" w:space="0" w:color="auto"/>
                        <w:bottom w:val="none" w:sz="0" w:space="0" w:color="auto"/>
                        <w:right w:val="none" w:sz="0" w:space="0" w:color="auto"/>
                      </w:divBdr>
                    </w:div>
                  </w:divsChild>
                </w:div>
                <w:div w:id="1286500851">
                  <w:marLeft w:val="0"/>
                  <w:marRight w:val="0"/>
                  <w:marTop w:val="0"/>
                  <w:marBottom w:val="0"/>
                  <w:divBdr>
                    <w:top w:val="none" w:sz="0" w:space="0" w:color="auto"/>
                    <w:left w:val="none" w:sz="0" w:space="0" w:color="auto"/>
                    <w:bottom w:val="none" w:sz="0" w:space="0" w:color="auto"/>
                    <w:right w:val="none" w:sz="0" w:space="0" w:color="auto"/>
                  </w:divBdr>
                  <w:divsChild>
                    <w:div w:id="1441072717">
                      <w:marLeft w:val="0"/>
                      <w:marRight w:val="0"/>
                      <w:marTop w:val="0"/>
                      <w:marBottom w:val="0"/>
                      <w:divBdr>
                        <w:top w:val="none" w:sz="0" w:space="0" w:color="auto"/>
                        <w:left w:val="none" w:sz="0" w:space="0" w:color="auto"/>
                        <w:bottom w:val="none" w:sz="0" w:space="0" w:color="auto"/>
                        <w:right w:val="none" w:sz="0" w:space="0" w:color="auto"/>
                      </w:divBdr>
                    </w:div>
                  </w:divsChild>
                </w:div>
                <w:div w:id="1752777147">
                  <w:marLeft w:val="0"/>
                  <w:marRight w:val="0"/>
                  <w:marTop w:val="0"/>
                  <w:marBottom w:val="0"/>
                  <w:divBdr>
                    <w:top w:val="none" w:sz="0" w:space="0" w:color="auto"/>
                    <w:left w:val="none" w:sz="0" w:space="0" w:color="auto"/>
                    <w:bottom w:val="none" w:sz="0" w:space="0" w:color="auto"/>
                    <w:right w:val="none" w:sz="0" w:space="0" w:color="auto"/>
                  </w:divBdr>
                  <w:divsChild>
                    <w:div w:id="448205167">
                      <w:marLeft w:val="0"/>
                      <w:marRight w:val="0"/>
                      <w:marTop w:val="0"/>
                      <w:marBottom w:val="0"/>
                      <w:divBdr>
                        <w:top w:val="none" w:sz="0" w:space="0" w:color="auto"/>
                        <w:left w:val="none" w:sz="0" w:space="0" w:color="auto"/>
                        <w:bottom w:val="none" w:sz="0" w:space="0" w:color="auto"/>
                        <w:right w:val="none" w:sz="0" w:space="0" w:color="auto"/>
                      </w:divBdr>
                    </w:div>
                  </w:divsChild>
                </w:div>
                <w:div w:id="800266840">
                  <w:marLeft w:val="0"/>
                  <w:marRight w:val="0"/>
                  <w:marTop w:val="0"/>
                  <w:marBottom w:val="0"/>
                  <w:divBdr>
                    <w:top w:val="none" w:sz="0" w:space="0" w:color="auto"/>
                    <w:left w:val="none" w:sz="0" w:space="0" w:color="auto"/>
                    <w:bottom w:val="none" w:sz="0" w:space="0" w:color="auto"/>
                    <w:right w:val="none" w:sz="0" w:space="0" w:color="auto"/>
                  </w:divBdr>
                  <w:divsChild>
                    <w:div w:id="1242956154">
                      <w:marLeft w:val="0"/>
                      <w:marRight w:val="0"/>
                      <w:marTop w:val="0"/>
                      <w:marBottom w:val="0"/>
                      <w:divBdr>
                        <w:top w:val="none" w:sz="0" w:space="0" w:color="auto"/>
                        <w:left w:val="none" w:sz="0" w:space="0" w:color="auto"/>
                        <w:bottom w:val="none" w:sz="0" w:space="0" w:color="auto"/>
                        <w:right w:val="none" w:sz="0" w:space="0" w:color="auto"/>
                      </w:divBdr>
                    </w:div>
                  </w:divsChild>
                </w:div>
                <w:div w:id="44374558">
                  <w:marLeft w:val="0"/>
                  <w:marRight w:val="0"/>
                  <w:marTop w:val="0"/>
                  <w:marBottom w:val="0"/>
                  <w:divBdr>
                    <w:top w:val="none" w:sz="0" w:space="0" w:color="auto"/>
                    <w:left w:val="none" w:sz="0" w:space="0" w:color="auto"/>
                    <w:bottom w:val="none" w:sz="0" w:space="0" w:color="auto"/>
                    <w:right w:val="none" w:sz="0" w:space="0" w:color="auto"/>
                  </w:divBdr>
                  <w:divsChild>
                    <w:div w:id="637103625">
                      <w:marLeft w:val="0"/>
                      <w:marRight w:val="0"/>
                      <w:marTop w:val="0"/>
                      <w:marBottom w:val="0"/>
                      <w:divBdr>
                        <w:top w:val="none" w:sz="0" w:space="0" w:color="auto"/>
                        <w:left w:val="none" w:sz="0" w:space="0" w:color="auto"/>
                        <w:bottom w:val="none" w:sz="0" w:space="0" w:color="auto"/>
                        <w:right w:val="none" w:sz="0" w:space="0" w:color="auto"/>
                      </w:divBdr>
                    </w:div>
                  </w:divsChild>
                </w:div>
                <w:div w:id="104279295">
                  <w:marLeft w:val="0"/>
                  <w:marRight w:val="0"/>
                  <w:marTop w:val="0"/>
                  <w:marBottom w:val="0"/>
                  <w:divBdr>
                    <w:top w:val="none" w:sz="0" w:space="0" w:color="auto"/>
                    <w:left w:val="none" w:sz="0" w:space="0" w:color="auto"/>
                    <w:bottom w:val="none" w:sz="0" w:space="0" w:color="auto"/>
                    <w:right w:val="none" w:sz="0" w:space="0" w:color="auto"/>
                  </w:divBdr>
                  <w:divsChild>
                    <w:div w:id="217908401">
                      <w:marLeft w:val="0"/>
                      <w:marRight w:val="0"/>
                      <w:marTop w:val="0"/>
                      <w:marBottom w:val="0"/>
                      <w:divBdr>
                        <w:top w:val="none" w:sz="0" w:space="0" w:color="auto"/>
                        <w:left w:val="none" w:sz="0" w:space="0" w:color="auto"/>
                        <w:bottom w:val="none" w:sz="0" w:space="0" w:color="auto"/>
                        <w:right w:val="none" w:sz="0" w:space="0" w:color="auto"/>
                      </w:divBdr>
                    </w:div>
                  </w:divsChild>
                </w:div>
                <w:div w:id="16582250">
                  <w:marLeft w:val="0"/>
                  <w:marRight w:val="0"/>
                  <w:marTop w:val="0"/>
                  <w:marBottom w:val="0"/>
                  <w:divBdr>
                    <w:top w:val="none" w:sz="0" w:space="0" w:color="auto"/>
                    <w:left w:val="none" w:sz="0" w:space="0" w:color="auto"/>
                    <w:bottom w:val="none" w:sz="0" w:space="0" w:color="auto"/>
                    <w:right w:val="none" w:sz="0" w:space="0" w:color="auto"/>
                  </w:divBdr>
                  <w:divsChild>
                    <w:div w:id="1069503430">
                      <w:marLeft w:val="0"/>
                      <w:marRight w:val="0"/>
                      <w:marTop w:val="0"/>
                      <w:marBottom w:val="0"/>
                      <w:divBdr>
                        <w:top w:val="none" w:sz="0" w:space="0" w:color="auto"/>
                        <w:left w:val="none" w:sz="0" w:space="0" w:color="auto"/>
                        <w:bottom w:val="none" w:sz="0" w:space="0" w:color="auto"/>
                        <w:right w:val="none" w:sz="0" w:space="0" w:color="auto"/>
                      </w:divBdr>
                    </w:div>
                  </w:divsChild>
                </w:div>
                <w:div w:id="63575800">
                  <w:marLeft w:val="0"/>
                  <w:marRight w:val="0"/>
                  <w:marTop w:val="0"/>
                  <w:marBottom w:val="0"/>
                  <w:divBdr>
                    <w:top w:val="none" w:sz="0" w:space="0" w:color="auto"/>
                    <w:left w:val="none" w:sz="0" w:space="0" w:color="auto"/>
                    <w:bottom w:val="none" w:sz="0" w:space="0" w:color="auto"/>
                    <w:right w:val="none" w:sz="0" w:space="0" w:color="auto"/>
                  </w:divBdr>
                  <w:divsChild>
                    <w:div w:id="637027897">
                      <w:marLeft w:val="0"/>
                      <w:marRight w:val="0"/>
                      <w:marTop w:val="0"/>
                      <w:marBottom w:val="0"/>
                      <w:divBdr>
                        <w:top w:val="none" w:sz="0" w:space="0" w:color="auto"/>
                        <w:left w:val="none" w:sz="0" w:space="0" w:color="auto"/>
                        <w:bottom w:val="none" w:sz="0" w:space="0" w:color="auto"/>
                        <w:right w:val="none" w:sz="0" w:space="0" w:color="auto"/>
                      </w:divBdr>
                    </w:div>
                  </w:divsChild>
                </w:div>
                <w:div w:id="542063373">
                  <w:marLeft w:val="0"/>
                  <w:marRight w:val="0"/>
                  <w:marTop w:val="0"/>
                  <w:marBottom w:val="0"/>
                  <w:divBdr>
                    <w:top w:val="none" w:sz="0" w:space="0" w:color="auto"/>
                    <w:left w:val="none" w:sz="0" w:space="0" w:color="auto"/>
                    <w:bottom w:val="none" w:sz="0" w:space="0" w:color="auto"/>
                    <w:right w:val="none" w:sz="0" w:space="0" w:color="auto"/>
                  </w:divBdr>
                  <w:divsChild>
                    <w:div w:id="885526927">
                      <w:marLeft w:val="0"/>
                      <w:marRight w:val="0"/>
                      <w:marTop w:val="0"/>
                      <w:marBottom w:val="0"/>
                      <w:divBdr>
                        <w:top w:val="none" w:sz="0" w:space="0" w:color="auto"/>
                        <w:left w:val="none" w:sz="0" w:space="0" w:color="auto"/>
                        <w:bottom w:val="none" w:sz="0" w:space="0" w:color="auto"/>
                        <w:right w:val="none" w:sz="0" w:space="0" w:color="auto"/>
                      </w:divBdr>
                    </w:div>
                  </w:divsChild>
                </w:div>
                <w:div w:id="1499343281">
                  <w:marLeft w:val="0"/>
                  <w:marRight w:val="0"/>
                  <w:marTop w:val="0"/>
                  <w:marBottom w:val="0"/>
                  <w:divBdr>
                    <w:top w:val="none" w:sz="0" w:space="0" w:color="auto"/>
                    <w:left w:val="none" w:sz="0" w:space="0" w:color="auto"/>
                    <w:bottom w:val="none" w:sz="0" w:space="0" w:color="auto"/>
                    <w:right w:val="none" w:sz="0" w:space="0" w:color="auto"/>
                  </w:divBdr>
                  <w:divsChild>
                    <w:div w:id="239756481">
                      <w:marLeft w:val="0"/>
                      <w:marRight w:val="0"/>
                      <w:marTop w:val="0"/>
                      <w:marBottom w:val="0"/>
                      <w:divBdr>
                        <w:top w:val="none" w:sz="0" w:space="0" w:color="auto"/>
                        <w:left w:val="none" w:sz="0" w:space="0" w:color="auto"/>
                        <w:bottom w:val="none" w:sz="0" w:space="0" w:color="auto"/>
                        <w:right w:val="none" w:sz="0" w:space="0" w:color="auto"/>
                      </w:divBdr>
                    </w:div>
                  </w:divsChild>
                </w:div>
                <w:div w:id="1392579842">
                  <w:marLeft w:val="0"/>
                  <w:marRight w:val="0"/>
                  <w:marTop w:val="0"/>
                  <w:marBottom w:val="0"/>
                  <w:divBdr>
                    <w:top w:val="none" w:sz="0" w:space="0" w:color="auto"/>
                    <w:left w:val="none" w:sz="0" w:space="0" w:color="auto"/>
                    <w:bottom w:val="none" w:sz="0" w:space="0" w:color="auto"/>
                    <w:right w:val="none" w:sz="0" w:space="0" w:color="auto"/>
                  </w:divBdr>
                  <w:divsChild>
                    <w:div w:id="2076312989">
                      <w:marLeft w:val="0"/>
                      <w:marRight w:val="0"/>
                      <w:marTop w:val="0"/>
                      <w:marBottom w:val="0"/>
                      <w:divBdr>
                        <w:top w:val="none" w:sz="0" w:space="0" w:color="auto"/>
                        <w:left w:val="none" w:sz="0" w:space="0" w:color="auto"/>
                        <w:bottom w:val="none" w:sz="0" w:space="0" w:color="auto"/>
                        <w:right w:val="none" w:sz="0" w:space="0" w:color="auto"/>
                      </w:divBdr>
                    </w:div>
                  </w:divsChild>
                </w:div>
                <w:div w:id="1848053592">
                  <w:marLeft w:val="0"/>
                  <w:marRight w:val="0"/>
                  <w:marTop w:val="0"/>
                  <w:marBottom w:val="0"/>
                  <w:divBdr>
                    <w:top w:val="none" w:sz="0" w:space="0" w:color="auto"/>
                    <w:left w:val="none" w:sz="0" w:space="0" w:color="auto"/>
                    <w:bottom w:val="none" w:sz="0" w:space="0" w:color="auto"/>
                    <w:right w:val="none" w:sz="0" w:space="0" w:color="auto"/>
                  </w:divBdr>
                  <w:divsChild>
                    <w:div w:id="1944650972">
                      <w:marLeft w:val="0"/>
                      <w:marRight w:val="0"/>
                      <w:marTop w:val="0"/>
                      <w:marBottom w:val="0"/>
                      <w:divBdr>
                        <w:top w:val="none" w:sz="0" w:space="0" w:color="auto"/>
                        <w:left w:val="none" w:sz="0" w:space="0" w:color="auto"/>
                        <w:bottom w:val="none" w:sz="0" w:space="0" w:color="auto"/>
                        <w:right w:val="none" w:sz="0" w:space="0" w:color="auto"/>
                      </w:divBdr>
                    </w:div>
                  </w:divsChild>
                </w:div>
                <w:div w:id="1957830279">
                  <w:marLeft w:val="0"/>
                  <w:marRight w:val="0"/>
                  <w:marTop w:val="0"/>
                  <w:marBottom w:val="0"/>
                  <w:divBdr>
                    <w:top w:val="none" w:sz="0" w:space="0" w:color="auto"/>
                    <w:left w:val="none" w:sz="0" w:space="0" w:color="auto"/>
                    <w:bottom w:val="none" w:sz="0" w:space="0" w:color="auto"/>
                    <w:right w:val="none" w:sz="0" w:space="0" w:color="auto"/>
                  </w:divBdr>
                  <w:divsChild>
                    <w:div w:id="797143851">
                      <w:marLeft w:val="0"/>
                      <w:marRight w:val="0"/>
                      <w:marTop w:val="0"/>
                      <w:marBottom w:val="0"/>
                      <w:divBdr>
                        <w:top w:val="none" w:sz="0" w:space="0" w:color="auto"/>
                        <w:left w:val="none" w:sz="0" w:space="0" w:color="auto"/>
                        <w:bottom w:val="none" w:sz="0" w:space="0" w:color="auto"/>
                        <w:right w:val="none" w:sz="0" w:space="0" w:color="auto"/>
                      </w:divBdr>
                    </w:div>
                  </w:divsChild>
                </w:div>
                <w:div w:id="972099622">
                  <w:marLeft w:val="0"/>
                  <w:marRight w:val="0"/>
                  <w:marTop w:val="0"/>
                  <w:marBottom w:val="0"/>
                  <w:divBdr>
                    <w:top w:val="none" w:sz="0" w:space="0" w:color="auto"/>
                    <w:left w:val="none" w:sz="0" w:space="0" w:color="auto"/>
                    <w:bottom w:val="none" w:sz="0" w:space="0" w:color="auto"/>
                    <w:right w:val="none" w:sz="0" w:space="0" w:color="auto"/>
                  </w:divBdr>
                  <w:divsChild>
                    <w:div w:id="1016343453">
                      <w:marLeft w:val="0"/>
                      <w:marRight w:val="0"/>
                      <w:marTop w:val="0"/>
                      <w:marBottom w:val="0"/>
                      <w:divBdr>
                        <w:top w:val="none" w:sz="0" w:space="0" w:color="auto"/>
                        <w:left w:val="none" w:sz="0" w:space="0" w:color="auto"/>
                        <w:bottom w:val="none" w:sz="0" w:space="0" w:color="auto"/>
                        <w:right w:val="none" w:sz="0" w:space="0" w:color="auto"/>
                      </w:divBdr>
                    </w:div>
                  </w:divsChild>
                </w:div>
                <w:div w:id="808591801">
                  <w:marLeft w:val="0"/>
                  <w:marRight w:val="0"/>
                  <w:marTop w:val="0"/>
                  <w:marBottom w:val="0"/>
                  <w:divBdr>
                    <w:top w:val="none" w:sz="0" w:space="0" w:color="auto"/>
                    <w:left w:val="none" w:sz="0" w:space="0" w:color="auto"/>
                    <w:bottom w:val="none" w:sz="0" w:space="0" w:color="auto"/>
                    <w:right w:val="none" w:sz="0" w:space="0" w:color="auto"/>
                  </w:divBdr>
                  <w:divsChild>
                    <w:div w:id="422339308">
                      <w:marLeft w:val="0"/>
                      <w:marRight w:val="0"/>
                      <w:marTop w:val="0"/>
                      <w:marBottom w:val="0"/>
                      <w:divBdr>
                        <w:top w:val="none" w:sz="0" w:space="0" w:color="auto"/>
                        <w:left w:val="none" w:sz="0" w:space="0" w:color="auto"/>
                        <w:bottom w:val="none" w:sz="0" w:space="0" w:color="auto"/>
                        <w:right w:val="none" w:sz="0" w:space="0" w:color="auto"/>
                      </w:divBdr>
                    </w:div>
                  </w:divsChild>
                </w:div>
                <w:div w:id="911239616">
                  <w:marLeft w:val="0"/>
                  <w:marRight w:val="0"/>
                  <w:marTop w:val="0"/>
                  <w:marBottom w:val="0"/>
                  <w:divBdr>
                    <w:top w:val="none" w:sz="0" w:space="0" w:color="auto"/>
                    <w:left w:val="none" w:sz="0" w:space="0" w:color="auto"/>
                    <w:bottom w:val="none" w:sz="0" w:space="0" w:color="auto"/>
                    <w:right w:val="none" w:sz="0" w:space="0" w:color="auto"/>
                  </w:divBdr>
                  <w:divsChild>
                    <w:div w:id="1357805164">
                      <w:marLeft w:val="0"/>
                      <w:marRight w:val="0"/>
                      <w:marTop w:val="0"/>
                      <w:marBottom w:val="0"/>
                      <w:divBdr>
                        <w:top w:val="none" w:sz="0" w:space="0" w:color="auto"/>
                        <w:left w:val="none" w:sz="0" w:space="0" w:color="auto"/>
                        <w:bottom w:val="none" w:sz="0" w:space="0" w:color="auto"/>
                        <w:right w:val="none" w:sz="0" w:space="0" w:color="auto"/>
                      </w:divBdr>
                    </w:div>
                  </w:divsChild>
                </w:div>
                <w:div w:id="36859652">
                  <w:marLeft w:val="0"/>
                  <w:marRight w:val="0"/>
                  <w:marTop w:val="0"/>
                  <w:marBottom w:val="0"/>
                  <w:divBdr>
                    <w:top w:val="none" w:sz="0" w:space="0" w:color="auto"/>
                    <w:left w:val="none" w:sz="0" w:space="0" w:color="auto"/>
                    <w:bottom w:val="none" w:sz="0" w:space="0" w:color="auto"/>
                    <w:right w:val="none" w:sz="0" w:space="0" w:color="auto"/>
                  </w:divBdr>
                  <w:divsChild>
                    <w:div w:id="252249262">
                      <w:marLeft w:val="0"/>
                      <w:marRight w:val="0"/>
                      <w:marTop w:val="0"/>
                      <w:marBottom w:val="0"/>
                      <w:divBdr>
                        <w:top w:val="none" w:sz="0" w:space="0" w:color="auto"/>
                        <w:left w:val="none" w:sz="0" w:space="0" w:color="auto"/>
                        <w:bottom w:val="none" w:sz="0" w:space="0" w:color="auto"/>
                        <w:right w:val="none" w:sz="0" w:space="0" w:color="auto"/>
                      </w:divBdr>
                    </w:div>
                  </w:divsChild>
                </w:div>
                <w:div w:id="825437690">
                  <w:marLeft w:val="0"/>
                  <w:marRight w:val="0"/>
                  <w:marTop w:val="0"/>
                  <w:marBottom w:val="0"/>
                  <w:divBdr>
                    <w:top w:val="none" w:sz="0" w:space="0" w:color="auto"/>
                    <w:left w:val="none" w:sz="0" w:space="0" w:color="auto"/>
                    <w:bottom w:val="none" w:sz="0" w:space="0" w:color="auto"/>
                    <w:right w:val="none" w:sz="0" w:space="0" w:color="auto"/>
                  </w:divBdr>
                  <w:divsChild>
                    <w:div w:id="82535909">
                      <w:marLeft w:val="0"/>
                      <w:marRight w:val="0"/>
                      <w:marTop w:val="0"/>
                      <w:marBottom w:val="0"/>
                      <w:divBdr>
                        <w:top w:val="none" w:sz="0" w:space="0" w:color="auto"/>
                        <w:left w:val="none" w:sz="0" w:space="0" w:color="auto"/>
                        <w:bottom w:val="none" w:sz="0" w:space="0" w:color="auto"/>
                        <w:right w:val="none" w:sz="0" w:space="0" w:color="auto"/>
                      </w:divBdr>
                    </w:div>
                  </w:divsChild>
                </w:div>
                <w:div w:id="1792823603">
                  <w:marLeft w:val="0"/>
                  <w:marRight w:val="0"/>
                  <w:marTop w:val="0"/>
                  <w:marBottom w:val="0"/>
                  <w:divBdr>
                    <w:top w:val="none" w:sz="0" w:space="0" w:color="auto"/>
                    <w:left w:val="none" w:sz="0" w:space="0" w:color="auto"/>
                    <w:bottom w:val="none" w:sz="0" w:space="0" w:color="auto"/>
                    <w:right w:val="none" w:sz="0" w:space="0" w:color="auto"/>
                  </w:divBdr>
                  <w:divsChild>
                    <w:div w:id="1873494881">
                      <w:marLeft w:val="0"/>
                      <w:marRight w:val="0"/>
                      <w:marTop w:val="0"/>
                      <w:marBottom w:val="0"/>
                      <w:divBdr>
                        <w:top w:val="none" w:sz="0" w:space="0" w:color="auto"/>
                        <w:left w:val="none" w:sz="0" w:space="0" w:color="auto"/>
                        <w:bottom w:val="none" w:sz="0" w:space="0" w:color="auto"/>
                        <w:right w:val="none" w:sz="0" w:space="0" w:color="auto"/>
                      </w:divBdr>
                    </w:div>
                  </w:divsChild>
                </w:div>
                <w:div w:id="1241717813">
                  <w:marLeft w:val="0"/>
                  <w:marRight w:val="0"/>
                  <w:marTop w:val="0"/>
                  <w:marBottom w:val="0"/>
                  <w:divBdr>
                    <w:top w:val="none" w:sz="0" w:space="0" w:color="auto"/>
                    <w:left w:val="none" w:sz="0" w:space="0" w:color="auto"/>
                    <w:bottom w:val="none" w:sz="0" w:space="0" w:color="auto"/>
                    <w:right w:val="none" w:sz="0" w:space="0" w:color="auto"/>
                  </w:divBdr>
                  <w:divsChild>
                    <w:div w:id="708989479">
                      <w:marLeft w:val="0"/>
                      <w:marRight w:val="0"/>
                      <w:marTop w:val="0"/>
                      <w:marBottom w:val="0"/>
                      <w:divBdr>
                        <w:top w:val="none" w:sz="0" w:space="0" w:color="auto"/>
                        <w:left w:val="none" w:sz="0" w:space="0" w:color="auto"/>
                        <w:bottom w:val="none" w:sz="0" w:space="0" w:color="auto"/>
                        <w:right w:val="none" w:sz="0" w:space="0" w:color="auto"/>
                      </w:divBdr>
                    </w:div>
                  </w:divsChild>
                </w:div>
                <w:div w:id="1623922365">
                  <w:marLeft w:val="0"/>
                  <w:marRight w:val="0"/>
                  <w:marTop w:val="0"/>
                  <w:marBottom w:val="0"/>
                  <w:divBdr>
                    <w:top w:val="none" w:sz="0" w:space="0" w:color="auto"/>
                    <w:left w:val="none" w:sz="0" w:space="0" w:color="auto"/>
                    <w:bottom w:val="none" w:sz="0" w:space="0" w:color="auto"/>
                    <w:right w:val="none" w:sz="0" w:space="0" w:color="auto"/>
                  </w:divBdr>
                  <w:divsChild>
                    <w:div w:id="941767930">
                      <w:marLeft w:val="0"/>
                      <w:marRight w:val="0"/>
                      <w:marTop w:val="0"/>
                      <w:marBottom w:val="0"/>
                      <w:divBdr>
                        <w:top w:val="none" w:sz="0" w:space="0" w:color="auto"/>
                        <w:left w:val="none" w:sz="0" w:space="0" w:color="auto"/>
                        <w:bottom w:val="none" w:sz="0" w:space="0" w:color="auto"/>
                        <w:right w:val="none" w:sz="0" w:space="0" w:color="auto"/>
                      </w:divBdr>
                    </w:div>
                  </w:divsChild>
                </w:div>
                <w:div w:id="1492133760">
                  <w:marLeft w:val="0"/>
                  <w:marRight w:val="0"/>
                  <w:marTop w:val="0"/>
                  <w:marBottom w:val="0"/>
                  <w:divBdr>
                    <w:top w:val="none" w:sz="0" w:space="0" w:color="auto"/>
                    <w:left w:val="none" w:sz="0" w:space="0" w:color="auto"/>
                    <w:bottom w:val="none" w:sz="0" w:space="0" w:color="auto"/>
                    <w:right w:val="none" w:sz="0" w:space="0" w:color="auto"/>
                  </w:divBdr>
                  <w:divsChild>
                    <w:div w:id="1750039780">
                      <w:marLeft w:val="0"/>
                      <w:marRight w:val="0"/>
                      <w:marTop w:val="0"/>
                      <w:marBottom w:val="0"/>
                      <w:divBdr>
                        <w:top w:val="none" w:sz="0" w:space="0" w:color="auto"/>
                        <w:left w:val="none" w:sz="0" w:space="0" w:color="auto"/>
                        <w:bottom w:val="none" w:sz="0" w:space="0" w:color="auto"/>
                        <w:right w:val="none" w:sz="0" w:space="0" w:color="auto"/>
                      </w:divBdr>
                    </w:div>
                  </w:divsChild>
                </w:div>
                <w:div w:id="1194808246">
                  <w:marLeft w:val="0"/>
                  <w:marRight w:val="0"/>
                  <w:marTop w:val="0"/>
                  <w:marBottom w:val="0"/>
                  <w:divBdr>
                    <w:top w:val="none" w:sz="0" w:space="0" w:color="auto"/>
                    <w:left w:val="none" w:sz="0" w:space="0" w:color="auto"/>
                    <w:bottom w:val="none" w:sz="0" w:space="0" w:color="auto"/>
                    <w:right w:val="none" w:sz="0" w:space="0" w:color="auto"/>
                  </w:divBdr>
                  <w:divsChild>
                    <w:div w:id="1584073287">
                      <w:marLeft w:val="0"/>
                      <w:marRight w:val="0"/>
                      <w:marTop w:val="0"/>
                      <w:marBottom w:val="0"/>
                      <w:divBdr>
                        <w:top w:val="none" w:sz="0" w:space="0" w:color="auto"/>
                        <w:left w:val="none" w:sz="0" w:space="0" w:color="auto"/>
                        <w:bottom w:val="none" w:sz="0" w:space="0" w:color="auto"/>
                        <w:right w:val="none" w:sz="0" w:space="0" w:color="auto"/>
                      </w:divBdr>
                    </w:div>
                  </w:divsChild>
                </w:div>
                <w:div w:id="46338700">
                  <w:marLeft w:val="0"/>
                  <w:marRight w:val="0"/>
                  <w:marTop w:val="0"/>
                  <w:marBottom w:val="0"/>
                  <w:divBdr>
                    <w:top w:val="none" w:sz="0" w:space="0" w:color="auto"/>
                    <w:left w:val="none" w:sz="0" w:space="0" w:color="auto"/>
                    <w:bottom w:val="none" w:sz="0" w:space="0" w:color="auto"/>
                    <w:right w:val="none" w:sz="0" w:space="0" w:color="auto"/>
                  </w:divBdr>
                  <w:divsChild>
                    <w:div w:id="521825538">
                      <w:marLeft w:val="0"/>
                      <w:marRight w:val="0"/>
                      <w:marTop w:val="0"/>
                      <w:marBottom w:val="0"/>
                      <w:divBdr>
                        <w:top w:val="none" w:sz="0" w:space="0" w:color="auto"/>
                        <w:left w:val="none" w:sz="0" w:space="0" w:color="auto"/>
                        <w:bottom w:val="none" w:sz="0" w:space="0" w:color="auto"/>
                        <w:right w:val="none" w:sz="0" w:space="0" w:color="auto"/>
                      </w:divBdr>
                    </w:div>
                  </w:divsChild>
                </w:div>
                <w:div w:id="319774029">
                  <w:marLeft w:val="0"/>
                  <w:marRight w:val="0"/>
                  <w:marTop w:val="0"/>
                  <w:marBottom w:val="0"/>
                  <w:divBdr>
                    <w:top w:val="none" w:sz="0" w:space="0" w:color="auto"/>
                    <w:left w:val="none" w:sz="0" w:space="0" w:color="auto"/>
                    <w:bottom w:val="none" w:sz="0" w:space="0" w:color="auto"/>
                    <w:right w:val="none" w:sz="0" w:space="0" w:color="auto"/>
                  </w:divBdr>
                  <w:divsChild>
                    <w:div w:id="517815554">
                      <w:marLeft w:val="0"/>
                      <w:marRight w:val="0"/>
                      <w:marTop w:val="0"/>
                      <w:marBottom w:val="0"/>
                      <w:divBdr>
                        <w:top w:val="none" w:sz="0" w:space="0" w:color="auto"/>
                        <w:left w:val="none" w:sz="0" w:space="0" w:color="auto"/>
                        <w:bottom w:val="none" w:sz="0" w:space="0" w:color="auto"/>
                        <w:right w:val="none" w:sz="0" w:space="0" w:color="auto"/>
                      </w:divBdr>
                    </w:div>
                  </w:divsChild>
                </w:div>
                <w:div w:id="378825296">
                  <w:marLeft w:val="0"/>
                  <w:marRight w:val="0"/>
                  <w:marTop w:val="0"/>
                  <w:marBottom w:val="0"/>
                  <w:divBdr>
                    <w:top w:val="none" w:sz="0" w:space="0" w:color="auto"/>
                    <w:left w:val="none" w:sz="0" w:space="0" w:color="auto"/>
                    <w:bottom w:val="none" w:sz="0" w:space="0" w:color="auto"/>
                    <w:right w:val="none" w:sz="0" w:space="0" w:color="auto"/>
                  </w:divBdr>
                  <w:divsChild>
                    <w:div w:id="2090885457">
                      <w:marLeft w:val="0"/>
                      <w:marRight w:val="0"/>
                      <w:marTop w:val="0"/>
                      <w:marBottom w:val="0"/>
                      <w:divBdr>
                        <w:top w:val="none" w:sz="0" w:space="0" w:color="auto"/>
                        <w:left w:val="none" w:sz="0" w:space="0" w:color="auto"/>
                        <w:bottom w:val="none" w:sz="0" w:space="0" w:color="auto"/>
                        <w:right w:val="none" w:sz="0" w:space="0" w:color="auto"/>
                      </w:divBdr>
                    </w:div>
                  </w:divsChild>
                </w:div>
                <w:div w:id="1516067293">
                  <w:marLeft w:val="0"/>
                  <w:marRight w:val="0"/>
                  <w:marTop w:val="0"/>
                  <w:marBottom w:val="0"/>
                  <w:divBdr>
                    <w:top w:val="none" w:sz="0" w:space="0" w:color="auto"/>
                    <w:left w:val="none" w:sz="0" w:space="0" w:color="auto"/>
                    <w:bottom w:val="none" w:sz="0" w:space="0" w:color="auto"/>
                    <w:right w:val="none" w:sz="0" w:space="0" w:color="auto"/>
                  </w:divBdr>
                  <w:divsChild>
                    <w:div w:id="798687578">
                      <w:marLeft w:val="0"/>
                      <w:marRight w:val="0"/>
                      <w:marTop w:val="0"/>
                      <w:marBottom w:val="0"/>
                      <w:divBdr>
                        <w:top w:val="none" w:sz="0" w:space="0" w:color="auto"/>
                        <w:left w:val="none" w:sz="0" w:space="0" w:color="auto"/>
                        <w:bottom w:val="none" w:sz="0" w:space="0" w:color="auto"/>
                        <w:right w:val="none" w:sz="0" w:space="0" w:color="auto"/>
                      </w:divBdr>
                    </w:div>
                  </w:divsChild>
                </w:div>
                <w:div w:id="2069762058">
                  <w:marLeft w:val="0"/>
                  <w:marRight w:val="0"/>
                  <w:marTop w:val="0"/>
                  <w:marBottom w:val="0"/>
                  <w:divBdr>
                    <w:top w:val="none" w:sz="0" w:space="0" w:color="auto"/>
                    <w:left w:val="none" w:sz="0" w:space="0" w:color="auto"/>
                    <w:bottom w:val="none" w:sz="0" w:space="0" w:color="auto"/>
                    <w:right w:val="none" w:sz="0" w:space="0" w:color="auto"/>
                  </w:divBdr>
                  <w:divsChild>
                    <w:div w:id="677587087">
                      <w:marLeft w:val="0"/>
                      <w:marRight w:val="0"/>
                      <w:marTop w:val="0"/>
                      <w:marBottom w:val="0"/>
                      <w:divBdr>
                        <w:top w:val="none" w:sz="0" w:space="0" w:color="auto"/>
                        <w:left w:val="none" w:sz="0" w:space="0" w:color="auto"/>
                        <w:bottom w:val="none" w:sz="0" w:space="0" w:color="auto"/>
                        <w:right w:val="none" w:sz="0" w:space="0" w:color="auto"/>
                      </w:divBdr>
                    </w:div>
                  </w:divsChild>
                </w:div>
                <w:div w:id="291062865">
                  <w:marLeft w:val="0"/>
                  <w:marRight w:val="0"/>
                  <w:marTop w:val="0"/>
                  <w:marBottom w:val="0"/>
                  <w:divBdr>
                    <w:top w:val="none" w:sz="0" w:space="0" w:color="auto"/>
                    <w:left w:val="none" w:sz="0" w:space="0" w:color="auto"/>
                    <w:bottom w:val="none" w:sz="0" w:space="0" w:color="auto"/>
                    <w:right w:val="none" w:sz="0" w:space="0" w:color="auto"/>
                  </w:divBdr>
                  <w:divsChild>
                    <w:div w:id="1402170246">
                      <w:marLeft w:val="0"/>
                      <w:marRight w:val="0"/>
                      <w:marTop w:val="0"/>
                      <w:marBottom w:val="0"/>
                      <w:divBdr>
                        <w:top w:val="none" w:sz="0" w:space="0" w:color="auto"/>
                        <w:left w:val="none" w:sz="0" w:space="0" w:color="auto"/>
                        <w:bottom w:val="none" w:sz="0" w:space="0" w:color="auto"/>
                        <w:right w:val="none" w:sz="0" w:space="0" w:color="auto"/>
                      </w:divBdr>
                    </w:div>
                  </w:divsChild>
                </w:div>
                <w:div w:id="753168441">
                  <w:marLeft w:val="0"/>
                  <w:marRight w:val="0"/>
                  <w:marTop w:val="0"/>
                  <w:marBottom w:val="0"/>
                  <w:divBdr>
                    <w:top w:val="none" w:sz="0" w:space="0" w:color="auto"/>
                    <w:left w:val="none" w:sz="0" w:space="0" w:color="auto"/>
                    <w:bottom w:val="none" w:sz="0" w:space="0" w:color="auto"/>
                    <w:right w:val="none" w:sz="0" w:space="0" w:color="auto"/>
                  </w:divBdr>
                  <w:divsChild>
                    <w:div w:id="2074768900">
                      <w:marLeft w:val="0"/>
                      <w:marRight w:val="0"/>
                      <w:marTop w:val="0"/>
                      <w:marBottom w:val="0"/>
                      <w:divBdr>
                        <w:top w:val="none" w:sz="0" w:space="0" w:color="auto"/>
                        <w:left w:val="none" w:sz="0" w:space="0" w:color="auto"/>
                        <w:bottom w:val="none" w:sz="0" w:space="0" w:color="auto"/>
                        <w:right w:val="none" w:sz="0" w:space="0" w:color="auto"/>
                      </w:divBdr>
                    </w:div>
                  </w:divsChild>
                </w:div>
                <w:div w:id="2111388486">
                  <w:marLeft w:val="0"/>
                  <w:marRight w:val="0"/>
                  <w:marTop w:val="0"/>
                  <w:marBottom w:val="0"/>
                  <w:divBdr>
                    <w:top w:val="none" w:sz="0" w:space="0" w:color="auto"/>
                    <w:left w:val="none" w:sz="0" w:space="0" w:color="auto"/>
                    <w:bottom w:val="none" w:sz="0" w:space="0" w:color="auto"/>
                    <w:right w:val="none" w:sz="0" w:space="0" w:color="auto"/>
                  </w:divBdr>
                  <w:divsChild>
                    <w:div w:id="1393507335">
                      <w:marLeft w:val="0"/>
                      <w:marRight w:val="0"/>
                      <w:marTop w:val="0"/>
                      <w:marBottom w:val="0"/>
                      <w:divBdr>
                        <w:top w:val="none" w:sz="0" w:space="0" w:color="auto"/>
                        <w:left w:val="none" w:sz="0" w:space="0" w:color="auto"/>
                        <w:bottom w:val="none" w:sz="0" w:space="0" w:color="auto"/>
                        <w:right w:val="none" w:sz="0" w:space="0" w:color="auto"/>
                      </w:divBdr>
                    </w:div>
                  </w:divsChild>
                </w:div>
                <w:div w:id="1196306576">
                  <w:marLeft w:val="0"/>
                  <w:marRight w:val="0"/>
                  <w:marTop w:val="0"/>
                  <w:marBottom w:val="0"/>
                  <w:divBdr>
                    <w:top w:val="none" w:sz="0" w:space="0" w:color="auto"/>
                    <w:left w:val="none" w:sz="0" w:space="0" w:color="auto"/>
                    <w:bottom w:val="none" w:sz="0" w:space="0" w:color="auto"/>
                    <w:right w:val="none" w:sz="0" w:space="0" w:color="auto"/>
                  </w:divBdr>
                  <w:divsChild>
                    <w:div w:id="114568414">
                      <w:marLeft w:val="0"/>
                      <w:marRight w:val="0"/>
                      <w:marTop w:val="0"/>
                      <w:marBottom w:val="0"/>
                      <w:divBdr>
                        <w:top w:val="none" w:sz="0" w:space="0" w:color="auto"/>
                        <w:left w:val="none" w:sz="0" w:space="0" w:color="auto"/>
                        <w:bottom w:val="none" w:sz="0" w:space="0" w:color="auto"/>
                        <w:right w:val="none" w:sz="0" w:space="0" w:color="auto"/>
                      </w:divBdr>
                    </w:div>
                  </w:divsChild>
                </w:div>
                <w:div w:id="255524968">
                  <w:marLeft w:val="0"/>
                  <w:marRight w:val="0"/>
                  <w:marTop w:val="0"/>
                  <w:marBottom w:val="0"/>
                  <w:divBdr>
                    <w:top w:val="none" w:sz="0" w:space="0" w:color="auto"/>
                    <w:left w:val="none" w:sz="0" w:space="0" w:color="auto"/>
                    <w:bottom w:val="none" w:sz="0" w:space="0" w:color="auto"/>
                    <w:right w:val="none" w:sz="0" w:space="0" w:color="auto"/>
                  </w:divBdr>
                  <w:divsChild>
                    <w:div w:id="273099893">
                      <w:marLeft w:val="0"/>
                      <w:marRight w:val="0"/>
                      <w:marTop w:val="0"/>
                      <w:marBottom w:val="0"/>
                      <w:divBdr>
                        <w:top w:val="none" w:sz="0" w:space="0" w:color="auto"/>
                        <w:left w:val="none" w:sz="0" w:space="0" w:color="auto"/>
                        <w:bottom w:val="none" w:sz="0" w:space="0" w:color="auto"/>
                        <w:right w:val="none" w:sz="0" w:space="0" w:color="auto"/>
                      </w:divBdr>
                    </w:div>
                  </w:divsChild>
                </w:div>
                <w:div w:id="1814954436">
                  <w:marLeft w:val="0"/>
                  <w:marRight w:val="0"/>
                  <w:marTop w:val="0"/>
                  <w:marBottom w:val="0"/>
                  <w:divBdr>
                    <w:top w:val="none" w:sz="0" w:space="0" w:color="auto"/>
                    <w:left w:val="none" w:sz="0" w:space="0" w:color="auto"/>
                    <w:bottom w:val="none" w:sz="0" w:space="0" w:color="auto"/>
                    <w:right w:val="none" w:sz="0" w:space="0" w:color="auto"/>
                  </w:divBdr>
                  <w:divsChild>
                    <w:div w:id="552887382">
                      <w:marLeft w:val="0"/>
                      <w:marRight w:val="0"/>
                      <w:marTop w:val="0"/>
                      <w:marBottom w:val="0"/>
                      <w:divBdr>
                        <w:top w:val="none" w:sz="0" w:space="0" w:color="auto"/>
                        <w:left w:val="none" w:sz="0" w:space="0" w:color="auto"/>
                        <w:bottom w:val="none" w:sz="0" w:space="0" w:color="auto"/>
                        <w:right w:val="none" w:sz="0" w:space="0" w:color="auto"/>
                      </w:divBdr>
                    </w:div>
                  </w:divsChild>
                </w:div>
                <w:div w:id="1190752924">
                  <w:marLeft w:val="0"/>
                  <w:marRight w:val="0"/>
                  <w:marTop w:val="0"/>
                  <w:marBottom w:val="0"/>
                  <w:divBdr>
                    <w:top w:val="none" w:sz="0" w:space="0" w:color="auto"/>
                    <w:left w:val="none" w:sz="0" w:space="0" w:color="auto"/>
                    <w:bottom w:val="none" w:sz="0" w:space="0" w:color="auto"/>
                    <w:right w:val="none" w:sz="0" w:space="0" w:color="auto"/>
                  </w:divBdr>
                  <w:divsChild>
                    <w:div w:id="847600828">
                      <w:marLeft w:val="0"/>
                      <w:marRight w:val="0"/>
                      <w:marTop w:val="0"/>
                      <w:marBottom w:val="0"/>
                      <w:divBdr>
                        <w:top w:val="none" w:sz="0" w:space="0" w:color="auto"/>
                        <w:left w:val="none" w:sz="0" w:space="0" w:color="auto"/>
                        <w:bottom w:val="none" w:sz="0" w:space="0" w:color="auto"/>
                        <w:right w:val="none" w:sz="0" w:space="0" w:color="auto"/>
                      </w:divBdr>
                    </w:div>
                  </w:divsChild>
                </w:div>
                <w:div w:id="1918590430">
                  <w:marLeft w:val="0"/>
                  <w:marRight w:val="0"/>
                  <w:marTop w:val="0"/>
                  <w:marBottom w:val="0"/>
                  <w:divBdr>
                    <w:top w:val="none" w:sz="0" w:space="0" w:color="auto"/>
                    <w:left w:val="none" w:sz="0" w:space="0" w:color="auto"/>
                    <w:bottom w:val="none" w:sz="0" w:space="0" w:color="auto"/>
                    <w:right w:val="none" w:sz="0" w:space="0" w:color="auto"/>
                  </w:divBdr>
                  <w:divsChild>
                    <w:div w:id="1679579248">
                      <w:marLeft w:val="0"/>
                      <w:marRight w:val="0"/>
                      <w:marTop w:val="0"/>
                      <w:marBottom w:val="0"/>
                      <w:divBdr>
                        <w:top w:val="none" w:sz="0" w:space="0" w:color="auto"/>
                        <w:left w:val="none" w:sz="0" w:space="0" w:color="auto"/>
                        <w:bottom w:val="none" w:sz="0" w:space="0" w:color="auto"/>
                        <w:right w:val="none" w:sz="0" w:space="0" w:color="auto"/>
                      </w:divBdr>
                    </w:div>
                  </w:divsChild>
                </w:div>
                <w:div w:id="1538590250">
                  <w:marLeft w:val="0"/>
                  <w:marRight w:val="0"/>
                  <w:marTop w:val="0"/>
                  <w:marBottom w:val="0"/>
                  <w:divBdr>
                    <w:top w:val="none" w:sz="0" w:space="0" w:color="auto"/>
                    <w:left w:val="none" w:sz="0" w:space="0" w:color="auto"/>
                    <w:bottom w:val="none" w:sz="0" w:space="0" w:color="auto"/>
                    <w:right w:val="none" w:sz="0" w:space="0" w:color="auto"/>
                  </w:divBdr>
                  <w:divsChild>
                    <w:div w:id="719091272">
                      <w:marLeft w:val="0"/>
                      <w:marRight w:val="0"/>
                      <w:marTop w:val="0"/>
                      <w:marBottom w:val="0"/>
                      <w:divBdr>
                        <w:top w:val="none" w:sz="0" w:space="0" w:color="auto"/>
                        <w:left w:val="none" w:sz="0" w:space="0" w:color="auto"/>
                        <w:bottom w:val="none" w:sz="0" w:space="0" w:color="auto"/>
                        <w:right w:val="none" w:sz="0" w:space="0" w:color="auto"/>
                      </w:divBdr>
                    </w:div>
                  </w:divsChild>
                </w:div>
                <w:div w:id="2006395645">
                  <w:marLeft w:val="0"/>
                  <w:marRight w:val="0"/>
                  <w:marTop w:val="0"/>
                  <w:marBottom w:val="0"/>
                  <w:divBdr>
                    <w:top w:val="none" w:sz="0" w:space="0" w:color="auto"/>
                    <w:left w:val="none" w:sz="0" w:space="0" w:color="auto"/>
                    <w:bottom w:val="none" w:sz="0" w:space="0" w:color="auto"/>
                    <w:right w:val="none" w:sz="0" w:space="0" w:color="auto"/>
                  </w:divBdr>
                  <w:divsChild>
                    <w:div w:id="1976520082">
                      <w:marLeft w:val="0"/>
                      <w:marRight w:val="0"/>
                      <w:marTop w:val="0"/>
                      <w:marBottom w:val="0"/>
                      <w:divBdr>
                        <w:top w:val="none" w:sz="0" w:space="0" w:color="auto"/>
                        <w:left w:val="none" w:sz="0" w:space="0" w:color="auto"/>
                        <w:bottom w:val="none" w:sz="0" w:space="0" w:color="auto"/>
                        <w:right w:val="none" w:sz="0" w:space="0" w:color="auto"/>
                      </w:divBdr>
                    </w:div>
                  </w:divsChild>
                </w:div>
                <w:div w:id="71439459">
                  <w:marLeft w:val="0"/>
                  <w:marRight w:val="0"/>
                  <w:marTop w:val="0"/>
                  <w:marBottom w:val="0"/>
                  <w:divBdr>
                    <w:top w:val="none" w:sz="0" w:space="0" w:color="auto"/>
                    <w:left w:val="none" w:sz="0" w:space="0" w:color="auto"/>
                    <w:bottom w:val="none" w:sz="0" w:space="0" w:color="auto"/>
                    <w:right w:val="none" w:sz="0" w:space="0" w:color="auto"/>
                  </w:divBdr>
                  <w:divsChild>
                    <w:div w:id="1275863709">
                      <w:marLeft w:val="0"/>
                      <w:marRight w:val="0"/>
                      <w:marTop w:val="0"/>
                      <w:marBottom w:val="0"/>
                      <w:divBdr>
                        <w:top w:val="none" w:sz="0" w:space="0" w:color="auto"/>
                        <w:left w:val="none" w:sz="0" w:space="0" w:color="auto"/>
                        <w:bottom w:val="none" w:sz="0" w:space="0" w:color="auto"/>
                        <w:right w:val="none" w:sz="0" w:space="0" w:color="auto"/>
                      </w:divBdr>
                    </w:div>
                  </w:divsChild>
                </w:div>
                <w:div w:id="391463678">
                  <w:marLeft w:val="0"/>
                  <w:marRight w:val="0"/>
                  <w:marTop w:val="0"/>
                  <w:marBottom w:val="0"/>
                  <w:divBdr>
                    <w:top w:val="none" w:sz="0" w:space="0" w:color="auto"/>
                    <w:left w:val="none" w:sz="0" w:space="0" w:color="auto"/>
                    <w:bottom w:val="none" w:sz="0" w:space="0" w:color="auto"/>
                    <w:right w:val="none" w:sz="0" w:space="0" w:color="auto"/>
                  </w:divBdr>
                  <w:divsChild>
                    <w:div w:id="458182625">
                      <w:marLeft w:val="0"/>
                      <w:marRight w:val="0"/>
                      <w:marTop w:val="0"/>
                      <w:marBottom w:val="0"/>
                      <w:divBdr>
                        <w:top w:val="none" w:sz="0" w:space="0" w:color="auto"/>
                        <w:left w:val="none" w:sz="0" w:space="0" w:color="auto"/>
                        <w:bottom w:val="none" w:sz="0" w:space="0" w:color="auto"/>
                        <w:right w:val="none" w:sz="0" w:space="0" w:color="auto"/>
                      </w:divBdr>
                    </w:div>
                  </w:divsChild>
                </w:div>
                <w:div w:id="1147353594">
                  <w:marLeft w:val="0"/>
                  <w:marRight w:val="0"/>
                  <w:marTop w:val="0"/>
                  <w:marBottom w:val="0"/>
                  <w:divBdr>
                    <w:top w:val="none" w:sz="0" w:space="0" w:color="auto"/>
                    <w:left w:val="none" w:sz="0" w:space="0" w:color="auto"/>
                    <w:bottom w:val="none" w:sz="0" w:space="0" w:color="auto"/>
                    <w:right w:val="none" w:sz="0" w:space="0" w:color="auto"/>
                  </w:divBdr>
                  <w:divsChild>
                    <w:div w:id="590967157">
                      <w:marLeft w:val="0"/>
                      <w:marRight w:val="0"/>
                      <w:marTop w:val="0"/>
                      <w:marBottom w:val="0"/>
                      <w:divBdr>
                        <w:top w:val="none" w:sz="0" w:space="0" w:color="auto"/>
                        <w:left w:val="none" w:sz="0" w:space="0" w:color="auto"/>
                        <w:bottom w:val="none" w:sz="0" w:space="0" w:color="auto"/>
                        <w:right w:val="none" w:sz="0" w:space="0" w:color="auto"/>
                      </w:divBdr>
                    </w:div>
                  </w:divsChild>
                </w:div>
                <w:div w:id="1831480599">
                  <w:marLeft w:val="0"/>
                  <w:marRight w:val="0"/>
                  <w:marTop w:val="0"/>
                  <w:marBottom w:val="0"/>
                  <w:divBdr>
                    <w:top w:val="none" w:sz="0" w:space="0" w:color="auto"/>
                    <w:left w:val="none" w:sz="0" w:space="0" w:color="auto"/>
                    <w:bottom w:val="none" w:sz="0" w:space="0" w:color="auto"/>
                    <w:right w:val="none" w:sz="0" w:space="0" w:color="auto"/>
                  </w:divBdr>
                  <w:divsChild>
                    <w:div w:id="1055081339">
                      <w:marLeft w:val="0"/>
                      <w:marRight w:val="0"/>
                      <w:marTop w:val="0"/>
                      <w:marBottom w:val="0"/>
                      <w:divBdr>
                        <w:top w:val="none" w:sz="0" w:space="0" w:color="auto"/>
                        <w:left w:val="none" w:sz="0" w:space="0" w:color="auto"/>
                        <w:bottom w:val="none" w:sz="0" w:space="0" w:color="auto"/>
                        <w:right w:val="none" w:sz="0" w:space="0" w:color="auto"/>
                      </w:divBdr>
                    </w:div>
                  </w:divsChild>
                </w:div>
                <w:div w:id="1841652440">
                  <w:marLeft w:val="0"/>
                  <w:marRight w:val="0"/>
                  <w:marTop w:val="0"/>
                  <w:marBottom w:val="0"/>
                  <w:divBdr>
                    <w:top w:val="none" w:sz="0" w:space="0" w:color="auto"/>
                    <w:left w:val="none" w:sz="0" w:space="0" w:color="auto"/>
                    <w:bottom w:val="none" w:sz="0" w:space="0" w:color="auto"/>
                    <w:right w:val="none" w:sz="0" w:space="0" w:color="auto"/>
                  </w:divBdr>
                  <w:divsChild>
                    <w:div w:id="1918203922">
                      <w:marLeft w:val="0"/>
                      <w:marRight w:val="0"/>
                      <w:marTop w:val="0"/>
                      <w:marBottom w:val="0"/>
                      <w:divBdr>
                        <w:top w:val="none" w:sz="0" w:space="0" w:color="auto"/>
                        <w:left w:val="none" w:sz="0" w:space="0" w:color="auto"/>
                        <w:bottom w:val="none" w:sz="0" w:space="0" w:color="auto"/>
                        <w:right w:val="none" w:sz="0" w:space="0" w:color="auto"/>
                      </w:divBdr>
                    </w:div>
                  </w:divsChild>
                </w:div>
                <w:div w:id="599484125">
                  <w:marLeft w:val="0"/>
                  <w:marRight w:val="0"/>
                  <w:marTop w:val="0"/>
                  <w:marBottom w:val="0"/>
                  <w:divBdr>
                    <w:top w:val="none" w:sz="0" w:space="0" w:color="auto"/>
                    <w:left w:val="none" w:sz="0" w:space="0" w:color="auto"/>
                    <w:bottom w:val="none" w:sz="0" w:space="0" w:color="auto"/>
                    <w:right w:val="none" w:sz="0" w:space="0" w:color="auto"/>
                  </w:divBdr>
                  <w:divsChild>
                    <w:div w:id="182134160">
                      <w:marLeft w:val="0"/>
                      <w:marRight w:val="0"/>
                      <w:marTop w:val="0"/>
                      <w:marBottom w:val="0"/>
                      <w:divBdr>
                        <w:top w:val="none" w:sz="0" w:space="0" w:color="auto"/>
                        <w:left w:val="none" w:sz="0" w:space="0" w:color="auto"/>
                        <w:bottom w:val="none" w:sz="0" w:space="0" w:color="auto"/>
                        <w:right w:val="none" w:sz="0" w:space="0" w:color="auto"/>
                      </w:divBdr>
                    </w:div>
                  </w:divsChild>
                </w:div>
                <w:div w:id="983238655">
                  <w:marLeft w:val="0"/>
                  <w:marRight w:val="0"/>
                  <w:marTop w:val="0"/>
                  <w:marBottom w:val="0"/>
                  <w:divBdr>
                    <w:top w:val="none" w:sz="0" w:space="0" w:color="auto"/>
                    <w:left w:val="none" w:sz="0" w:space="0" w:color="auto"/>
                    <w:bottom w:val="none" w:sz="0" w:space="0" w:color="auto"/>
                    <w:right w:val="none" w:sz="0" w:space="0" w:color="auto"/>
                  </w:divBdr>
                  <w:divsChild>
                    <w:div w:id="1283994329">
                      <w:marLeft w:val="0"/>
                      <w:marRight w:val="0"/>
                      <w:marTop w:val="0"/>
                      <w:marBottom w:val="0"/>
                      <w:divBdr>
                        <w:top w:val="none" w:sz="0" w:space="0" w:color="auto"/>
                        <w:left w:val="none" w:sz="0" w:space="0" w:color="auto"/>
                        <w:bottom w:val="none" w:sz="0" w:space="0" w:color="auto"/>
                        <w:right w:val="none" w:sz="0" w:space="0" w:color="auto"/>
                      </w:divBdr>
                    </w:div>
                  </w:divsChild>
                </w:div>
                <w:div w:id="876699236">
                  <w:marLeft w:val="0"/>
                  <w:marRight w:val="0"/>
                  <w:marTop w:val="0"/>
                  <w:marBottom w:val="0"/>
                  <w:divBdr>
                    <w:top w:val="none" w:sz="0" w:space="0" w:color="auto"/>
                    <w:left w:val="none" w:sz="0" w:space="0" w:color="auto"/>
                    <w:bottom w:val="none" w:sz="0" w:space="0" w:color="auto"/>
                    <w:right w:val="none" w:sz="0" w:space="0" w:color="auto"/>
                  </w:divBdr>
                  <w:divsChild>
                    <w:div w:id="1562862483">
                      <w:marLeft w:val="0"/>
                      <w:marRight w:val="0"/>
                      <w:marTop w:val="0"/>
                      <w:marBottom w:val="0"/>
                      <w:divBdr>
                        <w:top w:val="none" w:sz="0" w:space="0" w:color="auto"/>
                        <w:left w:val="none" w:sz="0" w:space="0" w:color="auto"/>
                        <w:bottom w:val="none" w:sz="0" w:space="0" w:color="auto"/>
                        <w:right w:val="none" w:sz="0" w:space="0" w:color="auto"/>
                      </w:divBdr>
                    </w:div>
                  </w:divsChild>
                </w:div>
                <w:div w:id="1172722298">
                  <w:marLeft w:val="0"/>
                  <w:marRight w:val="0"/>
                  <w:marTop w:val="0"/>
                  <w:marBottom w:val="0"/>
                  <w:divBdr>
                    <w:top w:val="none" w:sz="0" w:space="0" w:color="auto"/>
                    <w:left w:val="none" w:sz="0" w:space="0" w:color="auto"/>
                    <w:bottom w:val="none" w:sz="0" w:space="0" w:color="auto"/>
                    <w:right w:val="none" w:sz="0" w:space="0" w:color="auto"/>
                  </w:divBdr>
                  <w:divsChild>
                    <w:div w:id="1056511206">
                      <w:marLeft w:val="0"/>
                      <w:marRight w:val="0"/>
                      <w:marTop w:val="0"/>
                      <w:marBottom w:val="0"/>
                      <w:divBdr>
                        <w:top w:val="none" w:sz="0" w:space="0" w:color="auto"/>
                        <w:left w:val="none" w:sz="0" w:space="0" w:color="auto"/>
                        <w:bottom w:val="none" w:sz="0" w:space="0" w:color="auto"/>
                        <w:right w:val="none" w:sz="0" w:space="0" w:color="auto"/>
                      </w:divBdr>
                    </w:div>
                  </w:divsChild>
                </w:div>
                <w:div w:id="1510867717">
                  <w:marLeft w:val="0"/>
                  <w:marRight w:val="0"/>
                  <w:marTop w:val="0"/>
                  <w:marBottom w:val="0"/>
                  <w:divBdr>
                    <w:top w:val="none" w:sz="0" w:space="0" w:color="auto"/>
                    <w:left w:val="none" w:sz="0" w:space="0" w:color="auto"/>
                    <w:bottom w:val="none" w:sz="0" w:space="0" w:color="auto"/>
                    <w:right w:val="none" w:sz="0" w:space="0" w:color="auto"/>
                  </w:divBdr>
                  <w:divsChild>
                    <w:div w:id="816537546">
                      <w:marLeft w:val="0"/>
                      <w:marRight w:val="0"/>
                      <w:marTop w:val="0"/>
                      <w:marBottom w:val="0"/>
                      <w:divBdr>
                        <w:top w:val="none" w:sz="0" w:space="0" w:color="auto"/>
                        <w:left w:val="none" w:sz="0" w:space="0" w:color="auto"/>
                        <w:bottom w:val="none" w:sz="0" w:space="0" w:color="auto"/>
                        <w:right w:val="none" w:sz="0" w:space="0" w:color="auto"/>
                      </w:divBdr>
                    </w:div>
                  </w:divsChild>
                </w:div>
                <w:div w:id="1541017667">
                  <w:marLeft w:val="0"/>
                  <w:marRight w:val="0"/>
                  <w:marTop w:val="0"/>
                  <w:marBottom w:val="0"/>
                  <w:divBdr>
                    <w:top w:val="none" w:sz="0" w:space="0" w:color="auto"/>
                    <w:left w:val="none" w:sz="0" w:space="0" w:color="auto"/>
                    <w:bottom w:val="none" w:sz="0" w:space="0" w:color="auto"/>
                    <w:right w:val="none" w:sz="0" w:space="0" w:color="auto"/>
                  </w:divBdr>
                  <w:divsChild>
                    <w:div w:id="1542325027">
                      <w:marLeft w:val="0"/>
                      <w:marRight w:val="0"/>
                      <w:marTop w:val="0"/>
                      <w:marBottom w:val="0"/>
                      <w:divBdr>
                        <w:top w:val="none" w:sz="0" w:space="0" w:color="auto"/>
                        <w:left w:val="none" w:sz="0" w:space="0" w:color="auto"/>
                        <w:bottom w:val="none" w:sz="0" w:space="0" w:color="auto"/>
                        <w:right w:val="none" w:sz="0" w:space="0" w:color="auto"/>
                      </w:divBdr>
                    </w:div>
                  </w:divsChild>
                </w:div>
                <w:div w:id="687561978">
                  <w:marLeft w:val="0"/>
                  <w:marRight w:val="0"/>
                  <w:marTop w:val="0"/>
                  <w:marBottom w:val="0"/>
                  <w:divBdr>
                    <w:top w:val="none" w:sz="0" w:space="0" w:color="auto"/>
                    <w:left w:val="none" w:sz="0" w:space="0" w:color="auto"/>
                    <w:bottom w:val="none" w:sz="0" w:space="0" w:color="auto"/>
                    <w:right w:val="none" w:sz="0" w:space="0" w:color="auto"/>
                  </w:divBdr>
                  <w:divsChild>
                    <w:div w:id="2009093554">
                      <w:marLeft w:val="0"/>
                      <w:marRight w:val="0"/>
                      <w:marTop w:val="0"/>
                      <w:marBottom w:val="0"/>
                      <w:divBdr>
                        <w:top w:val="none" w:sz="0" w:space="0" w:color="auto"/>
                        <w:left w:val="none" w:sz="0" w:space="0" w:color="auto"/>
                        <w:bottom w:val="none" w:sz="0" w:space="0" w:color="auto"/>
                        <w:right w:val="none" w:sz="0" w:space="0" w:color="auto"/>
                      </w:divBdr>
                    </w:div>
                  </w:divsChild>
                </w:div>
                <w:div w:id="452361589">
                  <w:marLeft w:val="0"/>
                  <w:marRight w:val="0"/>
                  <w:marTop w:val="0"/>
                  <w:marBottom w:val="0"/>
                  <w:divBdr>
                    <w:top w:val="none" w:sz="0" w:space="0" w:color="auto"/>
                    <w:left w:val="none" w:sz="0" w:space="0" w:color="auto"/>
                    <w:bottom w:val="none" w:sz="0" w:space="0" w:color="auto"/>
                    <w:right w:val="none" w:sz="0" w:space="0" w:color="auto"/>
                  </w:divBdr>
                  <w:divsChild>
                    <w:div w:id="94325249">
                      <w:marLeft w:val="0"/>
                      <w:marRight w:val="0"/>
                      <w:marTop w:val="0"/>
                      <w:marBottom w:val="0"/>
                      <w:divBdr>
                        <w:top w:val="none" w:sz="0" w:space="0" w:color="auto"/>
                        <w:left w:val="none" w:sz="0" w:space="0" w:color="auto"/>
                        <w:bottom w:val="none" w:sz="0" w:space="0" w:color="auto"/>
                        <w:right w:val="none" w:sz="0" w:space="0" w:color="auto"/>
                      </w:divBdr>
                    </w:div>
                  </w:divsChild>
                </w:div>
                <w:div w:id="1395162007">
                  <w:marLeft w:val="0"/>
                  <w:marRight w:val="0"/>
                  <w:marTop w:val="0"/>
                  <w:marBottom w:val="0"/>
                  <w:divBdr>
                    <w:top w:val="none" w:sz="0" w:space="0" w:color="auto"/>
                    <w:left w:val="none" w:sz="0" w:space="0" w:color="auto"/>
                    <w:bottom w:val="none" w:sz="0" w:space="0" w:color="auto"/>
                    <w:right w:val="none" w:sz="0" w:space="0" w:color="auto"/>
                  </w:divBdr>
                  <w:divsChild>
                    <w:div w:id="571082915">
                      <w:marLeft w:val="0"/>
                      <w:marRight w:val="0"/>
                      <w:marTop w:val="0"/>
                      <w:marBottom w:val="0"/>
                      <w:divBdr>
                        <w:top w:val="none" w:sz="0" w:space="0" w:color="auto"/>
                        <w:left w:val="none" w:sz="0" w:space="0" w:color="auto"/>
                        <w:bottom w:val="none" w:sz="0" w:space="0" w:color="auto"/>
                        <w:right w:val="none" w:sz="0" w:space="0" w:color="auto"/>
                      </w:divBdr>
                    </w:div>
                  </w:divsChild>
                </w:div>
                <w:div w:id="1148596450">
                  <w:marLeft w:val="0"/>
                  <w:marRight w:val="0"/>
                  <w:marTop w:val="0"/>
                  <w:marBottom w:val="0"/>
                  <w:divBdr>
                    <w:top w:val="none" w:sz="0" w:space="0" w:color="auto"/>
                    <w:left w:val="none" w:sz="0" w:space="0" w:color="auto"/>
                    <w:bottom w:val="none" w:sz="0" w:space="0" w:color="auto"/>
                    <w:right w:val="none" w:sz="0" w:space="0" w:color="auto"/>
                  </w:divBdr>
                  <w:divsChild>
                    <w:div w:id="96677689">
                      <w:marLeft w:val="0"/>
                      <w:marRight w:val="0"/>
                      <w:marTop w:val="0"/>
                      <w:marBottom w:val="0"/>
                      <w:divBdr>
                        <w:top w:val="none" w:sz="0" w:space="0" w:color="auto"/>
                        <w:left w:val="none" w:sz="0" w:space="0" w:color="auto"/>
                        <w:bottom w:val="none" w:sz="0" w:space="0" w:color="auto"/>
                        <w:right w:val="none" w:sz="0" w:space="0" w:color="auto"/>
                      </w:divBdr>
                    </w:div>
                  </w:divsChild>
                </w:div>
                <w:div w:id="1481069218">
                  <w:marLeft w:val="0"/>
                  <w:marRight w:val="0"/>
                  <w:marTop w:val="0"/>
                  <w:marBottom w:val="0"/>
                  <w:divBdr>
                    <w:top w:val="none" w:sz="0" w:space="0" w:color="auto"/>
                    <w:left w:val="none" w:sz="0" w:space="0" w:color="auto"/>
                    <w:bottom w:val="none" w:sz="0" w:space="0" w:color="auto"/>
                    <w:right w:val="none" w:sz="0" w:space="0" w:color="auto"/>
                  </w:divBdr>
                  <w:divsChild>
                    <w:div w:id="1997682097">
                      <w:marLeft w:val="0"/>
                      <w:marRight w:val="0"/>
                      <w:marTop w:val="0"/>
                      <w:marBottom w:val="0"/>
                      <w:divBdr>
                        <w:top w:val="none" w:sz="0" w:space="0" w:color="auto"/>
                        <w:left w:val="none" w:sz="0" w:space="0" w:color="auto"/>
                        <w:bottom w:val="none" w:sz="0" w:space="0" w:color="auto"/>
                        <w:right w:val="none" w:sz="0" w:space="0" w:color="auto"/>
                      </w:divBdr>
                    </w:div>
                  </w:divsChild>
                </w:div>
                <w:div w:id="1381246207">
                  <w:marLeft w:val="0"/>
                  <w:marRight w:val="0"/>
                  <w:marTop w:val="0"/>
                  <w:marBottom w:val="0"/>
                  <w:divBdr>
                    <w:top w:val="none" w:sz="0" w:space="0" w:color="auto"/>
                    <w:left w:val="none" w:sz="0" w:space="0" w:color="auto"/>
                    <w:bottom w:val="none" w:sz="0" w:space="0" w:color="auto"/>
                    <w:right w:val="none" w:sz="0" w:space="0" w:color="auto"/>
                  </w:divBdr>
                  <w:divsChild>
                    <w:div w:id="868178569">
                      <w:marLeft w:val="0"/>
                      <w:marRight w:val="0"/>
                      <w:marTop w:val="0"/>
                      <w:marBottom w:val="0"/>
                      <w:divBdr>
                        <w:top w:val="none" w:sz="0" w:space="0" w:color="auto"/>
                        <w:left w:val="none" w:sz="0" w:space="0" w:color="auto"/>
                        <w:bottom w:val="none" w:sz="0" w:space="0" w:color="auto"/>
                        <w:right w:val="none" w:sz="0" w:space="0" w:color="auto"/>
                      </w:divBdr>
                    </w:div>
                  </w:divsChild>
                </w:div>
                <w:div w:id="1041638457">
                  <w:marLeft w:val="0"/>
                  <w:marRight w:val="0"/>
                  <w:marTop w:val="0"/>
                  <w:marBottom w:val="0"/>
                  <w:divBdr>
                    <w:top w:val="none" w:sz="0" w:space="0" w:color="auto"/>
                    <w:left w:val="none" w:sz="0" w:space="0" w:color="auto"/>
                    <w:bottom w:val="none" w:sz="0" w:space="0" w:color="auto"/>
                    <w:right w:val="none" w:sz="0" w:space="0" w:color="auto"/>
                  </w:divBdr>
                  <w:divsChild>
                    <w:div w:id="166346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907046">
      <w:bodyDiv w:val="1"/>
      <w:marLeft w:val="0"/>
      <w:marRight w:val="0"/>
      <w:marTop w:val="0"/>
      <w:marBottom w:val="0"/>
      <w:divBdr>
        <w:top w:val="none" w:sz="0" w:space="0" w:color="auto"/>
        <w:left w:val="none" w:sz="0" w:space="0" w:color="auto"/>
        <w:bottom w:val="none" w:sz="0" w:space="0" w:color="auto"/>
        <w:right w:val="none" w:sz="0" w:space="0" w:color="auto"/>
      </w:divBdr>
    </w:div>
    <w:div w:id="1313948547">
      <w:bodyDiv w:val="1"/>
      <w:marLeft w:val="0"/>
      <w:marRight w:val="0"/>
      <w:marTop w:val="0"/>
      <w:marBottom w:val="0"/>
      <w:divBdr>
        <w:top w:val="none" w:sz="0" w:space="0" w:color="auto"/>
        <w:left w:val="none" w:sz="0" w:space="0" w:color="auto"/>
        <w:bottom w:val="none" w:sz="0" w:space="0" w:color="auto"/>
        <w:right w:val="none" w:sz="0" w:space="0" w:color="auto"/>
      </w:divBdr>
    </w:div>
    <w:div w:id="1488741472">
      <w:bodyDiv w:val="1"/>
      <w:marLeft w:val="0"/>
      <w:marRight w:val="0"/>
      <w:marTop w:val="0"/>
      <w:marBottom w:val="0"/>
      <w:divBdr>
        <w:top w:val="none" w:sz="0" w:space="0" w:color="auto"/>
        <w:left w:val="none" w:sz="0" w:space="0" w:color="auto"/>
        <w:bottom w:val="none" w:sz="0" w:space="0" w:color="auto"/>
        <w:right w:val="none" w:sz="0" w:space="0" w:color="auto"/>
      </w:divBdr>
    </w:div>
    <w:div w:id="1585186721">
      <w:bodyDiv w:val="1"/>
      <w:marLeft w:val="0"/>
      <w:marRight w:val="0"/>
      <w:marTop w:val="0"/>
      <w:marBottom w:val="0"/>
      <w:divBdr>
        <w:top w:val="none" w:sz="0" w:space="0" w:color="auto"/>
        <w:left w:val="none" w:sz="0" w:space="0" w:color="auto"/>
        <w:bottom w:val="none" w:sz="0" w:space="0" w:color="auto"/>
        <w:right w:val="none" w:sz="0" w:space="0" w:color="auto"/>
      </w:divBdr>
    </w:div>
    <w:div w:id="1842503282">
      <w:bodyDiv w:val="1"/>
      <w:marLeft w:val="0"/>
      <w:marRight w:val="0"/>
      <w:marTop w:val="0"/>
      <w:marBottom w:val="0"/>
      <w:divBdr>
        <w:top w:val="none" w:sz="0" w:space="0" w:color="auto"/>
        <w:left w:val="none" w:sz="0" w:space="0" w:color="auto"/>
        <w:bottom w:val="none" w:sz="0" w:space="0" w:color="auto"/>
        <w:right w:val="none" w:sz="0" w:space="0" w:color="auto"/>
      </w:divBdr>
    </w:div>
    <w:div w:id="1932465435">
      <w:bodyDiv w:val="1"/>
      <w:marLeft w:val="0"/>
      <w:marRight w:val="0"/>
      <w:marTop w:val="0"/>
      <w:marBottom w:val="0"/>
      <w:divBdr>
        <w:top w:val="none" w:sz="0" w:space="0" w:color="auto"/>
        <w:left w:val="none" w:sz="0" w:space="0" w:color="auto"/>
        <w:bottom w:val="none" w:sz="0" w:space="0" w:color="auto"/>
        <w:right w:val="none" w:sz="0" w:space="0" w:color="auto"/>
      </w:divBdr>
      <w:divsChild>
        <w:div w:id="1056778352">
          <w:marLeft w:val="0"/>
          <w:marRight w:val="0"/>
          <w:marTop w:val="0"/>
          <w:marBottom w:val="0"/>
          <w:divBdr>
            <w:top w:val="none" w:sz="0" w:space="0" w:color="auto"/>
            <w:left w:val="none" w:sz="0" w:space="0" w:color="auto"/>
            <w:bottom w:val="none" w:sz="0" w:space="0" w:color="auto"/>
            <w:right w:val="none" w:sz="0" w:space="0" w:color="auto"/>
          </w:divBdr>
          <w:divsChild>
            <w:div w:id="1950240335">
              <w:marLeft w:val="0"/>
              <w:marRight w:val="0"/>
              <w:marTop w:val="0"/>
              <w:marBottom w:val="0"/>
              <w:divBdr>
                <w:top w:val="none" w:sz="0" w:space="0" w:color="auto"/>
                <w:left w:val="none" w:sz="0" w:space="0" w:color="auto"/>
                <w:bottom w:val="none" w:sz="0" w:space="0" w:color="auto"/>
                <w:right w:val="none" w:sz="0" w:space="0" w:color="auto"/>
              </w:divBdr>
              <w:divsChild>
                <w:div w:id="198142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70042">
      <w:bodyDiv w:val="1"/>
      <w:marLeft w:val="0"/>
      <w:marRight w:val="0"/>
      <w:marTop w:val="0"/>
      <w:marBottom w:val="0"/>
      <w:divBdr>
        <w:top w:val="none" w:sz="0" w:space="0" w:color="auto"/>
        <w:left w:val="none" w:sz="0" w:space="0" w:color="auto"/>
        <w:bottom w:val="none" w:sz="0" w:space="0" w:color="auto"/>
        <w:right w:val="none" w:sz="0" w:space="0" w:color="auto"/>
      </w:divBdr>
      <w:divsChild>
        <w:div w:id="2115400445">
          <w:marLeft w:val="0"/>
          <w:marRight w:val="0"/>
          <w:marTop w:val="0"/>
          <w:marBottom w:val="0"/>
          <w:divBdr>
            <w:top w:val="none" w:sz="0" w:space="0" w:color="auto"/>
            <w:left w:val="none" w:sz="0" w:space="0" w:color="auto"/>
            <w:bottom w:val="none" w:sz="0" w:space="0" w:color="auto"/>
            <w:right w:val="none" w:sz="0" w:space="0" w:color="auto"/>
          </w:divBdr>
          <w:divsChild>
            <w:div w:id="1807314239">
              <w:marLeft w:val="0"/>
              <w:marRight w:val="0"/>
              <w:marTop w:val="0"/>
              <w:marBottom w:val="0"/>
              <w:divBdr>
                <w:top w:val="none" w:sz="0" w:space="0" w:color="auto"/>
                <w:left w:val="none" w:sz="0" w:space="0" w:color="auto"/>
                <w:bottom w:val="none" w:sz="0" w:space="0" w:color="auto"/>
                <w:right w:val="none" w:sz="0" w:space="0" w:color="auto"/>
              </w:divBdr>
            </w:div>
            <w:div w:id="1011490401">
              <w:marLeft w:val="0"/>
              <w:marRight w:val="0"/>
              <w:marTop w:val="0"/>
              <w:marBottom w:val="0"/>
              <w:divBdr>
                <w:top w:val="none" w:sz="0" w:space="0" w:color="auto"/>
                <w:left w:val="none" w:sz="0" w:space="0" w:color="auto"/>
                <w:bottom w:val="none" w:sz="0" w:space="0" w:color="auto"/>
                <w:right w:val="none" w:sz="0" w:space="0" w:color="auto"/>
              </w:divBdr>
            </w:div>
            <w:div w:id="83498291">
              <w:marLeft w:val="0"/>
              <w:marRight w:val="0"/>
              <w:marTop w:val="0"/>
              <w:marBottom w:val="0"/>
              <w:divBdr>
                <w:top w:val="none" w:sz="0" w:space="0" w:color="auto"/>
                <w:left w:val="none" w:sz="0" w:space="0" w:color="auto"/>
                <w:bottom w:val="none" w:sz="0" w:space="0" w:color="auto"/>
                <w:right w:val="none" w:sz="0" w:space="0" w:color="auto"/>
              </w:divBdr>
              <w:divsChild>
                <w:div w:id="1971935911">
                  <w:marLeft w:val="0"/>
                  <w:marRight w:val="0"/>
                  <w:marTop w:val="0"/>
                  <w:marBottom w:val="0"/>
                  <w:divBdr>
                    <w:top w:val="none" w:sz="0" w:space="0" w:color="auto"/>
                    <w:left w:val="none" w:sz="0" w:space="0" w:color="auto"/>
                    <w:bottom w:val="none" w:sz="0" w:space="0" w:color="auto"/>
                    <w:right w:val="none" w:sz="0" w:space="0" w:color="auto"/>
                  </w:divBdr>
                </w:div>
                <w:div w:id="1193694042">
                  <w:marLeft w:val="0"/>
                  <w:marRight w:val="0"/>
                  <w:marTop w:val="0"/>
                  <w:marBottom w:val="0"/>
                  <w:divBdr>
                    <w:top w:val="none" w:sz="0" w:space="0" w:color="auto"/>
                    <w:left w:val="none" w:sz="0" w:space="0" w:color="auto"/>
                    <w:bottom w:val="none" w:sz="0" w:space="0" w:color="auto"/>
                    <w:right w:val="none" w:sz="0" w:space="0" w:color="auto"/>
                  </w:divBdr>
                  <w:divsChild>
                    <w:div w:id="1394238634">
                      <w:marLeft w:val="0"/>
                      <w:marRight w:val="0"/>
                      <w:marTop w:val="0"/>
                      <w:marBottom w:val="0"/>
                      <w:divBdr>
                        <w:top w:val="none" w:sz="0" w:space="0" w:color="auto"/>
                        <w:left w:val="none" w:sz="0" w:space="0" w:color="auto"/>
                        <w:bottom w:val="none" w:sz="0" w:space="0" w:color="auto"/>
                        <w:right w:val="none" w:sz="0" w:space="0" w:color="auto"/>
                      </w:divBdr>
                    </w:div>
                    <w:div w:id="130363497">
                      <w:marLeft w:val="0"/>
                      <w:marRight w:val="0"/>
                      <w:marTop w:val="0"/>
                      <w:marBottom w:val="0"/>
                      <w:divBdr>
                        <w:top w:val="none" w:sz="0" w:space="0" w:color="auto"/>
                        <w:left w:val="none" w:sz="0" w:space="0" w:color="auto"/>
                        <w:bottom w:val="none" w:sz="0" w:space="0" w:color="auto"/>
                        <w:right w:val="none" w:sz="0" w:space="0" w:color="auto"/>
                      </w:divBdr>
                      <w:divsChild>
                        <w:div w:id="1641305177">
                          <w:marLeft w:val="0"/>
                          <w:marRight w:val="0"/>
                          <w:marTop w:val="0"/>
                          <w:marBottom w:val="0"/>
                          <w:divBdr>
                            <w:top w:val="none" w:sz="0" w:space="0" w:color="auto"/>
                            <w:left w:val="none" w:sz="0" w:space="0" w:color="auto"/>
                            <w:bottom w:val="none" w:sz="0" w:space="0" w:color="auto"/>
                            <w:right w:val="none" w:sz="0" w:space="0" w:color="auto"/>
                          </w:divBdr>
                        </w:div>
                      </w:divsChild>
                    </w:div>
                    <w:div w:id="1121849057">
                      <w:marLeft w:val="0"/>
                      <w:marRight w:val="0"/>
                      <w:marTop w:val="0"/>
                      <w:marBottom w:val="0"/>
                      <w:divBdr>
                        <w:top w:val="none" w:sz="0" w:space="0" w:color="auto"/>
                        <w:left w:val="none" w:sz="0" w:space="0" w:color="auto"/>
                        <w:bottom w:val="none" w:sz="0" w:space="0" w:color="auto"/>
                        <w:right w:val="none" w:sz="0" w:space="0" w:color="auto"/>
                      </w:divBdr>
                    </w:div>
                  </w:divsChild>
                </w:div>
                <w:div w:id="852913805">
                  <w:marLeft w:val="0"/>
                  <w:marRight w:val="0"/>
                  <w:marTop w:val="0"/>
                  <w:marBottom w:val="0"/>
                  <w:divBdr>
                    <w:top w:val="none" w:sz="0" w:space="0" w:color="auto"/>
                    <w:left w:val="none" w:sz="0" w:space="0" w:color="auto"/>
                    <w:bottom w:val="none" w:sz="0" w:space="0" w:color="auto"/>
                    <w:right w:val="none" w:sz="0" w:space="0" w:color="auto"/>
                  </w:divBdr>
                  <w:divsChild>
                    <w:div w:id="1347247568">
                      <w:marLeft w:val="0"/>
                      <w:marRight w:val="0"/>
                      <w:marTop w:val="0"/>
                      <w:marBottom w:val="0"/>
                      <w:divBdr>
                        <w:top w:val="none" w:sz="0" w:space="0" w:color="auto"/>
                        <w:left w:val="none" w:sz="0" w:space="0" w:color="auto"/>
                        <w:bottom w:val="none" w:sz="0" w:space="0" w:color="auto"/>
                        <w:right w:val="none" w:sz="0" w:space="0" w:color="auto"/>
                      </w:divBdr>
                    </w:div>
                    <w:div w:id="1717118529">
                      <w:marLeft w:val="0"/>
                      <w:marRight w:val="0"/>
                      <w:marTop w:val="0"/>
                      <w:marBottom w:val="0"/>
                      <w:divBdr>
                        <w:top w:val="none" w:sz="0" w:space="0" w:color="auto"/>
                        <w:left w:val="none" w:sz="0" w:space="0" w:color="auto"/>
                        <w:bottom w:val="none" w:sz="0" w:space="0" w:color="auto"/>
                        <w:right w:val="none" w:sz="0" w:space="0" w:color="auto"/>
                      </w:divBdr>
                      <w:divsChild>
                        <w:div w:id="471868101">
                          <w:marLeft w:val="0"/>
                          <w:marRight w:val="0"/>
                          <w:marTop w:val="0"/>
                          <w:marBottom w:val="0"/>
                          <w:divBdr>
                            <w:top w:val="none" w:sz="0" w:space="0" w:color="auto"/>
                            <w:left w:val="none" w:sz="0" w:space="0" w:color="auto"/>
                            <w:bottom w:val="none" w:sz="0" w:space="0" w:color="auto"/>
                            <w:right w:val="none" w:sz="0" w:space="0" w:color="auto"/>
                          </w:divBdr>
                        </w:div>
                        <w:div w:id="2056194948">
                          <w:marLeft w:val="0"/>
                          <w:marRight w:val="0"/>
                          <w:marTop w:val="0"/>
                          <w:marBottom w:val="0"/>
                          <w:divBdr>
                            <w:top w:val="none" w:sz="0" w:space="0" w:color="auto"/>
                            <w:left w:val="none" w:sz="0" w:space="0" w:color="auto"/>
                            <w:bottom w:val="none" w:sz="0" w:space="0" w:color="auto"/>
                            <w:right w:val="none" w:sz="0" w:space="0" w:color="auto"/>
                          </w:divBdr>
                        </w:div>
                        <w:div w:id="1447962424">
                          <w:marLeft w:val="0"/>
                          <w:marRight w:val="0"/>
                          <w:marTop w:val="0"/>
                          <w:marBottom w:val="0"/>
                          <w:divBdr>
                            <w:top w:val="none" w:sz="0" w:space="0" w:color="auto"/>
                            <w:left w:val="none" w:sz="0" w:space="0" w:color="auto"/>
                            <w:bottom w:val="none" w:sz="0" w:space="0" w:color="auto"/>
                            <w:right w:val="none" w:sz="0" w:space="0" w:color="auto"/>
                          </w:divBdr>
                        </w:div>
                        <w:div w:id="471019889">
                          <w:marLeft w:val="0"/>
                          <w:marRight w:val="0"/>
                          <w:marTop w:val="0"/>
                          <w:marBottom w:val="0"/>
                          <w:divBdr>
                            <w:top w:val="none" w:sz="0" w:space="0" w:color="auto"/>
                            <w:left w:val="none" w:sz="0" w:space="0" w:color="auto"/>
                            <w:bottom w:val="none" w:sz="0" w:space="0" w:color="auto"/>
                            <w:right w:val="none" w:sz="0" w:space="0" w:color="auto"/>
                          </w:divBdr>
                        </w:div>
                        <w:div w:id="1509447338">
                          <w:marLeft w:val="0"/>
                          <w:marRight w:val="0"/>
                          <w:marTop w:val="0"/>
                          <w:marBottom w:val="0"/>
                          <w:divBdr>
                            <w:top w:val="none" w:sz="0" w:space="0" w:color="auto"/>
                            <w:left w:val="none" w:sz="0" w:space="0" w:color="auto"/>
                            <w:bottom w:val="none" w:sz="0" w:space="0" w:color="auto"/>
                            <w:right w:val="none" w:sz="0" w:space="0" w:color="auto"/>
                          </w:divBdr>
                        </w:div>
                      </w:divsChild>
                    </w:div>
                    <w:div w:id="446239646">
                      <w:marLeft w:val="0"/>
                      <w:marRight w:val="0"/>
                      <w:marTop w:val="0"/>
                      <w:marBottom w:val="0"/>
                      <w:divBdr>
                        <w:top w:val="none" w:sz="0" w:space="0" w:color="auto"/>
                        <w:left w:val="none" w:sz="0" w:space="0" w:color="auto"/>
                        <w:bottom w:val="none" w:sz="0" w:space="0" w:color="auto"/>
                        <w:right w:val="none" w:sz="0" w:space="0" w:color="auto"/>
                      </w:divBdr>
                    </w:div>
                  </w:divsChild>
                </w:div>
                <w:div w:id="455803741">
                  <w:marLeft w:val="0"/>
                  <w:marRight w:val="0"/>
                  <w:marTop w:val="0"/>
                  <w:marBottom w:val="0"/>
                  <w:divBdr>
                    <w:top w:val="none" w:sz="0" w:space="0" w:color="auto"/>
                    <w:left w:val="none" w:sz="0" w:space="0" w:color="auto"/>
                    <w:bottom w:val="none" w:sz="0" w:space="0" w:color="auto"/>
                    <w:right w:val="none" w:sz="0" w:space="0" w:color="auto"/>
                  </w:divBdr>
                  <w:divsChild>
                    <w:div w:id="1394308222">
                      <w:marLeft w:val="0"/>
                      <w:marRight w:val="0"/>
                      <w:marTop w:val="0"/>
                      <w:marBottom w:val="0"/>
                      <w:divBdr>
                        <w:top w:val="none" w:sz="0" w:space="0" w:color="auto"/>
                        <w:left w:val="none" w:sz="0" w:space="0" w:color="auto"/>
                        <w:bottom w:val="none" w:sz="0" w:space="0" w:color="auto"/>
                        <w:right w:val="none" w:sz="0" w:space="0" w:color="auto"/>
                      </w:divBdr>
                    </w:div>
                    <w:div w:id="262303649">
                      <w:marLeft w:val="0"/>
                      <w:marRight w:val="0"/>
                      <w:marTop w:val="0"/>
                      <w:marBottom w:val="0"/>
                      <w:divBdr>
                        <w:top w:val="none" w:sz="0" w:space="0" w:color="auto"/>
                        <w:left w:val="none" w:sz="0" w:space="0" w:color="auto"/>
                        <w:bottom w:val="none" w:sz="0" w:space="0" w:color="auto"/>
                        <w:right w:val="none" w:sz="0" w:space="0" w:color="auto"/>
                      </w:divBdr>
                    </w:div>
                  </w:divsChild>
                </w:div>
                <w:div w:id="161773786">
                  <w:marLeft w:val="0"/>
                  <w:marRight w:val="0"/>
                  <w:marTop w:val="0"/>
                  <w:marBottom w:val="0"/>
                  <w:divBdr>
                    <w:top w:val="none" w:sz="0" w:space="0" w:color="auto"/>
                    <w:left w:val="none" w:sz="0" w:space="0" w:color="auto"/>
                    <w:bottom w:val="none" w:sz="0" w:space="0" w:color="auto"/>
                    <w:right w:val="none" w:sz="0" w:space="0" w:color="auto"/>
                  </w:divBdr>
                  <w:divsChild>
                    <w:div w:id="284043786">
                      <w:marLeft w:val="0"/>
                      <w:marRight w:val="0"/>
                      <w:marTop w:val="0"/>
                      <w:marBottom w:val="0"/>
                      <w:divBdr>
                        <w:top w:val="none" w:sz="0" w:space="0" w:color="auto"/>
                        <w:left w:val="none" w:sz="0" w:space="0" w:color="auto"/>
                        <w:bottom w:val="none" w:sz="0" w:space="0" w:color="auto"/>
                        <w:right w:val="none" w:sz="0" w:space="0" w:color="auto"/>
                      </w:divBdr>
                    </w:div>
                    <w:div w:id="1335258053">
                      <w:marLeft w:val="0"/>
                      <w:marRight w:val="0"/>
                      <w:marTop w:val="0"/>
                      <w:marBottom w:val="0"/>
                      <w:divBdr>
                        <w:top w:val="none" w:sz="0" w:space="0" w:color="auto"/>
                        <w:left w:val="none" w:sz="0" w:space="0" w:color="auto"/>
                        <w:bottom w:val="none" w:sz="0" w:space="0" w:color="auto"/>
                        <w:right w:val="none" w:sz="0" w:space="0" w:color="auto"/>
                      </w:divBdr>
                    </w:div>
                  </w:divsChild>
                </w:div>
                <w:div w:id="314994355">
                  <w:marLeft w:val="0"/>
                  <w:marRight w:val="0"/>
                  <w:marTop w:val="0"/>
                  <w:marBottom w:val="0"/>
                  <w:divBdr>
                    <w:top w:val="none" w:sz="0" w:space="0" w:color="auto"/>
                    <w:left w:val="none" w:sz="0" w:space="0" w:color="auto"/>
                    <w:bottom w:val="none" w:sz="0" w:space="0" w:color="auto"/>
                    <w:right w:val="none" w:sz="0" w:space="0" w:color="auto"/>
                  </w:divBdr>
                  <w:divsChild>
                    <w:div w:id="1644775747">
                      <w:marLeft w:val="0"/>
                      <w:marRight w:val="0"/>
                      <w:marTop w:val="0"/>
                      <w:marBottom w:val="0"/>
                      <w:divBdr>
                        <w:top w:val="none" w:sz="0" w:space="0" w:color="auto"/>
                        <w:left w:val="none" w:sz="0" w:space="0" w:color="auto"/>
                        <w:bottom w:val="none" w:sz="0" w:space="0" w:color="auto"/>
                        <w:right w:val="none" w:sz="0" w:space="0" w:color="auto"/>
                      </w:divBdr>
                    </w:div>
                    <w:div w:id="650057486">
                      <w:marLeft w:val="0"/>
                      <w:marRight w:val="0"/>
                      <w:marTop w:val="0"/>
                      <w:marBottom w:val="0"/>
                      <w:divBdr>
                        <w:top w:val="none" w:sz="0" w:space="0" w:color="auto"/>
                        <w:left w:val="none" w:sz="0" w:space="0" w:color="auto"/>
                        <w:bottom w:val="none" w:sz="0" w:space="0" w:color="auto"/>
                        <w:right w:val="none" w:sz="0" w:space="0" w:color="auto"/>
                      </w:divBdr>
                      <w:divsChild>
                        <w:div w:id="78874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49941">
                  <w:marLeft w:val="0"/>
                  <w:marRight w:val="0"/>
                  <w:marTop w:val="0"/>
                  <w:marBottom w:val="0"/>
                  <w:divBdr>
                    <w:top w:val="none" w:sz="0" w:space="0" w:color="auto"/>
                    <w:left w:val="none" w:sz="0" w:space="0" w:color="auto"/>
                    <w:bottom w:val="none" w:sz="0" w:space="0" w:color="auto"/>
                    <w:right w:val="none" w:sz="0" w:space="0" w:color="auto"/>
                  </w:divBdr>
                  <w:divsChild>
                    <w:div w:id="1678457626">
                      <w:marLeft w:val="0"/>
                      <w:marRight w:val="0"/>
                      <w:marTop w:val="0"/>
                      <w:marBottom w:val="0"/>
                      <w:divBdr>
                        <w:top w:val="none" w:sz="0" w:space="0" w:color="auto"/>
                        <w:left w:val="none" w:sz="0" w:space="0" w:color="auto"/>
                        <w:bottom w:val="none" w:sz="0" w:space="0" w:color="auto"/>
                        <w:right w:val="none" w:sz="0" w:space="0" w:color="auto"/>
                      </w:divBdr>
                    </w:div>
                    <w:div w:id="19034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802355">
              <w:marLeft w:val="0"/>
              <w:marRight w:val="0"/>
              <w:marTop w:val="0"/>
              <w:marBottom w:val="0"/>
              <w:divBdr>
                <w:top w:val="none" w:sz="0" w:space="0" w:color="auto"/>
                <w:left w:val="none" w:sz="0" w:space="0" w:color="auto"/>
                <w:bottom w:val="none" w:sz="0" w:space="0" w:color="auto"/>
                <w:right w:val="none" w:sz="0" w:space="0" w:color="auto"/>
              </w:divBdr>
              <w:divsChild>
                <w:div w:id="1726643720">
                  <w:marLeft w:val="0"/>
                  <w:marRight w:val="0"/>
                  <w:marTop w:val="0"/>
                  <w:marBottom w:val="0"/>
                  <w:divBdr>
                    <w:top w:val="none" w:sz="0" w:space="0" w:color="auto"/>
                    <w:left w:val="none" w:sz="0" w:space="0" w:color="auto"/>
                    <w:bottom w:val="none" w:sz="0" w:space="0" w:color="auto"/>
                    <w:right w:val="none" w:sz="0" w:space="0" w:color="auto"/>
                  </w:divBdr>
                </w:div>
                <w:div w:id="503588558">
                  <w:marLeft w:val="0"/>
                  <w:marRight w:val="0"/>
                  <w:marTop w:val="0"/>
                  <w:marBottom w:val="0"/>
                  <w:divBdr>
                    <w:top w:val="none" w:sz="0" w:space="0" w:color="auto"/>
                    <w:left w:val="none" w:sz="0" w:space="0" w:color="auto"/>
                    <w:bottom w:val="none" w:sz="0" w:space="0" w:color="auto"/>
                    <w:right w:val="none" w:sz="0" w:space="0" w:color="auto"/>
                  </w:divBdr>
                  <w:divsChild>
                    <w:div w:id="891621565">
                      <w:marLeft w:val="0"/>
                      <w:marRight w:val="0"/>
                      <w:marTop w:val="0"/>
                      <w:marBottom w:val="0"/>
                      <w:divBdr>
                        <w:top w:val="none" w:sz="0" w:space="0" w:color="auto"/>
                        <w:left w:val="none" w:sz="0" w:space="0" w:color="auto"/>
                        <w:bottom w:val="none" w:sz="0" w:space="0" w:color="auto"/>
                        <w:right w:val="none" w:sz="0" w:space="0" w:color="auto"/>
                      </w:divBdr>
                    </w:div>
                    <w:div w:id="44569071">
                      <w:marLeft w:val="0"/>
                      <w:marRight w:val="0"/>
                      <w:marTop w:val="0"/>
                      <w:marBottom w:val="0"/>
                      <w:divBdr>
                        <w:top w:val="none" w:sz="0" w:space="0" w:color="auto"/>
                        <w:left w:val="none" w:sz="0" w:space="0" w:color="auto"/>
                        <w:bottom w:val="none" w:sz="0" w:space="0" w:color="auto"/>
                        <w:right w:val="none" w:sz="0" w:space="0" w:color="auto"/>
                      </w:divBdr>
                    </w:div>
                    <w:div w:id="158737828">
                      <w:marLeft w:val="0"/>
                      <w:marRight w:val="0"/>
                      <w:marTop w:val="0"/>
                      <w:marBottom w:val="0"/>
                      <w:divBdr>
                        <w:top w:val="none" w:sz="0" w:space="0" w:color="auto"/>
                        <w:left w:val="none" w:sz="0" w:space="0" w:color="auto"/>
                        <w:bottom w:val="none" w:sz="0" w:space="0" w:color="auto"/>
                        <w:right w:val="none" w:sz="0" w:space="0" w:color="auto"/>
                      </w:divBdr>
                    </w:div>
                  </w:divsChild>
                </w:div>
                <w:div w:id="1236554847">
                  <w:marLeft w:val="0"/>
                  <w:marRight w:val="0"/>
                  <w:marTop w:val="0"/>
                  <w:marBottom w:val="0"/>
                  <w:divBdr>
                    <w:top w:val="none" w:sz="0" w:space="0" w:color="auto"/>
                    <w:left w:val="none" w:sz="0" w:space="0" w:color="auto"/>
                    <w:bottom w:val="none" w:sz="0" w:space="0" w:color="auto"/>
                    <w:right w:val="none" w:sz="0" w:space="0" w:color="auto"/>
                  </w:divBdr>
                  <w:divsChild>
                    <w:div w:id="1380057617">
                      <w:marLeft w:val="0"/>
                      <w:marRight w:val="0"/>
                      <w:marTop w:val="0"/>
                      <w:marBottom w:val="0"/>
                      <w:divBdr>
                        <w:top w:val="none" w:sz="0" w:space="0" w:color="auto"/>
                        <w:left w:val="none" w:sz="0" w:space="0" w:color="auto"/>
                        <w:bottom w:val="none" w:sz="0" w:space="0" w:color="auto"/>
                        <w:right w:val="none" w:sz="0" w:space="0" w:color="auto"/>
                      </w:divBdr>
                    </w:div>
                    <w:div w:id="496383531">
                      <w:marLeft w:val="0"/>
                      <w:marRight w:val="0"/>
                      <w:marTop w:val="0"/>
                      <w:marBottom w:val="0"/>
                      <w:divBdr>
                        <w:top w:val="none" w:sz="0" w:space="0" w:color="auto"/>
                        <w:left w:val="none" w:sz="0" w:space="0" w:color="auto"/>
                        <w:bottom w:val="none" w:sz="0" w:space="0" w:color="auto"/>
                        <w:right w:val="none" w:sz="0" w:space="0" w:color="auto"/>
                      </w:divBdr>
                    </w:div>
                    <w:div w:id="598101636">
                      <w:marLeft w:val="0"/>
                      <w:marRight w:val="0"/>
                      <w:marTop w:val="0"/>
                      <w:marBottom w:val="0"/>
                      <w:divBdr>
                        <w:top w:val="none" w:sz="0" w:space="0" w:color="auto"/>
                        <w:left w:val="none" w:sz="0" w:space="0" w:color="auto"/>
                        <w:bottom w:val="none" w:sz="0" w:space="0" w:color="auto"/>
                        <w:right w:val="none" w:sz="0" w:space="0" w:color="auto"/>
                      </w:divBdr>
                    </w:div>
                  </w:divsChild>
                </w:div>
                <w:div w:id="1633635295">
                  <w:marLeft w:val="0"/>
                  <w:marRight w:val="0"/>
                  <w:marTop w:val="0"/>
                  <w:marBottom w:val="0"/>
                  <w:divBdr>
                    <w:top w:val="none" w:sz="0" w:space="0" w:color="auto"/>
                    <w:left w:val="none" w:sz="0" w:space="0" w:color="auto"/>
                    <w:bottom w:val="none" w:sz="0" w:space="0" w:color="auto"/>
                    <w:right w:val="none" w:sz="0" w:space="0" w:color="auto"/>
                  </w:divBdr>
                  <w:divsChild>
                    <w:div w:id="1427733231">
                      <w:marLeft w:val="0"/>
                      <w:marRight w:val="0"/>
                      <w:marTop w:val="0"/>
                      <w:marBottom w:val="0"/>
                      <w:divBdr>
                        <w:top w:val="none" w:sz="0" w:space="0" w:color="auto"/>
                        <w:left w:val="none" w:sz="0" w:space="0" w:color="auto"/>
                        <w:bottom w:val="none" w:sz="0" w:space="0" w:color="auto"/>
                        <w:right w:val="none" w:sz="0" w:space="0" w:color="auto"/>
                      </w:divBdr>
                    </w:div>
                    <w:div w:id="449905287">
                      <w:marLeft w:val="0"/>
                      <w:marRight w:val="0"/>
                      <w:marTop w:val="0"/>
                      <w:marBottom w:val="0"/>
                      <w:divBdr>
                        <w:top w:val="none" w:sz="0" w:space="0" w:color="auto"/>
                        <w:left w:val="none" w:sz="0" w:space="0" w:color="auto"/>
                        <w:bottom w:val="none" w:sz="0" w:space="0" w:color="auto"/>
                        <w:right w:val="none" w:sz="0" w:space="0" w:color="auto"/>
                      </w:divBdr>
                    </w:div>
                    <w:div w:id="130369183">
                      <w:marLeft w:val="0"/>
                      <w:marRight w:val="0"/>
                      <w:marTop w:val="0"/>
                      <w:marBottom w:val="0"/>
                      <w:divBdr>
                        <w:top w:val="none" w:sz="0" w:space="0" w:color="auto"/>
                        <w:left w:val="none" w:sz="0" w:space="0" w:color="auto"/>
                        <w:bottom w:val="none" w:sz="0" w:space="0" w:color="auto"/>
                        <w:right w:val="none" w:sz="0" w:space="0" w:color="auto"/>
                      </w:divBdr>
                    </w:div>
                  </w:divsChild>
                </w:div>
                <w:div w:id="258828470">
                  <w:marLeft w:val="0"/>
                  <w:marRight w:val="0"/>
                  <w:marTop w:val="0"/>
                  <w:marBottom w:val="0"/>
                  <w:divBdr>
                    <w:top w:val="none" w:sz="0" w:space="0" w:color="auto"/>
                    <w:left w:val="none" w:sz="0" w:space="0" w:color="auto"/>
                    <w:bottom w:val="none" w:sz="0" w:space="0" w:color="auto"/>
                    <w:right w:val="none" w:sz="0" w:space="0" w:color="auto"/>
                  </w:divBdr>
                  <w:divsChild>
                    <w:div w:id="1498693250">
                      <w:marLeft w:val="0"/>
                      <w:marRight w:val="0"/>
                      <w:marTop w:val="0"/>
                      <w:marBottom w:val="0"/>
                      <w:divBdr>
                        <w:top w:val="none" w:sz="0" w:space="0" w:color="auto"/>
                        <w:left w:val="none" w:sz="0" w:space="0" w:color="auto"/>
                        <w:bottom w:val="none" w:sz="0" w:space="0" w:color="auto"/>
                        <w:right w:val="none" w:sz="0" w:space="0" w:color="auto"/>
                      </w:divBdr>
                    </w:div>
                    <w:div w:id="1836068946">
                      <w:marLeft w:val="0"/>
                      <w:marRight w:val="0"/>
                      <w:marTop w:val="0"/>
                      <w:marBottom w:val="0"/>
                      <w:divBdr>
                        <w:top w:val="none" w:sz="0" w:space="0" w:color="auto"/>
                        <w:left w:val="none" w:sz="0" w:space="0" w:color="auto"/>
                        <w:bottom w:val="none" w:sz="0" w:space="0" w:color="auto"/>
                        <w:right w:val="none" w:sz="0" w:space="0" w:color="auto"/>
                      </w:divBdr>
                    </w:div>
                    <w:div w:id="1490176829">
                      <w:marLeft w:val="0"/>
                      <w:marRight w:val="0"/>
                      <w:marTop w:val="0"/>
                      <w:marBottom w:val="0"/>
                      <w:divBdr>
                        <w:top w:val="none" w:sz="0" w:space="0" w:color="auto"/>
                        <w:left w:val="none" w:sz="0" w:space="0" w:color="auto"/>
                        <w:bottom w:val="none" w:sz="0" w:space="0" w:color="auto"/>
                        <w:right w:val="none" w:sz="0" w:space="0" w:color="auto"/>
                      </w:divBdr>
                    </w:div>
                  </w:divsChild>
                </w:div>
                <w:div w:id="464588661">
                  <w:marLeft w:val="0"/>
                  <w:marRight w:val="0"/>
                  <w:marTop w:val="0"/>
                  <w:marBottom w:val="0"/>
                  <w:divBdr>
                    <w:top w:val="none" w:sz="0" w:space="0" w:color="auto"/>
                    <w:left w:val="none" w:sz="0" w:space="0" w:color="auto"/>
                    <w:bottom w:val="none" w:sz="0" w:space="0" w:color="auto"/>
                    <w:right w:val="none" w:sz="0" w:space="0" w:color="auto"/>
                  </w:divBdr>
                  <w:divsChild>
                    <w:div w:id="1651670098">
                      <w:marLeft w:val="0"/>
                      <w:marRight w:val="0"/>
                      <w:marTop w:val="0"/>
                      <w:marBottom w:val="0"/>
                      <w:divBdr>
                        <w:top w:val="none" w:sz="0" w:space="0" w:color="auto"/>
                        <w:left w:val="none" w:sz="0" w:space="0" w:color="auto"/>
                        <w:bottom w:val="none" w:sz="0" w:space="0" w:color="auto"/>
                        <w:right w:val="none" w:sz="0" w:space="0" w:color="auto"/>
                      </w:divBdr>
                      <w:divsChild>
                        <w:div w:id="802432222">
                          <w:marLeft w:val="0"/>
                          <w:marRight w:val="0"/>
                          <w:marTop w:val="0"/>
                          <w:marBottom w:val="0"/>
                          <w:divBdr>
                            <w:top w:val="none" w:sz="0" w:space="0" w:color="auto"/>
                            <w:left w:val="none" w:sz="0" w:space="0" w:color="auto"/>
                            <w:bottom w:val="none" w:sz="0" w:space="0" w:color="auto"/>
                            <w:right w:val="none" w:sz="0" w:space="0" w:color="auto"/>
                          </w:divBdr>
                        </w:div>
                      </w:divsChild>
                    </w:div>
                    <w:div w:id="23215161">
                      <w:marLeft w:val="0"/>
                      <w:marRight w:val="0"/>
                      <w:marTop w:val="0"/>
                      <w:marBottom w:val="0"/>
                      <w:divBdr>
                        <w:top w:val="none" w:sz="0" w:space="0" w:color="auto"/>
                        <w:left w:val="none" w:sz="0" w:space="0" w:color="auto"/>
                        <w:bottom w:val="none" w:sz="0" w:space="0" w:color="auto"/>
                        <w:right w:val="none" w:sz="0" w:space="0" w:color="auto"/>
                      </w:divBdr>
                      <w:divsChild>
                        <w:div w:id="286934718">
                          <w:marLeft w:val="0"/>
                          <w:marRight w:val="0"/>
                          <w:marTop w:val="0"/>
                          <w:marBottom w:val="0"/>
                          <w:divBdr>
                            <w:top w:val="none" w:sz="0" w:space="0" w:color="auto"/>
                            <w:left w:val="none" w:sz="0" w:space="0" w:color="auto"/>
                            <w:bottom w:val="none" w:sz="0" w:space="0" w:color="auto"/>
                            <w:right w:val="none" w:sz="0" w:space="0" w:color="auto"/>
                          </w:divBdr>
                        </w:div>
                      </w:divsChild>
                    </w:div>
                    <w:div w:id="1788505630">
                      <w:marLeft w:val="0"/>
                      <w:marRight w:val="0"/>
                      <w:marTop w:val="0"/>
                      <w:marBottom w:val="0"/>
                      <w:divBdr>
                        <w:top w:val="none" w:sz="0" w:space="0" w:color="auto"/>
                        <w:left w:val="none" w:sz="0" w:space="0" w:color="auto"/>
                        <w:bottom w:val="none" w:sz="0" w:space="0" w:color="auto"/>
                        <w:right w:val="none" w:sz="0" w:space="0" w:color="auto"/>
                      </w:divBdr>
                    </w:div>
                  </w:divsChild>
                </w:div>
                <w:div w:id="3479426">
                  <w:marLeft w:val="0"/>
                  <w:marRight w:val="0"/>
                  <w:marTop w:val="0"/>
                  <w:marBottom w:val="0"/>
                  <w:divBdr>
                    <w:top w:val="none" w:sz="0" w:space="0" w:color="auto"/>
                    <w:left w:val="none" w:sz="0" w:space="0" w:color="auto"/>
                    <w:bottom w:val="none" w:sz="0" w:space="0" w:color="auto"/>
                    <w:right w:val="none" w:sz="0" w:space="0" w:color="auto"/>
                  </w:divBdr>
                  <w:divsChild>
                    <w:div w:id="2121531502">
                      <w:marLeft w:val="0"/>
                      <w:marRight w:val="0"/>
                      <w:marTop w:val="0"/>
                      <w:marBottom w:val="0"/>
                      <w:divBdr>
                        <w:top w:val="none" w:sz="0" w:space="0" w:color="auto"/>
                        <w:left w:val="none" w:sz="0" w:space="0" w:color="auto"/>
                        <w:bottom w:val="none" w:sz="0" w:space="0" w:color="auto"/>
                        <w:right w:val="none" w:sz="0" w:space="0" w:color="auto"/>
                      </w:divBdr>
                    </w:div>
                    <w:div w:id="246696034">
                      <w:marLeft w:val="0"/>
                      <w:marRight w:val="0"/>
                      <w:marTop w:val="0"/>
                      <w:marBottom w:val="0"/>
                      <w:divBdr>
                        <w:top w:val="none" w:sz="0" w:space="0" w:color="auto"/>
                        <w:left w:val="none" w:sz="0" w:space="0" w:color="auto"/>
                        <w:bottom w:val="none" w:sz="0" w:space="0" w:color="auto"/>
                        <w:right w:val="none" w:sz="0" w:space="0" w:color="auto"/>
                      </w:divBdr>
                    </w:div>
                    <w:div w:id="1699311560">
                      <w:marLeft w:val="0"/>
                      <w:marRight w:val="0"/>
                      <w:marTop w:val="0"/>
                      <w:marBottom w:val="0"/>
                      <w:divBdr>
                        <w:top w:val="none" w:sz="0" w:space="0" w:color="auto"/>
                        <w:left w:val="none" w:sz="0" w:space="0" w:color="auto"/>
                        <w:bottom w:val="none" w:sz="0" w:space="0" w:color="auto"/>
                        <w:right w:val="none" w:sz="0" w:space="0" w:color="auto"/>
                      </w:divBdr>
                    </w:div>
                  </w:divsChild>
                </w:div>
                <w:div w:id="1562398388">
                  <w:marLeft w:val="0"/>
                  <w:marRight w:val="0"/>
                  <w:marTop w:val="0"/>
                  <w:marBottom w:val="0"/>
                  <w:divBdr>
                    <w:top w:val="none" w:sz="0" w:space="0" w:color="auto"/>
                    <w:left w:val="none" w:sz="0" w:space="0" w:color="auto"/>
                    <w:bottom w:val="none" w:sz="0" w:space="0" w:color="auto"/>
                    <w:right w:val="none" w:sz="0" w:space="0" w:color="auto"/>
                  </w:divBdr>
                  <w:divsChild>
                    <w:div w:id="1618371099">
                      <w:marLeft w:val="0"/>
                      <w:marRight w:val="0"/>
                      <w:marTop w:val="0"/>
                      <w:marBottom w:val="0"/>
                      <w:divBdr>
                        <w:top w:val="none" w:sz="0" w:space="0" w:color="auto"/>
                        <w:left w:val="none" w:sz="0" w:space="0" w:color="auto"/>
                        <w:bottom w:val="none" w:sz="0" w:space="0" w:color="auto"/>
                        <w:right w:val="none" w:sz="0" w:space="0" w:color="auto"/>
                      </w:divBdr>
                    </w:div>
                    <w:div w:id="720398890">
                      <w:marLeft w:val="0"/>
                      <w:marRight w:val="0"/>
                      <w:marTop w:val="0"/>
                      <w:marBottom w:val="0"/>
                      <w:divBdr>
                        <w:top w:val="none" w:sz="0" w:space="0" w:color="auto"/>
                        <w:left w:val="none" w:sz="0" w:space="0" w:color="auto"/>
                        <w:bottom w:val="none" w:sz="0" w:space="0" w:color="auto"/>
                        <w:right w:val="none" w:sz="0" w:space="0" w:color="auto"/>
                      </w:divBdr>
                    </w:div>
                    <w:div w:id="65887201">
                      <w:marLeft w:val="0"/>
                      <w:marRight w:val="0"/>
                      <w:marTop w:val="0"/>
                      <w:marBottom w:val="0"/>
                      <w:divBdr>
                        <w:top w:val="none" w:sz="0" w:space="0" w:color="auto"/>
                        <w:left w:val="none" w:sz="0" w:space="0" w:color="auto"/>
                        <w:bottom w:val="none" w:sz="0" w:space="0" w:color="auto"/>
                        <w:right w:val="none" w:sz="0" w:space="0" w:color="auto"/>
                      </w:divBdr>
                    </w:div>
                  </w:divsChild>
                </w:div>
                <w:div w:id="1621574181">
                  <w:marLeft w:val="0"/>
                  <w:marRight w:val="0"/>
                  <w:marTop w:val="0"/>
                  <w:marBottom w:val="0"/>
                  <w:divBdr>
                    <w:top w:val="none" w:sz="0" w:space="0" w:color="auto"/>
                    <w:left w:val="none" w:sz="0" w:space="0" w:color="auto"/>
                    <w:bottom w:val="none" w:sz="0" w:space="0" w:color="auto"/>
                    <w:right w:val="none" w:sz="0" w:space="0" w:color="auto"/>
                  </w:divBdr>
                  <w:divsChild>
                    <w:div w:id="2143108787">
                      <w:marLeft w:val="0"/>
                      <w:marRight w:val="0"/>
                      <w:marTop w:val="0"/>
                      <w:marBottom w:val="0"/>
                      <w:divBdr>
                        <w:top w:val="none" w:sz="0" w:space="0" w:color="auto"/>
                        <w:left w:val="none" w:sz="0" w:space="0" w:color="auto"/>
                        <w:bottom w:val="none" w:sz="0" w:space="0" w:color="auto"/>
                        <w:right w:val="none" w:sz="0" w:space="0" w:color="auto"/>
                      </w:divBdr>
                    </w:div>
                    <w:div w:id="739717248">
                      <w:marLeft w:val="0"/>
                      <w:marRight w:val="0"/>
                      <w:marTop w:val="0"/>
                      <w:marBottom w:val="0"/>
                      <w:divBdr>
                        <w:top w:val="none" w:sz="0" w:space="0" w:color="auto"/>
                        <w:left w:val="none" w:sz="0" w:space="0" w:color="auto"/>
                        <w:bottom w:val="none" w:sz="0" w:space="0" w:color="auto"/>
                        <w:right w:val="none" w:sz="0" w:space="0" w:color="auto"/>
                      </w:divBdr>
                    </w:div>
                    <w:div w:id="1104417856">
                      <w:marLeft w:val="0"/>
                      <w:marRight w:val="0"/>
                      <w:marTop w:val="0"/>
                      <w:marBottom w:val="0"/>
                      <w:divBdr>
                        <w:top w:val="none" w:sz="0" w:space="0" w:color="auto"/>
                        <w:left w:val="none" w:sz="0" w:space="0" w:color="auto"/>
                        <w:bottom w:val="none" w:sz="0" w:space="0" w:color="auto"/>
                        <w:right w:val="none" w:sz="0" w:space="0" w:color="auto"/>
                      </w:divBdr>
                    </w:div>
                  </w:divsChild>
                </w:div>
                <w:div w:id="1612662820">
                  <w:marLeft w:val="0"/>
                  <w:marRight w:val="0"/>
                  <w:marTop w:val="0"/>
                  <w:marBottom w:val="0"/>
                  <w:divBdr>
                    <w:top w:val="none" w:sz="0" w:space="0" w:color="auto"/>
                    <w:left w:val="none" w:sz="0" w:space="0" w:color="auto"/>
                    <w:bottom w:val="none" w:sz="0" w:space="0" w:color="auto"/>
                    <w:right w:val="none" w:sz="0" w:space="0" w:color="auto"/>
                  </w:divBdr>
                  <w:divsChild>
                    <w:div w:id="661128574">
                      <w:marLeft w:val="0"/>
                      <w:marRight w:val="0"/>
                      <w:marTop w:val="0"/>
                      <w:marBottom w:val="0"/>
                      <w:divBdr>
                        <w:top w:val="none" w:sz="0" w:space="0" w:color="auto"/>
                        <w:left w:val="none" w:sz="0" w:space="0" w:color="auto"/>
                        <w:bottom w:val="none" w:sz="0" w:space="0" w:color="auto"/>
                        <w:right w:val="none" w:sz="0" w:space="0" w:color="auto"/>
                      </w:divBdr>
                    </w:div>
                    <w:div w:id="1556509895">
                      <w:marLeft w:val="0"/>
                      <w:marRight w:val="0"/>
                      <w:marTop w:val="0"/>
                      <w:marBottom w:val="0"/>
                      <w:divBdr>
                        <w:top w:val="none" w:sz="0" w:space="0" w:color="auto"/>
                        <w:left w:val="none" w:sz="0" w:space="0" w:color="auto"/>
                        <w:bottom w:val="none" w:sz="0" w:space="0" w:color="auto"/>
                        <w:right w:val="none" w:sz="0" w:space="0" w:color="auto"/>
                      </w:divBdr>
                    </w:div>
                    <w:div w:id="801314069">
                      <w:marLeft w:val="0"/>
                      <w:marRight w:val="0"/>
                      <w:marTop w:val="0"/>
                      <w:marBottom w:val="0"/>
                      <w:divBdr>
                        <w:top w:val="none" w:sz="0" w:space="0" w:color="auto"/>
                        <w:left w:val="none" w:sz="0" w:space="0" w:color="auto"/>
                        <w:bottom w:val="none" w:sz="0" w:space="0" w:color="auto"/>
                        <w:right w:val="none" w:sz="0" w:space="0" w:color="auto"/>
                      </w:divBdr>
                    </w:div>
                  </w:divsChild>
                </w:div>
                <w:div w:id="895630901">
                  <w:marLeft w:val="0"/>
                  <w:marRight w:val="0"/>
                  <w:marTop w:val="0"/>
                  <w:marBottom w:val="0"/>
                  <w:divBdr>
                    <w:top w:val="none" w:sz="0" w:space="0" w:color="auto"/>
                    <w:left w:val="none" w:sz="0" w:space="0" w:color="auto"/>
                    <w:bottom w:val="none" w:sz="0" w:space="0" w:color="auto"/>
                    <w:right w:val="none" w:sz="0" w:space="0" w:color="auto"/>
                  </w:divBdr>
                  <w:divsChild>
                    <w:div w:id="910116331">
                      <w:marLeft w:val="0"/>
                      <w:marRight w:val="0"/>
                      <w:marTop w:val="0"/>
                      <w:marBottom w:val="0"/>
                      <w:divBdr>
                        <w:top w:val="none" w:sz="0" w:space="0" w:color="auto"/>
                        <w:left w:val="none" w:sz="0" w:space="0" w:color="auto"/>
                        <w:bottom w:val="none" w:sz="0" w:space="0" w:color="auto"/>
                        <w:right w:val="none" w:sz="0" w:space="0" w:color="auto"/>
                      </w:divBdr>
                    </w:div>
                    <w:div w:id="918103700">
                      <w:marLeft w:val="0"/>
                      <w:marRight w:val="0"/>
                      <w:marTop w:val="0"/>
                      <w:marBottom w:val="0"/>
                      <w:divBdr>
                        <w:top w:val="none" w:sz="0" w:space="0" w:color="auto"/>
                        <w:left w:val="none" w:sz="0" w:space="0" w:color="auto"/>
                        <w:bottom w:val="none" w:sz="0" w:space="0" w:color="auto"/>
                        <w:right w:val="none" w:sz="0" w:space="0" w:color="auto"/>
                      </w:divBdr>
                    </w:div>
                    <w:div w:id="2139637733">
                      <w:marLeft w:val="0"/>
                      <w:marRight w:val="0"/>
                      <w:marTop w:val="0"/>
                      <w:marBottom w:val="0"/>
                      <w:divBdr>
                        <w:top w:val="none" w:sz="0" w:space="0" w:color="auto"/>
                        <w:left w:val="none" w:sz="0" w:space="0" w:color="auto"/>
                        <w:bottom w:val="none" w:sz="0" w:space="0" w:color="auto"/>
                        <w:right w:val="none" w:sz="0" w:space="0" w:color="auto"/>
                      </w:divBdr>
                    </w:div>
                  </w:divsChild>
                </w:div>
                <w:div w:id="665327329">
                  <w:marLeft w:val="0"/>
                  <w:marRight w:val="0"/>
                  <w:marTop w:val="0"/>
                  <w:marBottom w:val="0"/>
                  <w:divBdr>
                    <w:top w:val="none" w:sz="0" w:space="0" w:color="auto"/>
                    <w:left w:val="none" w:sz="0" w:space="0" w:color="auto"/>
                    <w:bottom w:val="none" w:sz="0" w:space="0" w:color="auto"/>
                    <w:right w:val="none" w:sz="0" w:space="0" w:color="auto"/>
                  </w:divBdr>
                  <w:divsChild>
                    <w:div w:id="411465262">
                      <w:marLeft w:val="0"/>
                      <w:marRight w:val="0"/>
                      <w:marTop w:val="0"/>
                      <w:marBottom w:val="0"/>
                      <w:divBdr>
                        <w:top w:val="none" w:sz="0" w:space="0" w:color="auto"/>
                        <w:left w:val="none" w:sz="0" w:space="0" w:color="auto"/>
                        <w:bottom w:val="none" w:sz="0" w:space="0" w:color="auto"/>
                        <w:right w:val="none" w:sz="0" w:space="0" w:color="auto"/>
                      </w:divBdr>
                    </w:div>
                    <w:div w:id="62795865">
                      <w:marLeft w:val="0"/>
                      <w:marRight w:val="0"/>
                      <w:marTop w:val="0"/>
                      <w:marBottom w:val="0"/>
                      <w:divBdr>
                        <w:top w:val="none" w:sz="0" w:space="0" w:color="auto"/>
                        <w:left w:val="none" w:sz="0" w:space="0" w:color="auto"/>
                        <w:bottom w:val="none" w:sz="0" w:space="0" w:color="auto"/>
                        <w:right w:val="none" w:sz="0" w:space="0" w:color="auto"/>
                      </w:divBdr>
                    </w:div>
                    <w:div w:id="1552769355">
                      <w:marLeft w:val="0"/>
                      <w:marRight w:val="0"/>
                      <w:marTop w:val="0"/>
                      <w:marBottom w:val="0"/>
                      <w:divBdr>
                        <w:top w:val="none" w:sz="0" w:space="0" w:color="auto"/>
                        <w:left w:val="none" w:sz="0" w:space="0" w:color="auto"/>
                        <w:bottom w:val="none" w:sz="0" w:space="0" w:color="auto"/>
                        <w:right w:val="none" w:sz="0" w:space="0" w:color="auto"/>
                      </w:divBdr>
                    </w:div>
                  </w:divsChild>
                </w:div>
                <w:div w:id="1222210268">
                  <w:marLeft w:val="0"/>
                  <w:marRight w:val="0"/>
                  <w:marTop w:val="0"/>
                  <w:marBottom w:val="0"/>
                  <w:divBdr>
                    <w:top w:val="none" w:sz="0" w:space="0" w:color="auto"/>
                    <w:left w:val="none" w:sz="0" w:space="0" w:color="auto"/>
                    <w:bottom w:val="none" w:sz="0" w:space="0" w:color="auto"/>
                    <w:right w:val="none" w:sz="0" w:space="0" w:color="auto"/>
                  </w:divBdr>
                  <w:divsChild>
                    <w:div w:id="1322808106">
                      <w:marLeft w:val="0"/>
                      <w:marRight w:val="0"/>
                      <w:marTop w:val="0"/>
                      <w:marBottom w:val="0"/>
                      <w:divBdr>
                        <w:top w:val="none" w:sz="0" w:space="0" w:color="auto"/>
                        <w:left w:val="none" w:sz="0" w:space="0" w:color="auto"/>
                        <w:bottom w:val="none" w:sz="0" w:space="0" w:color="auto"/>
                        <w:right w:val="none" w:sz="0" w:space="0" w:color="auto"/>
                      </w:divBdr>
                    </w:div>
                    <w:div w:id="1391733500">
                      <w:marLeft w:val="0"/>
                      <w:marRight w:val="0"/>
                      <w:marTop w:val="0"/>
                      <w:marBottom w:val="0"/>
                      <w:divBdr>
                        <w:top w:val="none" w:sz="0" w:space="0" w:color="auto"/>
                        <w:left w:val="none" w:sz="0" w:space="0" w:color="auto"/>
                        <w:bottom w:val="none" w:sz="0" w:space="0" w:color="auto"/>
                        <w:right w:val="none" w:sz="0" w:space="0" w:color="auto"/>
                      </w:divBdr>
                    </w:div>
                    <w:div w:id="194588684">
                      <w:marLeft w:val="0"/>
                      <w:marRight w:val="0"/>
                      <w:marTop w:val="0"/>
                      <w:marBottom w:val="0"/>
                      <w:divBdr>
                        <w:top w:val="none" w:sz="0" w:space="0" w:color="auto"/>
                        <w:left w:val="none" w:sz="0" w:space="0" w:color="auto"/>
                        <w:bottom w:val="none" w:sz="0" w:space="0" w:color="auto"/>
                        <w:right w:val="none" w:sz="0" w:space="0" w:color="auto"/>
                      </w:divBdr>
                    </w:div>
                  </w:divsChild>
                </w:div>
                <w:div w:id="166678795">
                  <w:marLeft w:val="0"/>
                  <w:marRight w:val="0"/>
                  <w:marTop w:val="0"/>
                  <w:marBottom w:val="0"/>
                  <w:divBdr>
                    <w:top w:val="none" w:sz="0" w:space="0" w:color="auto"/>
                    <w:left w:val="none" w:sz="0" w:space="0" w:color="auto"/>
                    <w:bottom w:val="none" w:sz="0" w:space="0" w:color="auto"/>
                    <w:right w:val="none" w:sz="0" w:space="0" w:color="auto"/>
                  </w:divBdr>
                  <w:divsChild>
                    <w:div w:id="473566582">
                      <w:marLeft w:val="0"/>
                      <w:marRight w:val="0"/>
                      <w:marTop w:val="0"/>
                      <w:marBottom w:val="0"/>
                      <w:divBdr>
                        <w:top w:val="none" w:sz="0" w:space="0" w:color="auto"/>
                        <w:left w:val="none" w:sz="0" w:space="0" w:color="auto"/>
                        <w:bottom w:val="none" w:sz="0" w:space="0" w:color="auto"/>
                        <w:right w:val="none" w:sz="0" w:space="0" w:color="auto"/>
                      </w:divBdr>
                    </w:div>
                    <w:div w:id="759713663">
                      <w:marLeft w:val="0"/>
                      <w:marRight w:val="0"/>
                      <w:marTop w:val="0"/>
                      <w:marBottom w:val="0"/>
                      <w:divBdr>
                        <w:top w:val="none" w:sz="0" w:space="0" w:color="auto"/>
                        <w:left w:val="none" w:sz="0" w:space="0" w:color="auto"/>
                        <w:bottom w:val="none" w:sz="0" w:space="0" w:color="auto"/>
                        <w:right w:val="none" w:sz="0" w:space="0" w:color="auto"/>
                      </w:divBdr>
                    </w:div>
                    <w:div w:id="1678655756">
                      <w:marLeft w:val="0"/>
                      <w:marRight w:val="0"/>
                      <w:marTop w:val="0"/>
                      <w:marBottom w:val="0"/>
                      <w:divBdr>
                        <w:top w:val="none" w:sz="0" w:space="0" w:color="auto"/>
                        <w:left w:val="none" w:sz="0" w:space="0" w:color="auto"/>
                        <w:bottom w:val="none" w:sz="0" w:space="0" w:color="auto"/>
                        <w:right w:val="none" w:sz="0" w:space="0" w:color="auto"/>
                      </w:divBdr>
                    </w:div>
                  </w:divsChild>
                </w:div>
                <w:div w:id="124274330">
                  <w:marLeft w:val="0"/>
                  <w:marRight w:val="0"/>
                  <w:marTop w:val="0"/>
                  <w:marBottom w:val="0"/>
                  <w:divBdr>
                    <w:top w:val="none" w:sz="0" w:space="0" w:color="auto"/>
                    <w:left w:val="none" w:sz="0" w:space="0" w:color="auto"/>
                    <w:bottom w:val="none" w:sz="0" w:space="0" w:color="auto"/>
                    <w:right w:val="none" w:sz="0" w:space="0" w:color="auto"/>
                  </w:divBdr>
                  <w:divsChild>
                    <w:div w:id="600840821">
                      <w:marLeft w:val="0"/>
                      <w:marRight w:val="0"/>
                      <w:marTop w:val="0"/>
                      <w:marBottom w:val="0"/>
                      <w:divBdr>
                        <w:top w:val="none" w:sz="0" w:space="0" w:color="auto"/>
                        <w:left w:val="none" w:sz="0" w:space="0" w:color="auto"/>
                        <w:bottom w:val="none" w:sz="0" w:space="0" w:color="auto"/>
                        <w:right w:val="none" w:sz="0" w:space="0" w:color="auto"/>
                      </w:divBdr>
                    </w:div>
                    <w:div w:id="568350074">
                      <w:marLeft w:val="0"/>
                      <w:marRight w:val="0"/>
                      <w:marTop w:val="0"/>
                      <w:marBottom w:val="0"/>
                      <w:divBdr>
                        <w:top w:val="none" w:sz="0" w:space="0" w:color="auto"/>
                        <w:left w:val="none" w:sz="0" w:space="0" w:color="auto"/>
                        <w:bottom w:val="none" w:sz="0" w:space="0" w:color="auto"/>
                        <w:right w:val="none" w:sz="0" w:space="0" w:color="auto"/>
                      </w:divBdr>
                    </w:div>
                    <w:div w:id="155847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085091">
              <w:marLeft w:val="0"/>
              <w:marRight w:val="0"/>
              <w:marTop w:val="0"/>
              <w:marBottom w:val="0"/>
              <w:divBdr>
                <w:top w:val="none" w:sz="0" w:space="0" w:color="auto"/>
                <w:left w:val="none" w:sz="0" w:space="0" w:color="auto"/>
                <w:bottom w:val="none" w:sz="0" w:space="0" w:color="auto"/>
                <w:right w:val="none" w:sz="0" w:space="0" w:color="auto"/>
              </w:divBdr>
              <w:divsChild>
                <w:div w:id="1732651962">
                  <w:marLeft w:val="0"/>
                  <w:marRight w:val="0"/>
                  <w:marTop w:val="0"/>
                  <w:marBottom w:val="0"/>
                  <w:divBdr>
                    <w:top w:val="none" w:sz="0" w:space="0" w:color="auto"/>
                    <w:left w:val="none" w:sz="0" w:space="0" w:color="auto"/>
                    <w:bottom w:val="none" w:sz="0" w:space="0" w:color="auto"/>
                    <w:right w:val="none" w:sz="0" w:space="0" w:color="auto"/>
                  </w:divBdr>
                </w:div>
                <w:div w:id="576405465">
                  <w:marLeft w:val="0"/>
                  <w:marRight w:val="0"/>
                  <w:marTop w:val="0"/>
                  <w:marBottom w:val="0"/>
                  <w:divBdr>
                    <w:top w:val="none" w:sz="0" w:space="0" w:color="auto"/>
                    <w:left w:val="none" w:sz="0" w:space="0" w:color="auto"/>
                    <w:bottom w:val="none" w:sz="0" w:space="0" w:color="auto"/>
                    <w:right w:val="none" w:sz="0" w:space="0" w:color="auto"/>
                  </w:divBdr>
                  <w:divsChild>
                    <w:div w:id="584534689">
                      <w:marLeft w:val="0"/>
                      <w:marRight w:val="0"/>
                      <w:marTop w:val="0"/>
                      <w:marBottom w:val="0"/>
                      <w:divBdr>
                        <w:top w:val="none" w:sz="0" w:space="0" w:color="auto"/>
                        <w:left w:val="none" w:sz="0" w:space="0" w:color="auto"/>
                        <w:bottom w:val="none" w:sz="0" w:space="0" w:color="auto"/>
                        <w:right w:val="none" w:sz="0" w:space="0" w:color="auto"/>
                      </w:divBdr>
                    </w:div>
                    <w:div w:id="494757966">
                      <w:marLeft w:val="0"/>
                      <w:marRight w:val="0"/>
                      <w:marTop w:val="0"/>
                      <w:marBottom w:val="0"/>
                      <w:divBdr>
                        <w:top w:val="none" w:sz="0" w:space="0" w:color="auto"/>
                        <w:left w:val="none" w:sz="0" w:space="0" w:color="auto"/>
                        <w:bottom w:val="none" w:sz="0" w:space="0" w:color="auto"/>
                        <w:right w:val="none" w:sz="0" w:space="0" w:color="auto"/>
                      </w:divBdr>
                      <w:divsChild>
                        <w:div w:id="53604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820084">
                  <w:marLeft w:val="0"/>
                  <w:marRight w:val="0"/>
                  <w:marTop w:val="0"/>
                  <w:marBottom w:val="0"/>
                  <w:divBdr>
                    <w:top w:val="none" w:sz="0" w:space="0" w:color="auto"/>
                    <w:left w:val="none" w:sz="0" w:space="0" w:color="auto"/>
                    <w:bottom w:val="none" w:sz="0" w:space="0" w:color="auto"/>
                    <w:right w:val="none" w:sz="0" w:space="0" w:color="auto"/>
                  </w:divBdr>
                  <w:divsChild>
                    <w:div w:id="168058821">
                      <w:marLeft w:val="0"/>
                      <w:marRight w:val="0"/>
                      <w:marTop w:val="0"/>
                      <w:marBottom w:val="0"/>
                      <w:divBdr>
                        <w:top w:val="none" w:sz="0" w:space="0" w:color="auto"/>
                        <w:left w:val="none" w:sz="0" w:space="0" w:color="auto"/>
                        <w:bottom w:val="none" w:sz="0" w:space="0" w:color="auto"/>
                        <w:right w:val="none" w:sz="0" w:space="0" w:color="auto"/>
                      </w:divBdr>
                    </w:div>
                    <w:div w:id="2081515432">
                      <w:marLeft w:val="0"/>
                      <w:marRight w:val="0"/>
                      <w:marTop w:val="0"/>
                      <w:marBottom w:val="0"/>
                      <w:divBdr>
                        <w:top w:val="none" w:sz="0" w:space="0" w:color="auto"/>
                        <w:left w:val="none" w:sz="0" w:space="0" w:color="auto"/>
                        <w:bottom w:val="none" w:sz="0" w:space="0" w:color="auto"/>
                        <w:right w:val="none" w:sz="0" w:space="0" w:color="auto"/>
                      </w:divBdr>
                      <w:divsChild>
                        <w:div w:id="1381397737">
                          <w:marLeft w:val="0"/>
                          <w:marRight w:val="0"/>
                          <w:marTop w:val="0"/>
                          <w:marBottom w:val="0"/>
                          <w:divBdr>
                            <w:top w:val="none" w:sz="0" w:space="0" w:color="auto"/>
                            <w:left w:val="none" w:sz="0" w:space="0" w:color="auto"/>
                            <w:bottom w:val="none" w:sz="0" w:space="0" w:color="auto"/>
                            <w:right w:val="none" w:sz="0" w:space="0" w:color="auto"/>
                          </w:divBdr>
                        </w:div>
                        <w:div w:id="1205369773">
                          <w:marLeft w:val="0"/>
                          <w:marRight w:val="0"/>
                          <w:marTop w:val="0"/>
                          <w:marBottom w:val="0"/>
                          <w:divBdr>
                            <w:top w:val="none" w:sz="0" w:space="0" w:color="auto"/>
                            <w:left w:val="none" w:sz="0" w:space="0" w:color="auto"/>
                            <w:bottom w:val="none" w:sz="0" w:space="0" w:color="auto"/>
                            <w:right w:val="none" w:sz="0" w:space="0" w:color="auto"/>
                          </w:divBdr>
                        </w:div>
                        <w:div w:id="936789301">
                          <w:marLeft w:val="0"/>
                          <w:marRight w:val="0"/>
                          <w:marTop w:val="0"/>
                          <w:marBottom w:val="0"/>
                          <w:divBdr>
                            <w:top w:val="none" w:sz="0" w:space="0" w:color="auto"/>
                            <w:left w:val="none" w:sz="0" w:space="0" w:color="auto"/>
                            <w:bottom w:val="none" w:sz="0" w:space="0" w:color="auto"/>
                            <w:right w:val="none" w:sz="0" w:space="0" w:color="auto"/>
                          </w:divBdr>
                        </w:div>
                        <w:div w:id="443772686">
                          <w:marLeft w:val="0"/>
                          <w:marRight w:val="0"/>
                          <w:marTop w:val="0"/>
                          <w:marBottom w:val="0"/>
                          <w:divBdr>
                            <w:top w:val="none" w:sz="0" w:space="0" w:color="auto"/>
                            <w:left w:val="none" w:sz="0" w:space="0" w:color="auto"/>
                            <w:bottom w:val="none" w:sz="0" w:space="0" w:color="auto"/>
                            <w:right w:val="none" w:sz="0" w:space="0" w:color="auto"/>
                          </w:divBdr>
                        </w:div>
                        <w:div w:id="261687980">
                          <w:marLeft w:val="0"/>
                          <w:marRight w:val="0"/>
                          <w:marTop w:val="0"/>
                          <w:marBottom w:val="0"/>
                          <w:divBdr>
                            <w:top w:val="none" w:sz="0" w:space="0" w:color="auto"/>
                            <w:left w:val="none" w:sz="0" w:space="0" w:color="auto"/>
                            <w:bottom w:val="none" w:sz="0" w:space="0" w:color="auto"/>
                            <w:right w:val="none" w:sz="0" w:space="0" w:color="auto"/>
                          </w:divBdr>
                        </w:div>
                      </w:divsChild>
                    </w:div>
                    <w:div w:id="1167206603">
                      <w:marLeft w:val="0"/>
                      <w:marRight w:val="0"/>
                      <w:marTop w:val="0"/>
                      <w:marBottom w:val="0"/>
                      <w:divBdr>
                        <w:top w:val="none" w:sz="0" w:space="0" w:color="auto"/>
                        <w:left w:val="none" w:sz="0" w:space="0" w:color="auto"/>
                        <w:bottom w:val="none" w:sz="0" w:space="0" w:color="auto"/>
                        <w:right w:val="none" w:sz="0" w:space="0" w:color="auto"/>
                      </w:divBdr>
                    </w:div>
                  </w:divsChild>
                </w:div>
                <w:div w:id="1747024828">
                  <w:marLeft w:val="0"/>
                  <w:marRight w:val="0"/>
                  <w:marTop w:val="0"/>
                  <w:marBottom w:val="0"/>
                  <w:divBdr>
                    <w:top w:val="none" w:sz="0" w:space="0" w:color="auto"/>
                    <w:left w:val="none" w:sz="0" w:space="0" w:color="auto"/>
                    <w:bottom w:val="none" w:sz="0" w:space="0" w:color="auto"/>
                    <w:right w:val="none" w:sz="0" w:space="0" w:color="auto"/>
                  </w:divBdr>
                  <w:divsChild>
                    <w:div w:id="882446030">
                      <w:marLeft w:val="0"/>
                      <w:marRight w:val="0"/>
                      <w:marTop w:val="0"/>
                      <w:marBottom w:val="0"/>
                      <w:divBdr>
                        <w:top w:val="none" w:sz="0" w:space="0" w:color="auto"/>
                        <w:left w:val="none" w:sz="0" w:space="0" w:color="auto"/>
                        <w:bottom w:val="none" w:sz="0" w:space="0" w:color="auto"/>
                        <w:right w:val="none" w:sz="0" w:space="0" w:color="auto"/>
                      </w:divBdr>
                      <w:divsChild>
                        <w:div w:id="15430055">
                          <w:marLeft w:val="0"/>
                          <w:marRight w:val="0"/>
                          <w:marTop w:val="0"/>
                          <w:marBottom w:val="0"/>
                          <w:divBdr>
                            <w:top w:val="none" w:sz="0" w:space="0" w:color="auto"/>
                            <w:left w:val="none" w:sz="0" w:space="0" w:color="auto"/>
                            <w:bottom w:val="none" w:sz="0" w:space="0" w:color="auto"/>
                            <w:right w:val="none" w:sz="0" w:space="0" w:color="auto"/>
                          </w:divBdr>
                        </w:div>
                      </w:divsChild>
                    </w:div>
                    <w:div w:id="1790199605">
                      <w:marLeft w:val="0"/>
                      <w:marRight w:val="0"/>
                      <w:marTop w:val="0"/>
                      <w:marBottom w:val="0"/>
                      <w:divBdr>
                        <w:top w:val="none" w:sz="0" w:space="0" w:color="auto"/>
                        <w:left w:val="none" w:sz="0" w:space="0" w:color="auto"/>
                        <w:bottom w:val="none" w:sz="0" w:space="0" w:color="auto"/>
                        <w:right w:val="none" w:sz="0" w:space="0" w:color="auto"/>
                      </w:divBdr>
                      <w:divsChild>
                        <w:div w:id="1254971824">
                          <w:marLeft w:val="0"/>
                          <w:marRight w:val="0"/>
                          <w:marTop w:val="0"/>
                          <w:marBottom w:val="0"/>
                          <w:divBdr>
                            <w:top w:val="none" w:sz="0" w:space="0" w:color="auto"/>
                            <w:left w:val="none" w:sz="0" w:space="0" w:color="auto"/>
                            <w:bottom w:val="none" w:sz="0" w:space="0" w:color="auto"/>
                            <w:right w:val="none" w:sz="0" w:space="0" w:color="auto"/>
                          </w:divBdr>
                        </w:div>
                      </w:divsChild>
                    </w:div>
                    <w:div w:id="1575895421">
                      <w:marLeft w:val="0"/>
                      <w:marRight w:val="0"/>
                      <w:marTop w:val="0"/>
                      <w:marBottom w:val="0"/>
                      <w:divBdr>
                        <w:top w:val="none" w:sz="0" w:space="0" w:color="auto"/>
                        <w:left w:val="none" w:sz="0" w:space="0" w:color="auto"/>
                        <w:bottom w:val="none" w:sz="0" w:space="0" w:color="auto"/>
                        <w:right w:val="none" w:sz="0" w:space="0" w:color="auto"/>
                      </w:divBdr>
                    </w:div>
                  </w:divsChild>
                </w:div>
                <w:div w:id="692918752">
                  <w:marLeft w:val="0"/>
                  <w:marRight w:val="0"/>
                  <w:marTop w:val="0"/>
                  <w:marBottom w:val="0"/>
                  <w:divBdr>
                    <w:top w:val="none" w:sz="0" w:space="0" w:color="auto"/>
                    <w:left w:val="none" w:sz="0" w:space="0" w:color="auto"/>
                    <w:bottom w:val="none" w:sz="0" w:space="0" w:color="auto"/>
                    <w:right w:val="none" w:sz="0" w:space="0" w:color="auto"/>
                  </w:divBdr>
                  <w:divsChild>
                    <w:div w:id="105195496">
                      <w:marLeft w:val="0"/>
                      <w:marRight w:val="0"/>
                      <w:marTop w:val="0"/>
                      <w:marBottom w:val="0"/>
                      <w:divBdr>
                        <w:top w:val="none" w:sz="0" w:space="0" w:color="auto"/>
                        <w:left w:val="none" w:sz="0" w:space="0" w:color="auto"/>
                        <w:bottom w:val="none" w:sz="0" w:space="0" w:color="auto"/>
                        <w:right w:val="none" w:sz="0" w:space="0" w:color="auto"/>
                      </w:divBdr>
                      <w:divsChild>
                        <w:div w:id="2136289187">
                          <w:marLeft w:val="0"/>
                          <w:marRight w:val="0"/>
                          <w:marTop w:val="0"/>
                          <w:marBottom w:val="0"/>
                          <w:divBdr>
                            <w:top w:val="none" w:sz="0" w:space="0" w:color="auto"/>
                            <w:left w:val="none" w:sz="0" w:space="0" w:color="auto"/>
                            <w:bottom w:val="none" w:sz="0" w:space="0" w:color="auto"/>
                            <w:right w:val="none" w:sz="0" w:space="0" w:color="auto"/>
                          </w:divBdr>
                        </w:div>
                      </w:divsChild>
                    </w:div>
                    <w:div w:id="1740252516">
                      <w:marLeft w:val="0"/>
                      <w:marRight w:val="0"/>
                      <w:marTop w:val="0"/>
                      <w:marBottom w:val="0"/>
                      <w:divBdr>
                        <w:top w:val="none" w:sz="0" w:space="0" w:color="auto"/>
                        <w:left w:val="none" w:sz="0" w:space="0" w:color="auto"/>
                        <w:bottom w:val="none" w:sz="0" w:space="0" w:color="auto"/>
                        <w:right w:val="none" w:sz="0" w:space="0" w:color="auto"/>
                      </w:divBdr>
                      <w:divsChild>
                        <w:div w:id="45184555">
                          <w:marLeft w:val="0"/>
                          <w:marRight w:val="0"/>
                          <w:marTop w:val="0"/>
                          <w:marBottom w:val="0"/>
                          <w:divBdr>
                            <w:top w:val="none" w:sz="0" w:space="0" w:color="auto"/>
                            <w:left w:val="none" w:sz="0" w:space="0" w:color="auto"/>
                            <w:bottom w:val="none" w:sz="0" w:space="0" w:color="auto"/>
                            <w:right w:val="none" w:sz="0" w:space="0" w:color="auto"/>
                          </w:divBdr>
                        </w:div>
                      </w:divsChild>
                    </w:div>
                    <w:div w:id="1009404908">
                      <w:marLeft w:val="0"/>
                      <w:marRight w:val="0"/>
                      <w:marTop w:val="0"/>
                      <w:marBottom w:val="0"/>
                      <w:divBdr>
                        <w:top w:val="none" w:sz="0" w:space="0" w:color="auto"/>
                        <w:left w:val="none" w:sz="0" w:space="0" w:color="auto"/>
                        <w:bottom w:val="none" w:sz="0" w:space="0" w:color="auto"/>
                        <w:right w:val="none" w:sz="0" w:space="0" w:color="auto"/>
                      </w:divBdr>
                    </w:div>
                  </w:divsChild>
                </w:div>
                <w:div w:id="1138499124">
                  <w:marLeft w:val="0"/>
                  <w:marRight w:val="0"/>
                  <w:marTop w:val="0"/>
                  <w:marBottom w:val="0"/>
                  <w:divBdr>
                    <w:top w:val="none" w:sz="0" w:space="0" w:color="auto"/>
                    <w:left w:val="none" w:sz="0" w:space="0" w:color="auto"/>
                    <w:bottom w:val="none" w:sz="0" w:space="0" w:color="auto"/>
                    <w:right w:val="none" w:sz="0" w:space="0" w:color="auto"/>
                  </w:divBdr>
                  <w:divsChild>
                    <w:div w:id="1712341101">
                      <w:marLeft w:val="0"/>
                      <w:marRight w:val="0"/>
                      <w:marTop w:val="0"/>
                      <w:marBottom w:val="0"/>
                      <w:divBdr>
                        <w:top w:val="none" w:sz="0" w:space="0" w:color="auto"/>
                        <w:left w:val="none" w:sz="0" w:space="0" w:color="auto"/>
                        <w:bottom w:val="none" w:sz="0" w:space="0" w:color="auto"/>
                        <w:right w:val="none" w:sz="0" w:space="0" w:color="auto"/>
                      </w:divBdr>
                      <w:divsChild>
                        <w:div w:id="1107502289">
                          <w:marLeft w:val="0"/>
                          <w:marRight w:val="0"/>
                          <w:marTop w:val="0"/>
                          <w:marBottom w:val="0"/>
                          <w:divBdr>
                            <w:top w:val="none" w:sz="0" w:space="0" w:color="auto"/>
                            <w:left w:val="none" w:sz="0" w:space="0" w:color="auto"/>
                            <w:bottom w:val="none" w:sz="0" w:space="0" w:color="auto"/>
                            <w:right w:val="none" w:sz="0" w:space="0" w:color="auto"/>
                          </w:divBdr>
                        </w:div>
                      </w:divsChild>
                    </w:div>
                    <w:div w:id="1152989866">
                      <w:marLeft w:val="0"/>
                      <w:marRight w:val="0"/>
                      <w:marTop w:val="0"/>
                      <w:marBottom w:val="0"/>
                      <w:divBdr>
                        <w:top w:val="none" w:sz="0" w:space="0" w:color="auto"/>
                        <w:left w:val="none" w:sz="0" w:space="0" w:color="auto"/>
                        <w:bottom w:val="none" w:sz="0" w:space="0" w:color="auto"/>
                        <w:right w:val="none" w:sz="0" w:space="0" w:color="auto"/>
                      </w:divBdr>
                      <w:divsChild>
                        <w:div w:id="346634529">
                          <w:marLeft w:val="0"/>
                          <w:marRight w:val="0"/>
                          <w:marTop w:val="0"/>
                          <w:marBottom w:val="0"/>
                          <w:divBdr>
                            <w:top w:val="none" w:sz="0" w:space="0" w:color="auto"/>
                            <w:left w:val="none" w:sz="0" w:space="0" w:color="auto"/>
                            <w:bottom w:val="none" w:sz="0" w:space="0" w:color="auto"/>
                            <w:right w:val="none" w:sz="0" w:space="0" w:color="auto"/>
                          </w:divBdr>
                        </w:div>
                      </w:divsChild>
                    </w:div>
                    <w:div w:id="1880703332">
                      <w:marLeft w:val="0"/>
                      <w:marRight w:val="0"/>
                      <w:marTop w:val="0"/>
                      <w:marBottom w:val="0"/>
                      <w:divBdr>
                        <w:top w:val="none" w:sz="0" w:space="0" w:color="auto"/>
                        <w:left w:val="none" w:sz="0" w:space="0" w:color="auto"/>
                        <w:bottom w:val="none" w:sz="0" w:space="0" w:color="auto"/>
                        <w:right w:val="none" w:sz="0" w:space="0" w:color="auto"/>
                      </w:divBdr>
                    </w:div>
                  </w:divsChild>
                </w:div>
                <w:div w:id="420954526">
                  <w:marLeft w:val="0"/>
                  <w:marRight w:val="0"/>
                  <w:marTop w:val="0"/>
                  <w:marBottom w:val="0"/>
                  <w:divBdr>
                    <w:top w:val="none" w:sz="0" w:space="0" w:color="auto"/>
                    <w:left w:val="none" w:sz="0" w:space="0" w:color="auto"/>
                    <w:bottom w:val="none" w:sz="0" w:space="0" w:color="auto"/>
                    <w:right w:val="none" w:sz="0" w:space="0" w:color="auto"/>
                  </w:divBdr>
                  <w:divsChild>
                    <w:div w:id="669984111">
                      <w:marLeft w:val="0"/>
                      <w:marRight w:val="0"/>
                      <w:marTop w:val="0"/>
                      <w:marBottom w:val="0"/>
                      <w:divBdr>
                        <w:top w:val="none" w:sz="0" w:space="0" w:color="auto"/>
                        <w:left w:val="none" w:sz="0" w:space="0" w:color="auto"/>
                        <w:bottom w:val="none" w:sz="0" w:space="0" w:color="auto"/>
                        <w:right w:val="none" w:sz="0" w:space="0" w:color="auto"/>
                      </w:divBdr>
                      <w:divsChild>
                        <w:div w:id="1044675273">
                          <w:marLeft w:val="0"/>
                          <w:marRight w:val="0"/>
                          <w:marTop w:val="0"/>
                          <w:marBottom w:val="0"/>
                          <w:divBdr>
                            <w:top w:val="none" w:sz="0" w:space="0" w:color="auto"/>
                            <w:left w:val="none" w:sz="0" w:space="0" w:color="auto"/>
                            <w:bottom w:val="none" w:sz="0" w:space="0" w:color="auto"/>
                            <w:right w:val="none" w:sz="0" w:space="0" w:color="auto"/>
                          </w:divBdr>
                        </w:div>
                      </w:divsChild>
                    </w:div>
                    <w:div w:id="775248989">
                      <w:marLeft w:val="0"/>
                      <w:marRight w:val="0"/>
                      <w:marTop w:val="0"/>
                      <w:marBottom w:val="0"/>
                      <w:divBdr>
                        <w:top w:val="none" w:sz="0" w:space="0" w:color="auto"/>
                        <w:left w:val="none" w:sz="0" w:space="0" w:color="auto"/>
                        <w:bottom w:val="none" w:sz="0" w:space="0" w:color="auto"/>
                        <w:right w:val="none" w:sz="0" w:space="0" w:color="auto"/>
                      </w:divBdr>
                      <w:divsChild>
                        <w:div w:id="1739131762">
                          <w:marLeft w:val="0"/>
                          <w:marRight w:val="0"/>
                          <w:marTop w:val="0"/>
                          <w:marBottom w:val="0"/>
                          <w:divBdr>
                            <w:top w:val="none" w:sz="0" w:space="0" w:color="auto"/>
                            <w:left w:val="none" w:sz="0" w:space="0" w:color="auto"/>
                            <w:bottom w:val="none" w:sz="0" w:space="0" w:color="auto"/>
                            <w:right w:val="none" w:sz="0" w:space="0" w:color="auto"/>
                          </w:divBdr>
                        </w:div>
                      </w:divsChild>
                    </w:div>
                    <w:div w:id="1577209405">
                      <w:marLeft w:val="0"/>
                      <w:marRight w:val="0"/>
                      <w:marTop w:val="0"/>
                      <w:marBottom w:val="0"/>
                      <w:divBdr>
                        <w:top w:val="none" w:sz="0" w:space="0" w:color="auto"/>
                        <w:left w:val="none" w:sz="0" w:space="0" w:color="auto"/>
                        <w:bottom w:val="none" w:sz="0" w:space="0" w:color="auto"/>
                        <w:right w:val="none" w:sz="0" w:space="0" w:color="auto"/>
                      </w:divBdr>
                    </w:div>
                  </w:divsChild>
                </w:div>
                <w:div w:id="693968094">
                  <w:marLeft w:val="0"/>
                  <w:marRight w:val="0"/>
                  <w:marTop w:val="0"/>
                  <w:marBottom w:val="0"/>
                  <w:divBdr>
                    <w:top w:val="none" w:sz="0" w:space="0" w:color="auto"/>
                    <w:left w:val="none" w:sz="0" w:space="0" w:color="auto"/>
                    <w:bottom w:val="none" w:sz="0" w:space="0" w:color="auto"/>
                    <w:right w:val="none" w:sz="0" w:space="0" w:color="auto"/>
                  </w:divBdr>
                  <w:divsChild>
                    <w:div w:id="327557453">
                      <w:marLeft w:val="0"/>
                      <w:marRight w:val="0"/>
                      <w:marTop w:val="0"/>
                      <w:marBottom w:val="0"/>
                      <w:divBdr>
                        <w:top w:val="none" w:sz="0" w:space="0" w:color="auto"/>
                        <w:left w:val="none" w:sz="0" w:space="0" w:color="auto"/>
                        <w:bottom w:val="none" w:sz="0" w:space="0" w:color="auto"/>
                        <w:right w:val="none" w:sz="0" w:space="0" w:color="auto"/>
                      </w:divBdr>
                      <w:divsChild>
                        <w:div w:id="1489858838">
                          <w:marLeft w:val="0"/>
                          <w:marRight w:val="0"/>
                          <w:marTop w:val="0"/>
                          <w:marBottom w:val="0"/>
                          <w:divBdr>
                            <w:top w:val="none" w:sz="0" w:space="0" w:color="auto"/>
                            <w:left w:val="none" w:sz="0" w:space="0" w:color="auto"/>
                            <w:bottom w:val="none" w:sz="0" w:space="0" w:color="auto"/>
                            <w:right w:val="none" w:sz="0" w:space="0" w:color="auto"/>
                          </w:divBdr>
                        </w:div>
                      </w:divsChild>
                    </w:div>
                    <w:div w:id="1611429371">
                      <w:marLeft w:val="0"/>
                      <w:marRight w:val="0"/>
                      <w:marTop w:val="0"/>
                      <w:marBottom w:val="0"/>
                      <w:divBdr>
                        <w:top w:val="none" w:sz="0" w:space="0" w:color="auto"/>
                        <w:left w:val="none" w:sz="0" w:space="0" w:color="auto"/>
                        <w:bottom w:val="none" w:sz="0" w:space="0" w:color="auto"/>
                        <w:right w:val="none" w:sz="0" w:space="0" w:color="auto"/>
                      </w:divBdr>
                      <w:divsChild>
                        <w:div w:id="986671421">
                          <w:marLeft w:val="0"/>
                          <w:marRight w:val="0"/>
                          <w:marTop w:val="0"/>
                          <w:marBottom w:val="0"/>
                          <w:divBdr>
                            <w:top w:val="none" w:sz="0" w:space="0" w:color="auto"/>
                            <w:left w:val="none" w:sz="0" w:space="0" w:color="auto"/>
                            <w:bottom w:val="none" w:sz="0" w:space="0" w:color="auto"/>
                            <w:right w:val="none" w:sz="0" w:space="0" w:color="auto"/>
                          </w:divBdr>
                        </w:div>
                      </w:divsChild>
                    </w:div>
                    <w:div w:id="9683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020557">
              <w:marLeft w:val="0"/>
              <w:marRight w:val="0"/>
              <w:marTop w:val="0"/>
              <w:marBottom w:val="0"/>
              <w:divBdr>
                <w:top w:val="none" w:sz="0" w:space="0" w:color="auto"/>
                <w:left w:val="none" w:sz="0" w:space="0" w:color="auto"/>
                <w:bottom w:val="none" w:sz="0" w:space="0" w:color="auto"/>
                <w:right w:val="none" w:sz="0" w:space="0" w:color="auto"/>
              </w:divBdr>
              <w:divsChild>
                <w:div w:id="2144956508">
                  <w:marLeft w:val="0"/>
                  <w:marRight w:val="0"/>
                  <w:marTop w:val="0"/>
                  <w:marBottom w:val="0"/>
                  <w:divBdr>
                    <w:top w:val="none" w:sz="0" w:space="0" w:color="auto"/>
                    <w:left w:val="none" w:sz="0" w:space="0" w:color="auto"/>
                    <w:bottom w:val="none" w:sz="0" w:space="0" w:color="auto"/>
                    <w:right w:val="none" w:sz="0" w:space="0" w:color="auto"/>
                  </w:divBdr>
                </w:div>
                <w:div w:id="712079609">
                  <w:marLeft w:val="0"/>
                  <w:marRight w:val="0"/>
                  <w:marTop w:val="0"/>
                  <w:marBottom w:val="0"/>
                  <w:divBdr>
                    <w:top w:val="none" w:sz="0" w:space="0" w:color="auto"/>
                    <w:left w:val="none" w:sz="0" w:space="0" w:color="auto"/>
                    <w:bottom w:val="none" w:sz="0" w:space="0" w:color="auto"/>
                    <w:right w:val="none" w:sz="0" w:space="0" w:color="auto"/>
                  </w:divBdr>
                  <w:divsChild>
                    <w:div w:id="898320152">
                      <w:marLeft w:val="0"/>
                      <w:marRight w:val="0"/>
                      <w:marTop w:val="0"/>
                      <w:marBottom w:val="0"/>
                      <w:divBdr>
                        <w:top w:val="none" w:sz="0" w:space="0" w:color="auto"/>
                        <w:left w:val="none" w:sz="0" w:space="0" w:color="auto"/>
                        <w:bottom w:val="none" w:sz="0" w:space="0" w:color="auto"/>
                        <w:right w:val="none" w:sz="0" w:space="0" w:color="auto"/>
                      </w:divBdr>
                    </w:div>
                    <w:div w:id="197014168">
                      <w:marLeft w:val="0"/>
                      <w:marRight w:val="0"/>
                      <w:marTop w:val="0"/>
                      <w:marBottom w:val="0"/>
                      <w:divBdr>
                        <w:top w:val="none" w:sz="0" w:space="0" w:color="auto"/>
                        <w:left w:val="none" w:sz="0" w:space="0" w:color="auto"/>
                        <w:bottom w:val="none" w:sz="0" w:space="0" w:color="auto"/>
                        <w:right w:val="none" w:sz="0" w:space="0" w:color="auto"/>
                      </w:divBdr>
                      <w:divsChild>
                        <w:div w:id="186866955">
                          <w:marLeft w:val="0"/>
                          <w:marRight w:val="0"/>
                          <w:marTop w:val="0"/>
                          <w:marBottom w:val="0"/>
                          <w:divBdr>
                            <w:top w:val="none" w:sz="0" w:space="0" w:color="auto"/>
                            <w:left w:val="none" w:sz="0" w:space="0" w:color="auto"/>
                            <w:bottom w:val="none" w:sz="0" w:space="0" w:color="auto"/>
                            <w:right w:val="none" w:sz="0" w:space="0" w:color="auto"/>
                          </w:divBdr>
                        </w:div>
                      </w:divsChild>
                    </w:div>
                    <w:div w:id="198011055">
                      <w:marLeft w:val="0"/>
                      <w:marRight w:val="0"/>
                      <w:marTop w:val="0"/>
                      <w:marBottom w:val="0"/>
                      <w:divBdr>
                        <w:top w:val="none" w:sz="0" w:space="0" w:color="auto"/>
                        <w:left w:val="none" w:sz="0" w:space="0" w:color="auto"/>
                        <w:bottom w:val="none" w:sz="0" w:space="0" w:color="auto"/>
                        <w:right w:val="none" w:sz="0" w:space="0" w:color="auto"/>
                      </w:divBdr>
                    </w:div>
                  </w:divsChild>
                </w:div>
                <w:div w:id="1158034900">
                  <w:marLeft w:val="0"/>
                  <w:marRight w:val="0"/>
                  <w:marTop w:val="0"/>
                  <w:marBottom w:val="0"/>
                  <w:divBdr>
                    <w:top w:val="none" w:sz="0" w:space="0" w:color="auto"/>
                    <w:left w:val="none" w:sz="0" w:space="0" w:color="auto"/>
                    <w:bottom w:val="none" w:sz="0" w:space="0" w:color="auto"/>
                    <w:right w:val="none" w:sz="0" w:space="0" w:color="auto"/>
                  </w:divBdr>
                  <w:divsChild>
                    <w:div w:id="138422608">
                      <w:marLeft w:val="0"/>
                      <w:marRight w:val="0"/>
                      <w:marTop w:val="0"/>
                      <w:marBottom w:val="0"/>
                      <w:divBdr>
                        <w:top w:val="none" w:sz="0" w:space="0" w:color="auto"/>
                        <w:left w:val="none" w:sz="0" w:space="0" w:color="auto"/>
                        <w:bottom w:val="none" w:sz="0" w:space="0" w:color="auto"/>
                        <w:right w:val="none" w:sz="0" w:space="0" w:color="auto"/>
                      </w:divBdr>
                    </w:div>
                    <w:div w:id="2058580556">
                      <w:marLeft w:val="0"/>
                      <w:marRight w:val="0"/>
                      <w:marTop w:val="0"/>
                      <w:marBottom w:val="0"/>
                      <w:divBdr>
                        <w:top w:val="none" w:sz="0" w:space="0" w:color="auto"/>
                        <w:left w:val="none" w:sz="0" w:space="0" w:color="auto"/>
                        <w:bottom w:val="none" w:sz="0" w:space="0" w:color="auto"/>
                        <w:right w:val="none" w:sz="0" w:space="0" w:color="auto"/>
                      </w:divBdr>
                    </w:div>
                    <w:div w:id="2052263672">
                      <w:marLeft w:val="0"/>
                      <w:marRight w:val="0"/>
                      <w:marTop w:val="0"/>
                      <w:marBottom w:val="0"/>
                      <w:divBdr>
                        <w:top w:val="none" w:sz="0" w:space="0" w:color="auto"/>
                        <w:left w:val="none" w:sz="0" w:space="0" w:color="auto"/>
                        <w:bottom w:val="none" w:sz="0" w:space="0" w:color="auto"/>
                        <w:right w:val="none" w:sz="0" w:space="0" w:color="auto"/>
                      </w:divBdr>
                    </w:div>
                  </w:divsChild>
                </w:div>
                <w:div w:id="2100103979">
                  <w:marLeft w:val="0"/>
                  <w:marRight w:val="0"/>
                  <w:marTop w:val="0"/>
                  <w:marBottom w:val="0"/>
                  <w:divBdr>
                    <w:top w:val="none" w:sz="0" w:space="0" w:color="auto"/>
                    <w:left w:val="none" w:sz="0" w:space="0" w:color="auto"/>
                    <w:bottom w:val="none" w:sz="0" w:space="0" w:color="auto"/>
                    <w:right w:val="none" w:sz="0" w:space="0" w:color="auto"/>
                  </w:divBdr>
                  <w:divsChild>
                    <w:div w:id="762454980">
                      <w:marLeft w:val="0"/>
                      <w:marRight w:val="0"/>
                      <w:marTop w:val="0"/>
                      <w:marBottom w:val="0"/>
                      <w:divBdr>
                        <w:top w:val="none" w:sz="0" w:space="0" w:color="auto"/>
                        <w:left w:val="none" w:sz="0" w:space="0" w:color="auto"/>
                        <w:bottom w:val="none" w:sz="0" w:space="0" w:color="auto"/>
                        <w:right w:val="none" w:sz="0" w:space="0" w:color="auto"/>
                      </w:divBdr>
                    </w:div>
                    <w:div w:id="581376491">
                      <w:marLeft w:val="0"/>
                      <w:marRight w:val="0"/>
                      <w:marTop w:val="0"/>
                      <w:marBottom w:val="0"/>
                      <w:divBdr>
                        <w:top w:val="none" w:sz="0" w:space="0" w:color="auto"/>
                        <w:left w:val="none" w:sz="0" w:space="0" w:color="auto"/>
                        <w:bottom w:val="none" w:sz="0" w:space="0" w:color="auto"/>
                        <w:right w:val="none" w:sz="0" w:space="0" w:color="auto"/>
                      </w:divBdr>
                    </w:div>
                    <w:div w:id="1362130342">
                      <w:marLeft w:val="0"/>
                      <w:marRight w:val="0"/>
                      <w:marTop w:val="0"/>
                      <w:marBottom w:val="0"/>
                      <w:divBdr>
                        <w:top w:val="none" w:sz="0" w:space="0" w:color="auto"/>
                        <w:left w:val="none" w:sz="0" w:space="0" w:color="auto"/>
                        <w:bottom w:val="none" w:sz="0" w:space="0" w:color="auto"/>
                        <w:right w:val="none" w:sz="0" w:space="0" w:color="auto"/>
                      </w:divBdr>
                    </w:div>
                  </w:divsChild>
                </w:div>
                <w:div w:id="923535265">
                  <w:marLeft w:val="0"/>
                  <w:marRight w:val="0"/>
                  <w:marTop w:val="0"/>
                  <w:marBottom w:val="0"/>
                  <w:divBdr>
                    <w:top w:val="none" w:sz="0" w:space="0" w:color="auto"/>
                    <w:left w:val="none" w:sz="0" w:space="0" w:color="auto"/>
                    <w:bottom w:val="none" w:sz="0" w:space="0" w:color="auto"/>
                    <w:right w:val="none" w:sz="0" w:space="0" w:color="auto"/>
                  </w:divBdr>
                  <w:divsChild>
                    <w:div w:id="1944411662">
                      <w:marLeft w:val="0"/>
                      <w:marRight w:val="0"/>
                      <w:marTop w:val="0"/>
                      <w:marBottom w:val="0"/>
                      <w:divBdr>
                        <w:top w:val="none" w:sz="0" w:space="0" w:color="auto"/>
                        <w:left w:val="none" w:sz="0" w:space="0" w:color="auto"/>
                        <w:bottom w:val="none" w:sz="0" w:space="0" w:color="auto"/>
                        <w:right w:val="none" w:sz="0" w:space="0" w:color="auto"/>
                      </w:divBdr>
                    </w:div>
                    <w:div w:id="1757550262">
                      <w:marLeft w:val="0"/>
                      <w:marRight w:val="0"/>
                      <w:marTop w:val="0"/>
                      <w:marBottom w:val="0"/>
                      <w:divBdr>
                        <w:top w:val="none" w:sz="0" w:space="0" w:color="auto"/>
                        <w:left w:val="none" w:sz="0" w:space="0" w:color="auto"/>
                        <w:bottom w:val="none" w:sz="0" w:space="0" w:color="auto"/>
                        <w:right w:val="none" w:sz="0" w:space="0" w:color="auto"/>
                      </w:divBdr>
                    </w:div>
                    <w:div w:id="1689214640">
                      <w:marLeft w:val="0"/>
                      <w:marRight w:val="0"/>
                      <w:marTop w:val="0"/>
                      <w:marBottom w:val="0"/>
                      <w:divBdr>
                        <w:top w:val="none" w:sz="0" w:space="0" w:color="auto"/>
                        <w:left w:val="none" w:sz="0" w:space="0" w:color="auto"/>
                        <w:bottom w:val="none" w:sz="0" w:space="0" w:color="auto"/>
                        <w:right w:val="none" w:sz="0" w:space="0" w:color="auto"/>
                      </w:divBdr>
                    </w:div>
                  </w:divsChild>
                </w:div>
                <w:div w:id="1987122074">
                  <w:marLeft w:val="0"/>
                  <w:marRight w:val="0"/>
                  <w:marTop w:val="0"/>
                  <w:marBottom w:val="0"/>
                  <w:divBdr>
                    <w:top w:val="none" w:sz="0" w:space="0" w:color="auto"/>
                    <w:left w:val="none" w:sz="0" w:space="0" w:color="auto"/>
                    <w:bottom w:val="none" w:sz="0" w:space="0" w:color="auto"/>
                    <w:right w:val="none" w:sz="0" w:space="0" w:color="auto"/>
                  </w:divBdr>
                  <w:divsChild>
                    <w:div w:id="857043226">
                      <w:marLeft w:val="0"/>
                      <w:marRight w:val="0"/>
                      <w:marTop w:val="0"/>
                      <w:marBottom w:val="0"/>
                      <w:divBdr>
                        <w:top w:val="none" w:sz="0" w:space="0" w:color="auto"/>
                        <w:left w:val="none" w:sz="0" w:space="0" w:color="auto"/>
                        <w:bottom w:val="none" w:sz="0" w:space="0" w:color="auto"/>
                        <w:right w:val="none" w:sz="0" w:space="0" w:color="auto"/>
                      </w:divBdr>
                    </w:div>
                    <w:div w:id="2093811278">
                      <w:marLeft w:val="0"/>
                      <w:marRight w:val="0"/>
                      <w:marTop w:val="0"/>
                      <w:marBottom w:val="0"/>
                      <w:divBdr>
                        <w:top w:val="none" w:sz="0" w:space="0" w:color="auto"/>
                        <w:left w:val="none" w:sz="0" w:space="0" w:color="auto"/>
                        <w:bottom w:val="none" w:sz="0" w:space="0" w:color="auto"/>
                        <w:right w:val="none" w:sz="0" w:space="0" w:color="auto"/>
                      </w:divBdr>
                    </w:div>
                    <w:div w:id="1603293880">
                      <w:marLeft w:val="0"/>
                      <w:marRight w:val="0"/>
                      <w:marTop w:val="0"/>
                      <w:marBottom w:val="0"/>
                      <w:divBdr>
                        <w:top w:val="none" w:sz="0" w:space="0" w:color="auto"/>
                        <w:left w:val="none" w:sz="0" w:space="0" w:color="auto"/>
                        <w:bottom w:val="none" w:sz="0" w:space="0" w:color="auto"/>
                        <w:right w:val="none" w:sz="0" w:space="0" w:color="auto"/>
                      </w:divBdr>
                    </w:div>
                  </w:divsChild>
                </w:div>
                <w:div w:id="199129594">
                  <w:marLeft w:val="0"/>
                  <w:marRight w:val="0"/>
                  <w:marTop w:val="0"/>
                  <w:marBottom w:val="0"/>
                  <w:divBdr>
                    <w:top w:val="none" w:sz="0" w:space="0" w:color="auto"/>
                    <w:left w:val="none" w:sz="0" w:space="0" w:color="auto"/>
                    <w:bottom w:val="none" w:sz="0" w:space="0" w:color="auto"/>
                    <w:right w:val="none" w:sz="0" w:space="0" w:color="auto"/>
                  </w:divBdr>
                  <w:divsChild>
                    <w:div w:id="192697981">
                      <w:marLeft w:val="0"/>
                      <w:marRight w:val="0"/>
                      <w:marTop w:val="0"/>
                      <w:marBottom w:val="0"/>
                      <w:divBdr>
                        <w:top w:val="none" w:sz="0" w:space="0" w:color="auto"/>
                        <w:left w:val="none" w:sz="0" w:space="0" w:color="auto"/>
                        <w:bottom w:val="none" w:sz="0" w:space="0" w:color="auto"/>
                        <w:right w:val="none" w:sz="0" w:space="0" w:color="auto"/>
                      </w:divBdr>
                    </w:div>
                    <w:div w:id="1254776061">
                      <w:marLeft w:val="0"/>
                      <w:marRight w:val="0"/>
                      <w:marTop w:val="0"/>
                      <w:marBottom w:val="0"/>
                      <w:divBdr>
                        <w:top w:val="none" w:sz="0" w:space="0" w:color="auto"/>
                        <w:left w:val="none" w:sz="0" w:space="0" w:color="auto"/>
                        <w:bottom w:val="none" w:sz="0" w:space="0" w:color="auto"/>
                        <w:right w:val="none" w:sz="0" w:space="0" w:color="auto"/>
                      </w:divBdr>
                    </w:div>
                  </w:divsChild>
                </w:div>
                <w:div w:id="2041856368">
                  <w:marLeft w:val="0"/>
                  <w:marRight w:val="0"/>
                  <w:marTop w:val="0"/>
                  <w:marBottom w:val="0"/>
                  <w:divBdr>
                    <w:top w:val="none" w:sz="0" w:space="0" w:color="auto"/>
                    <w:left w:val="none" w:sz="0" w:space="0" w:color="auto"/>
                    <w:bottom w:val="none" w:sz="0" w:space="0" w:color="auto"/>
                    <w:right w:val="none" w:sz="0" w:space="0" w:color="auto"/>
                  </w:divBdr>
                  <w:divsChild>
                    <w:div w:id="1685863807">
                      <w:marLeft w:val="0"/>
                      <w:marRight w:val="0"/>
                      <w:marTop w:val="0"/>
                      <w:marBottom w:val="0"/>
                      <w:divBdr>
                        <w:top w:val="none" w:sz="0" w:space="0" w:color="auto"/>
                        <w:left w:val="none" w:sz="0" w:space="0" w:color="auto"/>
                        <w:bottom w:val="none" w:sz="0" w:space="0" w:color="auto"/>
                        <w:right w:val="none" w:sz="0" w:space="0" w:color="auto"/>
                      </w:divBdr>
                      <w:divsChild>
                        <w:div w:id="424110168">
                          <w:marLeft w:val="0"/>
                          <w:marRight w:val="0"/>
                          <w:marTop w:val="0"/>
                          <w:marBottom w:val="0"/>
                          <w:divBdr>
                            <w:top w:val="none" w:sz="0" w:space="0" w:color="auto"/>
                            <w:left w:val="none" w:sz="0" w:space="0" w:color="auto"/>
                            <w:bottom w:val="none" w:sz="0" w:space="0" w:color="auto"/>
                            <w:right w:val="none" w:sz="0" w:space="0" w:color="auto"/>
                          </w:divBdr>
                        </w:div>
                        <w:div w:id="512694286">
                          <w:marLeft w:val="0"/>
                          <w:marRight w:val="0"/>
                          <w:marTop w:val="0"/>
                          <w:marBottom w:val="0"/>
                          <w:divBdr>
                            <w:top w:val="none" w:sz="0" w:space="0" w:color="auto"/>
                            <w:left w:val="none" w:sz="0" w:space="0" w:color="auto"/>
                            <w:bottom w:val="none" w:sz="0" w:space="0" w:color="auto"/>
                            <w:right w:val="none" w:sz="0" w:space="0" w:color="auto"/>
                          </w:divBdr>
                        </w:div>
                      </w:divsChild>
                    </w:div>
                    <w:div w:id="54744126">
                      <w:marLeft w:val="0"/>
                      <w:marRight w:val="0"/>
                      <w:marTop w:val="0"/>
                      <w:marBottom w:val="0"/>
                      <w:divBdr>
                        <w:top w:val="none" w:sz="0" w:space="0" w:color="auto"/>
                        <w:left w:val="none" w:sz="0" w:space="0" w:color="auto"/>
                        <w:bottom w:val="none" w:sz="0" w:space="0" w:color="auto"/>
                        <w:right w:val="none" w:sz="0" w:space="0" w:color="auto"/>
                      </w:divBdr>
                      <w:divsChild>
                        <w:div w:id="132566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03077">
                  <w:marLeft w:val="0"/>
                  <w:marRight w:val="0"/>
                  <w:marTop w:val="0"/>
                  <w:marBottom w:val="0"/>
                  <w:divBdr>
                    <w:top w:val="none" w:sz="0" w:space="0" w:color="auto"/>
                    <w:left w:val="none" w:sz="0" w:space="0" w:color="auto"/>
                    <w:bottom w:val="none" w:sz="0" w:space="0" w:color="auto"/>
                    <w:right w:val="none" w:sz="0" w:space="0" w:color="auto"/>
                  </w:divBdr>
                  <w:divsChild>
                    <w:div w:id="1949854871">
                      <w:marLeft w:val="0"/>
                      <w:marRight w:val="0"/>
                      <w:marTop w:val="0"/>
                      <w:marBottom w:val="0"/>
                      <w:divBdr>
                        <w:top w:val="none" w:sz="0" w:space="0" w:color="auto"/>
                        <w:left w:val="none" w:sz="0" w:space="0" w:color="auto"/>
                        <w:bottom w:val="none" w:sz="0" w:space="0" w:color="auto"/>
                        <w:right w:val="none" w:sz="0" w:space="0" w:color="auto"/>
                      </w:divBdr>
                    </w:div>
                    <w:div w:id="470220987">
                      <w:marLeft w:val="0"/>
                      <w:marRight w:val="0"/>
                      <w:marTop w:val="0"/>
                      <w:marBottom w:val="0"/>
                      <w:divBdr>
                        <w:top w:val="none" w:sz="0" w:space="0" w:color="auto"/>
                        <w:left w:val="none" w:sz="0" w:space="0" w:color="auto"/>
                        <w:bottom w:val="none" w:sz="0" w:space="0" w:color="auto"/>
                        <w:right w:val="none" w:sz="0" w:space="0" w:color="auto"/>
                      </w:divBdr>
                    </w:div>
                  </w:divsChild>
                </w:div>
                <w:div w:id="1403605414">
                  <w:marLeft w:val="0"/>
                  <w:marRight w:val="0"/>
                  <w:marTop w:val="0"/>
                  <w:marBottom w:val="0"/>
                  <w:divBdr>
                    <w:top w:val="none" w:sz="0" w:space="0" w:color="auto"/>
                    <w:left w:val="none" w:sz="0" w:space="0" w:color="auto"/>
                    <w:bottom w:val="none" w:sz="0" w:space="0" w:color="auto"/>
                    <w:right w:val="none" w:sz="0" w:space="0" w:color="auto"/>
                  </w:divBdr>
                  <w:divsChild>
                    <w:div w:id="855385174">
                      <w:marLeft w:val="0"/>
                      <w:marRight w:val="0"/>
                      <w:marTop w:val="0"/>
                      <w:marBottom w:val="0"/>
                      <w:divBdr>
                        <w:top w:val="none" w:sz="0" w:space="0" w:color="auto"/>
                        <w:left w:val="none" w:sz="0" w:space="0" w:color="auto"/>
                        <w:bottom w:val="none" w:sz="0" w:space="0" w:color="auto"/>
                        <w:right w:val="none" w:sz="0" w:space="0" w:color="auto"/>
                      </w:divBdr>
                      <w:divsChild>
                        <w:div w:id="2114856143">
                          <w:marLeft w:val="0"/>
                          <w:marRight w:val="0"/>
                          <w:marTop w:val="0"/>
                          <w:marBottom w:val="0"/>
                          <w:divBdr>
                            <w:top w:val="none" w:sz="0" w:space="0" w:color="auto"/>
                            <w:left w:val="none" w:sz="0" w:space="0" w:color="auto"/>
                            <w:bottom w:val="none" w:sz="0" w:space="0" w:color="auto"/>
                            <w:right w:val="none" w:sz="0" w:space="0" w:color="auto"/>
                          </w:divBdr>
                        </w:div>
                        <w:div w:id="449082711">
                          <w:marLeft w:val="0"/>
                          <w:marRight w:val="0"/>
                          <w:marTop w:val="0"/>
                          <w:marBottom w:val="0"/>
                          <w:divBdr>
                            <w:top w:val="none" w:sz="0" w:space="0" w:color="auto"/>
                            <w:left w:val="none" w:sz="0" w:space="0" w:color="auto"/>
                            <w:bottom w:val="none" w:sz="0" w:space="0" w:color="auto"/>
                            <w:right w:val="none" w:sz="0" w:space="0" w:color="auto"/>
                          </w:divBdr>
                        </w:div>
                      </w:divsChild>
                    </w:div>
                    <w:div w:id="1647078723">
                      <w:marLeft w:val="0"/>
                      <w:marRight w:val="0"/>
                      <w:marTop w:val="0"/>
                      <w:marBottom w:val="0"/>
                      <w:divBdr>
                        <w:top w:val="none" w:sz="0" w:space="0" w:color="auto"/>
                        <w:left w:val="none" w:sz="0" w:space="0" w:color="auto"/>
                        <w:bottom w:val="none" w:sz="0" w:space="0" w:color="auto"/>
                        <w:right w:val="none" w:sz="0" w:space="0" w:color="auto"/>
                      </w:divBdr>
                      <w:divsChild>
                        <w:div w:id="19878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13749">
                  <w:marLeft w:val="0"/>
                  <w:marRight w:val="0"/>
                  <w:marTop w:val="0"/>
                  <w:marBottom w:val="0"/>
                  <w:divBdr>
                    <w:top w:val="none" w:sz="0" w:space="0" w:color="auto"/>
                    <w:left w:val="none" w:sz="0" w:space="0" w:color="auto"/>
                    <w:bottom w:val="none" w:sz="0" w:space="0" w:color="auto"/>
                    <w:right w:val="none" w:sz="0" w:space="0" w:color="auto"/>
                  </w:divBdr>
                  <w:divsChild>
                    <w:div w:id="1982490833">
                      <w:marLeft w:val="0"/>
                      <w:marRight w:val="0"/>
                      <w:marTop w:val="0"/>
                      <w:marBottom w:val="0"/>
                      <w:divBdr>
                        <w:top w:val="none" w:sz="0" w:space="0" w:color="auto"/>
                        <w:left w:val="none" w:sz="0" w:space="0" w:color="auto"/>
                        <w:bottom w:val="none" w:sz="0" w:space="0" w:color="auto"/>
                        <w:right w:val="none" w:sz="0" w:space="0" w:color="auto"/>
                      </w:divBdr>
                    </w:div>
                    <w:div w:id="1544754593">
                      <w:marLeft w:val="0"/>
                      <w:marRight w:val="0"/>
                      <w:marTop w:val="0"/>
                      <w:marBottom w:val="0"/>
                      <w:divBdr>
                        <w:top w:val="none" w:sz="0" w:space="0" w:color="auto"/>
                        <w:left w:val="none" w:sz="0" w:space="0" w:color="auto"/>
                        <w:bottom w:val="none" w:sz="0" w:space="0" w:color="auto"/>
                        <w:right w:val="none" w:sz="0" w:space="0" w:color="auto"/>
                      </w:divBdr>
                    </w:div>
                    <w:div w:id="1110590460">
                      <w:marLeft w:val="0"/>
                      <w:marRight w:val="0"/>
                      <w:marTop w:val="0"/>
                      <w:marBottom w:val="0"/>
                      <w:divBdr>
                        <w:top w:val="none" w:sz="0" w:space="0" w:color="auto"/>
                        <w:left w:val="none" w:sz="0" w:space="0" w:color="auto"/>
                        <w:bottom w:val="none" w:sz="0" w:space="0" w:color="auto"/>
                        <w:right w:val="none" w:sz="0" w:space="0" w:color="auto"/>
                      </w:divBdr>
                    </w:div>
                  </w:divsChild>
                </w:div>
                <w:div w:id="1099527253">
                  <w:marLeft w:val="0"/>
                  <w:marRight w:val="0"/>
                  <w:marTop w:val="0"/>
                  <w:marBottom w:val="0"/>
                  <w:divBdr>
                    <w:top w:val="none" w:sz="0" w:space="0" w:color="auto"/>
                    <w:left w:val="none" w:sz="0" w:space="0" w:color="auto"/>
                    <w:bottom w:val="none" w:sz="0" w:space="0" w:color="auto"/>
                    <w:right w:val="none" w:sz="0" w:space="0" w:color="auto"/>
                  </w:divBdr>
                  <w:divsChild>
                    <w:div w:id="529756289">
                      <w:marLeft w:val="0"/>
                      <w:marRight w:val="0"/>
                      <w:marTop w:val="0"/>
                      <w:marBottom w:val="0"/>
                      <w:divBdr>
                        <w:top w:val="none" w:sz="0" w:space="0" w:color="auto"/>
                        <w:left w:val="none" w:sz="0" w:space="0" w:color="auto"/>
                        <w:bottom w:val="none" w:sz="0" w:space="0" w:color="auto"/>
                        <w:right w:val="none" w:sz="0" w:space="0" w:color="auto"/>
                      </w:divBdr>
                    </w:div>
                    <w:div w:id="496459921">
                      <w:marLeft w:val="0"/>
                      <w:marRight w:val="0"/>
                      <w:marTop w:val="0"/>
                      <w:marBottom w:val="0"/>
                      <w:divBdr>
                        <w:top w:val="none" w:sz="0" w:space="0" w:color="auto"/>
                        <w:left w:val="none" w:sz="0" w:space="0" w:color="auto"/>
                        <w:bottom w:val="none" w:sz="0" w:space="0" w:color="auto"/>
                        <w:right w:val="none" w:sz="0" w:space="0" w:color="auto"/>
                      </w:divBdr>
                    </w:div>
                    <w:div w:id="1041595332">
                      <w:marLeft w:val="0"/>
                      <w:marRight w:val="0"/>
                      <w:marTop w:val="0"/>
                      <w:marBottom w:val="0"/>
                      <w:divBdr>
                        <w:top w:val="none" w:sz="0" w:space="0" w:color="auto"/>
                        <w:left w:val="none" w:sz="0" w:space="0" w:color="auto"/>
                        <w:bottom w:val="none" w:sz="0" w:space="0" w:color="auto"/>
                        <w:right w:val="none" w:sz="0" w:space="0" w:color="auto"/>
                      </w:divBdr>
                    </w:div>
                  </w:divsChild>
                </w:div>
                <w:div w:id="650453145">
                  <w:marLeft w:val="0"/>
                  <w:marRight w:val="0"/>
                  <w:marTop w:val="0"/>
                  <w:marBottom w:val="0"/>
                  <w:divBdr>
                    <w:top w:val="none" w:sz="0" w:space="0" w:color="auto"/>
                    <w:left w:val="none" w:sz="0" w:space="0" w:color="auto"/>
                    <w:bottom w:val="none" w:sz="0" w:space="0" w:color="auto"/>
                    <w:right w:val="none" w:sz="0" w:space="0" w:color="auto"/>
                  </w:divBdr>
                  <w:divsChild>
                    <w:div w:id="391003261">
                      <w:marLeft w:val="0"/>
                      <w:marRight w:val="0"/>
                      <w:marTop w:val="0"/>
                      <w:marBottom w:val="0"/>
                      <w:divBdr>
                        <w:top w:val="none" w:sz="0" w:space="0" w:color="auto"/>
                        <w:left w:val="none" w:sz="0" w:space="0" w:color="auto"/>
                        <w:bottom w:val="none" w:sz="0" w:space="0" w:color="auto"/>
                        <w:right w:val="none" w:sz="0" w:space="0" w:color="auto"/>
                      </w:divBdr>
                    </w:div>
                    <w:div w:id="1404571642">
                      <w:marLeft w:val="0"/>
                      <w:marRight w:val="0"/>
                      <w:marTop w:val="0"/>
                      <w:marBottom w:val="0"/>
                      <w:divBdr>
                        <w:top w:val="none" w:sz="0" w:space="0" w:color="auto"/>
                        <w:left w:val="none" w:sz="0" w:space="0" w:color="auto"/>
                        <w:bottom w:val="none" w:sz="0" w:space="0" w:color="auto"/>
                        <w:right w:val="none" w:sz="0" w:space="0" w:color="auto"/>
                      </w:divBdr>
                      <w:divsChild>
                        <w:div w:id="718631139">
                          <w:marLeft w:val="0"/>
                          <w:marRight w:val="0"/>
                          <w:marTop w:val="0"/>
                          <w:marBottom w:val="0"/>
                          <w:divBdr>
                            <w:top w:val="none" w:sz="0" w:space="0" w:color="auto"/>
                            <w:left w:val="none" w:sz="0" w:space="0" w:color="auto"/>
                            <w:bottom w:val="none" w:sz="0" w:space="0" w:color="auto"/>
                            <w:right w:val="none" w:sz="0" w:space="0" w:color="auto"/>
                          </w:divBdr>
                        </w:div>
                      </w:divsChild>
                    </w:div>
                    <w:div w:id="200955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606584">
              <w:marLeft w:val="0"/>
              <w:marRight w:val="0"/>
              <w:marTop w:val="0"/>
              <w:marBottom w:val="0"/>
              <w:divBdr>
                <w:top w:val="none" w:sz="0" w:space="0" w:color="auto"/>
                <w:left w:val="none" w:sz="0" w:space="0" w:color="auto"/>
                <w:bottom w:val="none" w:sz="0" w:space="0" w:color="auto"/>
                <w:right w:val="none" w:sz="0" w:space="0" w:color="auto"/>
              </w:divBdr>
              <w:divsChild>
                <w:div w:id="1619995396">
                  <w:marLeft w:val="0"/>
                  <w:marRight w:val="0"/>
                  <w:marTop w:val="0"/>
                  <w:marBottom w:val="0"/>
                  <w:divBdr>
                    <w:top w:val="none" w:sz="0" w:space="0" w:color="auto"/>
                    <w:left w:val="none" w:sz="0" w:space="0" w:color="auto"/>
                    <w:bottom w:val="none" w:sz="0" w:space="0" w:color="auto"/>
                    <w:right w:val="none" w:sz="0" w:space="0" w:color="auto"/>
                  </w:divBdr>
                </w:div>
                <w:div w:id="105462717">
                  <w:marLeft w:val="0"/>
                  <w:marRight w:val="0"/>
                  <w:marTop w:val="0"/>
                  <w:marBottom w:val="0"/>
                  <w:divBdr>
                    <w:top w:val="none" w:sz="0" w:space="0" w:color="auto"/>
                    <w:left w:val="none" w:sz="0" w:space="0" w:color="auto"/>
                    <w:bottom w:val="none" w:sz="0" w:space="0" w:color="auto"/>
                    <w:right w:val="none" w:sz="0" w:space="0" w:color="auto"/>
                  </w:divBdr>
                  <w:divsChild>
                    <w:div w:id="1055423515">
                      <w:marLeft w:val="0"/>
                      <w:marRight w:val="0"/>
                      <w:marTop w:val="0"/>
                      <w:marBottom w:val="0"/>
                      <w:divBdr>
                        <w:top w:val="none" w:sz="0" w:space="0" w:color="auto"/>
                        <w:left w:val="none" w:sz="0" w:space="0" w:color="auto"/>
                        <w:bottom w:val="none" w:sz="0" w:space="0" w:color="auto"/>
                        <w:right w:val="none" w:sz="0" w:space="0" w:color="auto"/>
                      </w:divBdr>
                    </w:div>
                    <w:div w:id="436414149">
                      <w:marLeft w:val="0"/>
                      <w:marRight w:val="0"/>
                      <w:marTop w:val="0"/>
                      <w:marBottom w:val="0"/>
                      <w:divBdr>
                        <w:top w:val="none" w:sz="0" w:space="0" w:color="auto"/>
                        <w:left w:val="none" w:sz="0" w:space="0" w:color="auto"/>
                        <w:bottom w:val="none" w:sz="0" w:space="0" w:color="auto"/>
                        <w:right w:val="none" w:sz="0" w:space="0" w:color="auto"/>
                      </w:divBdr>
                      <w:divsChild>
                        <w:div w:id="1140344215">
                          <w:marLeft w:val="0"/>
                          <w:marRight w:val="0"/>
                          <w:marTop w:val="0"/>
                          <w:marBottom w:val="0"/>
                          <w:divBdr>
                            <w:top w:val="none" w:sz="0" w:space="0" w:color="auto"/>
                            <w:left w:val="none" w:sz="0" w:space="0" w:color="auto"/>
                            <w:bottom w:val="none" w:sz="0" w:space="0" w:color="auto"/>
                            <w:right w:val="none" w:sz="0" w:space="0" w:color="auto"/>
                          </w:divBdr>
                        </w:div>
                        <w:div w:id="1217667241">
                          <w:marLeft w:val="0"/>
                          <w:marRight w:val="0"/>
                          <w:marTop w:val="0"/>
                          <w:marBottom w:val="0"/>
                          <w:divBdr>
                            <w:top w:val="none" w:sz="0" w:space="0" w:color="auto"/>
                            <w:left w:val="none" w:sz="0" w:space="0" w:color="auto"/>
                            <w:bottom w:val="none" w:sz="0" w:space="0" w:color="auto"/>
                            <w:right w:val="none" w:sz="0" w:space="0" w:color="auto"/>
                          </w:divBdr>
                        </w:div>
                        <w:div w:id="73859408">
                          <w:marLeft w:val="0"/>
                          <w:marRight w:val="0"/>
                          <w:marTop w:val="0"/>
                          <w:marBottom w:val="0"/>
                          <w:divBdr>
                            <w:top w:val="none" w:sz="0" w:space="0" w:color="auto"/>
                            <w:left w:val="none" w:sz="0" w:space="0" w:color="auto"/>
                            <w:bottom w:val="none" w:sz="0" w:space="0" w:color="auto"/>
                            <w:right w:val="none" w:sz="0" w:space="0" w:color="auto"/>
                          </w:divBdr>
                        </w:div>
                        <w:div w:id="1735621008">
                          <w:marLeft w:val="0"/>
                          <w:marRight w:val="0"/>
                          <w:marTop w:val="0"/>
                          <w:marBottom w:val="0"/>
                          <w:divBdr>
                            <w:top w:val="none" w:sz="0" w:space="0" w:color="auto"/>
                            <w:left w:val="none" w:sz="0" w:space="0" w:color="auto"/>
                            <w:bottom w:val="none" w:sz="0" w:space="0" w:color="auto"/>
                            <w:right w:val="none" w:sz="0" w:space="0" w:color="auto"/>
                          </w:divBdr>
                        </w:div>
                        <w:div w:id="617758652">
                          <w:marLeft w:val="0"/>
                          <w:marRight w:val="0"/>
                          <w:marTop w:val="0"/>
                          <w:marBottom w:val="0"/>
                          <w:divBdr>
                            <w:top w:val="none" w:sz="0" w:space="0" w:color="auto"/>
                            <w:left w:val="none" w:sz="0" w:space="0" w:color="auto"/>
                            <w:bottom w:val="none" w:sz="0" w:space="0" w:color="auto"/>
                            <w:right w:val="none" w:sz="0" w:space="0" w:color="auto"/>
                          </w:divBdr>
                        </w:div>
                      </w:divsChild>
                    </w:div>
                    <w:div w:id="1928074422">
                      <w:marLeft w:val="0"/>
                      <w:marRight w:val="0"/>
                      <w:marTop w:val="0"/>
                      <w:marBottom w:val="0"/>
                      <w:divBdr>
                        <w:top w:val="none" w:sz="0" w:space="0" w:color="auto"/>
                        <w:left w:val="none" w:sz="0" w:space="0" w:color="auto"/>
                        <w:bottom w:val="none" w:sz="0" w:space="0" w:color="auto"/>
                        <w:right w:val="none" w:sz="0" w:space="0" w:color="auto"/>
                      </w:divBdr>
                    </w:div>
                  </w:divsChild>
                </w:div>
                <w:div w:id="1760641695">
                  <w:marLeft w:val="0"/>
                  <w:marRight w:val="0"/>
                  <w:marTop w:val="0"/>
                  <w:marBottom w:val="0"/>
                  <w:divBdr>
                    <w:top w:val="none" w:sz="0" w:space="0" w:color="auto"/>
                    <w:left w:val="none" w:sz="0" w:space="0" w:color="auto"/>
                    <w:bottom w:val="none" w:sz="0" w:space="0" w:color="auto"/>
                    <w:right w:val="none" w:sz="0" w:space="0" w:color="auto"/>
                  </w:divBdr>
                  <w:divsChild>
                    <w:div w:id="1384406447">
                      <w:marLeft w:val="0"/>
                      <w:marRight w:val="0"/>
                      <w:marTop w:val="0"/>
                      <w:marBottom w:val="0"/>
                      <w:divBdr>
                        <w:top w:val="none" w:sz="0" w:space="0" w:color="auto"/>
                        <w:left w:val="none" w:sz="0" w:space="0" w:color="auto"/>
                        <w:bottom w:val="none" w:sz="0" w:space="0" w:color="auto"/>
                        <w:right w:val="none" w:sz="0" w:space="0" w:color="auto"/>
                      </w:divBdr>
                    </w:div>
                    <w:div w:id="1082528270">
                      <w:marLeft w:val="0"/>
                      <w:marRight w:val="0"/>
                      <w:marTop w:val="0"/>
                      <w:marBottom w:val="0"/>
                      <w:divBdr>
                        <w:top w:val="none" w:sz="0" w:space="0" w:color="auto"/>
                        <w:left w:val="none" w:sz="0" w:space="0" w:color="auto"/>
                        <w:bottom w:val="none" w:sz="0" w:space="0" w:color="auto"/>
                        <w:right w:val="none" w:sz="0" w:space="0" w:color="auto"/>
                      </w:divBdr>
                      <w:divsChild>
                        <w:div w:id="1909683043">
                          <w:marLeft w:val="0"/>
                          <w:marRight w:val="0"/>
                          <w:marTop w:val="0"/>
                          <w:marBottom w:val="0"/>
                          <w:divBdr>
                            <w:top w:val="none" w:sz="0" w:space="0" w:color="auto"/>
                            <w:left w:val="none" w:sz="0" w:space="0" w:color="auto"/>
                            <w:bottom w:val="none" w:sz="0" w:space="0" w:color="auto"/>
                            <w:right w:val="none" w:sz="0" w:space="0" w:color="auto"/>
                          </w:divBdr>
                        </w:div>
                        <w:div w:id="1118917588">
                          <w:marLeft w:val="0"/>
                          <w:marRight w:val="0"/>
                          <w:marTop w:val="0"/>
                          <w:marBottom w:val="0"/>
                          <w:divBdr>
                            <w:top w:val="none" w:sz="0" w:space="0" w:color="auto"/>
                            <w:left w:val="none" w:sz="0" w:space="0" w:color="auto"/>
                            <w:bottom w:val="none" w:sz="0" w:space="0" w:color="auto"/>
                            <w:right w:val="none" w:sz="0" w:space="0" w:color="auto"/>
                          </w:divBdr>
                        </w:div>
                        <w:div w:id="393354286">
                          <w:marLeft w:val="0"/>
                          <w:marRight w:val="0"/>
                          <w:marTop w:val="0"/>
                          <w:marBottom w:val="0"/>
                          <w:divBdr>
                            <w:top w:val="none" w:sz="0" w:space="0" w:color="auto"/>
                            <w:left w:val="none" w:sz="0" w:space="0" w:color="auto"/>
                            <w:bottom w:val="none" w:sz="0" w:space="0" w:color="auto"/>
                            <w:right w:val="none" w:sz="0" w:space="0" w:color="auto"/>
                          </w:divBdr>
                        </w:div>
                        <w:div w:id="340013501">
                          <w:marLeft w:val="0"/>
                          <w:marRight w:val="0"/>
                          <w:marTop w:val="0"/>
                          <w:marBottom w:val="0"/>
                          <w:divBdr>
                            <w:top w:val="none" w:sz="0" w:space="0" w:color="auto"/>
                            <w:left w:val="none" w:sz="0" w:space="0" w:color="auto"/>
                            <w:bottom w:val="none" w:sz="0" w:space="0" w:color="auto"/>
                            <w:right w:val="none" w:sz="0" w:space="0" w:color="auto"/>
                          </w:divBdr>
                        </w:div>
                        <w:div w:id="1191340158">
                          <w:marLeft w:val="0"/>
                          <w:marRight w:val="0"/>
                          <w:marTop w:val="0"/>
                          <w:marBottom w:val="0"/>
                          <w:divBdr>
                            <w:top w:val="none" w:sz="0" w:space="0" w:color="auto"/>
                            <w:left w:val="none" w:sz="0" w:space="0" w:color="auto"/>
                            <w:bottom w:val="none" w:sz="0" w:space="0" w:color="auto"/>
                            <w:right w:val="none" w:sz="0" w:space="0" w:color="auto"/>
                          </w:divBdr>
                        </w:div>
                      </w:divsChild>
                    </w:div>
                    <w:div w:id="569117523">
                      <w:marLeft w:val="0"/>
                      <w:marRight w:val="0"/>
                      <w:marTop w:val="0"/>
                      <w:marBottom w:val="0"/>
                      <w:divBdr>
                        <w:top w:val="none" w:sz="0" w:space="0" w:color="auto"/>
                        <w:left w:val="none" w:sz="0" w:space="0" w:color="auto"/>
                        <w:bottom w:val="none" w:sz="0" w:space="0" w:color="auto"/>
                        <w:right w:val="none" w:sz="0" w:space="0" w:color="auto"/>
                      </w:divBdr>
                    </w:div>
                  </w:divsChild>
                </w:div>
                <w:div w:id="1310675200">
                  <w:marLeft w:val="0"/>
                  <w:marRight w:val="0"/>
                  <w:marTop w:val="0"/>
                  <w:marBottom w:val="0"/>
                  <w:divBdr>
                    <w:top w:val="none" w:sz="0" w:space="0" w:color="auto"/>
                    <w:left w:val="none" w:sz="0" w:space="0" w:color="auto"/>
                    <w:bottom w:val="none" w:sz="0" w:space="0" w:color="auto"/>
                    <w:right w:val="none" w:sz="0" w:space="0" w:color="auto"/>
                  </w:divBdr>
                  <w:divsChild>
                    <w:div w:id="1673293824">
                      <w:marLeft w:val="0"/>
                      <w:marRight w:val="0"/>
                      <w:marTop w:val="0"/>
                      <w:marBottom w:val="0"/>
                      <w:divBdr>
                        <w:top w:val="none" w:sz="0" w:space="0" w:color="auto"/>
                        <w:left w:val="none" w:sz="0" w:space="0" w:color="auto"/>
                        <w:bottom w:val="none" w:sz="0" w:space="0" w:color="auto"/>
                        <w:right w:val="none" w:sz="0" w:space="0" w:color="auto"/>
                      </w:divBdr>
                    </w:div>
                    <w:div w:id="1361591368">
                      <w:marLeft w:val="0"/>
                      <w:marRight w:val="0"/>
                      <w:marTop w:val="0"/>
                      <w:marBottom w:val="0"/>
                      <w:divBdr>
                        <w:top w:val="none" w:sz="0" w:space="0" w:color="auto"/>
                        <w:left w:val="none" w:sz="0" w:space="0" w:color="auto"/>
                        <w:bottom w:val="none" w:sz="0" w:space="0" w:color="auto"/>
                        <w:right w:val="none" w:sz="0" w:space="0" w:color="auto"/>
                      </w:divBdr>
                    </w:div>
                    <w:div w:id="733896015">
                      <w:marLeft w:val="0"/>
                      <w:marRight w:val="0"/>
                      <w:marTop w:val="0"/>
                      <w:marBottom w:val="0"/>
                      <w:divBdr>
                        <w:top w:val="none" w:sz="0" w:space="0" w:color="auto"/>
                        <w:left w:val="none" w:sz="0" w:space="0" w:color="auto"/>
                        <w:bottom w:val="none" w:sz="0" w:space="0" w:color="auto"/>
                        <w:right w:val="none" w:sz="0" w:space="0" w:color="auto"/>
                      </w:divBdr>
                    </w:div>
                  </w:divsChild>
                </w:div>
                <w:div w:id="1081298074">
                  <w:marLeft w:val="0"/>
                  <w:marRight w:val="0"/>
                  <w:marTop w:val="0"/>
                  <w:marBottom w:val="0"/>
                  <w:divBdr>
                    <w:top w:val="none" w:sz="0" w:space="0" w:color="auto"/>
                    <w:left w:val="none" w:sz="0" w:space="0" w:color="auto"/>
                    <w:bottom w:val="none" w:sz="0" w:space="0" w:color="auto"/>
                    <w:right w:val="none" w:sz="0" w:space="0" w:color="auto"/>
                  </w:divBdr>
                  <w:divsChild>
                    <w:div w:id="2048681877">
                      <w:marLeft w:val="0"/>
                      <w:marRight w:val="0"/>
                      <w:marTop w:val="0"/>
                      <w:marBottom w:val="0"/>
                      <w:divBdr>
                        <w:top w:val="none" w:sz="0" w:space="0" w:color="auto"/>
                        <w:left w:val="none" w:sz="0" w:space="0" w:color="auto"/>
                        <w:bottom w:val="none" w:sz="0" w:space="0" w:color="auto"/>
                        <w:right w:val="none" w:sz="0" w:space="0" w:color="auto"/>
                      </w:divBdr>
                    </w:div>
                    <w:div w:id="1960985684">
                      <w:marLeft w:val="0"/>
                      <w:marRight w:val="0"/>
                      <w:marTop w:val="0"/>
                      <w:marBottom w:val="0"/>
                      <w:divBdr>
                        <w:top w:val="none" w:sz="0" w:space="0" w:color="auto"/>
                        <w:left w:val="none" w:sz="0" w:space="0" w:color="auto"/>
                        <w:bottom w:val="none" w:sz="0" w:space="0" w:color="auto"/>
                        <w:right w:val="none" w:sz="0" w:space="0" w:color="auto"/>
                      </w:divBdr>
                    </w:div>
                    <w:div w:id="1674525471">
                      <w:marLeft w:val="0"/>
                      <w:marRight w:val="0"/>
                      <w:marTop w:val="0"/>
                      <w:marBottom w:val="0"/>
                      <w:divBdr>
                        <w:top w:val="none" w:sz="0" w:space="0" w:color="auto"/>
                        <w:left w:val="none" w:sz="0" w:space="0" w:color="auto"/>
                        <w:bottom w:val="none" w:sz="0" w:space="0" w:color="auto"/>
                        <w:right w:val="none" w:sz="0" w:space="0" w:color="auto"/>
                      </w:divBdr>
                    </w:div>
                  </w:divsChild>
                </w:div>
                <w:div w:id="61680638">
                  <w:marLeft w:val="0"/>
                  <w:marRight w:val="0"/>
                  <w:marTop w:val="0"/>
                  <w:marBottom w:val="0"/>
                  <w:divBdr>
                    <w:top w:val="none" w:sz="0" w:space="0" w:color="auto"/>
                    <w:left w:val="none" w:sz="0" w:space="0" w:color="auto"/>
                    <w:bottom w:val="none" w:sz="0" w:space="0" w:color="auto"/>
                    <w:right w:val="none" w:sz="0" w:space="0" w:color="auto"/>
                  </w:divBdr>
                  <w:divsChild>
                    <w:div w:id="1098676182">
                      <w:marLeft w:val="0"/>
                      <w:marRight w:val="0"/>
                      <w:marTop w:val="0"/>
                      <w:marBottom w:val="0"/>
                      <w:divBdr>
                        <w:top w:val="none" w:sz="0" w:space="0" w:color="auto"/>
                        <w:left w:val="none" w:sz="0" w:space="0" w:color="auto"/>
                        <w:bottom w:val="none" w:sz="0" w:space="0" w:color="auto"/>
                        <w:right w:val="none" w:sz="0" w:space="0" w:color="auto"/>
                      </w:divBdr>
                    </w:div>
                    <w:div w:id="801730493">
                      <w:marLeft w:val="0"/>
                      <w:marRight w:val="0"/>
                      <w:marTop w:val="0"/>
                      <w:marBottom w:val="0"/>
                      <w:divBdr>
                        <w:top w:val="none" w:sz="0" w:space="0" w:color="auto"/>
                        <w:left w:val="none" w:sz="0" w:space="0" w:color="auto"/>
                        <w:bottom w:val="none" w:sz="0" w:space="0" w:color="auto"/>
                        <w:right w:val="none" w:sz="0" w:space="0" w:color="auto"/>
                      </w:divBdr>
                    </w:div>
                    <w:div w:id="1202132637">
                      <w:marLeft w:val="0"/>
                      <w:marRight w:val="0"/>
                      <w:marTop w:val="0"/>
                      <w:marBottom w:val="0"/>
                      <w:divBdr>
                        <w:top w:val="none" w:sz="0" w:space="0" w:color="auto"/>
                        <w:left w:val="none" w:sz="0" w:space="0" w:color="auto"/>
                        <w:bottom w:val="none" w:sz="0" w:space="0" w:color="auto"/>
                        <w:right w:val="none" w:sz="0" w:space="0" w:color="auto"/>
                      </w:divBdr>
                    </w:div>
                  </w:divsChild>
                </w:div>
                <w:div w:id="1887718329">
                  <w:marLeft w:val="0"/>
                  <w:marRight w:val="0"/>
                  <w:marTop w:val="0"/>
                  <w:marBottom w:val="0"/>
                  <w:divBdr>
                    <w:top w:val="none" w:sz="0" w:space="0" w:color="auto"/>
                    <w:left w:val="none" w:sz="0" w:space="0" w:color="auto"/>
                    <w:bottom w:val="none" w:sz="0" w:space="0" w:color="auto"/>
                    <w:right w:val="none" w:sz="0" w:space="0" w:color="auto"/>
                  </w:divBdr>
                  <w:divsChild>
                    <w:div w:id="965508602">
                      <w:marLeft w:val="0"/>
                      <w:marRight w:val="0"/>
                      <w:marTop w:val="0"/>
                      <w:marBottom w:val="0"/>
                      <w:divBdr>
                        <w:top w:val="none" w:sz="0" w:space="0" w:color="auto"/>
                        <w:left w:val="none" w:sz="0" w:space="0" w:color="auto"/>
                        <w:bottom w:val="none" w:sz="0" w:space="0" w:color="auto"/>
                        <w:right w:val="none" w:sz="0" w:space="0" w:color="auto"/>
                      </w:divBdr>
                    </w:div>
                    <w:div w:id="659190630">
                      <w:marLeft w:val="0"/>
                      <w:marRight w:val="0"/>
                      <w:marTop w:val="0"/>
                      <w:marBottom w:val="0"/>
                      <w:divBdr>
                        <w:top w:val="none" w:sz="0" w:space="0" w:color="auto"/>
                        <w:left w:val="none" w:sz="0" w:space="0" w:color="auto"/>
                        <w:bottom w:val="none" w:sz="0" w:space="0" w:color="auto"/>
                        <w:right w:val="none" w:sz="0" w:space="0" w:color="auto"/>
                      </w:divBdr>
                    </w:div>
                    <w:div w:id="1165122923">
                      <w:marLeft w:val="0"/>
                      <w:marRight w:val="0"/>
                      <w:marTop w:val="0"/>
                      <w:marBottom w:val="0"/>
                      <w:divBdr>
                        <w:top w:val="none" w:sz="0" w:space="0" w:color="auto"/>
                        <w:left w:val="none" w:sz="0" w:space="0" w:color="auto"/>
                        <w:bottom w:val="none" w:sz="0" w:space="0" w:color="auto"/>
                        <w:right w:val="none" w:sz="0" w:space="0" w:color="auto"/>
                      </w:divBdr>
                    </w:div>
                  </w:divsChild>
                </w:div>
                <w:div w:id="667943200">
                  <w:marLeft w:val="0"/>
                  <w:marRight w:val="0"/>
                  <w:marTop w:val="0"/>
                  <w:marBottom w:val="0"/>
                  <w:divBdr>
                    <w:top w:val="none" w:sz="0" w:space="0" w:color="auto"/>
                    <w:left w:val="none" w:sz="0" w:space="0" w:color="auto"/>
                    <w:bottom w:val="none" w:sz="0" w:space="0" w:color="auto"/>
                    <w:right w:val="none" w:sz="0" w:space="0" w:color="auto"/>
                  </w:divBdr>
                  <w:divsChild>
                    <w:div w:id="336159620">
                      <w:marLeft w:val="0"/>
                      <w:marRight w:val="0"/>
                      <w:marTop w:val="0"/>
                      <w:marBottom w:val="0"/>
                      <w:divBdr>
                        <w:top w:val="none" w:sz="0" w:space="0" w:color="auto"/>
                        <w:left w:val="none" w:sz="0" w:space="0" w:color="auto"/>
                        <w:bottom w:val="none" w:sz="0" w:space="0" w:color="auto"/>
                        <w:right w:val="none" w:sz="0" w:space="0" w:color="auto"/>
                      </w:divBdr>
                    </w:div>
                    <w:div w:id="1124733417">
                      <w:marLeft w:val="0"/>
                      <w:marRight w:val="0"/>
                      <w:marTop w:val="0"/>
                      <w:marBottom w:val="0"/>
                      <w:divBdr>
                        <w:top w:val="none" w:sz="0" w:space="0" w:color="auto"/>
                        <w:left w:val="none" w:sz="0" w:space="0" w:color="auto"/>
                        <w:bottom w:val="none" w:sz="0" w:space="0" w:color="auto"/>
                        <w:right w:val="none" w:sz="0" w:space="0" w:color="auto"/>
                      </w:divBdr>
                    </w:div>
                    <w:div w:id="809591059">
                      <w:marLeft w:val="0"/>
                      <w:marRight w:val="0"/>
                      <w:marTop w:val="0"/>
                      <w:marBottom w:val="0"/>
                      <w:divBdr>
                        <w:top w:val="none" w:sz="0" w:space="0" w:color="auto"/>
                        <w:left w:val="none" w:sz="0" w:space="0" w:color="auto"/>
                        <w:bottom w:val="none" w:sz="0" w:space="0" w:color="auto"/>
                        <w:right w:val="none" w:sz="0" w:space="0" w:color="auto"/>
                      </w:divBdr>
                    </w:div>
                  </w:divsChild>
                </w:div>
                <w:div w:id="296957657">
                  <w:marLeft w:val="0"/>
                  <w:marRight w:val="0"/>
                  <w:marTop w:val="0"/>
                  <w:marBottom w:val="0"/>
                  <w:divBdr>
                    <w:top w:val="none" w:sz="0" w:space="0" w:color="auto"/>
                    <w:left w:val="none" w:sz="0" w:space="0" w:color="auto"/>
                    <w:bottom w:val="none" w:sz="0" w:space="0" w:color="auto"/>
                    <w:right w:val="none" w:sz="0" w:space="0" w:color="auto"/>
                  </w:divBdr>
                  <w:divsChild>
                    <w:div w:id="1131552093">
                      <w:marLeft w:val="0"/>
                      <w:marRight w:val="0"/>
                      <w:marTop w:val="0"/>
                      <w:marBottom w:val="0"/>
                      <w:divBdr>
                        <w:top w:val="none" w:sz="0" w:space="0" w:color="auto"/>
                        <w:left w:val="none" w:sz="0" w:space="0" w:color="auto"/>
                        <w:bottom w:val="none" w:sz="0" w:space="0" w:color="auto"/>
                        <w:right w:val="none" w:sz="0" w:space="0" w:color="auto"/>
                      </w:divBdr>
                    </w:div>
                    <w:div w:id="565727404">
                      <w:marLeft w:val="0"/>
                      <w:marRight w:val="0"/>
                      <w:marTop w:val="0"/>
                      <w:marBottom w:val="0"/>
                      <w:divBdr>
                        <w:top w:val="none" w:sz="0" w:space="0" w:color="auto"/>
                        <w:left w:val="none" w:sz="0" w:space="0" w:color="auto"/>
                        <w:bottom w:val="none" w:sz="0" w:space="0" w:color="auto"/>
                        <w:right w:val="none" w:sz="0" w:space="0" w:color="auto"/>
                      </w:divBdr>
                    </w:div>
                    <w:div w:id="186851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255008">
              <w:marLeft w:val="0"/>
              <w:marRight w:val="0"/>
              <w:marTop w:val="0"/>
              <w:marBottom w:val="0"/>
              <w:divBdr>
                <w:top w:val="none" w:sz="0" w:space="0" w:color="auto"/>
                <w:left w:val="none" w:sz="0" w:space="0" w:color="auto"/>
                <w:bottom w:val="none" w:sz="0" w:space="0" w:color="auto"/>
                <w:right w:val="none" w:sz="0" w:space="0" w:color="auto"/>
              </w:divBdr>
              <w:divsChild>
                <w:div w:id="8528622">
                  <w:marLeft w:val="0"/>
                  <w:marRight w:val="0"/>
                  <w:marTop w:val="0"/>
                  <w:marBottom w:val="0"/>
                  <w:divBdr>
                    <w:top w:val="none" w:sz="0" w:space="0" w:color="auto"/>
                    <w:left w:val="none" w:sz="0" w:space="0" w:color="auto"/>
                    <w:bottom w:val="none" w:sz="0" w:space="0" w:color="auto"/>
                    <w:right w:val="none" w:sz="0" w:space="0" w:color="auto"/>
                  </w:divBdr>
                </w:div>
                <w:div w:id="955671071">
                  <w:marLeft w:val="0"/>
                  <w:marRight w:val="0"/>
                  <w:marTop w:val="0"/>
                  <w:marBottom w:val="0"/>
                  <w:divBdr>
                    <w:top w:val="none" w:sz="0" w:space="0" w:color="auto"/>
                    <w:left w:val="none" w:sz="0" w:space="0" w:color="auto"/>
                    <w:bottom w:val="none" w:sz="0" w:space="0" w:color="auto"/>
                    <w:right w:val="none" w:sz="0" w:space="0" w:color="auto"/>
                  </w:divBdr>
                  <w:divsChild>
                    <w:div w:id="672798214">
                      <w:marLeft w:val="0"/>
                      <w:marRight w:val="0"/>
                      <w:marTop w:val="0"/>
                      <w:marBottom w:val="0"/>
                      <w:divBdr>
                        <w:top w:val="none" w:sz="0" w:space="0" w:color="auto"/>
                        <w:left w:val="none" w:sz="0" w:space="0" w:color="auto"/>
                        <w:bottom w:val="none" w:sz="0" w:space="0" w:color="auto"/>
                        <w:right w:val="none" w:sz="0" w:space="0" w:color="auto"/>
                      </w:divBdr>
                    </w:div>
                    <w:div w:id="1527716774">
                      <w:marLeft w:val="0"/>
                      <w:marRight w:val="0"/>
                      <w:marTop w:val="0"/>
                      <w:marBottom w:val="0"/>
                      <w:divBdr>
                        <w:top w:val="none" w:sz="0" w:space="0" w:color="auto"/>
                        <w:left w:val="none" w:sz="0" w:space="0" w:color="auto"/>
                        <w:bottom w:val="none" w:sz="0" w:space="0" w:color="auto"/>
                        <w:right w:val="none" w:sz="0" w:space="0" w:color="auto"/>
                      </w:divBdr>
                      <w:divsChild>
                        <w:div w:id="1353647599">
                          <w:marLeft w:val="0"/>
                          <w:marRight w:val="0"/>
                          <w:marTop w:val="0"/>
                          <w:marBottom w:val="0"/>
                          <w:divBdr>
                            <w:top w:val="none" w:sz="0" w:space="0" w:color="auto"/>
                            <w:left w:val="none" w:sz="0" w:space="0" w:color="auto"/>
                            <w:bottom w:val="none" w:sz="0" w:space="0" w:color="auto"/>
                            <w:right w:val="none" w:sz="0" w:space="0" w:color="auto"/>
                          </w:divBdr>
                        </w:div>
                        <w:div w:id="755781450">
                          <w:marLeft w:val="0"/>
                          <w:marRight w:val="0"/>
                          <w:marTop w:val="0"/>
                          <w:marBottom w:val="0"/>
                          <w:divBdr>
                            <w:top w:val="none" w:sz="0" w:space="0" w:color="auto"/>
                            <w:left w:val="none" w:sz="0" w:space="0" w:color="auto"/>
                            <w:bottom w:val="none" w:sz="0" w:space="0" w:color="auto"/>
                            <w:right w:val="none" w:sz="0" w:space="0" w:color="auto"/>
                          </w:divBdr>
                        </w:div>
                        <w:div w:id="1967806165">
                          <w:marLeft w:val="0"/>
                          <w:marRight w:val="0"/>
                          <w:marTop w:val="0"/>
                          <w:marBottom w:val="0"/>
                          <w:divBdr>
                            <w:top w:val="none" w:sz="0" w:space="0" w:color="auto"/>
                            <w:left w:val="none" w:sz="0" w:space="0" w:color="auto"/>
                            <w:bottom w:val="none" w:sz="0" w:space="0" w:color="auto"/>
                            <w:right w:val="none" w:sz="0" w:space="0" w:color="auto"/>
                          </w:divBdr>
                        </w:div>
                        <w:div w:id="990601344">
                          <w:marLeft w:val="0"/>
                          <w:marRight w:val="0"/>
                          <w:marTop w:val="0"/>
                          <w:marBottom w:val="0"/>
                          <w:divBdr>
                            <w:top w:val="none" w:sz="0" w:space="0" w:color="auto"/>
                            <w:left w:val="none" w:sz="0" w:space="0" w:color="auto"/>
                            <w:bottom w:val="none" w:sz="0" w:space="0" w:color="auto"/>
                            <w:right w:val="none" w:sz="0" w:space="0" w:color="auto"/>
                          </w:divBdr>
                        </w:div>
                        <w:div w:id="857738443">
                          <w:marLeft w:val="0"/>
                          <w:marRight w:val="0"/>
                          <w:marTop w:val="0"/>
                          <w:marBottom w:val="0"/>
                          <w:divBdr>
                            <w:top w:val="none" w:sz="0" w:space="0" w:color="auto"/>
                            <w:left w:val="none" w:sz="0" w:space="0" w:color="auto"/>
                            <w:bottom w:val="none" w:sz="0" w:space="0" w:color="auto"/>
                            <w:right w:val="none" w:sz="0" w:space="0" w:color="auto"/>
                          </w:divBdr>
                        </w:div>
                      </w:divsChild>
                    </w:div>
                    <w:div w:id="799151610">
                      <w:marLeft w:val="0"/>
                      <w:marRight w:val="0"/>
                      <w:marTop w:val="0"/>
                      <w:marBottom w:val="0"/>
                      <w:divBdr>
                        <w:top w:val="none" w:sz="0" w:space="0" w:color="auto"/>
                        <w:left w:val="none" w:sz="0" w:space="0" w:color="auto"/>
                        <w:bottom w:val="none" w:sz="0" w:space="0" w:color="auto"/>
                        <w:right w:val="none" w:sz="0" w:space="0" w:color="auto"/>
                      </w:divBdr>
                    </w:div>
                  </w:divsChild>
                </w:div>
                <w:div w:id="1740639866">
                  <w:marLeft w:val="0"/>
                  <w:marRight w:val="0"/>
                  <w:marTop w:val="0"/>
                  <w:marBottom w:val="0"/>
                  <w:divBdr>
                    <w:top w:val="none" w:sz="0" w:space="0" w:color="auto"/>
                    <w:left w:val="none" w:sz="0" w:space="0" w:color="auto"/>
                    <w:bottom w:val="none" w:sz="0" w:space="0" w:color="auto"/>
                    <w:right w:val="none" w:sz="0" w:space="0" w:color="auto"/>
                  </w:divBdr>
                  <w:divsChild>
                    <w:div w:id="1669400586">
                      <w:marLeft w:val="0"/>
                      <w:marRight w:val="0"/>
                      <w:marTop w:val="0"/>
                      <w:marBottom w:val="0"/>
                      <w:divBdr>
                        <w:top w:val="none" w:sz="0" w:space="0" w:color="auto"/>
                        <w:left w:val="none" w:sz="0" w:space="0" w:color="auto"/>
                        <w:bottom w:val="none" w:sz="0" w:space="0" w:color="auto"/>
                        <w:right w:val="none" w:sz="0" w:space="0" w:color="auto"/>
                      </w:divBdr>
                    </w:div>
                    <w:div w:id="450705352">
                      <w:marLeft w:val="0"/>
                      <w:marRight w:val="0"/>
                      <w:marTop w:val="0"/>
                      <w:marBottom w:val="0"/>
                      <w:divBdr>
                        <w:top w:val="none" w:sz="0" w:space="0" w:color="auto"/>
                        <w:left w:val="none" w:sz="0" w:space="0" w:color="auto"/>
                        <w:bottom w:val="none" w:sz="0" w:space="0" w:color="auto"/>
                        <w:right w:val="none" w:sz="0" w:space="0" w:color="auto"/>
                      </w:divBdr>
                      <w:divsChild>
                        <w:div w:id="242031574">
                          <w:marLeft w:val="0"/>
                          <w:marRight w:val="0"/>
                          <w:marTop w:val="0"/>
                          <w:marBottom w:val="0"/>
                          <w:divBdr>
                            <w:top w:val="none" w:sz="0" w:space="0" w:color="auto"/>
                            <w:left w:val="none" w:sz="0" w:space="0" w:color="auto"/>
                            <w:bottom w:val="none" w:sz="0" w:space="0" w:color="auto"/>
                            <w:right w:val="none" w:sz="0" w:space="0" w:color="auto"/>
                          </w:divBdr>
                        </w:div>
                        <w:div w:id="2023169012">
                          <w:marLeft w:val="0"/>
                          <w:marRight w:val="0"/>
                          <w:marTop w:val="0"/>
                          <w:marBottom w:val="0"/>
                          <w:divBdr>
                            <w:top w:val="none" w:sz="0" w:space="0" w:color="auto"/>
                            <w:left w:val="none" w:sz="0" w:space="0" w:color="auto"/>
                            <w:bottom w:val="none" w:sz="0" w:space="0" w:color="auto"/>
                            <w:right w:val="none" w:sz="0" w:space="0" w:color="auto"/>
                          </w:divBdr>
                        </w:div>
                        <w:div w:id="2058427227">
                          <w:marLeft w:val="0"/>
                          <w:marRight w:val="0"/>
                          <w:marTop w:val="0"/>
                          <w:marBottom w:val="0"/>
                          <w:divBdr>
                            <w:top w:val="none" w:sz="0" w:space="0" w:color="auto"/>
                            <w:left w:val="none" w:sz="0" w:space="0" w:color="auto"/>
                            <w:bottom w:val="none" w:sz="0" w:space="0" w:color="auto"/>
                            <w:right w:val="none" w:sz="0" w:space="0" w:color="auto"/>
                          </w:divBdr>
                        </w:div>
                        <w:div w:id="99646434">
                          <w:marLeft w:val="0"/>
                          <w:marRight w:val="0"/>
                          <w:marTop w:val="0"/>
                          <w:marBottom w:val="0"/>
                          <w:divBdr>
                            <w:top w:val="none" w:sz="0" w:space="0" w:color="auto"/>
                            <w:left w:val="none" w:sz="0" w:space="0" w:color="auto"/>
                            <w:bottom w:val="none" w:sz="0" w:space="0" w:color="auto"/>
                            <w:right w:val="none" w:sz="0" w:space="0" w:color="auto"/>
                          </w:divBdr>
                        </w:div>
                        <w:div w:id="790435018">
                          <w:marLeft w:val="0"/>
                          <w:marRight w:val="0"/>
                          <w:marTop w:val="0"/>
                          <w:marBottom w:val="0"/>
                          <w:divBdr>
                            <w:top w:val="none" w:sz="0" w:space="0" w:color="auto"/>
                            <w:left w:val="none" w:sz="0" w:space="0" w:color="auto"/>
                            <w:bottom w:val="none" w:sz="0" w:space="0" w:color="auto"/>
                            <w:right w:val="none" w:sz="0" w:space="0" w:color="auto"/>
                          </w:divBdr>
                        </w:div>
                      </w:divsChild>
                    </w:div>
                    <w:div w:id="482548507">
                      <w:marLeft w:val="0"/>
                      <w:marRight w:val="0"/>
                      <w:marTop w:val="0"/>
                      <w:marBottom w:val="0"/>
                      <w:divBdr>
                        <w:top w:val="none" w:sz="0" w:space="0" w:color="auto"/>
                        <w:left w:val="none" w:sz="0" w:space="0" w:color="auto"/>
                        <w:bottom w:val="none" w:sz="0" w:space="0" w:color="auto"/>
                        <w:right w:val="none" w:sz="0" w:space="0" w:color="auto"/>
                      </w:divBdr>
                    </w:div>
                  </w:divsChild>
                </w:div>
                <w:div w:id="1851410825">
                  <w:marLeft w:val="0"/>
                  <w:marRight w:val="0"/>
                  <w:marTop w:val="0"/>
                  <w:marBottom w:val="0"/>
                  <w:divBdr>
                    <w:top w:val="none" w:sz="0" w:space="0" w:color="auto"/>
                    <w:left w:val="none" w:sz="0" w:space="0" w:color="auto"/>
                    <w:bottom w:val="none" w:sz="0" w:space="0" w:color="auto"/>
                    <w:right w:val="none" w:sz="0" w:space="0" w:color="auto"/>
                  </w:divBdr>
                  <w:divsChild>
                    <w:div w:id="2057510655">
                      <w:marLeft w:val="0"/>
                      <w:marRight w:val="0"/>
                      <w:marTop w:val="0"/>
                      <w:marBottom w:val="0"/>
                      <w:divBdr>
                        <w:top w:val="none" w:sz="0" w:space="0" w:color="auto"/>
                        <w:left w:val="none" w:sz="0" w:space="0" w:color="auto"/>
                        <w:bottom w:val="none" w:sz="0" w:space="0" w:color="auto"/>
                        <w:right w:val="none" w:sz="0" w:space="0" w:color="auto"/>
                      </w:divBdr>
                    </w:div>
                    <w:div w:id="1682783503">
                      <w:marLeft w:val="0"/>
                      <w:marRight w:val="0"/>
                      <w:marTop w:val="0"/>
                      <w:marBottom w:val="0"/>
                      <w:divBdr>
                        <w:top w:val="none" w:sz="0" w:space="0" w:color="auto"/>
                        <w:left w:val="none" w:sz="0" w:space="0" w:color="auto"/>
                        <w:bottom w:val="none" w:sz="0" w:space="0" w:color="auto"/>
                        <w:right w:val="none" w:sz="0" w:space="0" w:color="auto"/>
                      </w:divBdr>
                      <w:divsChild>
                        <w:div w:id="1045645296">
                          <w:marLeft w:val="0"/>
                          <w:marRight w:val="0"/>
                          <w:marTop w:val="0"/>
                          <w:marBottom w:val="0"/>
                          <w:divBdr>
                            <w:top w:val="none" w:sz="0" w:space="0" w:color="auto"/>
                            <w:left w:val="none" w:sz="0" w:space="0" w:color="auto"/>
                            <w:bottom w:val="none" w:sz="0" w:space="0" w:color="auto"/>
                            <w:right w:val="none" w:sz="0" w:space="0" w:color="auto"/>
                          </w:divBdr>
                        </w:div>
                      </w:divsChild>
                    </w:div>
                    <w:div w:id="188954300">
                      <w:marLeft w:val="0"/>
                      <w:marRight w:val="0"/>
                      <w:marTop w:val="0"/>
                      <w:marBottom w:val="0"/>
                      <w:divBdr>
                        <w:top w:val="none" w:sz="0" w:space="0" w:color="auto"/>
                        <w:left w:val="none" w:sz="0" w:space="0" w:color="auto"/>
                        <w:bottom w:val="none" w:sz="0" w:space="0" w:color="auto"/>
                        <w:right w:val="none" w:sz="0" w:space="0" w:color="auto"/>
                      </w:divBdr>
                    </w:div>
                  </w:divsChild>
                </w:div>
                <w:div w:id="589117690">
                  <w:marLeft w:val="0"/>
                  <w:marRight w:val="0"/>
                  <w:marTop w:val="0"/>
                  <w:marBottom w:val="0"/>
                  <w:divBdr>
                    <w:top w:val="none" w:sz="0" w:space="0" w:color="auto"/>
                    <w:left w:val="none" w:sz="0" w:space="0" w:color="auto"/>
                    <w:bottom w:val="none" w:sz="0" w:space="0" w:color="auto"/>
                    <w:right w:val="none" w:sz="0" w:space="0" w:color="auto"/>
                  </w:divBdr>
                  <w:divsChild>
                    <w:div w:id="831331108">
                      <w:marLeft w:val="0"/>
                      <w:marRight w:val="0"/>
                      <w:marTop w:val="0"/>
                      <w:marBottom w:val="0"/>
                      <w:divBdr>
                        <w:top w:val="none" w:sz="0" w:space="0" w:color="auto"/>
                        <w:left w:val="none" w:sz="0" w:space="0" w:color="auto"/>
                        <w:bottom w:val="none" w:sz="0" w:space="0" w:color="auto"/>
                        <w:right w:val="none" w:sz="0" w:space="0" w:color="auto"/>
                      </w:divBdr>
                    </w:div>
                    <w:div w:id="1941139476">
                      <w:marLeft w:val="0"/>
                      <w:marRight w:val="0"/>
                      <w:marTop w:val="0"/>
                      <w:marBottom w:val="0"/>
                      <w:divBdr>
                        <w:top w:val="none" w:sz="0" w:space="0" w:color="auto"/>
                        <w:left w:val="none" w:sz="0" w:space="0" w:color="auto"/>
                        <w:bottom w:val="none" w:sz="0" w:space="0" w:color="auto"/>
                        <w:right w:val="none" w:sz="0" w:space="0" w:color="auto"/>
                      </w:divBdr>
                      <w:divsChild>
                        <w:div w:id="1234006684">
                          <w:marLeft w:val="0"/>
                          <w:marRight w:val="0"/>
                          <w:marTop w:val="0"/>
                          <w:marBottom w:val="0"/>
                          <w:divBdr>
                            <w:top w:val="none" w:sz="0" w:space="0" w:color="auto"/>
                            <w:left w:val="none" w:sz="0" w:space="0" w:color="auto"/>
                            <w:bottom w:val="none" w:sz="0" w:space="0" w:color="auto"/>
                            <w:right w:val="none" w:sz="0" w:space="0" w:color="auto"/>
                          </w:divBdr>
                        </w:div>
                      </w:divsChild>
                    </w:div>
                    <w:div w:id="1470395154">
                      <w:marLeft w:val="0"/>
                      <w:marRight w:val="0"/>
                      <w:marTop w:val="0"/>
                      <w:marBottom w:val="0"/>
                      <w:divBdr>
                        <w:top w:val="none" w:sz="0" w:space="0" w:color="auto"/>
                        <w:left w:val="none" w:sz="0" w:space="0" w:color="auto"/>
                        <w:bottom w:val="none" w:sz="0" w:space="0" w:color="auto"/>
                        <w:right w:val="none" w:sz="0" w:space="0" w:color="auto"/>
                      </w:divBdr>
                    </w:div>
                  </w:divsChild>
                </w:div>
                <w:div w:id="137308444">
                  <w:marLeft w:val="0"/>
                  <w:marRight w:val="0"/>
                  <w:marTop w:val="0"/>
                  <w:marBottom w:val="0"/>
                  <w:divBdr>
                    <w:top w:val="none" w:sz="0" w:space="0" w:color="auto"/>
                    <w:left w:val="none" w:sz="0" w:space="0" w:color="auto"/>
                    <w:bottom w:val="none" w:sz="0" w:space="0" w:color="auto"/>
                    <w:right w:val="none" w:sz="0" w:space="0" w:color="auto"/>
                  </w:divBdr>
                  <w:divsChild>
                    <w:div w:id="1673070486">
                      <w:marLeft w:val="0"/>
                      <w:marRight w:val="0"/>
                      <w:marTop w:val="0"/>
                      <w:marBottom w:val="0"/>
                      <w:divBdr>
                        <w:top w:val="none" w:sz="0" w:space="0" w:color="auto"/>
                        <w:left w:val="none" w:sz="0" w:space="0" w:color="auto"/>
                        <w:bottom w:val="none" w:sz="0" w:space="0" w:color="auto"/>
                        <w:right w:val="none" w:sz="0" w:space="0" w:color="auto"/>
                      </w:divBdr>
                    </w:div>
                    <w:div w:id="194122320">
                      <w:marLeft w:val="0"/>
                      <w:marRight w:val="0"/>
                      <w:marTop w:val="0"/>
                      <w:marBottom w:val="0"/>
                      <w:divBdr>
                        <w:top w:val="none" w:sz="0" w:space="0" w:color="auto"/>
                        <w:left w:val="none" w:sz="0" w:space="0" w:color="auto"/>
                        <w:bottom w:val="none" w:sz="0" w:space="0" w:color="auto"/>
                        <w:right w:val="none" w:sz="0" w:space="0" w:color="auto"/>
                      </w:divBdr>
                      <w:divsChild>
                        <w:div w:id="217976780">
                          <w:marLeft w:val="0"/>
                          <w:marRight w:val="0"/>
                          <w:marTop w:val="0"/>
                          <w:marBottom w:val="0"/>
                          <w:divBdr>
                            <w:top w:val="none" w:sz="0" w:space="0" w:color="auto"/>
                            <w:left w:val="none" w:sz="0" w:space="0" w:color="auto"/>
                            <w:bottom w:val="none" w:sz="0" w:space="0" w:color="auto"/>
                            <w:right w:val="none" w:sz="0" w:space="0" w:color="auto"/>
                          </w:divBdr>
                        </w:div>
                      </w:divsChild>
                    </w:div>
                    <w:div w:id="356350244">
                      <w:marLeft w:val="0"/>
                      <w:marRight w:val="0"/>
                      <w:marTop w:val="0"/>
                      <w:marBottom w:val="0"/>
                      <w:divBdr>
                        <w:top w:val="none" w:sz="0" w:space="0" w:color="auto"/>
                        <w:left w:val="none" w:sz="0" w:space="0" w:color="auto"/>
                        <w:bottom w:val="none" w:sz="0" w:space="0" w:color="auto"/>
                        <w:right w:val="none" w:sz="0" w:space="0" w:color="auto"/>
                      </w:divBdr>
                    </w:div>
                  </w:divsChild>
                </w:div>
                <w:div w:id="1867910842">
                  <w:marLeft w:val="0"/>
                  <w:marRight w:val="0"/>
                  <w:marTop w:val="0"/>
                  <w:marBottom w:val="0"/>
                  <w:divBdr>
                    <w:top w:val="none" w:sz="0" w:space="0" w:color="auto"/>
                    <w:left w:val="none" w:sz="0" w:space="0" w:color="auto"/>
                    <w:bottom w:val="none" w:sz="0" w:space="0" w:color="auto"/>
                    <w:right w:val="none" w:sz="0" w:space="0" w:color="auto"/>
                  </w:divBdr>
                  <w:divsChild>
                    <w:div w:id="758061208">
                      <w:marLeft w:val="0"/>
                      <w:marRight w:val="0"/>
                      <w:marTop w:val="0"/>
                      <w:marBottom w:val="0"/>
                      <w:divBdr>
                        <w:top w:val="none" w:sz="0" w:space="0" w:color="auto"/>
                        <w:left w:val="none" w:sz="0" w:space="0" w:color="auto"/>
                        <w:bottom w:val="none" w:sz="0" w:space="0" w:color="auto"/>
                        <w:right w:val="none" w:sz="0" w:space="0" w:color="auto"/>
                      </w:divBdr>
                    </w:div>
                    <w:div w:id="332344781">
                      <w:marLeft w:val="0"/>
                      <w:marRight w:val="0"/>
                      <w:marTop w:val="0"/>
                      <w:marBottom w:val="0"/>
                      <w:divBdr>
                        <w:top w:val="none" w:sz="0" w:space="0" w:color="auto"/>
                        <w:left w:val="none" w:sz="0" w:space="0" w:color="auto"/>
                        <w:bottom w:val="none" w:sz="0" w:space="0" w:color="auto"/>
                        <w:right w:val="none" w:sz="0" w:space="0" w:color="auto"/>
                      </w:divBdr>
                      <w:divsChild>
                        <w:div w:id="200018865">
                          <w:marLeft w:val="0"/>
                          <w:marRight w:val="0"/>
                          <w:marTop w:val="0"/>
                          <w:marBottom w:val="0"/>
                          <w:divBdr>
                            <w:top w:val="none" w:sz="0" w:space="0" w:color="auto"/>
                            <w:left w:val="none" w:sz="0" w:space="0" w:color="auto"/>
                            <w:bottom w:val="none" w:sz="0" w:space="0" w:color="auto"/>
                            <w:right w:val="none" w:sz="0" w:space="0" w:color="auto"/>
                          </w:divBdr>
                        </w:div>
                      </w:divsChild>
                    </w:div>
                    <w:div w:id="859198736">
                      <w:marLeft w:val="0"/>
                      <w:marRight w:val="0"/>
                      <w:marTop w:val="0"/>
                      <w:marBottom w:val="0"/>
                      <w:divBdr>
                        <w:top w:val="none" w:sz="0" w:space="0" w:color="auto"/>
                        <w:left w:val="none" w:sz="0" w:space="0" w:color="auto"/>
                        <w:bottom w:val="none" w:sz="0" w:space="0" w:color="auto"/>
                        <w:right w:val="none" w:sz="0" w:space="0" w:color="auto"/>
                      </w:divBdr>
                    </w:div>
                  </w:divsChild>
                </w:div>
                <w:div w:id="1363749421">
                  <w:marLeft w:val="0"/>
                  <w:marRight w:val="0"/>
                  <w:marTop w:val="0"/>
                  <w:marBottom w:val="0"/>
                  <w:divBdr>
                    <w:top w:val="none" w:sz="0" w:space="0" w:color="auto"/>
                    <w:left w:val="none" w:sz="0" w:space="0" w:color="auto"/>
                    <w:bottom w:val="none" w:sz="0" w:space="0" w:color="auto"/>
                    <w:right w:val="none" w:sz="0" w:space="0" w:color="auto"/>
                  </w:divBdr>
                  <w:divsChild>
                    <w:div w:id="2114859655">
                      <w:marLeft w:val="0"/>
                      <w:marRight w:val="0"/>
                      <w:marTop w:val="0"/>
                      <w:marBottom w:val="0"/>
                      <w:divBdr>
                        <w:top w:val="none" w:sz="0" w:space="0" w:color="auto"/>
                        <w:left w:val="none" w:sz="0" w:space="0" w:color="auto"/>
                        <w:bottom w:val="none" w:sz="0" w:space="0" w:color="auto"/>
                        <w:right w:val="none" w:sz="0" w:space="0" w:color="auto"/>
                      </w:divBdr>
                    </w:div>
                    <w:div w:id="2095276914">
                      <w:marLeft w:val="0"/>
                      <w:marRight w:val="0"/>
                      <w:marTop w:val="0"/>
                      <w:marBottom w:val="0"/>
                      <w:divBdr>
                        <w:top w:val="none" w:sz="0" w:space="0" w:color="auto"/>
                        <w:left w:val="none" w:sz="0" w:space="0" w:color="auto"/>
                        <w:bottom w:val="none" w:sz="0" w:space="0" w:color="auto"/>
                        <w:right w:val="none" w:sz="0" w:space="0" w:color="auto"/>
                      </w:divBdr>
                      <w:divsChild>
                        <w:div w:id="2137134588">
                          <w:marLeft w:val="0"/>
                          <w:marRight w:val="0"/>
                          <w:marTop w:val="0"/>
                          <w:marBottom w:val="0"/>
                          <w:divBdr>
                            <w:top w:val="none" w:sz="0" w:space="0" w:color="auto"/>
                            <w:left w:val="none" w:sz="0" w:space="0" w:color="auto"/>
                            <w:bottom w:val="none" w:sz="0" w:space="0" w:color="auto"/>
                            <w:right w:val="none" w:sz="0" w:space="0" w:color="auto"/>
                          </w:divBdr>
                        </w:div>
                      </w:divsChild>
                    </w:div>
                    <w:div w:id="1104379161">
                      <w:marLeft w:val="0"/>
                      <w:marRight w:val="0"/>
                      <w:marTop w:val="0"/>
                      <w:marBottom w:val="0"/>
                      <w:divBdr>
                        <w:top w:val="none" w:sz="0" w:space="0" w:color="auto"/>
                        <w:left w:val="none" w:sz="0" w:space="0" w:color="auto"/>
                        <w:bottom w:val="none" w:sz="0" w:space="0" w:color="auto"/>
                        <w:right w:val="none" w:sz="0" w:space="0" w:color="auto"/>
                      </w:divBdr>
                    </w:div>
                  </w:divsChild>
                </w:div>
                <w:div w:id="1019624972">
                  <w:marLeft w:val="0"/>
                  <w:marRight w:val="0"/>
                  <w:marTop w:val="0"/>
                  <w:marBottom w:val="0"/>
                  <w:divBdr>
                    <w:top w:val="none" w:sz="0" w:space="0" w:color="auto"/>
                    <w:left w:val="none" w:sz="0" w:space="0" w:color="auto"/>
                    <w:bottom w:val="none" w:sz="0" w:space="0" w:color="auto"/>
                    <w:right w:val="none" w:sz="0" w:space="0" w:color="auto"/>
                  </w:divBdr>
                  <w:divsChild>
                    <w:div w:id="41633382">
                      <w:marLeft w:val="0"/>
                      <w:marRight w:val="0"/>
                      <w:marTop w:val="0"/>
                      <w:marBottom w:val="0"/>
                      <w:divBdr>
                        <w:top w:val="none" w:sz="0" w:space="0" w:color="auto"/>
                        <w:left w:val="none" w:sz="0" w:space="0" w:color="auto"/>
                        <w:bottom w:val="none" w:sz="0" w:space="0" w:color="auto"/>
                        <w:right w:val="none" w:sz="0" w:space="0" w:color="auto"/>
                      </w:divBdr>
                    </w:div>
                    <w:div w:id="2093165447">
                      <w:marLeft w:val="0"/>
                      <w:marRight w:val="0"/>
                      <w:marTop w:val="0"/>
                      <w:marBottom w:val="0"/>
                      <w:divBdr>
                        <w:top w:val="none" w:sz="0" w:space="0" w:color="auto"/>
                        <w:left w:val="none" w:sz="0" w:space="0" w:color="auto"/>
                        <w:bottom w:val="none" w:sz="0" w:space="0" w:color="auto"/>
                        <w:right w:val="none" w:sz="0" w:space="0" w:color="auto"/>
                      </w:divBdr>
                      <w:divsChild>
                        <w:div w:id="625160607">
                          <w:marLeft w:val="0"/>
                          <w:marRight w:val="0"/>
                          <w:marTop w:val="0"/>
                          <w:marBottom w:val="0"/>
                          <w:divBdr>
                            <w:top w:val="none" w:sz="0" w:space="0" w:color="auto"/>
                            <w:left w:val="none" w:sz="0" w:space="0" w:color="auto"/>
                            <w:bottom w:val="none" w:sz="0" w:space="0" w:color="auto"/>
                            <w:right w:val="none" w:sz="0" w:space="0" w:color="auto"/>
                          </w:divBdr>
                        </w:div>
                        <w:div w:id="638654674">
                          <w:marLeft w:val="0"/>
                          <w:marRight w:val="0"/>
                          <w:marTop w:val="0"/>
                          <w:marBottom w:val="0"/>
                          <w:divBdr>
                            <w:top w:val="none" w:sz="0" w:space="0" w:color="auto"/>
                            <w:left w:val="none" w:sz="0" w:space="0" w:color="auto"/>
                            <w:bottom w:val="none" w:sz="0" w:space="0" w:color="auto"/>
                            <w:right w:val="none" w:sz="0" w:space="0" w:color="auto"/>
                          </w:divBdr>
                        </w:div>
                        <w:div w:id="943732844">
                          <w:marLeft w:val="0"/>
                          <w:marRight w:val="0"/>
                          <w:marTop w:val="0"/>
                          <w:marBottom w:val="0"/>
                          <w:divBdr>
                            <w:top w:val="none" w:sz="0" w:space="0" w:color="auto"/>
                            <w:left w:val="none" w:sz="0" w:space="0" w:color="auto"/>
                            <w:bottom w:val="none" w:sz="0" w:space="0" w:color="auto"/>
                            <w:right w:val="none" w:sz="0" w:space="0" w:color="auto"/>
                          </w:divBdr>
                        </w:div>
                        <w:div w:id="640840968">
                          <w:marLeft w:val="0"/>
                          <w:marRight w:val="0"/>
                          <w:marTop w:val="0"/>
                          <w:marBottom w:val="0"/>
                          <w:divBdr>
                            <w:top w:val="none" w:sz="0" w:space="0" w:color="auto"/>
                            <w:left w:val="none" w:sz="0" w:space="0" w:color="auto"/>
                            <w:bottom w:val="none" w:sz="0" w:space="0" w:color="auto"/>
                            <w:right w:val="none" w:sz="0" w:space="0" w:color="auto"/>
                          </w:divBdr>
                        </w:div>
                        <w:div w:id="1739667620">
                          <w:marLeft w:val="0"/>
                          <w:marRight w:val="0"/>
                          <w:marTop w:val="0"/>
                          <w:marBottom w:val="0"/>
                          <w:divBdr>
                            <w:top w:val="none" w:sz="0" w:space="0" w:color="auto"/>
                            <w:left w:val="none" w:sz="0" w:space="0" w:color="auto"/>
                            <w:bottom w:val="none" w:sz="0" w:space="0" w:color="auto"/>
                            <w:right w:val="none" w:sz="0" w:space="0" w:color="auto"/>
                          </w:divBdr>
                        </w:div>
                      </w:divsChild>
                    </w:div>
                    <w:div w:id="1931694301">
                      <w:marLeft w:val="0"/>
                      <w:marRight w:val="0"/>
                      <w:marTop w:val="0"/>
                      <w:marBottom w:val="0"/>
                      <w:divBdr>
                        <w:top w:val="none" w:sz="0" w:space="0" w:color="auto"/>
                        <w:left w:val="none" w:sz="0" w:space="0" w:color="auto"/>
                        <w:bottom w:val="none" w:sz="0" w:space="0" w:color="auto"/>
                        <w:right w:val="none" w:sz="0" w:space="0" w:color="auto"/>
                      </w:divBdr>
                    </w:div>
                  </w:divsChild>
                </w:div>
                <w:div w:id="283267765">
                  <w:marLeft w:val="0"/>
                  <w:marRight w:val="0"/>
                  <w:marTop w:val="0"/>
                  <w:marBottom w:val="0"/>
                  <w:divBdr>
                    <w:top w:val="none" w:sz="0" w:space="0" w:color="auto"/>
                    <w:left w:val="none" w:sz="0" w:space="0" w:color="auto"/>
                    <w:bottom w:val="none" w:sz="0" w:space="0" w:color="auto"/>
                    <w:right w:val="none" w:sz="0" w:space="0" w:color="auto"/>
                  </w:divBdr>
                  <w:divsChild>
                    <w:div w:id="1659378279">
                      <w:marLeft w:val="0"/>
                      <w:marRight w:val="0"/>
                      <w:marTop w:val="0"/>
                      <w:marBottom w:val="0"/>
                      <w:divBdr>
                        <w:top w:val="none" w:sz="0" w:space="0" w:color="auto"/>
                        <w:left w:val="none" w:sz="0" w:space="0" w:color="auto"/>
                        <w:bottom w:val="none" w:sz="0" w:space="0" w:color="auto"/>
                        <w:right w:val="none" w:sz="0" w:space="0" w:color="auto"/>
                      </w:divBdr>
                    </w:div>
                    <w:div w:id="1133400773">
                      <w:marLeft w:val="0"/>
                      <w:marRight w:val="0"/>
                      <w:marTop w:val="0"/>
                      <w:marBottom w:val="0"/>
                      <w:divBdr>
                        <w:top w:val="none" w:sz="0" w:space="0" w:color="auto"/>
                        <w:left w:val="none" w:sz="0" w:space="0" w:color="auto"/>
                        <w:bottom w:val="none" w:sz="0" w:space="0" w:color="auto"/>
                        <w:right w:val="none" w:sz="0" w:space="0" w:color="auto"/>
                      </w:divBdr>
                      <w:divsChild>
                        <w:div w:id="1654718632">
                          <w:marLeft w:val="0"/>
                          <w:marRight w:val="0"/>
                          <w:marTop w:val="0"/>
                          <w:marBottom w:val="0"/>
                          <w:divBdr>
                            <w:top w:val="none" w:sz="0" w:space="0" w:color="auto"/>
                            <w:left w:val="none" w:sz="0" w:space="0" w:color="auto"/>
                            <w:bottom w:val="none" w:sz="0" w:space="0" w:color="auto"/>
                            <w:right w:val="none" w:sz="0" w:space="0" w:color="auto"/>
                          </w:divBdr>
                        </w:div>
                      </w:divsChild>
                    </w:div>
                    <w:div w:id="2052991573">
                      <w:marLeft w:val="0"/>
                      <w:marRight w:val="0"/>
                      <w:marTop w:val="0"/>
                      <w:marBottom w:val="0"/>
                      <w:divBdr>
                        <w:top w:val="none" w:sz="0" w:space="0" w:color="auto"/>
                        <w:left w:val="none" w:sz="0" w:space="0" w:color="auto"/>
                        <w:bottom w:val="none" w:sz="0" w:space="0" w:color="auto"/>
                        <w:right w:val="none" w:sz="0" w:space="0" w:color="auto"/>
                      </w:divBdr>
                    </w:div>
                  </w:divsChild>
                </w:div>
                <w:div w:id="779832761">
                  <w:marLeft w:val="0"/>
                  <w:marRight w:val="0"/>
                  <w:marTop w:val="0"/>
                  <w:marBottom w:val="0"/>
                  <w:divBdr>
                    <w:top w:val="none" w:sz="0" w:space="0" w:color="auto"/>
                    <w:left w:val="none" w:sz="0" w:space="0" w:color="auto"/>
                    <w:bottom w:val="none" w:sz="0" w:space="0" w:color="auto"/>
                    <w:right w:val="none" w:sz="0" w:space="0" w:color="auto"/>
                  </w:divBdr>
                  <w:divsChild>
                    <w:div w:id="298191810">
                      <w:marLeft w:val="0"/>
                      <w:marRight w:val="0"/>
                      <w:marTop w:val="0"/>
                      <w:marBottom w:val="0"/>
                      <w:divBdr>
                        <w:top w:val="none" w:sz="0" w:space="0" w:color="auto"/>
                        <w:left w:val="none" w:sz="0" w:space="0" w:color="auto"/>
                        <w:bottom w:val="none" w:sz="0" w:space="0" w:color="auto"/>
                        <w:right w:val="none" w:sz="0" w:space="0" w:color="auto"/>
                      </w:divBdr>
                    </w:div>
                    <w:div w:id="705837649">
                      <w:marLeft w:val="0"/>
                      <w:marRight w:val="0"/>
                      <w:marTop w:val="0"/>
                      <w:marBottom w:val="0"/>
                      <w:divBdr>
                        <w:top w:val="none" w:sz="0" w:space="0" w:color="auto"/>
                        <w:left w:val="none" w:sz="0" w:space="0" w:color="auto"/>
                        <w:bottom w:val="none" w:sz="0" w:space="0" w:color="auto"/>
                        <w:right w:val="none" w:sz="0" w:space="0" w:color="auto"/>
                      </w:divBdr>
                      <w:divsChild>
                        <w:div w:id="578833418">
                          <w:marLeft w:val="0"/>
                          <w:marRight w:val="0"/>
                          <w:marTop w:val="0"/>
                          <w:marBottom w:val="0"/>
                          <w:divBdr>
                            <w:top w:val="none" w:sz="0" w:space="0" w:color="auto"/>
                            <w:left w:val="none" w:sz="0" w:space="0" w:color="auto"/>
                            <w:bottom w:val="none" w:sz="0" w:space="0" w:color="auto"/>
                            <w:right w:val="none" w:sz="0" w:space="0" w:color="auto"/>
                          </w:divBdr>
                        </w:div>
                      </w:divsChild>
                    </w:div>
                    <w:div w:id="1304701399">
                      <w:marLeft w:val="0"/>
                      <w:marRight w:val="0"/>
                      <w:marTop w:val="0"/>
                      <w:marBottom w:val="0"/>
                      <w:divBdr>
                        <w:top w:val="none" w:sz="0" w:space="0" w:color="auto"/>
                        <w:left w:val="none" w:sz="0" w:space="0" w:color="auto"/>
                        <w:bottom w:val="none" w:sz="0" w:space="0" w:color="auto"/>
                        <w:right w:val="none" w:sz="0" w:space="0" w:color="auto"/>
                      </w:divBdr>
                    </w:div>
                  </w:divsChild>
                </w:div>
                <w:div w:id="1938976910">
                  <w:marLeft w:val="0"/>
                  <w:marRight w:val="0"/>
                  <w:marTop w:val="0"/>
                  <w:marBottom w:val="0"/>
                  <w:divBdr>
                    <w:top w:val="none" w:sz="0" w:space="0" w:color="auto"/>
                    <w:left w:val="none" w:sz="0" w:space="0" w:color="auto"/>
                    <w:bottom w:val="none" w:sz="0" w:space="0" w:color="auto"/>
                    <w:right w:val="none" w:sz="0" w:space="0" w:color="auto"/>
                  </w:divBdr>
                  <w:divsChild>
                    <w:div w:id="1150637706">
                      <w:marLeft w:val="0"/>
                      <w:marRight w:val="0"/>
                      <w:marTop w:val="0"/>
                      <w:marBottom w:val="0"/>
                      <w:divBdr>
                        <w:top w:val="none" w:sz="0" w:space="0" w:color="auto"/>
                        <w:left w:val="none" w:sz="0" w:space="0" w:color="auto"/>
                        <w:bottom w:val="none" w:sz="0" w:space="0" w:color="auto"/>
                        <w:right w:val="none" w:sz="0" w:space="0" w:color="auto"/>
                      </w:divBdr>
                    </w:div>
                    <w:div w:id="410396416">
                      <w:marLeft w:val="0"/>
                      <w:marRight w:val="0"/>
                      <w:marTop w:val="0"/>
                      <w:marBottom w:val="0"/>
                      <w:divBdr>
                        <w:top w:val="none" w:sz="0" w:space="0" w:color="auto"/>
                        <w:left w:val="none" w:sz="0" w:space="0" w:color="auto"/>
                        <w:bottom w:val="none" w:sz="0" w:space="0" w:color="auto"/>
                        <w:right w:val="none" w:sz="0" w:space="0" w:color="auto"/>
                      </w:divBdr>
                      <w:divsChild>
                        <w:div w:id="112671292">
                          <w:marLeft w:val="0"/>
                          <w:marRight w:val="0"/>
                          <w:marTop w:val="0"/>
                          <w:marBottom w:val="0"/>
                          <w:divBdr>
                            <w:top w:val="none" w:sz="0" w:space="0" w:color="auto"/>
                            <w:left w:val="none" w:sz="0" w:space="0" w:color="auto"/>
                            <w:bottom w:val="none" w:sz="0" w:space="0" w:color="auto"/>
                            <w:right w:val="none" w:sz="0" w:space="0" w:color="auto"/>
                          </w:divBdr>
                        </w:div>
                      </w:divsChild>
                    </w:div>
                    <w:div w:id="1145898698">
                      <w:marLeft w:val="0"/>
                      <w:marRight w:val="0"/>
                      <w:marTop w:val="0"/>
                      <w:marBottom w:val="0"/>
                      <w:divBdr>
                        <w:top w:val="none" w:sz="0" w:space="0" w:color="auto"/>
                        <w:left w:val="none" w:sz="0" w:space="0" w:color="auto"/>
                        <w:bottom w:val="none" w:sz="0" w:space="0" w:color="auto"/>
                        <w:right w:val="none" w:sz="0" w:space="0" w:color="auto"/>
                      </w:divBdr>
                    </w:div>
                  </w:divsChild>
                </w:div>
                <w:div w:id="2100448358">
                  <w:marLeft w:val="0"/>
                  <w:marRight w:val="0"/>
                  <w:marTop w:val="0"/>
                  <w:marBottom w:val="0"/>
                  <w:divBdr>
                    <w:top w:val="none" w:sz="0" w:space="0" w:color="auto"/>
                    <w:left w:val="none" w:sz="0" w:space="0" w:color="auto"/>
                    <w:bottom w:val="none" w:sz="0" w:space="0" w:color="auto"/>
                    <w:right w:val="none" w:sz="0" w:space="0" w:color="auto"/>
                  </w:divBdr>
                  <w:divsChild>
                    <w:div w:id="626160654">
                      <w:marLeft w:val="0"/>
                      <w:marRight w:val="0"/>
                      <w:marTop w:val="0"/>
                      <w:marBottom w:val="0"/>
                      <w:divBdr>
                        <w:top w:val="none" w:sz="0" w:space="0" w:color="auto"/>
                        <w:left w:val="none" w:sz="0" w:space="0" w:color="auto"/>
                        <w:bottom w:val="none" w:sz="0" w:space="0" w:color="auto"/>
                        <w:right w:val="none" w:sz="0" w:space="0" w:color="auto"/>
                      </w:divBdr>
                    </w:div>
                    <w:div w:id="201789367">
                      <w:marLeft w:val="0"/>
                      <w:marRight w:val="0"/>
                      <w:marTop w:val="0"/>
                      <w:marBottom w:val="0"/>
                      <w:divBdr>
                        <w:top w:val="none" w:sz="0" w:space="0" w:color="auto"/>
                        <w:left w:val="none" w:sz="0" w:space="0" w:color="auto"/>
                        <w:bottom w:val="none" w:sz="0" w:space="0" w:color="auto"/>
                        <w:right w:val="none" w:sz="0" w:space="0" w:color="auto"/>
                      </w:divBdr>
                      <w:divsChild>
                        <w:div w:id="2005158207">
                          <w:marLeft w:val="0"/>
                          <w:marRight w:val="0"/>
                          <w:marTop w:val="0"/>
                          <w:marBottom w:val="0"/>
                          <w:divBdr>
                            <w:top w:val="none" w:sz="0" w:space="0" w:color="auto"/>
                            <w:left w:val="none" w:sz="0" w:space="0" w:color="auto"/>
                            <w:bottom w:val="none" w:sz="0" w:space="0" w:color="auto"/>
                            <w:right w:val="none" w:sz="0" w:space="0" w:color="auto"/>
                          </w:divBdr>
                        </w:div>
                      </w:divsChild>
                    </w:div>
                    <w:div w:id="1665472991">
                      <w:marLeft w:val="0"/>
                      <w:marRight w:val="0"/>
                      <w:marTop w:val="0"/>
                      <w:marBottom w:val="0"/>
                      <w:divBdr>
                        <w:top w:val="none" w:sz="0" w:space="0" w:color="auto"/>
                        <w:left w:val="none" w:sz="0" w:space="0" w:color="auto"/>
                        <w:bottom w:val="none" w:sz="0" w:space="0" w:color="auto"/>
                        <w:right w:val="none" w:sz="0" w:space="0" w:color="auto"/>
                      </w:divBdr>
                    </w:div>
                  </w:divsChild>
                </w:div>
                <w:div w:id="146942520">
                  <w:marLeft w:val="0"/>
                  <w:marRight w:val="0"/>
                  <w:marTop w:val="0"/>
                  <w:marBottom w:val="0"/>
                  <w:divBdr>
                    <w:top w:val="none" w:sz="0" w:space="0" w:color="auto"/>
                    <w:left w:val="none" w:sz="0" w:space="0" w:color="auto"/>
                    <w:bottom w:val="none" w:sz="0" w:space="0" w:color="auto"/>
                    <w:right w:val="none" w:sz="0" w:space="0" w:color="auto"/>
                  </w:divBdr>
                  <w:divsChild>
                    <w:div w:id="314183449">
                      <w:marLeft w:val="0"/>
                      <w:marRight w:val="0"/>
                      <w:marTop w:val="0"/>
                      <w:marBottom w:val="0"/>
                      <w:divBdr>
                        <w:top w:val="none" w:sz="0" w:space="0" w:color="auto"/>
                        <w:left w:val="none" w:sz="0" w:space="0" w:color="auto"/>
                        <w:bottom w:val="none" w:sz="0" w:space="0" w:color="auto"/>
                        <w:right w:val="none" w:sz="0" w:space="0" w:color="auto"/>
                      </w:divBdr>
                    </w:div>
                    <w:div w:id="1162163744">
                      <w:marLeft w:val="0"/>
                      <w:marRight w:val="0"/>
                      <w:marTop w:val="0"/>
                      <w:marBottom w:val="0"/>
                      <w:divBdr>
                        <w:top w:val="none" w:sz="0" w:space="0" w:color="auto"/>
                        <w:left w:val="none" w:sz="0" w:space="0" w:color="auto"/>
                        <w:bottom w:val="none" w:sz="0" w:space="0" w:color="auto"/>
                        <w:right w:val="none" w:sz="0" w:space="0" w:color="auto"/>
                      </w:divBdr>
                      <w:divsChild>
                        <w:div w:id="857625187">
                          <w:marLeft w:val="0"/>
                          <w:marRight w:val="0"/>
                          <w:marTop w:val="0"/>
                          <w:marBottom w:val="0"/>
                          <w:divBdr>
                            <w:top w:val="none" w:sz="0" w:space="0" w:color="auto"/>
                            <w:left w:val="none" w:sz="0" w:space="0" w:color="auto"/>
                            <w:bottom w:val="none" w:sz="0" w:space="0" w:color="auto"/>
                            <w:right w:val="none" w:sz="0" w:space="0" w:color="auto"/>
                          </w:divBdr>
                        </w:div>
                      </w:divsChild>
                    </w:div>
                    <w:div w:id="130099036">
                      <w:marLeft w:val="0"/>
                      <w:marRight w:val="0"/>
                      <w:marTop w:val="0"/>
                      <w:marBottom w:val="0"/>
                      <w:divBdr>
                        <w:top w:val="none" w:sz="0" w:space="0" w:color="auto"/>
                        <w:left w:val="none" w:sz="0" w:space="0" w:color="auto"/>
                        <w:bottom w:val="none" w:sz="0" w:space="0" w:color="auto"/>
                        <w:right w:val="none" w:sz="0" w:space="0" w:color="auto"/>
                      </w:divBdr>
                    </w:div>
                  </w:divsChild>
                </w:div>
                <w:div w:id="858659963">
                  <w:marLeft w:val="0"/>
                  <w:marRight w:val="0"/>
                  <w:marTop w:val="0"/>
                  <w:marBottom w:val="0"/>
                  <w:divBdr>
                    <w:top w:val="none" w:sz="0" w:space="0" w:color="auto"/>
                    <w:left w:val="none" w:sz="0" w:space="0" w:color="auto"/>
                    <w:bottom w:val="none" w:sz="0" w:space="0" w:color="auto"/>
                    <w:right w:val="none" w:sz="0" w:space="0" w:color="auto"/>
                  </w:divBdr>
                  <w:divsChild>
                    <w:div w:id="883373129">
                      <w:marLeft w:val="0"/>
                      <w:marRight w:val="0"/>
                      <w:marTop w:val="0"/>
                      <w:marBottom w:val="0"/>
                      <w:divBdr>
                        <w:top w:val="none" w:sz="0" w:space="0" w:color="auto"/>
                        <w:left w:val="none" w:sz="0" w:space="0" w:color="auto"/>
                        <w:bottom w:val="none" w:sz="0" w:space="0" w:color="auto"/>
                        <w:right w:val="none" w:sz="0" w:space="0" w:color="auto"/>
                      </w:divBdr>
                    </w:div>
                    <w:div w:id="1282766015">
                      <w:marLeft w:val="0"/>
                      <w:marRight w:val="0"/>
                      <w:marTop w:val="0"/>
                      <w:marBottom w:val="0"/>
                      <w:divBdr>
                        <w:top w:val="none" w:sz="0" w:space="0" w:color="auto"/>
                        <w:left w:val="none" w:sz="0" w:space="0" w:color="auto"/>
                        <w:bottom w:val="none" w:sz="0" w:space="0" w:color="auto"/>
                        <w:right w:val="none" w:sz="0" w:space="0" w:color="auto"/>
                      </w:divBdr>
                      <w:divsChild>
                        <w:div w:id="118426774">
                          <w:marLeft w:val="0"/>
                          <w:marRight w:val="0"/>
                          <w:marTop w:val="0"/>
                          <w:marBottom w:val="0"/>
                          <w:divBdr>
                            <w:top w:val="none" w:sz="0" w:space="0" w:color="auto"/>
                            <w:left w:val="none" w:sz="0" w:space="0" w:color="auto"/>
                            <w:bottom w:val="none" w:sz="0" w:space="0" w:color="auto"/>
                            <w:right w:val="none" w:sz="0" w:space="0" w:color="auto"/>
                          </w:divBdr>
                        </w:div>
                        <w:div w:id="1830749330">
                          <w:marLeft w:val="0"/>
                          <w:marRight w:val="0"/>
                          <w:marTop w:val="0"/>
                          <w:marBottom w:val="0"/>
                          <w:divBdr>
                            <w:top w:val="none" w:sz="0" w:space="0" w:color="auto"/>
                            <w:left w:val="none" w:sz="0" w:space="0" w:color="auto"/>
                            <w:bottom w:val="none" w:sz="0" w:space="0" w:color="auto"/>
                            <w:right w:val="none" w:sz="0" w:space="0" w:color="auto"/>
                          </w:divBdr>
                        </w:div>
                        <w:div w:id="1393583633">
                          <w:marLeft w:val="0"/>
                          <w:marRight w:val="0"/>
                          <w:marTop w:val="0"/>
                          <w:marBottom w:val="0"/>
                          <w:divBdr>
                            <w:top w:val="none" w:sz="0" w:space="0" w:color="auto"/>
                            <w:left w:val="none" w:sz="0" w:space="0" w:color="auto"/>
                            <w:bottom w:val="none" w:sz="0" w:space="0" w:color="auto"/>
                            <w:right w:val="none" w:sz="0" w:space="0" w:color="auto"/>
                          </w:divBdr>
                        </w:div>
                        <w:div w:id="1012337228">
                          <w:marLeft w:val="0"/>
                          <w:marRight w:val="0"/>
                          <w:marTop w:val="0"/>
                          <w:marBottom w:val="0"/>
                          <w:divBdr>
                            <w:top w:val="none" w:sz="0" w:space="0" w:color="auto"/>
                            <w:left w:val="none" w:sz="0" w:space="0" w:color="auto"/>
                            <w:bottom w:val="none" w:sz="0" w:space="0" w:color="auto"/>
                            <w:right w:val="none" w:sz="0" w:space="0" w:color="auto"/>
                          </w:divBdr>
                        </w:div>
                        <w:div w:id="336734570">
                          <w:marLeft w:val="0"/>
                          <w:marRight w:val="0"/>
                          <w:marTop w:val="0"/>
                          <w:marBottom w:val="0"/>
                          <w:divBdr>
                            <w:top w:val="none" w:sz="0" w:space="0" w:color="auto"/>
                            <w:left w:val="none" w:sz="0" w:space="0" w:color="auto"/>
                            <w:bottom w:val="none" w:sz="0" w:space="0" w:color="auto"/>
                            <w:right w:val="none" w:sz="0" w:space="0" w:color="auto"/>
                          </w:divBdr>
                        </w:div>
                      </w:divsChild>
                    </w:div>
                    <w:div w:id="2003459680">
                      <w:marLeft w:val="0"/>
                      <w:marRight w:val="0"/>
                      <w:marTop w:val="0"/>
                      <w:marBottom w:val="0"/>
                      <w:divBdr>
                        <w:top w:val="none" w:sz="0" w:space="0" w:color="auto"/>
                        <w:left w:val="none" w:sz="0" w:space="0" w:color="auto"/>
                        <w:bottom w:val="none" w:sz="0" w:space="0" w:color="auto"/>
                        <w:right w:val="none" w:sz="0" w:space="0" w:color="auto"/>
                      </w:divBdr>
                    </w:div>
                  </w:divsChild>
                </w:div>
                <w:div w:id="265121340">
                  <w:marLeft w:val="0"/>
                  <w:marRight w:val="0"/>
                  <w:marTop w:val="0"/>
                  <w:marBottom w:val="0"/>
                  <w:divBdr>
                    <w:top w:val="none" w:sz="0" w:space="0" w:color="auto"/>
                    <w:left w:val="none" w:sz="0" w:space="0" w:color="auto"/>
                    <w:bottom w:val="none" w:sz="0" w:space="0" w:color="auto"/>
                    <w:right w:val="none" w:sz="0" w:space="0" w:color="auto"/>
                  </w:divBdr>
                  <w:divsChild>
                    <w:div w:id="981274224">
                      <w:marLeft w:val="0"/>
                      <w:marRight w:val="0"/>
                      <w:marTop w:val="0"/>
                      <w:marBottom w:val="0"/>
                      <w:divBdr>
                        <w:top w:val="none" w:sz="0" w:space="0" w:color="auto"/>
                        <w:left w:val="none" w:sz="0" w:space="0" w:color="auto"/>
                        <w:bottom w:val="none" w:sz="0" w:space="0" w:color="auto"/>
                        <w:right w:val="none" w:sz="0" w:space="0" w:color="auto"/>
                      </w:divBdr>
                    </w:div>
                    <w:div w:id="311561970">
                      <w:marLeft w:val="0"/>
                      <w:marRight w:val="0"/>
                      <w:marTop w:val="0"/>
                      <w:marBottom w:val="0"/>
                      <w:divBdr>
                        <w:top w:val="none" w:sz="0" w:space="0" w:color="auto"/>
                        <w:left w:val="none" w:sz="0" w:space="0" w:color="auto"/>
                        <w:bottom w:val="none" w:sz="0" w:space="0" w:color="auto"/>
                        <w:right w:val="none" w:sz="0" w:space="0" w:color="auto"/>
                      </w:divBdr>
                      <w:divsChild>
                        <w:div w:id="1796556502">
                          <w:marLeft w:val="0"/>
                          <w:marRight w:val="0"/>
                          <w:marTop w:val="0"/>
                          <w:marBottom w:val="0"/>
                          <w:divBdr>
                            <w:top w:val="none" w:sz="0" w:space="0" w:color="auto"/>
                            <w:left w:val="none" w:sz="0" w:space="0" w:color="auto"/>
                            <w:bottom w:val="none" w:sz="0" w:space="0" w:color="auto"/>
                            <w:right w:val="none" w:sz="0" w:space="0" w:color="auto"/>
                          </w:divBdr>
                        </w:div>
                      </w:divsChild>
                    </w:div>
                    <w:div w:id="1437561244">
                      <w:marLeft w:val="0"/>
                      <w:marRight w:val="0"/>
                      <w:marTop w:val="0"/>
                      <w:marBottom w:val="0"/>
                      <w:divBdr>
                        <w:top w:val="none" w:sz="0" w:space="0" w:color="auto"/>
                        <w:left w:val="none" w:sz="0" w:space="0" w:color="auto"/>
                        <w:bottom w:val="none" w:sz="0" w:space="0" w:color="auto"/>
                        <w:right w:val="none" w:sz="0" w:space="0" w:color="auto"/>
                      </w:divBdr>
                    </w:div>
                  </w:divsChild>
                </w:div>
                <w:div w:id="346448209">
                  <w:marLeft w:val="0"/>
                  <w:marRight w:val="0"/>
                  <w:marTop w:val="0"/>
                  <w:marBottom w:val="0"/>
                  <w:divBdr>
                    <w:top w:val="none" w:sz="0" w:space="0" w:color="auto"/>
                    <w:left w:val="none" w:sz="0" w:space="0" w:color="auto"/>
                    <w:bottom w:val="none" w:sz="0" w:space="0" w:color="auto"/>
                    <w:right w:val="none" w:sz="0" w:space="0" w:color="auto"/>
                  </w:divBdr>
                  <w:divsChild>
                    <w:div w:id="617836658">
                      <w:marLeft w:val="0"/>
                      <w:marRight w:val="0"/>
                      <w:marTop w:val="0"/>
                      <w:marBottom w:val="0"/>
                      <w:divBdr>
                        <w:top w:val="none" w:sz="0" w:space="0" w:color="auto"/>
                        <w:left w:val="none" w:sz="0" w:space="0" w:color="auto"/>
                        <w:bottom w:val="none" w:sz="0" w:space="0" w:color="auto"/>
                        <w:right w:val="none" w:sz="0" w:space="0" w:color="auto"/>
                      </w:divBdr>
                    </w:div>
                    <w:div w:id="1482386884">
                      <w:marLeft w:val="0"/>
                      <w:marRight w:val="0"/>
                      <w:marTop w:val="0"/>
                      <w:marBottom w:val="0"/>
                      <w:divBdr>
                        <w:top w:val="none" w:sz="0" w:space="0" w:color="auto"/>
                        <w:left w:val="none" w:sz="0" w:space="0" w:color="auto"/>
                        <w:bottom w:val="none" w:sz="0" w:space="0" w:color="auto"/>
                        <w:right w:val="none" w:sz="0" w:space="0" w:color="auto"/>
                      </w:divBdr>
                      <w:divsChild>
                        <w:div w:id="1602372999">
                          <w:marLeft w:val="0"/>
                          <w:marRight w:val="0"/>
                          <w:marTop w:val="0"/>
                          <w:marBottom w:val="0"/>
                          <w:divBdr>
                            <w:top w:val="none" w:sz="0" w:space="0" w:color="auto"/>
                            <w:left w:val="none" w:sz="0" w:space="0" w:color="auto"/>
                            <w:bottom w:val="none" w:sz="0" w:space="0" w:color="auto"/>
                            <w:right w:val="none" w:sz="0" w:space="0" w:color="auto"/>
                          </w:divBdr>
                        </w:div>
                      </w:divsChild>
                    </w:div>
                    <w:div w:id="428695202">
                      <w:marLeft w:val="0"/>
                      <w:marRight w:val="0"/>
                      <w:marTop w:val="0"/>
                      <w:marBottom w:val="0"/>
                      <w:divBdr>
                        <w:top w:val="none" w:sz="0" w:space="0" w:color="auto"/>
                        <w:left w:val="none" w:sz="0" w:space="0" w:color="auto"/>
                        <w:bottom w:val="none" w:sz="0" w:space="0" w:color="auto"/>
                        <w:right w:val="none" w:sz="0" w:space="0" w:color="auto"/>
                      </w:divBdr>
                    </w:div>
                  </w:divsChild>
                </w:div>
                <w:div w:id="1121652596">
                  <w:marLeft w:val="0"/>
                  <w:marRight w:val="0"/>
                  <w:marTop w:val="0"/>
                  <w:marBottom w:val="0"/>
                  <w:divBdr>
                    <w:top w:val="none" w:sz="0" w:space="0" w:color="auto"/>
                    <w:left w:val="none" w:sz="0" w:space="0" w:color="auto"/>
                    <w:bottom w:val="none" w:sz="0" w:space="0" w:color="auto"/>
                    <w:right w:val="none" w:sz="0" w:space="0" w:color="auto"/>
                  </w:divBdr>
                  <w:divsChild>
                    <w:div w:id="269819739">
                      <w:marLeft w:val="0"/>
                      <w:marRight w:val="0"/>
                      <w:marTop w:val="0"/>
                      <w:marBottom w:val="0"/>
                      <w:divBdr>
                        <w:top w:val="none" w:sz="0" w:space="0" w:color="auto"/>
                        <w:left w:val="none" w:sz="0" w:space="0" w:color="auto"/>
                        <w:bottom w:val="none" w:sz="0" w:space="0" w:color="auto"/>
                        <w:right w:val="none" w:sz="0" w:space="0" w:color="auto"/>
                      </w:divBdr>
                    </w:div>
                    <w:div w:id="1982955439">
                      <w:marLeft w:val="0"/>
                      <w:marRight w:val="0"/>
                      <w:marTop w:val="0"/>
                      <w:marBottom w:val="0"/>
                      <w:divBdr>
                        <w:top w:val="none" w:sz="0" w:space="0" w:color="auto"/>
                        <w:left w:val="none" w:sz="0" w:space="0" w:color="auto"/>
                        <w:bottom w:val="none" w:sz="0" w:space="0" w:color="auto"/>
                        <w:right w:val="none" w:sz="0" w:space="0" w:color="auto"/>
                      </w:divBdr>
                      <w:divsChild>
                        <w:div w:id="1813595607">
                          <w:marLeft w:val="0"/>
                          <w:marRight w:val="0"/>
                          <w:marTop w:val="0"/>
                          <w:marBottom w:val="0"/>
                          <w:divBdr>
                            <w:top w:val="none" w:sz="0" w:space="0" w:color="auto"/>
                            <w:left w:val="none" w:sz="0" w:space="0" w:color="auto"/>
                            <w:bottom w:val="none" w:sz="0" w:space="0" w:color="auto"/>
                            <w:right w:val="none" w:sz="0" w:space="0" w:color="auto"/>
                          </w:divBdr>
                        </w:div>
                      </w:divsChild>
                    </w:div>
                    <w:div w:id="2061902652">
                      <w:marLeft w:val="0"/>
                      <w:marRight w:val="0"/>
                      <w:marTop w:val="0"/>
                      <w:marBottom w:val="0"/>
                      <w:divBdr>
                        <w:top w:val="none" w:sz="0" w:space="0" w:color="auto"/>
                        <w:left w:val="none" w:sz="0" w:space="0" w:color="auto"/>
                        <w:bottom w:val="none" w:sz="0" w:space="0" w:color="auto"/>
                        <w:right w:val="none" w:sz="0" w:space="0" w:color="auto"/>
                      </w:divBdr>
                    </w:div>
                  </w:divsChild>
                </w:div>
                <w:div w:id="667904965">
                  <w:marLeft w:val="0"/>
                  <w:marRight w:val="0"/>
                  <w:marTop w:val="0"/>
                  <w:marBottom w:val="0"/>
                  <w:divBdr>
                    <w:top w:val="none" w:sz="0" w:space="0" w:color="auto"/>
                    <w:left w:val="none" w:sz="0" w:space="0" w:color="auto"/>
                    <w:bottom w:val="none" w:sz="0" w:space="0" w:color="auto"/>
                    <w:right w:val="none" w:sz="0" w:space="0" w:color="auto"/>
                  </w:divBdr>
                  <w:divsChild>
                    <w:div w:id="1679961768">
                      <w:marLeft w:val="0"/>
                      <w:marRight w:val="0"/>
                      <w:marTop w:val="0"/>
                      <w:marBottom w:val="0"/>
                      <w:divBdr>
                        <w:top w:val="none" w:sz="0" w:space="0" w:color="auto"/>
                        <w:left w:val="none" w:sz="0" w:space="0" w:color="auto"/>
                        <w:bottom w:val="none" w:sz="0" w:space="0" w:color="auto"/>
                        <w:right w:val="none" w:sz="0" w:space="0" w:color="auto"/>
                      </w:divBdr>
                    </w:div>
                    <w:div w:id="2129858480">
                      <w:marLeft w:val="0"/>
                      <w:marRight w:val="0"/>
                      <w:marTop w:val="0"/>
                      <w:marBottom w:val="0"/>
                      <w:divBdr>
                        <w:top w:val="none" w:sz="0" w:space="0" w:color="auto"/>
                        <w:left w:val="none" w:sz="0" w:space="0" w:color="auto"/>
                        <w:bottom w:val="none" w:sz="0" w:space="0" w:color="auto"/>
                        <w:right w:val="none" w:sz="0" w:space="0" w:color="auto"/>
                      </w:divBdr>
                      <w:divsChild>
                        <w:div w:id="2111585788">
                          <w:marLeft w:val="0"/>
                          <w:marRight w:val="0"/>
                          <w:marTop w:val="0"/>
                          <w:marBottom w:val="0"/>
                          <w:divBdr>
                            <w:top w:val="none" w:sz="0" w:space="0" w:color="auto"/>
                            <w:left w:val="none" w:sz="0" w:space="0" w:color="auto"/>
                            <w:bottom w:val="none" w:sz="0" w:space="0" w:color="auto"/>
                            <w:right w:val="none" w:sz="0" w:space="0" w:color="auto"/>
                          </w:divBdr>
                        </w:div>
                      </w:divsChild>
                    </w:div>
                    <w:div w:id="1453356181">
                      <w:marLeft w:val="0"/>
                      <w:marRight w:val="0"/>
                      <w:marTop w:val="0"/>
                      <w:marBottom w:val="0"/>
                      <w:divBdr>
                        <w:top w:val="none" w:sz="0" w:space="0" w:color="auto"/>
                        <w:left w:val="none" w:sz="0" w:space="0" w:color="auto"/>
                        <w:bottom w:val="none" w:sz="0" w:space="0" w:color="auto"/>
                        <w:right w:val="none" w:sz="0" w:space="0" w:color="auto"/>
                      </w:divBdr>
                    </w:div>
                  </w:divsChild>
                </w:div>
                <w:div w:id="201094958">
                  <w:marLeft w:val="0"/>
                  <w:marRight w:val="0"/>
                  <w:marTop w:val="0"/>
                  <w:marBottom w:val="0"/>
                  <w:divBdr>
                    <w:top w:val="none" w:sz="0" w:space="0" w:color="auto"/>
                    <w:left w:val="none" w:sz="0" w:space="0" w:color="auto"/>
                    <w:bottom w:val="none" w:sz="0" w:space="0" w:color="auto"/>
                    <w:right w:val="none" w:sz="0" w:space="0" w:color="auto"/>
                  </w:divBdr>
                  <w:divsChild>
                    <w:div w:id="102194774">
                      <w:marLeft w:val="0"/>
                      <w:marRight w:val="0"/>
                      <w:marTop w:val="0"/>
                      <w:marBottom w:val="0"/>
                      <w:divBdr>
                        <w:top w:val="none" w:sz="0" w:space="0" w:color="auto"/>
                        <w:left w:val="none" w:sz="0" w:space="0" w:color="auto"/>
                        <w:bottom w:val="none" w:sz="0" w:space="0" w:color="auto"/>
                        <w:right w:val="none" w:sz="0" w:space="0" w:color="auto"/>
                      </w:divBdr>
                    </w:div>
                    <w:div w:id="1997685848">
                      <w:marLeft w:val="0"/>
                      <w:marRight w:val="0"/>
                      <w:marTop w:val="0"/>
                      <w:marBottom w:val="0"/>
                      <w:divBdr>
                        <w:top w:val="none" w:sz="0" w:space="0" w:color="auto"/>
                        <w:left w:val="none" w:sz="0" w:space="0" w:color="auto"/>
                        <w:bottom w:val="none" w:sz="0" w:space="0" w:color="auto"/>
                        <w:right w:val="none" w:sz="0" w:space="0" w:color="auto"/>
                      </w:divBdr>
                      <w:divsChild>
                        <w:div w:id="732506004">
                          <w:marLeft w:val="0"/>
                          <w:marRight w:val="0"/>
                          <w:marTop w:val="0"/>
                          <w:marBottom w:val="0"/>
                          <w:divBdr>
                            <w:top w:val="none" w:sz="0" w:space="0" w:color="auto"/>
                            <w:left w:val="none" w:sz="0" w:space="0" w:color="auto"/>
                            <w:bottom w:val="none" w:sz="0" w:space="0" w:color="auto"/>
                            <w:right w:val="none" w:sz="0" w:space="0" w:color="auto"/>
                          </w:divBdr>
                        </w:div>
                      </w:divsChild>
                    </w:div>
                    <w:div w:id="1999336550">
                      <w:marLeft w:val="0"/>
                      <w:marRight w:val="0"/>
                      <w:marTop w:val="0"/>
                      <w:marBottom w:val="0"/>
                      <w:divBdr>
                        <w:top w:val="none" w:sz="0" w:space="0" w:color="auto"/>
                        <w:left w:val="none" w:sz="0" w:space="0" w:color="auto"/>
                        <w:bottom w:val="none" w:sz="0" w:space="0" w:color="auto"/>
                        <w:right w:val="none" w:sz="0" w:space="0" w:color="auto"/>
                      </w:divBdr>
                    </w:div>
                  </w:divsChild>
                </w:div>
                <w:div w:id="1483501678">
                  <w:marLeft w:val="0"/>
                  <w:marRight w:val="0"/>
                  <w:marTop w:val="0"/>
                  <w:marBottom w:val="0"/>
                  <w:divBdr>
                    <w:top w:val="none" w:sz="0" w:space="0" w:color="auto"/>
                    <w:left w:val="none" w:sz="0" w:space="0" w:color="auto"/>
                    <w:bottom w:val="none" w:sz="0" w:space="0" w:color="auto"/>
                    <w:right w:val="none" w:sz="0" w:space="0" w:color="auto"/>
                  </w:divBdr>
                  <w:divsChild>
                    <w:div w:id="1338970494">
                      <w:marLeft w:val="0"/>
                      <w:marRight w:val="0"/>
                      <w:marTop w:val="0"/>
                      <w:marBottom w:val="0"/>
                      <w:divBdr>
                        <w:top w:val="none" w:sz="0" w:space="0" w:color="auto"/>
                        <w:left w:val="none" w:sz="0" w:space="0" w:color="auto"/>
                        <w:bottom w:val="none" w:sz="0" w:space="0" w:color="auto"/>
                        <w:right w:val="none" w:sz="0" w:space="0" w:color="auto"/>
                      </w:divBdr>
                    </w:div>
                    <w:div w:id="1315379462">
                      <w:marLeft w:val="0"/>
                      <w:marRight w:val="0"/>
                      <w:marTop w:val="0"/>
                      <w:marBottom w:val="0"/>
                      <w:divBdr>
                        <w:top w:val="none" w:sz="0" w:space="0" w:color="auto"/>
                        <w:left w:val="none" w:sz="0" w:space="0" w:color="auto"/>
                        <w:bottom w:val="none" w:sz="0" w:space="0" w:color="auto"/>
                        <w:right w:val="none" w:sz="0" w:space="0" w:color="auto"/>
                      </w:divBdr>
                      <w:divsChild>
                        <w:div w:id="1481338647">
                          <w:marLeft w:val="0"/>
                          <w:marRight w:val="0"/>
                          <w:marTop w:val="0"/>
                          <w:marBottom w:val="0"/>
                          <w:divBdr>
                            <w:top w:val="none" w:sz="0" w:space="0" w:color="auto"/>
                            <w:left w:val="none" w:sz="0" w:space="0" w:color="auto"/>
                            <w:bottom w:val="none" w:sz="0" w:space="0" w:color="auto"/>
                            <w:right w:val="none" w:sz="0" w:space="0" w:color="auto"/>
                          </w:divBdr>
                        </w:div>
                        <w:div w:id="1687125942">
                          <w:marLeft w:val="0"/>
                          <w:marRight w:val="0"/>
                          <w:marTop w:val="0"/>
                          <w:marBottom w:val="0"/>
                          <w:divBdr>
                            <w:top w:val="none" w:sz="0" w:space="0" w:color="auto"/>
                            <w:left w:val="none" w:sz="0" w:space="0" w:color="auto"/>
                            <w:bottom w:val="none" w:sz="0" w:space="0" w:color="auto"/>
                            <w:right w:val="none" w:sz="0" w:space="0" w:color="auto"/>
                          </w:divBdr>
                        </w:div>
                        <w:div w:id="355084794">
                          <w:marLeft w:val="0"/>
                          <w:marRight w:val="0"/>
                          <w:marTop w:val="0"/>
                          <w:marBottom w:val="0"/>
                          <w:divBdr>
                            <w:top w:val="none" w:sz="0" w:space="0" w:color="auto"/>
                            <w:left w:val="none" w:sz="0" w:space="0" w:color="auto"/>
                            <w:bottom w:val="none" w:sz="0" w:space="0" w:color="auto"/>
                            <w:right w:val="none" w:sz="0" w:space="0" w:color="auto"/>
                          </w:divBdr>
                        </w:div>
                        <w:div w:id="2073113215">
                          <w:marLeft w:val="0"/>
                          <w:marRight w:val="0"/>
                          <w:marTop w:val="0"/>
                          <w:marBottom w:val="0"/>
                          <w:divBdr>
                            <w:top w:val="none" w:sz="0" w:space="0" w:color="auto"/>
                            <w:left w:val="none" w:sz="0" w:space="0" w:color="auto"/>
                            <w:bottom w:val="none" w:sz="0" w:space="0" w:color="auto"/>
                            <w:right w:val="none" w:sz="0" w:space="0" w:color="auto"/>
                          </w:divBdr>
                        </w:div>
                        <w:div w:id="993989926">
                          <w:marLeft w:val="0"/>
                          <w:marRight w:val="0"/>
                          <w:marTop w:val="0"/>
                          <w:marBottom w:val="0"/>
                          <w:divBdr>
                            <w:top w:val="none" w:sz="0" w:space="0" w:color="auto"/>
                            <w:left w:val="none" w:sz="0" w:space="0" w:color="auto"/>
                            <w:bottom w:val="none" w:sz="0" w:space="0" w:color="auto"/>
                            <w:right w:val="none" w:sz="0" w:space="0" w:color="auto"/>
                          </w:divBdr>
                        </w:div>
                      </w:divsChild>
                    </w:div>
                    <w:div w:id="233127496">
                      <w:marLeft w:val="0"/>
                      <w:marRight w:val="0"/>
                      <w:marTop w:val="0"/>
                      <w:marBottom w:val="0"/>
                      <w:divBdr>
                        <w:top w:val="none" w:sz="0" w:space="0" w:color="auto"/>
                        <w:left w:val="none" w:sz="0" w:space="0" w:color="auto"/>
                        <w:bottom w:val="none" w:sz="0" w:space="0" w:color="auto"/>
                        <w:right w:val="none" w:sz="0" w:space="0" w:color="auto"/>
                      </w:divBdr>
                    </w:div>
                  </w:divsChild>
                </w:div>
                <w:div w:id="1505779966">
                  <w:marLeft w:val="0"/>
                  <w:marRight w:val="0"/>
                  <w:marTop w:val="0"/>
                  <w:marBottom w:val="0"/>
                  <w:divBdr>
                    <w:top w:val="none" w:sz="0" w:space="0" w:color="auto"/>
                    <w:left w:val="none" w:sz="0" w:space="0" w:color="auto"/>
                    <w:bottom w:val="none" w:sz="0" w:space="0" w:color="auto"/>
                    <w:right w:val="none" w:sz="0" w:space="0" w:color="auto"/>
                  </w:divBdr>
                  <w:divsChild>
                    <w:div w:id="1415469518">
                      <w:marLeft w:val="0"/>
                      <w:marRight w:val="0"/>
                      <w:marTop w:val="0"/>
                      <w:marBottom w:val="0"/>
                      <w:divBdr>
                        <w:top w:val="none" w:sz="0" w:space="0" w:color="auto"/>
                        <w:left w:val="none" w:sz="0" w:space="0" w:color="auto"/>
                        <w:bottom w:val="none" w:sz="0" w:space="0" w:color="auto"/>
                        <w:right w:val="none" w:sz="0" w:space="0" w:color="auto"/>
                      </w:divBdr>
                    </w:div>
                    <w:div w:id="1496603290">
                      <w:marLeft w:val="0"/>
                      <w:marRight w:val="0"/>
                      <w:marTop w:val="0"/>
                      <w:marBottom w:val="0"/>
                      <w:divBdr>
                        <w:top w:val="none" w:sz="0" w:space="0" w:color="auto"/>
                        <w:left w:val="none" w:sz="0" w:space="0" w:color="auto"/>
                        <w:bottom w:val="none" w:sz="0" w:space="0" w:color="auto"/>
                        <w:right w:val="none" w:sz="0" w:space="0" w:color="auto"/>
                      </w:divBdr>
                      <w:divsChild>
                        <w:div w:id="1348095464">
                          <w:marLeft w:val="0"/>
                          <w:marRight w:val="0"/>
                          <w:marTop w:val="0"/>
                          <w:marBottom w:val="0"/>
                          <w:divBdr>
                            <w:top w:val="none" w:sz="0" w:space="0" w:color="auto"/>
                            <w:left w:val="none" w:sz="0" w:space="0" w:color="auto"/>
                            <w:bottom w:val="none" w:sz="0" w:space="0" w:color="auto"/>
                            <w:right w:val="none" w:sz="0" w:space="0" w:color="auto"/>
                          </w:divBdr>
                        </w:div>
                      </w:divsChild>
                    </w:div>
                    <w:div w:id="1895307692">
                      <w:marLeft w:val="0"/>
                      <w:marRight w:val="0"/>
                      <w:marTop w:val="0"/>
                      <w:marBottom w:val="0"/>
                      <w:divBdr>
                        <w:top w:val="none" w:sz="0" w:space="0" w:color="auto"/>
                        <w:left w:val="none" w:sz="0" w:space="0" w:color="auto"/>
                        <w:bottom w:val="none" w:sz="0" w:space="0" w:color="auto"/>
                        <w:right w:val="none" w:sz="0" w:space="0" w:color="auto"/>
                      </w:divBdr>
                    </w:div>
                  </w:divsChild>
                </w:div>
                <w:div w:id="1823231282">
                  <w:marLeft w:val="0"/>
                  <w:marRight w:val="0"/>
                  <w:marTop w:val="0"/>
                  <w:marBottom w:val="0"/>
                  <w:divBdr>
                    <w:top w:val="none" w:sz="0" w:space="0" w:color="auto"/>
                    <w:left w:val="none" w:sz="0" w:space="0" w:color="auto"/>
                    <w:bottom w:val="none" w:sz="0" w:space="0" w:color="auto"/>
                    <w:right w:val="none" w:sz="0" w:space="0" w:color="auto"/>
                  </w:divBdr>
                  <w:divsChild>
                    <w:div w:id="208761807">
                      <w:marLeft w:val="0"/>
                      <w:marRight w:val="0"/>
                      <w:marTop w:val="0"/>
                      <w:marBottom w:val="0"/>
                      <w:divBdr>
                        <w:top w:val="none" w:sz="0" w:space="0" w:color="auto"/>
                        <w:left w:val="none" w:sz="0" w:space="0" w:color="auto"/>
                        <w:bottom w:val="none" w:sz="0" w:space="0" w:color="auto"/>
                        <w:right w:val="none" w:sz="0" w:space="0" w:color="auto"/>
                      </w:divBdr>
                    </w:div>
                    <w:div w:id="1587225474">
                      <w:marLeft w:val="0"/>
                      <w:marRight w:val="0"/>
                      <w:marTop w:val="0"/>
                      <w:marBottom w:val="0"/>
                      <w:divBdr>
                        <w:top w:val="none" w:sz="0" w:space="0" w:color="auto"/>
                        <w:left w:val="none" w:sz="0" w:space="0" w:color="auto"/>
                        <w:bottom w:val="none" w:sz="0" w:space="0" w:color="auto"/>
                        <w:right w:val="none" w:sz="0" w:space="0" w:color="auto"/>
                      </w:divBdr>
                      <w:divsChild>
                        <w:div w:id="2125692299">
                          <w:marLeft w:val="0"/>
                          <w:marRight w:val="0"/>
                          <w:marTop w:val="0"/>
                          <w:marBottom w:val="0"/>
                          <w:divBdr>
                            <w:top w:val="none" w:sz="0" w:space="0" w:color="auto"/>
                            <w:left w:val="none" w:sz="0" w:space="0" w:color="auto"/>
                            <w:bottom w:val="none" w:sz="0" w:space="0" w:color="auto"/>
                            <w:right w:val="none" w:sz="0" w:space="0" w:color="auto"/>
                          </w:divBdr>
                        </w:div>
                      </w:divsChild>
                    </w:div>
                    <w:div w:id="1160149160">
                      <w:marLeft w:val="0"/>
                      <w:marRight w:val="0"/>
                      <w:marTop w:val="0"/>
                      <w:marBottom w:val="0"/>
                      <w:divBdr>
                        <w:top w:val="none" w:sz="0" w:space="0" w:color="auto"/>
                        <w:left w:val="none" w:sz="0" w:space="0" w:color="auto"/>
                        <w:bottom w:val="none" w:sz="0" w:space="0" w:color="auto"/>
                        <w:right w:val="none" w:sz="0" w:space="0" w:color="auto"/>
                      </w:divBdr>
                    </w:div>
                  </w:divsChild>
                </w:div>
                <w:div w:id="2122651895">
                  <w:marLeft w:val="0"/>
                  <w:marRight w:val="0"/>
                  <w:marTop w:val="0"/>
                  <w:marBottom w:val="0"/>
                  <w:divBdr>
                    <w:top w:val="none" w:sz="0" w:space="0" w:color="auto"/>
                    <w:left w:val="none" w:sz="0" w:space="0" w:color="auto"/>
                    <w:bottom w:val="none" w:sz="0" w:space="0" w:color="auto"/>
                    <w:right w:val="none" w:sz="0" w:space="0" w:color="auto"/>
                  </w:divBdr>
                  <w:divsChild>
                    <w:div w:id="602035346">
                      <w:marLeft w:val="0"/>
                      <w:marRight w:val="0"/>
                      <w:marTop w:val="0"/>
                      <w:marBottom w:val="0"/>
                      <w:divBdr>
                        <w:top w:val="none" w:sz="0" w:space="0" w:color="auto"/>
                        <w:left w:val="none" w:sz="0" w:space="0" w:color="auto"/>
                        <w:bottom w:val="none" w:sz="0" w:space="0" w:color="auto"/>
                        <w:right w:val="none" w:sz="0" w:space="0" w:color="auto"/>
                      </w:divBdr>
                    </w:div>
                    <w:div w:id="2057270346">
                      <w:marLeft w:val="0"/>
                      <w:marRight w:val="0"/>
                      <w:marTop w:val="0"/>
                      <w:marBottom w:val="0"/>
                      <w:divBdr>
                        <w:top w:val="none" w:sz="0" w:space="0" w:color="auto"/>
                        <w:left w:val="none" w:sz="0" w:space="0" w:color="auto"/>
                        <w:bottom w:val="none" w:sz="0" w:space="0" w:color="auto"/>
                        <w:right w:val="none" w:sz="0" w:space="0" w:color="auto"/>
                      </w:divBdr>
                      <w:divsChild>
                        <w:div w:id="2018655099">
                          <w:marLeft w:val="0"/>
                          <w:marRight w:val="0"/>
                          <w:marTop w:val="0"/>
                          <w:marBottom w:val="0"/>
                          <w:divBdr>
                            <w:top w:val="none" w:sz="0" w:space="0" w:color="auto"/>
                            <w:left w:val="none" w:sz="0" w:space="0" w:color="auto"/>
                            <w:bottom w:val="none" w:sz="0" w:space="0" w:color="auto"/>
                            <w:right w:val="none" w:sz="0" w:space="0" w:color="auto"/>
                          </w:divBdr>
                        </w:div>
                      </w:divsChild>
                    </w:div>
                    <w:div w:id="1854294721">
                      <w:marLeft w:val="0"/>
                      <w:marRight w:val="0"/>
                      <w:marTop w:val="0"/>
                      <w:marBottom w:val="0"/>
                      <w:divBdr>
                        <w:top w:val="none" w:sz="0" w:space="0" w:color="auto"/>
                        <w:left w:val="none" w:sz="0" w:space="0" w:color="auto"/>
                        <w:bottom w:val="none" w:sz="0" w:space="0" w:color="auto"/>
                        <w:right w:val="none" w:sz="0" w:space="0" w:color="auto"/>
                      </w:divBdr>
                    </w:div>
                  </w:divsChild>
                </w:div>
                <w:div w:id="560605366">
                  <w:marLeft w:val="0"/>
                  <w:marRight w:val="0"/>
                  <w:marTop w:val="0"/>
                  <w:marBottom w:val="0"/>
                  <w:divBdr>
                    <w:top w:val="none" w:sz="0" w:space="0" w:color="auto"/>
                    <w:left w:val="none" w:sz="0" w:space="0" w:color="auto"/>
                    <w:bottom w:val="none" w:sz="0" w:space="0" w:color="auto"/>
                    <w:right w:val="none" w:sz="0" w:space="0" w:color="auto"/>
                  </w:divBdr>
                  <w:divsChild>
                    <w:div w:id="1478573219">
                      <w:marLeft w:val="0"/>
                      <w:marRight w:val="0"/>
                      <w:marTop w:val="0"/>
                      <w:marBottom w:val="0"/>
                      <w:divBdr>
                        <w:top w:val="none" w:sz="0" w:space="0" w:color="auto"/>
                        <w:left w:val="none" w:sz="0" w:space="0" w:color="auto"/>
                        <w:bottom w:val="none" w:sz="0" w:space="0" w:color="auto"/>
                        <w:right w:val="none" w:sz="0" w:space="0" w:color="auto"/>
                      </w:divBdr>
                    </w:div>
                    <w:div w:id="1636911448">
                      <w:marLeft w:val="0"/>
                      <w:marRight w:val="0"/>
                      <w:marTop w:val="0"/>
                      <w:marBottom w:val="0"/>
                      <w:divBdr>
                        <w:top w:val="none" w:sz="0" w:space="0" w:color="auto"/>
                        <w:left w:val="none" w:sz="0" w:space="0" w:color="auto"/>
                        <w:bottom w:val="none" w:sz="0" w:space="0" w:color="auto"/>
                        <w:right w:val="none" w:sz="0" w:space="0" w:color="auto"/>
                      </w:divBdr>
                      <w:divsChild>
                        <w:div w:id="1505782654">
                          <w:marLeft w:val="0"/>
                          <w:marRight w:val="0"/>
                          <w:marTop w:val="0"/>
                          <w:marBottom w:val="0"/>
                          <w:divBdr>
                            <w:top w:val="none" w:sz="0" w:space="0" w:color="auto"/>
                            <w:left w:val="none" w:sz="0" w:space="0" w:color="auto"/>
                            <w:bottom w:val="none" w:sz="0" w:space="0" w:color="auto"/>
                            <w:right w:val="none" w:sz="0" w:space="0" w:color="auto"/>
                          </w:divBdr>
                        </w:div>
                      </w:divsChild>
                    </w:div>
                    <w:div w:id="1305624561">
                      <w:marLeft w:val="0"/>
                      <w:marRight w:val="0"/>
                      <w:marTop w:val="0"/>
                      <w:marBottom w:val="0"/>
                      <w:divBdr>
                        <w:top w:val="none" w:sz="0" w:space="0" w:color="auto"/>
                        <w:left w:val="none" w:sz="0" w:space="0" w:color="auto"/>
                        <w:bottom w:val="none" w:sz="0" w:space="0" w:color="auto"/>
                        <w:right w:val="none" w:sz="0" w:space="0" w:color="auto"/>
                      </w:divBdr>
                    </w:div>
                  </w:divsChild>
                </w:div>
                <w:div w:id="2061860531">
                  <w:marLeft w:val="0"/>
                  <w:marRight w:val="0"/>
                  <w:marTop w:val="0"/>
                  <w:marBottom w:val="0"/>
                  <w:divBdr>
                    <w:top w:val="none" w:sz="0" w:space="0" w:color="auto"/>
                    <w:left w:val="none" w:sz="0" w:space="0" w:color="auto"/>
                    <w:bottom w:val="none" w:sz="0" w:space="0" w:color="auto"/>
                    <w:right w:val="none" w:sz="0" w:space="0" w:color="auto"/>
                  </w:divBdr>
                  <w:divsChild>
                    <w:div w:id="1848254353">
                      <w:marLeft w:val="0"/>
                      <w:marRight w:val="0"/>
                      <w:marTop w:val="0"/>
                      <w:marBottom w:val="0"/>
                      <w:divBdr>
                        <w:top w:val="none" w:sz="0" w:space="0" w:color="auto"/>
                        <w:left w:val="none" w:sz="0" w:space="0" w:color="auto"/>
                        <w:bottom w:val="none" w:sz="0" w:space="0" w:color="auto"/>
                        <w:right w:val="none" w:sz="0" w:space="0" w:color="auto"/>
                      </w:divBdr>
                    </w:div>
                    <w:div w:id="1296643754">
                      <w:marLeft w:val="0"/>
                      <w:marRight w:val="0"/>
                      <w:marTop w:val="0"/>
                      <w:marBottom w:val="0"/>
                      <w:divBdr>
                        <w:top w:val="none" w:sz="0" w:space="0" w:color="auto"/>
                        <w:left w:val="none" w:sz="0" w:space="0" w:color="auto"/>
                        <w:bottom w:val="none" w:sz="0" w:space="0" w:color="auto"/>
                        <w:right w:val="none" w:sz="0" w:space="0" w:color="auto"/>
                      </w:divBdr>
                      <w:divsChild>
                        <w:div w:id="198517357">
                          <w:marLeft w:val="0"/>
                          <w:marRight w:val="0"/>
                          <w:marTop w:val="0"/>
                          <w:marBottom w:val="0"/>
                          <w:divBdr>
                            <w:top w:val="none" w:sz="0" w:space="0" w:color="auto"/>
                            <w:left w:val="none" w:sz="0" w:space="0" w:color="auto"/>
                            <w:bottom w:val="none" w:sz="0" w:space="0" w:color="auto"/>
                            <w:right w:val="none" w:sz="0" w:space="0" w:color="auto"/>
                          </w:divBdr>
                        </w:div>
                      </w:divsChild>
                    </w:div>
                    <w:div w:id="1053381784">
                      <w:marLeft w:val="0"/>
                      <w:marRight w:val="0"/>
                      <w:marTop w:val="0"/>
                      <w:marBottom w:val="0"/>
                      <w:divBdr>
                        <w:top w:val="none" w:sz="0" w:space="0" w:color="auto"/>
                        <w:left w:val="none" w:sz="0" w:space="0" w:color="auto"/>
                        <w:bottom w:val="none" w:sz="0" w:space="0" w:color="auto"/>
                        <w:right w:val="none" w:sz="0" w:space="0" w:color="auto"/>
                      </w:divBdr>
                    </w:div>
                  </w:divsChild>
                </w:div>
                <w:div w:id="192962536">
                  <w:marLeft w:val="0"/>
                  <w:marRight w:val="0"/>
                  <w:marTop w:val="0"/>
                  <w:marBottom w:val="0"/>
                  <w:divBdr>
                    <w:top w:val="none" w:sz="0" w:space="0" w:color="auto"/>
                    <w:left w:val="none" w:sz="0" w:space="0" w:color="auto"/>
                    <w:bottom w:val="none" w:sz="0" w:space="0" w:color="auto"/>
                    <w:right w:val="none" w:sz="0" w:space="0" w:color="auto"/>
                  </w:divBdr>
                  <w:divsChild>
                    <w:div w:id="1489905920">
                      <w:marLeft w:val="0"/>
                      <w:marRight w:val="0"/>
                      <w:marTop w:val="0"/>
                      <w:marBottom w:val="0"/>
                      <w:divBdr>
                        <w:top w:val="none" w:sz="0" w:space="0" w:color="auto"/>
                        <w:left w:val="none" w:sz="0" w:space="0" w:color="auto"/>
                        <w:bottom w:val="none" w:sz="0" w:space="0" w:color="auto"/>
                        <w:right w:val="none" w:sz="0" w:space="0" w:color="auto"/>
                      </w:divBdr>
                    </w:div>
                    <w:div w:id="2044331294">
                      <w:marLeft w:val="0"/>
                      <w:marRight w:val="0"/>
                      <w:marTop w:val="0"/>
                      <w:marBottom w:val="0"/>
                      <w:divBdr>
                        <w:top w:val="none" w:sz="0" w:space="0" w:color="auto"/>
                        <w:left w:val="none" w:sz="0" w:space="0" w:color="auto"/>
                        <w:bottom w:val="none" w:sz="0" w:space="0" w:color="auto"/>
                        <w:right w:val="none" w:sz="0" w:space="0" w:color="auto"/>
                      </w:divBdr>
                      <w:divsChild>
                        <w:div w:id="481195397">
                          <w:marLeft w:val="0"/>
                          <w:marRight w:val="0"/>
                          <w:marTop w:val="0"/>
                          <w:marBottom w:val="0"/>
                          <w:divBdr>
                            <w:top w:val="none" w:sz="0" w:space="0" w:color="auto"/>
                            <w:left w:val="none" w:sz="0" w:space="0" w:color="auto"/>
                            <w:bottom w:val="none" w:sz="0" w:space="0" w:color="auto"/>
                            <w:right w:val="none" w:sz="0" w:space="0" w:color="auto"/>
                          </w:divBdr>
                        </w:div>
                        <w:div w:id="507410726">
                          <w:marLeft w:val="0"/>
                          <w:marRight w:val="0"/>
                          <w:marTop w:val="0"/>
                          <w:marBottom w:val="0"/>
                          <w:divBdr>
                            <w:top w:val="none" w:sz="0" w:space="0" w:color="auto"/>
                            <w:left w:val="none" w:sz="0" w:space="0" w:color="auto"/>
                            <w:bottom w:val="none" w:sz="0" w:space="0" w:color="auto"/>
                            <w:right w:val="none" w:sz="0" w:space="0" w:color="auto"/>
                          </w:divBdr>
                        </w:div>
                        <w:div w:id="1634599975">
                          <w:marLeft w:val="0"/>
                          <w:marRight w:val="0"/>
                          <w:marTop w:val="0"/>
                          <w:marBottom w:val="0"/>
                          <w:divBdr>
                            <w:top w:val="none" w:sz="0" w:space="0" w:color="auto"/>
                            <w:left w:val="none" w:sz="0" w:space="0" w:color="auto"/>
                            <w:bottom w:val="none" w:sz="0" w:space="0" w:color="auto"/>
                            <w:right w:val="none" w:sz="0" w:space="0" w:color="auto"/>
                          </w:divBdr>
                        </w:div>
                        <w:div w:id="1153717372">
                          <w:marLeft w:val="0"/>
                          <w:marRight w:val="0"/>
                          <w:marTop w:val="0"/>
                          <w:marBottom w:val="0"/>
                          <w:divBdr>
                            <w:top w:val="none" w:sz="0" w:space="0" w:color="auto"/>
                            <w:left w:val="none" w:sz="0" w:space="0" w:color="auto"/>
                            <w:bottom w:val="none" w:sz="0" w:space="0" w:color="auto"/>
                            <w:right w:val="none" w:sz="0" w:space="0" w:color="auto"/>
                          </w:divBdr>
                        </w:div>
                        <w:div w:id="743138191">
                          <w:marLeft w:val="0"/>
                          <w:marRight w:val="0"/>
                          <w:marTop w:val="0"/>
                          <w:marBottom w:val="0"/>
                          <w:divBdr>
                            <w:top w:val="none" w:sz="0" w:space="0" w:color="auto"/>
                            <w:left w:val="none" w:sz="0" w:space="0" w:color="auto"/>
                            <w:bottom w:val="none" w:sz="0" w:space="0" w:color="auto"/>
                            <w:right w:val="none" w:sz="0" w:space="0" w:color="auto"/>
                          </w:divBdr>
                        </w:div>
                      </w:divsChild>
                    </w:div>
                    <w:div w:id="1235046389">
                      <w:marLeft w:val="0"/>
                      <w:marRight w:val="0"/>
                      <w:marTop w:val="0"/>
                      <w:marBottom w:val="0"/>
                      <w:divBdr>
                        <w:top w:val="none" w:sz="0" w:space="0" w:color="auto"/>
                        <w:left w:val="none" w:sz="0" w:space="0" w:color="auto"/>
                        <w:bottom w:val="none" w:sz="0" w:space="0" w:color="auto"/>
                        <w:right w:val="none" w:sz="0" w:space="0" w:color="auto"/>
                      </w:divBdr>
                    </w:div>
                  </w:divsChild>
                </w:div>
                <w:div w:id="1129400424">
                  <w:marLeft w:val="0"/>
                  <w:marRight w:val="0"/>
                  <w:marTop w:val="0"/>
                  <w:marBottom w:val="0"/>
                  <w:divBdr>
                    <w:top w:val="none" w:sz="0" w:space="0" w:color="auto"/>
                    <w:left w:val="none" w:sz="0" w:space="0" w:color="auto"/>
                    <w:bottom w:val="none" w:sz="0" w:space="0" w:color="auto"/>
                    <w:right w:val="none" w:sz="0" w:space="0" w:color="auto"/>
                  </w:divBdr>
                  <w:divsChild>
                    <w:div w:id="1758944536">
                      <w:marLeft w:val="0"/>
                      <w:marRight w:val="0"/>
                      <w:marTop w:val="0"/>
                      <w:marBottom w:val="0"/>
                      <w:divBdr>
                        <w:top w:val="none" w:sz="0" w:space="0" w:color="auto"/>
                        <w:left w:val="none" w:sz="0" w:space="0" w:color="auto"/>
                        <w:bottom w:val="none" w:sz="0" w:space="0" w:color="auto"/>
                        <w:right w:val="none" w:sz="0" w:space="0" w:color="auto"/>
                      </w:divBdr>
                    </w:div>
                    <w:div w:id="1476021763">
                      <w:marLeft w:val="0"/>
                      <w:marRight w:val="0"/>
                      <w:marTop w:val="0"/>
                      <w:marBottom w:val="0"/>
                      <w:divBdr>
                        <w:top w:val="none" w:sz="0" w:space="0" w:color="auto"/>
                        <w:left w:val="none" w:sz="0" w:space="0" w:color="auto"/>
                        <w:bottom w:val="none" w:sz="0" w:space="0" w:color="auto"/>
                        <w:right w:val="none" w:sz="0" w:space="0" w:color="auto"/>
                      </w:divBdr>
                      <w:divsChild>
                        <w:div w:id="195512254">
                          <w:marLeft w:val="0"/>
                          <w:marRight w:val="0"/>
                          <w:marTop w:val="0"/>
                          <w:marBottom w:val="0"/>
                          <w:divBdr>
                            <w:top w:val="none" w:sz="0" w:space="0" w:color="auto"/>
                            <w:left w:val="none" w:sz="0" w:space="0" w:color="auto"/>
                            <w:bottom w:val="none" w:sz="0" w:space="0" w:color="auto"/>
                            <w:right w:val="none" w:sz="0" w:space="0" w:color="auto"/>
                          </w:divBdr>
                        </w:div>
                      </w:divsChild>
                    </w:div>
                    <w:div w:id="1683437403">
                      <w:marLeft w:val="0"/>
                      <w:marRight w:val="0"/>
                      <w:marTop w:val="0"/>
                      <w:marBottom w:val="0"/>
                      <w:divBdr>
                        <w:top w:val="none" w:sz="0" w:space="0" w:color="auto"/>
                        <w:left w:val="none" w:sz="0" w:space="0" w:color="auto"/>
                        <w:bottom w:val="none" w:sz="0" w:space="0" w:color="auto"/>
                        <w:right w:val="none" w:sz="0" w:space="0" w:color="auto"/>
                      </w:divBdr>
                    </w:div>
                  </w:divsChild>
                </w:div>
                <w:div w:id="552083846">
                  <w:marLeft w:val="0"/>
                  <w:marRight w:val="0"/>
                  <w:marTop w:val="0"/>
                  <w:marBottom w:val="0"/>
                  <w:divBdr>
                    <w:top w:val="none" w:sz="0" w:space="0" w:color="auto"/>
                    <w:left w:val="none" w:sz="0" w:space="0" w:color="auto"/>
                    <w:bottom w:val="none" w:sz="0" w:space="0" w:color="auto"/>
                    <w:right w:val="none" w:sz="0" w:space="0" w:color="auto"/>
                  </w:divBdr>
                  <w:divsChild>
                    <w:div w:id="1841501181">
                      <w:marLeft w:val="0"/>
                      <w:marRight w:val="0"/>
                      <w:marTop w:val="0"/>
                      <w:marBottom w:val="0"/>
                      <w:divBdr>
                        <w:top w:val="none" w:sz="0" w:space="0" w:color="auto"/>
                        <w:left w:val="none" w:sz="0" w:space="0" w:color="auto"/>
                        <w:bottom w:val="none" w:sz="0" w:space="0" w:color="auto"/>
                        <w:right w:val="none" w:sz="0" w:space="0" w:color="auto"/>
                      </w:divBdr>
                    </w:div>
                    <w:div w:id="1865165660">
                      <w:marLeft w:val="0"/>
                      <w:marRight w:val="0"/>
                      <w:marTop w:val="0"/>
                      <w:marBottom w:val="0"/>
                      <w:divBdr>
                        <w:top w:val="none" w:sz="0" w:space="0" w:color="auto"/>
                        <w:left w:val="none" w:sz="0" w:space="0" w:color="auto"/>
                        <w:bottom w:val="none" w:sz="0" w:space="0" w:color="auto"/>
                        <w:right w:val="none" w:sz="0" w:space="0" w:color="auto"/>
                      </w:divBdr>
                      <w:divsChild>
                        <w:div w:id="1792481855">
                          <w:marLeft w:val="0"/>
                          <w:marRight w:val="0"/>
                          <w:marTop w:val="0"/>
                          <w:marBottom w:val="0"/>
                          <w:divBdr>
                            <w:top w:val="none" w:sz="0" w:space="0" w:color="auto"/>
                            <w:left w:val="none" w:sz="0" w:space="0" w:color="auto"/>
                            <w:bottom w:val="none" w:sz="0" w:space="0" w:color="auto"/>
                            <w:right w:val="none" w:sz="0" w:space="0" w:color="auto"/>
                          </w:divBdr>
                        </w:div>
                      </w:divsChild>
                    </w:div>
                    <w:div w:id="2010016186">
                      <w:marLeft w:val="0"/>
                      <w:marRight w:val="0"/>
                      <w:marTop w:val="0"/>
                      <w:marBottom w:val="0"/>
                      <w:divBdr>
                        <w:top w:val="none" w:sz="0" w:space="0" w:color="auto"/>
                        <w:left w:val="none" w:sz="0" w:space="0" w:color="auto"/>
                        <w:bottom w:val="none" w:sz="0" w:space="0" w:color="auto"/>
                        <w:right w:val="none" w:sz="0" w:space="0" w:color="auto"/>
                      </w:divBdr>
                    </w:div>
                  </w:divsChild>
                </w:div>
                <w:div w:id="743528615">
                  <w:marLeft w:val="0"/>
                  <w:marRight w:val="0"/>
                  <w:marTop w:val="0"/>
                  <w:marBottom w:val="0"/>
                  <w:divBdr>
                    <w:top w:val="none" w:sz="0" w:space="0" w:color="auto"/>
                    <w:left w:val="none" w:sz="0" w:space="0" w:color="auto"/>
                    <w:bottom w:val="none" w:sz="0" w:space="0" w:color="auto"/>
                    <w:right w:val="none" w:sz="0" w:space="0" w:color="auto"/>
                  </w:divBdr>
                  <w:divsChild>
                    <w:div w:id="893352869">
                      <w:marLeft w:val="0"/>
                      <w:marRight w:val="0"/>
                      <w:marTop w:val="0"/>
                      <w:marBottom w:val="0"/>
                      <w:divBdr>
                        <w:top w:val="none" w:sz="0" w:space="0" w:color="auto"/>
                        <w:left w:val="none" w:sz="0" w:space="0" w:color="auto"/>
                        <w:bottom w:val="none" w:sz="0" w:space="0" w:color="auto"/>
                        <w:right w:val="none" w:sz="0" w:space="0" w:color="auto"/>
                      </w:divBdr>
                    </w:div>
                    <w:div w:id="490878603">
                      <w:marLeft w:val="0"/>
                      <w:marRight w:val="0"/>
                      <w:marTop w:val="0"/>
                      <w:marBottom w:val="0"/>
                      <w:divBdr>
                        <w:top w:val="none" w:sz="0" w:space="0" w:color="auto"/>
                        <w:left w:val="none" w:sz="0" w:space="0" w:color="auto"/>
                        <w:bottom w:val="none" w:sz="0" w:space="0" w:color="auto"/>
                        <w:right w:val="none" w:sz="0" w:space="0" w:color="auto"/>
                      </w:divBdr>
                      <w:divsChild>
                        <w:div w:id="447772217">
                          <w:marLeft w:val="0"/>
                          <w:marRight w:val="0"/>
                          <w:marTop w:val="0"/>
                          <w:marBottom w:val="0"/>
                          <w:divBdr>
                            <w:top w:val="none" w:sz="0" w:space="0" w:color="auto"/>
                            <w:left w:val="none" w:sz="0" w:space="0" w:color="auto"/>
                            <w:bottom w:val="none" w:sz="0" w:space="0" w:color="auto"/>
                            <w:right w:val="none" w:sz="0" w:space="0" w:color="auto"/>
                          </w:divBdr>
                        </w:div>
                      </w:divsChild>
                    </w:div>
                    <w:div w:id="129249691">
                      <w:marLeft w:val="0"/>
                      <w:marRight w:val="0"/>
                      <w:marTop w:val="0"/>
                      <w:marBottom w:val="0"/>
                      <w:divBdr>
                        <w:top w:val="none" w:sz="0" w:space="0" w:color="auto"/>
                        <w:left w:val="none" w:sz="0" w:space="0" w:color="auto"/>
                        <w:bottom w:val="none" w:sz="0" w:space="0" w:color="auto"/>
                        <w:right w:val="none" w:sz="0" w:space="0" w:color="auto"/>
                      </w:divBdr>
                    </w:div>
                  </w:divsChild>
                </w:div>
                <w:div w:id="1304391631">
                  <w:marLeft w:val="0"/>
                  <w:marRight w:val="0"/>
                  <w:marTop w:val="0"/>
                  <w:marBottom w:val="0"/>
                  <w:divBdr>
                    <w:top w:val="none" w:sz="0" w:space="0" w:color="auto"/>
                    <w:left w:val="none" w:sz="0" w:space="0" w:color="auto"/>
                    <w:bottom w:val="none" w:sz="0" w:space="0" w:color="auto"/>
                    <w:right w:val="none" w:sz="0" w:space="0" w:color="auto"/>
                  </w:divBdr>
                  <w:divsChild>
                    <w:div w:id="314457901">
                      <w:marLeft w:val="0"/>
                      <w:marRight w:val="0"/>
                      <w:marTop w:val="0"/>
                      <w:marBottom w:val="0"/>
                      <w:divBdr>
                        <w:top w:val="none" w:sz="0" w:space="0" w:color="auto"/>
                        <w:left w:val="none" w:sz="0" w:space="0" w:color="auto"/>
                        <w:bottom w:val="none" w:sz="0" w:space="0" w:color="auto"/>
                        <w:right w:val="none" w:sz="0" w:space="0" w:color="auto"/>
                      </w:divBdr>
                    </w:div>
                    <w:div w:id="1064598067">
                      <w:marLeft w:val="0"/>
                      <w:marRight w:val="0"/>
                      <w:marTop w:val="0"/>
                      <w:marBottom w:val="0"/>
                      <w:divBdr>
                        <w:top w:val="none" w:sz="0" w:space="0" w:color="auto"/>
                        <w:left w:val="none" w:sz="0" w:space="0" w:color="auto"/>
                        <w:bottom w:val="none" w:sz="0" w:space="0" w:color="auto"/>
                        <w:right w:val="none" w:sz="0" w:space="0" w:color="auto"/>
                      </w:divBdr>
                      <w:divsChild>
                        <w:div w:id="772750725">
                          <w:marLeft w:val="0"/>
                          <w:marRight w:val="0"/>
                          <w:marTop w:val="0"/>
                          <w:marBottom w:val="0"/>
                          <w:divBdr>
                            <w:top w:val="none" w:sz="0" w:space="0" w:color="auto"/>
                            <w:left w:val="none" w:sz="0" w:space="0" w:color="auto"/>
                            <w:bottom w:val="none" w:sz="0" w:space="0" w:color="auto"/>
                            <w:right w:val="none" w:sz="0" w:space="0" w:color="auto"/>
                          </w:divBdr>
                        </w:div>
                      </w:divsChild>
                    </w:div>
                    <w:div w:id="766853300">
                      <w:marLeft w:val="0"/>
                      <w:marRight w:val="0"/>
                      <w:marTop w:val="0"/>
                      <w:marBottom w:val="0"/>
                      <w:divBdr>
                        <w:top w:val="none" w:sz="0" w:space="0" w:color="auto"/>
                        <w:left w:val="none" w:sz="0" w:space="0" w:color="auto"/>
                        <w:bottom w:val="none" w:sz="0" w:space="0" w:color="auto"/>
                        <w:right w:val="none" w:sz="0" w:space="0" w:color="auto"/>
                      </w:divBdr>
                    </w:div>
                  </w:divsChild>
                </w:div>
                <w:div w:id="540483445">
                  <w:marLeft w:val="0"/>
                  <w:marRight w:val="0"/>
                  <w:marTop w:val="0"/>
                  <w:marBottom w:val="0"/>
                  <w:divBdr>
                    <w:top w:val="none" w:sz="0" w:space="0" w:color="auto"/>
                    <w:left w:val="none" w:sz="0" w:space="0" w:color="auto"/>
                    <w:bottom w:val="none" w:sz="0" w:space="0" w:color="auto"/>
                    <w:right w:val="none" w:sz="0" w:space="0" w:color="auto"/>
                  </w:divBdr>
                  <w:divsChild>
                    <w:div w:id="2015717895">
                      <w:marLeft w:val="0"/>
                      <w:marRight w:val="0"/>
                      <w:marTop w:val="0"/>
                      <w:marBottom w:val="0"/>
                      <w:divBdr>
                        <w:top w:val="none" w:sz="0" w:space="0" w:color="auto"/>
                        <w:left w:val="none" w:sz="0" w:space="0" w:color="auto"/>
                        <w:bottom w:val="none" w:sz="0" w:space="0" w:color="auto"/>
                        <w:right w:val="none" w:sz="0" w:space="0" w:color="auto"/>
                      </w:divBdr>
                    </w:div>
                    <w:div w:id="1217400771">
                      <w:marLeft w:val="0"/>
                      <w:marRight w:val="0"/>
                      <w:marTop w:val="0"/>
                      <w:marBottom w:val="0"/>
                      <w:divBdr>
                        <w:top w:val="none" w:sz="0" w:space="0" w:color="auto"/>
                        <w:left w:val="none" w:sz="0" w:space="0" w:color="auto"/>
                        <w:bottom w:val="none" w:sz="0" w:space="0" w:color="auto"/>
                        <w:right w:val="none" w:sz="0" w:space="0" w:color="auto"/>
                      </w:divBdr>
                      <w:divsChild>
                        <w:div w:id="1088427658">
                          <w:marLeft w:val="0"/>
                          <w:marRight w:val="0"/>
                          <w:marTop w:val="0"/>
                          <w:marBottom w:val="0"/>
                          <w:divBdr>
                            <w:top w:val="none" w:sz="0" w:space="0" w:color="auto"/>
                            <w:left w:val="none" w:sz="0" w:space="0" w:color="auto"/>
                            <w:bottom w:val="none" w:sz="0" w:space="0" w:color="auto"/>
                            <w:right w:val="none" w:sz="0" w:space="0" w:color="auto"/>
                          </w:divBdr>
                        </w:div>
                      </w:divsChild>
                    </w:div>
                    <w:div w:id="106005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55506">
              <w:marLeft w:val="0"/>
              <w:marRight w:val="0"/>
              <w:marTop w:val="0"/>
              <w:marBottom w:val="0"/>
              <w:divBdr>
                <w:top w:val="none" w:sz="0" w:space="0" w:color="auto"/>
                <w:left w:val="none" w:sz="0" w:space="0" w:color="auto"/>
                <w:bottom w:val="none" w:sz="0" w:space="0" w:color="auto"/>
                <w:right w:val="none" w:sz="0" w:space="0" w:color="auto"/>
              </w:divBdr>
              <w:divsChild>
                <w:div w:id="748845872">
                  <w:marLeft w:val="0"/>
                  <w:marRight w:val="0"/>
                  <w:marTop w:val="0"/>
                  <w:marBottom w:val="0"/>
                  <w:divBdr>
                    <w:top w:val="none" w:sz="0" w:space="0" w:color="auto"/>
                    <w:left w:val="none" w:sz="0" w:space="0" w:color="auto"/>
                    <w:bottom w:val="none" w:sz="0" w:space="0" w:color="auto"/>
                    <w:right w:val="none" w:sz="0" w:space="0" w:color="auto"/>
                  </w:divBdr>
                </w:div>
                <w:div w:id="876890845">
                  <w:marLeft w:val="0"/>
                  <w:marRight w:val="0"/>
                  <w:marTop w:val="0"/>
                  <w:marBottom w:val="0"/>
                  <w:divBdr>
                    <w:top w:val="none" w:sz="0" w:space="0" w:color="auto"/>
                    <w:left w:val="none" w:sz="0" w:space="0" w:color="auto"/>
                    <w:bottom w:val="none" w:sz="0" w:space="0" w:color="auto"/>
                    <w:right w:val="none" w:sz="0" w:space="0" w:color="auto"/>
                  </w:divBdr>
                  <w:divsChild>
                    <w:div w:id="17126092">
                      <w:marLeft w:val="0"/>
                      <w:marRight w:val="0"/>
                      <w:marTop w:val="0"/>
                      <w:marBottom w:val="0"/>
                      <w:divBdr>
                        <w:top w:val="none" w:sz="0" w:space="0" w:color="auto"/>
                        <w:left w:val="none" w:sz="0" w:space="0" w:color="auto"/>
                        <w:bottom w:val="none" w:sz="0" w:space="0" w:color="auto"/>
                        <w:right w:val="none" w:sz="0" w:space="0" w:color="auto"/>
                      </w:divBdr>
                    </w:div>
                    <w:div w:id="491023778">
                      <w:marLeft w:val="0"/>
                      <w:marRight w:val="0"/>
                      <w:marTop w:val="0"/>
                      <w:marBottom w:val="0"/>
                      <w:divBdr>
                        <w:top w:val="none" w:sz="0" w:space="0" w:color="auto"/>
                        <w:left w:val="none" w:sz="0" w:space="0" w:color="auto"/>
                        <w:bottom w:val="none" w:sz="0" w:space="0" w:color="auto"/>
                        <w:right w:val="none" w:sz="0" w:space="0" w:color="auto"/>
                      </w:divBdr>
                      <w:divsChild>
                        <w:div w:id="264962846">
                          <w:marLeft w:val="0"/>
                          <w:marRight w:val="0"/>
                          <w:marTop w:val="0"/>
                          <w:marBottom w:val="0"/>
                          <w:divBdr>
                            <w:top w:val="none" w:sz="0" w:space="0" w:color="auto"/>
                            <w:left w:val="none" w:sz="0" w:space="0" w:color="auto"/>
                            <w:bottom w:val="none" w:sz="0" w:space="0" w:color="auto"/>
                            <w:right w:val="none" w:sz="0" w:space="0" w:color="auto"/>
                          </w:divBdr>
                        </w:div>
                      </w:divsChild>
                    </w:div>
                    <w:div w:id="97217014">
                      <w:marLeft w:val="0"/>
                      <w:marRight w:val="0"/>
                      <w:marTop w:val="0"/>
                      <w:marBottom w:val="0"/>
                      <w:divBdr>
                        <w:top w:val="none" w:sz="0" w:space="0" w:color="auto"/>
                        <w:left w:val="none" w:sz="0" w:space="0" w:color="auto"/>
                        <w:bottom w:val="none" w:sz="0" w:space="0" w:color="auto"/>
                        <w:right w:val="none" w:sz="0" w:space="0" w:color="auto"/>
                      </w:divBdr>
                    </w:div>
                  </w:divsChild>
                </w:div>
                <w:div w:id="1971203339">
                  <w:marLeft w:val="0"/>
                  <w:marRight w:val="0"/>
                  <w:marTop w:val="0"/>
                  <w:marBottom w:val="0"/>
                  <w:divBdr>
                    <w:top w:val="none" w:sz="0" w:space="0" w:color="auto"/>
                    <w:left w:val="none" w:sz="0" w:space="0" w:color="auto"/>
                    <w:bottom w:val="none" w:sz="0" w:space="0" w:color="auto"/>
                    <w:right w:val="none" w:sz="0" w:space="0" w:color="auto"/>
                  </w:divBdr>
                  <w:divsChild>
                    <w:div w:id="247273406">
                      <w:marLeft w:val="0"/>
                      <w:marRight w:val="0"/>
                      <w:marTop w:val="0"/>
                      <w:marBottom w:val="0"/>
                      <w:divBdr>
                        <w:top w:val="none" w:sz="0" w:space="0" w:color="auto"/>
                        <w:left w:val="none" w:sz="0" w:space="0" w:color="auto"/>
                        <w:bottom w:val="none" w:sz="0" w:space="0" w:color="auto"/>
                        <w:right w:val="none" w:sz="0" w:space="0" w:color="auto"/>
                      </w:divBdr>
                    </w:div>
                    <w:div w:id="238515205">
                      <w:marLeft w:val="0"/>
                      <w:marRight w:val="0"/>
                      <w:marTop w:val="0"/>
                      <w:marBottom w:val="0"/>
                      <w:divBdr>
                        <w:top w:val="none" w:sz="0" w:space="0" w:color="auto"/>
                        <w:left w:val="none" w:sz="0" w:space="0" w:color="auto"/>
                        <w:bottom w:val="none" w:sz="0" w:space="0" w:color="auto"/>
                        <w:right w:val="none" w:sz="0" w:space="0" w:color="auto"/>
                      </w:divBdr>
                      <w:divsChild>
                        <w:div w:id="1491214198">
                          <w:marLeft w:val="0"/>
                          <w:marRight w:val="0"/>
                          <w:marTop w:val="0"/>
                          <w:marBottom w:val="0"/>
                          <w:divBdr>
                            <w:top w:val="none" w:sz="0" w:space="0" w:color="auto"/>
                            <w:left w:val="none" w:sz="0" w:space="0" w:color="auto"/>
                            <w:bottom w:val="none" w:sz="0" w:space="0" w:color="auto"/>
                            <w:right w:val="none" w:sz="0" w:space="0" w:color="auto"/>
                          </w:divBdr>
                        </w:div>
                      </w:divsChild>
                    </w:div>
                    <w:div w:id="130943306">
                      <w:marLeft w:val="0"/>
                      <w:marRight w:val="0"/>
                      <w:marTop w:val="0"/>
                      <w:marBottom w:val="0"/>
                      <w:divBdr>
                        <w:top w:val="none" w:sz="0" w:space="0" w:color="auto"/>
                        <w:left w:val="none" w:sz="0" w:space="0" w:color="auto"/>
                        <w:bottom w:val="none" w:sz="0" w:space="0" w:color="auto"/>
                        <w:right w:val="none" w:sz="0" w:space="0" w:color="auto"/>
                      </w:divBdr>
                    </w:div>
                  </w:divsChild>
                </w:div>
                <w:div w:id="823623056">
                  <w:marLeft w:val="0"/>
                  <w:marRight w:val="0"/>
                  <w:marTop w:val="0"/>
                  <w:marBottom w:val="0"/>
                  <w:divBdr>
                    <w:top w:val="none" w:sz="0" w:space="0" w:color="auto"/>
                    <w:left w:val="none" w:sz="0" w:space="0" w:color="auto"/>
                    <w:bottom w:val="none" w:sz="0" w:space="0" w:color="auto"/>
                    <w:right w:val="none" w:sz="0" w:space="0" w:color="auto"/>
                  </w:divBdr>
                  <w:divsChild>
                    <w:div w:id="279802593">
                      <w:marLeft w:val="0"/>
                      <w:marRight w:val="0"/>
                      <w:marTop w:val="0"/>
                      <w:marBottom w:val="0"/>
                      <w:divBdr>
                        <w:top w:val="none" w:sz="0" w:space="0" w:color="auto"/>
                        <w:left w:val="none" w:sz="0" w:space="0" w:color="auto"/>
                        <w:bottom w:val="none" w:sz="0" w:space="0" w:color="auto"/>
                        <w:right w:val="none" w:sz="0" w:space="0" w:color="auto"/>
                      </w:divBdr>
                    </w:div>
                    <w:div w:id="1273322565">
                      <w:marLeft w:val="0"/>
                      <w:marRight w:val="0"/>
                      <w:marTop w:val="0"/>
                      <w:marBottom w:val="0"/>
                      <w:divBdr>
                        <w:top w:val="none" w:sz="0" w:space="0" w:color="auto"/>
                        <w:left w:val="none" w:sz="0" w:space="0" w:color="auto"/>
                        <w:bottom w:val="none" w:sz="0" w:space="0" w:color="auto"/>
                        <w:right w:val="none" w:sz="0" w:space="0" w:color="auto"/>
                      </w:divBdr>
                      <w:divsChild>
                        <w:div w:id="370885195">
                          <w:marLeft w:val="0"/>
                          <w:marRight w:val="0"/>
                          <w:marTop w:val="0"/>
                          <w:marBottom w:val="0"/>
                          <w:divBdr>
                            <w:top w:val="none" w:sz="0" w:space="0" w:color="auto"/>
                            <w:left w:val="none" w:sz="0" w:space="0" w:color="auto"/>
                            <w:bottom w:val="none" w:sz="0" w:space="0" w:color="auto"/>
                            <w:right w:val="none" w:sz="0" w:space="0" w:color="auto"/>
                          </w:divBdr>
                        </w:div>
                        <w:div w:id="1124689204">
                          <w:marLeft w:val="0"/>
                          <w:marRight w:val="0"/>
                          <w:marTop w:val="0"/>
                          <w:marBottom w:val="0"/>
                          <w:divBdr>
                            <w:top w:val="none" w:sz="0" w:space="0" w:color="auto"/>
                            <w:left w:val="none" w:sz="0" w:space="0" w:color="auto"/>
                            <w:bottom w:val="none" w:sz="0" w:space="0" w:color="auto"/>
                            <w:right w:val="none" w:sz="0" w:space="0" w:color="auto"/>
                          </w:divBdr>
                        </w:div>
                        <w:div w:id="569585487">
                          <w:marLeft w:val="0"/>
                          <w:marRight w:val="0"/>
                          <w:marTop w:val="0"/>
                          <w:marBottom w:val="0"/>
                          <w:divBdr>
                            <w:top w:val="none" w:sz="0" w:space="0" w:color="auto"/>
                            <w:left w:val="none" w:sz="0" w:space="0" w:color="auto"/>
                            <w:bottom w:val="none" w:sz="0" w:space="0" w:color="auto"/>
                            <w:right w:val="none" w:sz="0" w:space="0" w:color="auto"/>
                          </w:divBdr>
                        </w:div>
                        <w:div w:id="2136632178">
                          <w:marLeft w:val="0"/>
                          <w:marRight w:val="0"/>
                          <w:marTop w:val="0"/>
                          <w:marBottom w:val="0"/>
                          <w:divBdr>
                            <w:top w:val="none" w:sz="0" w:space="0" w:color="auto"/>
                            <w:left w:val="none" w:sz="0" w:space="0" w:color="auto"/>
                            <w:bottom w:val="none" w:sz="0" w:space="0" w:color="auto"/>
                            <w:right w:val="none" w:sz="0" w:space="0" w:color="auto"/>
                          </w:divBdr>
                        </w:div>
                        <w:div w:id="659963547">
                          <w:marLeft w:val="0"/>
                          <w:marRight w:val="0"/>
                          <w:marTop w:val="0"/>
                          <w:marBottom w:val="0"/>
                          <w:divBdr>
                            <w:top w:val="none" w:sz="0" w:space="0" w:color="auto"/>
                            <w:left w:val="none" w:sz="0" w:space="0" w:color="auto"/>
                            <w:bottom w:val="none" w:sz="0" w:space="0" w:color="auto"/>
                            <w:right w:val="none" w:sz="0" w:space="0" w:color="auto"/>
                          </w:divBdr>
                        </w:div>
                      </w:divsChild>
                    </w:div>
                    <w:div w:id="1738279905">
                      <w:marLeft w:val="0"/>
                      <w:marRight w:val="0"/>
                      <w:marTop w:val="0"/>
                      <w:marBottom w:val="0"/>
                      <w:divBdr>
                        <w:top w:val="none" w:sz="0" w:space="0" w:color="auto"/>
                        <w:left w:val="none" w:sz="0" w:space="0" w:color="auto"/>
                        <w:bottom w:val="none" w:sz="0" w:space="0" w:color="auto"/>
                        <w:right w:val="none" w:sz="0" w:space="0" w:color="auto"/>
                      </w:divBdr>
                    </w:div>
                  </w:divsChild>
                </w:div>
                <w:div w:id="558520724">
                  <w:marLeft w:val="0"/>
                  <w:marRight w:val="0"/>
                  <w:marTop w:val="0"/>
                  <w:marBottom w:val="0"/>
                  <w:divBdr>
                    <w:top w:val="none" w:sz="0" w:space="0" w:color="auto"/>
                    <w:left w:val="none" w:sz="0" w:space="0" w:color="auto"/>
                    <w:bottom w:val="none" w:sz="0" w:space="0" w:color="auto"/>
                    <w:right w:val="none" w:sz="0" w:space="0" w:color="auto"/>
                  </w:divBdr>
                  <w:divsChild>
                    <w:div w:id="1979142041">
                      <w:marLeft w:val="0"/>
                      <w:marRight w:val="0"/>
                      <w:marTop w:val="0"/>
                      <w:marBottom w:val="0"/>
                      <w:divBdr>
                        <w:top w:val="none" w:sz="0" w:space="0" w:color="auto"/>
                        <w:left w:val="none" w:sz="0" w:space="0" w:color="auto"/>
                        <w:bottom w:val="none" w:sz="0" w:space="0" w:color="auto"/>
                        <w:right w:val="none" w:sz="0" w:space="0" w:color="auto"/>
                      </w:divBdr>
                      <w:divsChild>
                        <w:div w:id="706610786">
                          <w:marLeft w:val="0"/>
                          <w:marRight w:val="0"/>
                          <w:marTop w:val="0"/>
                          <w:marBottom w:val="0"/>
                          <w:divBdr>
                            <w:top w:val="none" w:sz="0" w:space="0" w:color="auto"/>
                            <w:left w:val="none" w:sz="0" w:space="0" w:color="auto"/>
                            <w:bottom w:val="none" w:sz="0" w:space="0" w:color="auto"/>
                            <w:right w:val="none" w:sz="0" w:space="0" w:color="auto"/>
                          </w:divBdr>
                        </w:div>
                      </w:divsChild>
                    </w:div>
                    <w:div w:id="985471543">
                      <w:marLeft w:val="0"/>
                      <w:marRight w:val="0"/>
                      <w:marTop w:val="0"/>
                      <w:marBottom w:val="0"/>
                      <w:divBdr>
                        <w:top w:val="none" w:sz="0" w:space="0" w:color="auto"/>
                        <w:left w:val="none" w:sz="0" w:space="0" w:color="auto"/>
                        <w:bottom w:val="none" w:sz="0" w:space="0" w:color="auto"/>
                        <w:right w:val="none" w:sz="0" w:space="0" w:color="auto"/>
                      </w:divBdr>
                      <w:divsChild>
                        <w:div w:id="1368069347">
                          <w:marLeft w:val="0"/>
                          <w:marRight w:val="0"/>
                          <w:marTop w:val="0"/>
                          <w:marBottom w:val="0"/>
                          <w:divBdr>
                            <w:top w:val="none" w:sz="0" w:space="0" w:color="auto"/>
                            <w:left w:val="none" w:sz="0" w:space="0" w:color="auto"/>
                            <w:bottom w:val="none" w:sz="0" w:space="0" w:color="auto"/>
                            <w:right w:val="none" w:sz="0" w:space="0" w:color="auto"/>
                          </w:divBdr>
                        </w:div>
                        <w:div w:id="1167862662">
                          <w:marLeft w:val="0"/>
                          <w:marRight w:val="0"/>
                          <w:marTop w:val="0"/>
                          <w:marBottom w:val="0"/>
                          <w:divBdr>
                            <w:top w:val="none" w:sz="0" w:space="0" w:color="auto"/>
                            <w:left w:val="none" w:sz="0" w:space="0" w:color="auto"/>
                            <w:bottom w:val="none" w:sz="0" w:space="0" w:color="auto"/>
                            <w:right w:val="none" w:sz="0" w:space="0" w:color="auto"/>
                          </w:divBdr>
                        </w:div>
                        <w:div w:id="965158570">
                          <w:marLeft w:val="0"/>
                          <w:marRight w:val="0"/>
                          <w:marTop w:val="0"/>
                          <w:marBottom w:val="0"/>
                          <w:divBdr>
                            <w:top w:val="none" w:sz="0" w:space="0" w:color="auto"/>
                            <w:left w:val="none" w:sz="0" w:space="0" w:color="auto"/>
                            <w:bottom w:val="none" w:sz="0" w:space="0" w:color="auto"/>
                            <w:right w:val="none" w:sz="0" w:space="0" w:color="auto"/>
                          </w:divBdr>
                        </w:div>
                        <w:div w:id="1545096800">
                          <w:marLeft w:val="0"/>
                          <w:marRight w:val="0"/>
                          <w:marTop w:val="0"/>
                          <w:marBottom w:val="0"/>
                          <w:divBdr>
                            <w:top w:val="none" w:sz="0" w:space="0" w:color="auto"/>
                            <w:left w:val="none" w:sz="0" w:space="0" w:color="auto"/>
                            <w:bottom w:val="none" w:sz="0" w:space="0" w:color="auto"/>
                            <w:right w:val="none" w:sz="0" w:space="0" w:color="auto"/>
                          </w:divBdr>
                        </w:div>
                        <w:div w:id="1409302778">
                          <w:marLeft w:val="0"/>
                          <w:marRight w:val="0"/>
                          <w:marTop w:val="0"/>
                          <w:marBottom w:val="0"/>
                          <w:divBdr>
                            <w:top w:val="none" w:sz="0" w:space="0" w:color="auto"/>
                            <w:left w:val="none" w:sz="0" w:space="0" w:color="auto"/>
                            <w:bottom w:val="none" w:sz="0" w:space="0" w:color="auto"/>
                            <w:right w:val="none" w:sz="0" w:space="0" w:color="auto"/>
                          </w:divBdr>
                        </w:div>
                        <w:div w:id="1079210462">
                          <w:marLeft w:val="0"/>
                          <w:marRight w:val="0"/>
                          <w:marTop w:val="0"/>
                          <w:marBottom w:val="0"/>
                          <w:divBdr>
                            <w:top w:val="none" w:sz="0" w:space="0" w:color="auto"/>
                            <w:left w:val="none" w:sz="0" w:space="0" w:color="auto"/>
                            <w:bottom w:val="none" w:sz="0" w:space="0" w:color="auto"/>
                            <w:right w:val="none" w:sz="0" w:space="0" w:color="auto"/>
                          </w:divBdr>
                        </w:div>
                        <w:div w:id="1852138514">
                          <w:marLeft w:val="0"/>
                          <w:marRight w:val="0"/>
                          <w:marTop w:val="0"/>
                          <w:marBottom w:val="0"/>
                          <w:divBdr>
                            <w:top w:val="none" w:sz="0" w:space="0" w:color="auto"/>
                            <w:left w:val="none" w:sz="0" w:space="0" w:color="auto"/>
                            <w:bottom w:val="none" w:sz="0" w:space="0" w:color="auto"/>
                            <w:right w:val="none" w:sz="0" w:space="0" w:color="auto"/>
                          </w:divBdr>
                        </w:div>
                        <w:div w:id="632292733">
                          <w:marLeft w:val="0"/>
                          <w:marRight w:val="0"/>
                          <w:marTop w:val="0"/>
                          <w:marBottom w:val="0"/>
                          <w:divBdr>
                            <w:top w:val="none" w:sz="0" w:space="0" w:color="auto"/>
                            <w:left w:val="none" w:sz="0" w:space="0" w:color="auto"/>
                            <w:bottom w:val="none" w:sz="0" w:space="0" w:color="auto"/>
                            <w:right w:val="none" w:sz="0" w:space="0" w:color="auto"/>
                          </w:divBdr>
                        </w:div>
                        <w:div w:id="434592126">
                          <w:marLeft w:val="0"/>
                          <w:marRight w:val="0"/>
                          <w:marTop w:val="0"/>
                          <w:marBottom w:val="0"/>
                          <w:divBdr>
                            <w:top w:val="none" w:sz="0" w:space="0" w:color="auto"/>
                            <w:left w:val="none" w:sz="0" w:space="0" w:color="auto"/>
                            <w:bottom w:val="none" w:sz="0" w:space="0" w:color="auto"/>
                            <w:right w:val="none" w:sz="0" w:space="0" w:color="auto"/>
                          </w:divBdr>
                        </w:div>
                        <w:div w:id="1710062631">
                          <w:marLeft w:val="0"/>
                          <w:marRight w:val="0"/>
                          <w:marTop w:val="0"/>
                          <w:marBottom w:val="0"/>
                          <w:divBdr>
                            <w:top w:val="none" w:sz="0" w:space="0" w:color="auto"/>
                            <w:left w:val="none" w:sz="0" w:space="0" w:color="auto"/>
                            <w:bottom w:val="none" w:sz="0" w:space="0" w:color="auto"/>
                            <w:right w:val="none" w:sz="0" w:space="0" w:color="auto"/>
                          </w:divBdr>
                        </w:div>
                        <w:div w:id="573275354">
                          <w:marLeft w:val="0"/>
                          <w:marRight w:val="0"/>
                          <w:marTop w:val="0"/>
                          <w:marBottom w:val="0"/>
                          <w:divBdr>
                            <w:top w:val="none" w:sz="0" w:space="0" w:color="auto"/>
                            <w:left w:val="none" w:sz="0" w:space="0" w:color="auto"/>
                            <w:bottom w:val="none" w:sz="0" w:space="0" w:color="auto"/>
                            <w:right w:val="none" w:sz="0" w:space="0" w:color="auto"/>
                          </w:divBdr>
                        </w:div>
                        <w:div w:id="1466780679">
                          <w:marLeft w:val="0"/>
                          <w:marRight w:val="0"/>
                          <w:marTop w:val="0"/>
                          <w:marBottom w:val="0"/>
                          <w:divBdr>
                            <w:top w:val="none" w:sz="0" w:space="0" w:color="auto"/>
                            <w:left w:val="none" w:sz="0" w:space="0" w:color="auto"/>
                            <w:bottom w:val="none" w:sz="0" w:space="0" w:color="auto"/>
                            <w:right w:val="none" w:sz="0" w:space="0" w:color="auto"/>
                          </w:divBdr>
                        </w:div>
                        <w:div w:id="1244417074">
                          <w:marLeft w:val="0"/>
                          <w:marRight w:val="0"/>
                          <w:marTop w:val="0"/>
                          <w:marBottom w:val="0"/>
                          <w:divBdr>
                            <w:top w:val="none" w:sz="0" w:space="0" w:color="auto"/>
                            <w:left w:val="none" w:sz="0" w:space="0" w:color="auto"/>
                            <w:bottom w:val="none" w:sz="0" w:space="0" w:color="auto"/>
                            <w:right w:val="none" w:sz="0" w:space="0" w:color="auto"/>
                          </w:divBdr>
                        </w:div>
                        <w:div w:id="1169520039">
                          <w:marLeft w:val="0"/>
                          <w:marRight w:val="0"/>
                          <w:marTop w:val="0"/>
                          <w:marBottom w:val="0"/>
                          <w:divBdr>
                            <w:top w:val="none" w:sz="0" w:space="0" w:color="auto"/>
                            <w:left w:val="none" w:sz="0" w:space="0" w:color="auto"/>
                            <w:bottom w:val="none" w:sz="0" w:space="0" w:color="auto"/>
                            <w:right w:val="none" w:sz="0" w:space="0" w:color="auto"/>
                          </w:divBdr>
                        </w:div>
                        <w:div w:id="713038810">
                          <w:marLeft w:val="0"/>
                          <w:marRight w:val="0"/>
                          <w:marTop w:val="0"/>
                          <w:marBottom w:val="0"/>
                          <w:divBdr>
                            <w:top w:val="none" w:sz="0" w:space="0" w:color="auto"/>
                            <w:left w:val="none" w:sz="0" w:space="0" w:color="auto"/>
                            <w:bottom w:val="none" w:sz="0" w:space="0" w:color="auto"/>
                            <w:right w:val="none" w:sz="0" w:space="0" w:color="auto"/>
                          </w:divBdr>
                        </w:div>
                        <w:div w:id="402678476">
                          <w:marLeft w:val="0"/>
                          <w:marRight w:val="0"/>
                          <w:marTop w:val="0"/>
                          <w:marBottom w:val="0"/>
                          <w:divBdr>
                            <w:top w:val="none" w:sz="0" w:space="0" w:color="auto"/>
                            <w:left w:val="none" w:sz="0" w:space="0" w:color="auto"/>
                            <w:bottom w:val="none" w:sz="0" w:space="0" w:color="auto"/>
                            <w:right w:val="none" w:sz="0" w:space="0" w:color="auto"/>
                          </w:divBdr>
                        </w:div>
                        <w:div w:id="1324312891">
                          <w:marLeft w:val="0"/>
                          <w:marRight w:val="0"/>
                          <w:marTop w:val="0"/>
                          <w:marBottom w:val="0"/>
                          <w:divBdr>
                            <w:top w:val="none" w:sz="0" w:space="0" w:color="auto"/>
                            <w:left w:val="none" w:sz="0" w:space="0" w:color="auto"/>
                            <w:bottom w:val="none" w:sz="0" w:space="0" w:color="auto"/>
                            <w:right w:val="none" w:sz="0" w:space="0" w:color="auto"/>
                          </w:divBdr>
                        </w:div>
                        <w:div w:id="385371160">
                          <w:marLeft w:val="0"/>
                          <w:marRight w:val="0"/>
                          <w:marTop w:val="0"/>
                          <w:marBottom w:val="0"/>
                          <w:divBdr>
                            <w:top w:val="none" w:sz="0" w:space="0" w:color="auto"/>
                            <w:left w:val="none" w:sz="0" w:space="0" w:color="auto"/>
                            <w:bottom w:val="none" w:sz="0" w:space="0" w:color="auto"/>
                            <w:right w:val="none" w:sz="0" w:space="0" w:color="auto"/>
                          </w:divBdr>
                        </w:div>
                        <w:div w:id="1123765359">
                          <w:marLeft w:val="0"/>
                          <w:marRight w:val="0"/>
                          <w:marTop w:val="0"/>
                          <w:marBottom w:val="0"/>
                          <w:divBdr>
                            <w:top w:val="none" w:sz="0" w:space="0" w:color="auto"/>
                            <w:left w:val="none" w:sz="0" w:space="0" w:color="auto"/>
                            <w:bottom w:val="none" w:sz="0" w:space="0" w:color="auto"/>
                            <w:right w:val="none" w:sz="0" w:space="0" w:color="auto"/>
                          </w:divBdr>
                        </w:div>
                        <w:div w:id="1317805996">
                          <w:marLeft w:val="0"/>
                          <w:marRight w:val="0"/>
                          <w:marTop w:val="0"/>
                          <w:marBottom w:val="0"/>
                          <w:divBdr>
                            <w:top w:val="none" w:sz="0" w:space="0" w:color="auto"/>
                            <w:left w:val="none" w:sz="0" w:space="0" w:color="auto"/>
                            <w:bottom w:val="none" w:sz="0" w:space="0" w:color="auto"/>
                            <w:right w:val="none" w:sz="0" w:space="0" w:color="auto"/>
                          </w:divBdr>
                        </w:div>
                      </w:divsChild>
                    </w:div>
                    <w:div w:id="123623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82762">
              <w:marLeft w:val="0"/>
              <w:marRight w:val="0"/>
              <w:marTop w:val="0"/>
              <w:marBottom w:val="0"/>
              <w:divBdr>
                <w:top w:val="none" w:sz="0" w:space="0" w:color="auto"/>
                <w:left w:val="none" w:sz="0" w:space="0" w:color="auto"/>
                <w:bottom w:val="none" w:sz="0" w:space="0" w:color="auto"/>
                <w:right w:val="none" w:sz="0" w:space="0" w:color="auto"/>
              </w:divBdr>
              <w:divsChild>
                <w:div w:id="2123188325">
                  <w:marLeft w:val="0"/>
                  <w:marRight w:val="0"/>
                  <w:marTop w:val="0"/>
                  <w:marBottom w:val="0"/>
                  <w:divBdr>
                    <w:top w:val="none" w:sz="0" w:space="0" w:color="auto"/>
                    <w:left w:val="none" w:sz="0" w:space="0" w:color="auto"/>
                    <w:bottom w:val="none" w:sz="0" w:space="0" w:color="auto"/>
                    <w:right w:val="none" w:sz="0" w:space="0" w:color="auto"/>
                  </w:divBdr>
                </w:div>
                <w:div w:id="2113090407">
                  <w:marLeft w:val="0"/>
                  <w:marRight w:val="0"/>
                  <w:marTop w:val="0"/>
                  <w:marBottom w:val="0"/>
                  <w:divBdr>
                    <w:top w:val="none" w:sz="0" w:space="0" w:color="auto"/>
                    <w:left w:val="none" w:sz="0" w:space="0" w:color="auto"/>
                    <w:bottom w:val="none" w:sz="0" w:space="0" w:color="auto"/>
                    <w:right w:val="none" w:sz="0" w:space="0" w:color="auto"/>
                  </w:divBdr>
                  <w:divsChild>
                    <w:div w:id="1851941504">
                      <w:marLeft w:val="0"/>
                      <w:marRight w:val="0"/>
                      <w:marTop w:val="0"/>
                      <w:marBottom w:val="0"/>
                      <w:divBdr>
                        <w:top w:val="none" w:sz="0" w:space="0" w:color="auto"/>
                        <w:left w:val="none" w:sz="0" w:space="0" w:color="auto"/>
                        <w:bottom w:val="none" w:sz="0" w:space="0" w:color="auto"/>
                        <w:right w:val="none" w:sz="0" w:space="0" w:color="auto"/>
                      </w:divBdr>
                    </w:div>
                  </w:divsChild>
                </w:div>
                <w:div w:id="1156531125">
                  <w:marLeft w:val="0"/>
                  <w:marRight w:val="0"/>
                  <w:marTop w:val="0"/>
                  <w:marBottom w:val="0"/>
                  <w:divBdr>
                    <w:top w:val="none" w:sz="0" w:space="0" w:color="auto"/>
                    <w:left w:val="none" w:sz="0" w:space="0" w:color="auto"/>
                    <w:bottom w:val="none" w:sz="0" w:space="0" w:color="auto"/>
                    <w:right w:val="none" w:sz="0" w:space="0" w:color="auto"/>
                  </w:divBdr>
                  <w:divsChild>
                    <w:div w:id="2105107418">
                      <w:marLeft w:val="0"/>
                      <w:marRight w:val="0"/>
                      <w:marTop w:val="0"/>
                      <w:marBottom w:val="0"/>
                      <w:divBdr>
                        <w:top w:val="none" w:sz="0" w:space="0" w:color="auto"/>
                        <w:left w:val="none" w:sz="0" w:space="0" w:color="auto"/>
                        <w:bottom w:val="none" w:sz="0" w:space="0" w:color="auto"/>
                        <w:right w:val="none" w:sz="0" w:space="0" w:color="auto"/>
                      </w:divBdr>
                    </w:div>
                  </w:divsChild>
                </w:div>
                <w:div w:id="1015351316">
                  <w:marLeft w:val="0"/>
                  <w:marRight w:val="0"/>
                  <w:marTop w:val="0"/>
                  <w:marBottom w:val="0"/>
                  <w:divBdr>
                    <w:top w:val="none" w:sz="0" w:space="0" w:color="auto"/>
                    <w:left w:val="none" w:sz="0" w:space="0" w:color="auto"/>
                    <w:bottom w:val="none" w:sz="0" w:space="0" w:color="auto"/>
                    <w:right w:val="none" w:sz="0" w:space="0" w:color="auto"/>
                  </w:divBdr>
                  <w:divsChild>
                    <w:div w:id="293560658">
                      <w:marLeft w:val="0"/>
                      <w:marRight w:val="0"/>
                      <w:marTop w:val="0"/>
                      <w:marBottom w:val="0"/>
                      <w:divBdr>
                        <w:top w:val="none" w:sz="0" w:space="0" w:color="auto"/>
                        <w:left w:val="none" w:sz="0" w:space="0" w:color="auto"/>
                        <w:bottom w:val="none" w:sz="0" w:space="0" w:color="auto"/>
                        <w:right w:val="none" w:sz="0" w:space="0" w:color="auto"/>
                      </w:divBdr>
                    </w:div>
                  </w:divsChild>
                </w:div>
                <w:div w:id="1298223583">
                  <w:marLeft w:val="0"/>
                  <w:marRight w:val="0"/>
                  <w:marTop w:val="0"/>
                  <w:marBottom w:val="0"/>
                  <w:divBdr>
                    <w:top w:val="none" w:sz="0" w:space="0" w:color="auto"/>
                    <w:left w:val="none" w:sz="0" w:space="0" w:color="auto"/>
                    <w:bottom w:val="none" w:sz="0" w:space="0" w:color="auto"/>
                    <w:right w:val="none" w:sz="0" w:space="0" w:color="auto"/>
                  </w:divBdr>
                  <w:divsChild>
                    <w:div w:id="60296889">
                      <w:marLeft w:val="0"/>
                      <w:marRight w:val="0"/>
                      <w:marTop w:val="0"/>
                      <w:marBottom w:val="0"/>
                      <w:divBdr>
                        <w:top w:val="none" w:sz="0" w:space="0" w:color="auto"/>
                        <w:left w:val="none" w:sz="0" w:space="0" w:color="auto"/>
                        <w:bottom w:val="none" w:sz="0" w:space="0" w:color="auto"/>
                        <w:right w:val="none" w:sz="0" w:space="0" w:color="auto"/>
                      </w:divBdr>
                    </w:div>
                  </w:divsChild>
                </w:div>
                <w:div w:id="2059667193">
                  <w:marLeft w:val="0"/>
                  <w:marRight w:val="0"/>
                  <w:marTop w:val="0"/>
                  <w:marBottom w:val="0"/>
                  <w:divBdr>
                    <w:top w:val="none" w:sz="0" w:space="0" w:color="auto"/>
                    <w:left w:val="none" w:sz="0" w:space="0" w:color="auto"/>
                    <w:bottom w:val="none" w:sz="0" w:space="0" w:color="auto"/>
                    <w:right w:val="none" w:sz="0" w:space="0" w:color="auto"/>
                  </w:divBdr>
                  <w:divsChild>
                    <w:div w:id="2110856737">
                      <w:marLeft w:val="0"/>
                      <w:marRight w:val="0"/>
                      <w:marTop w:val="0"/>
                      <w:marBottom w:val="0"/>
                      <w:divBdr>
                        <w:top w:val="none" w:sz="0" w:space="0" w:color="auto"/>
                        <w:left w:val="none" w:sz="0" w:space="0" w:color="auto"/>
                        <w:bottom w:val="none" w:sz="0" w:space="0" w:color="auto"/>
                        <w:right w:val="none" w:sz="0" w:space="0" w:color="auto"/>
                      </w:divBdr>
                    </w:div>
                  </w:divsChild>
                </w:div>
                <w:div w:id="918177537">
                  <w:marLeft w:val="0"/>
                  <w:marRight w:val="0"/>
                  <w:marTop w:val="0"/>
                  <w:marBottom w:val="0"/>
                  <w:divBdr>
                    <w:top w:val="none" w:sz="0" w:space="0" w:color="auto"/>
                    <w:left w:val="none" w:sz="0" w:space="0" w:color="auto"/>
                    <w:bottom w:val="none" w:sz="0" w:space="0" w:color="auto"/>
                    <w:right w:val="none" w:sz="0" w:space="0" w:color="auto"/>
                  </w:divBdr>
                  <w:divsChild>
                    <w:div w:id="2062054056">
                      <w:marLeft w:val="0"/>
                      <w:marRight w:val="0"/>
                      <w:marTop w:val="0"/>
                      <w:marBottom w:val="0"/>
                      <w:divBdr>
                        <w:top w:val="none" w:sz="0" w:space="0" w:color="auto"/>
                        <w:left w:val="none" w:sz="0" w:space="0" w:color="auto"/>
                        <w:bottom w:val="none" w:sz="0" w:space="0" w:color="auto"/>
                        <w:right w:val="none" w:sz="0" w:space="0" w:color="auto"/>
                      </w:divBdr>
                    </w:div>
                  </w:divsChild>
                </w:div>
                <w:div w:id="1595626744">
                  <w:marLeft w:val="0"/>
                  <w:marRight w:val="0"/>
                  <w:marTop w:val="0"/>
                  <w:marBottom w:val="0"/>
                  <w:divBdr>
                    <w:top w:val="none" w:sz="0" w:space="0" w:color="auto"/>
                    <w:left w:val="none" w:sz="0" w:space="0" w:color="auto"/>
                    <w:bottom w:val="none" w:sz="0" w:space="0" w:color="auto"/>
                    <w:right w:val="none" w:sz="0" w:space="0" w:color="auto"/>
                  </w:divBdr>
                  <w:divsChild>
                    <w:div w:id="252008577">
                      <w:marLeft w:val="0"/>
                      <w:marRight w:val="0"/>
                      <w:marTop w:val="0"/>
                      <w:marBottom w:val="0"/>
                      <w:divBdr>
                        <w:top w:val="none" w:sz="0" w:space="0" w:color="auto"/>
                        <w:left w:val="none" w:sz="0" w:space="0" w:color="auto"/>
                        <w:bottom w:val="none" w:sz="0" w:space="0" w:color="auto"/>
                        <w:right w:val="none" w:sz="0" w:space="0" w:color="auto"/>
                      </w:divBdr>
                    </w:div>
                  </w:divsChild>
                </w:div>
                <w:div w:id="999650366">
                  <w:marLeft w:val="0"/>
                  <w:marRight w:val="0"/>
                  <w:marTop w:val="0"/>
                  <w:marBottom w:val="0"/>
                  <w:divBdr>
                    <w:top w:val="none" w:sz="0" w:space="0" w:color="auto"/>
                    <w:left w:val="none" w:sz="0" w:space="0" w:color="auto"/>
                    <w:bottom w:val="none" w:sz="0" w:space="0" w:color="auto"/>
                    <w:right w:val="none" w:sz="0" w:space="0" w:color="auto"/>
                  </w:divBdr>
                  <w:divsChild>
                    <w:div w:id="1495955216">
                      <w:marLeft w:val="0"/>
                      <w:marRight w:val="0"/>
                      <w:marTop w:val="0"/>
                      <w:marBottom w:val="0"/>
                      <w:divBdr>
                        <w:top w:val="none" w:sz="0" w:space="0" w:color="auto"/>
                        <w:left w:val="none" w:sz="0" w:space="0" w:color="auto"/>
                        <w:bottom w:val="none" w:sz="0" w:space="0" w:color="auto"/>
                        <w:right w:val="none" w:sz="0" w:space="0" w:color="auto"/>
                      </w:divBdr>
                    </w:div>
                  </w:divsChild>
                </w:div>
                <w:div w:id="2059426666">
                  <w:marLeft w:val="0"/>
                  <w:marRight w:val="0"/>
                  <w:marTop w:val="0"/>
                  <w:marBottom w:val="0"/>
                  <w:divBdr>
                    <w:top w:val="none" w:sz="0" w:space="0" w:color="auto"/>
                    <w:left w:val="none" w:sz="0" w:space="0" w:color="auto"/>
                    <w:bottom w:val="none" w:sz="0" w:space="0" w:color="auto"/>
                    <w:right w:val="none" w:sz="0" w:space="0" w:color="auto"/>
                  </w:divBdr>
                  <w:divsChild>
                    <w:div w:id="171530129">
                      <w:marLeft w:val="0"/>
                      <w:marRight w:val="0"/>
                      <w:marTop w:val="0"/>
                      <w:marBottom w:val="0"/>
                      <w:divBdr>
                        <w:top w:val="none" w:sz="0" w:space="0" w:color="auto"/>
                        <w:left w:val="none" w:sz="0" w:space="0" w:color="auto"/>
                        <w:bottom w:val="none" w:sz="0" w:space="0" w:color="auto"/>
                        <w:right w:val="none" w:sz="0" w:space="0" w:color="auto"/>
                      </w:divBdr>
                    </w:div>
                  </w:divsChild>
                </w:div>
                <w:div w:id="1434520239">
                  <w:marLeft w:val="0"/>
                  <w:marRight w:val="0"/>
                  <w:marTop w:val="0"/>
                  <w:marBottom w:val="0"/>
                  <w:divBdr>
                    <w:top w:val="none" w:sz="0" w:space="0" w:color="auto"/>
                    <w:left w:val="none" w:sz="0" w:space="0" w:color="auto"/>
                    <w:bottom w:val="none" w:sz="0" w:space="0" w:color="auto"/>
                    <w:right w:val="none" w:sz="0" w:space="0" w:color="auto"/>
                  </w:divBdr>
                  <w:divsChild>
                    <w:div w:id="536771181">
                      <w:marLeft w:val="0"/>
                      <w:marRight w:val="0"/>
                      <w:marTop w:val="0"/>
                      <w:marBottom w:val="0"/>
                      <w:divBdr>
                        <w:top w:val="none" w:sz="0" w:space="0" w:color="auto"/>
                        <w:left w:val="none" w:sz="0" w:space="0" w:color="auto"/>
                        <w:bottom w:val="none" w:sz="0" w:space="0" w:color="auto"/>
                        <w:right w:val="none" w:sz="0" w:space="0" w:color="auto"/>
                      </w:divBdr>
                    </w:div>
                  </w:divsChild>
                </w:div>
                <w:div w:id="1267735893">
                  <w:marLeft w:val="0"/>
                  <w:marRight w:val="0"/>
                  <w:marTop w:val="0"/>
                  <w:marBottom w:val="0"/>
                  <w:divBdr>
                    <w:top w:val="none" w:sz="0" w:space="0" w:color="auto"/>
                    <w:left w:val="none" w:sz="0" w:space="0" w:color="auto"/>
                    <w:bottom w:val="none" w:sz="0" w:space="0" w:color="auto"/>
                    <w:right w:val="none" w:sz="0" w:space="0" w:color="auto"/>
                  </w:divBdr>
                  <w:divsChild>
                    <w:div w:id="1755081224">
                      <w:marLeft w:val="0"/>
                      <w:marRight w:val="0"/>
                      <w:marTop w:val="0"/>
                      <w:marBottom w:val="0"/>
                      <w:divBdr>
                        <w:top w:val="none" w:sz="0" w:space="0" w:color="auto"/>
                        <w:left w:val="none" w:sz="0" w:space="0" w:color="auto"/>
                        <w:bottom w:val="none" w:sz="0" w:space="0" w:color="auto"/>
                        <w:right w:val="none" w:sz="0" w:space="0" w:color="auto"/>
                      </w:divBdr>
                    </w:div>
                  </w:divsChild>
                </w:div>
                <w:div w:id="1122965529">
                  <w:marLeft w:val="0"/>
                  <w:marRight w:val="0"/>
                  <w:marTop w:val="0"/>
                  <w:marBottom w:val="0"/>
                  <w:divBdr>
                    <w:top w:val="none" w:sz="0" w:space="0" w:color="auto"/>
                    <w:left w:val="none" w:sz="0" w:space="0" w:color="auto"/>
                    <w:bottom w:val="none" w:sz="0" w:space="0" w:color="auto"/>
                    <w:right w:val="none" w:sz="0" w:space="0" w:color="auto"/>
                  </w:divBdr>
                  <w:divsChild>
                    <w:div w:id="1703046947">
                      <w:marLeft w:val="0"/>
                      <w:marRight w:val="0"/>
                      <w:marTop w:val="0"/>
                      <w:marBottom w:val="0"/>
                      <w:divBdr>
                        <w:top w:val="none" w:sz="0" w:space="0" w:color="auto"/>
                        <w:left w:val="none" w:sz="0" w:space="0" w:color="auto"/>
                        <w:bottom w:val="none" w:sz="0" w:space="0" w:color="auto"/>
                        <w:right w:val="none" w:sz="0" w:space="0" w:color="auto"/>
                      </w:divBdr>
                    </w:div>
                  </w:divsChild>
                </w:div>
                <w:div w:id="602494389">
                  <w:marLeft w:val="0"/>
                  <w:marRight w:val="0"/>
                  <w:marTop w:val="0"/>
                  <w:marBottom w:val="0"/>
                  <w:divBdr>
                    <w:top w:val="none" w:sz="0" w:space="0" w:color="auto"/>
                    <w:left w:val="none" w:sz="0" w:space="0" w:color="auto"/>
                    <w:bottom w:val="none" w:sz="0" w:space="0" w:color="auto"/>
                    <w:right w:val="none" w:sz="0" w:space="0" w:color="auto"/>
                  </w:divBdr>
                  <w:divsChild>
                    <w:div w:id="114296783">
                      <w:marLeft w:val="0"/>
                      <w:marRight w:val="0"/>
                      <w:marTop w:val="0"/>
                      <w:marBottom w:val="0"/>
                      <w:divBdr>
                        <w:top w:val="none" w:sz="0" w:space="0" w:color="auto"/>
                        <w:left w:val="none" w:sz="0" w:space="0" w:color="auto"/>
                        <w:bottom w:val="none" w:sz="0" w:space="0" w:color="auto"/>
                        <w:right w:val="none" w:sz="0" w:space="0" w:color="auto"/>
                      </w:divBdr>
                    </w:div>
                  </w:divsChild>
                </w:div>
                <w:div w:id="820848636">
                  <w:marLeft w:val="0"/>
                  <w:marRight w:val="0"/>
                  <w:marTop w:val="0"/>
                  <w:marBottom w:val="0"/>
                  <w:divBdr>
                    <w:top w:val="none" w:sz="0" w:space="0" w:color="auto"/>
                    <w:left w:val="none" w:sz="0" w:space="0" w:color="auto"/>
                    <w:bottom w:val="none" w:sz="0" w:space="0" w:color="auto"/>
                    <w:right w:val="none" w:sz="0" w:space="0" w:color="auto"/>
                  </w:divBdr>
                  <w:divsChild>
                    <w:div w:id="793214833">
                      <w:marLeft w:val="0"/>
                      <w:marRight w:val="0"/>
                      <w:marTop w:val="0"/>
                      <w:marBottom w:val="0"/>
                      <w:divBdr>
                        <w:top w:val="none" w:sz="0" w:space="0" w:color="auto"/>
                        <w:left w:val="none" w:sz="0" w:space="0" w:color="auto"/>
                        <w:bottom w:val="none" w:sz="0" w:space="0" w:color="auto"/>
                        <w:right w:val="none" w:sz="0" w:space="0" w:color="auto"/>
                      </w:divBdr>
                    </w:div>
                  </w:divsChild>
                </w:div>
                <w:div w:id="664480152">
                  <w:marLeft w:val="0"/>
                  <w:marRight w:val="0"/>
                  <w:marTop w:val="0"/>
                  <w:marBottom w:val="0"/>
                  <w:divBdr>
                    <w:top w:val="none" w:sz="0" w:space="0" w:color="auto"/>
                    <w:left w:val="none" w:sz="0" w:space="0" w:color="auto"/>
                    <w:bottom w:val="none" w:sz="0" w:space="0" w:color="auto"/>
                    <w:right w:val="none" w:sz="0" w:space="0" w:color="auto"/>
                  </w:divBdr>
                  <w:divsChild>
                    <w:div w:id="238910607">
                      <w:marLeft w:val="0"/>
                      <w:marRight w:val="0"/>
                      <w:marTop w:val="0"/>
                      <w:marBottom w:val="0"/>
                      <w:divBdr>
                        <w:top w:val="none" w:sz="0" w:space="0" w:color="auto"/>
                        <w:left w:val="none" w:sz="0" w:space="0" w:color="auto"/>
                        <w:bottom w:val="none" w:sz="0" w:space="0" w:color="auto"/>
                        <w:right w:val="none" w:sz="0" w:space="0" w:color="auto"/>
                      </w:divBdr>
                    </w:div>
                  </w:divsChild>
                </w:div>
                <w:div w:id="200439103">
                  <w:marLeft w:val="0"/>
                  <w:marRight w:val="0"/>
                  <w:marTop w:val="0"/>
                  <w:marBottom w:val="0"/>
                  <w:divBdr>
                    <w:top w:val="none" w:sz="0" w:space="0" w:color="auto"/>
                    <w:left w:val="none" w:sz="0" w:space="0" w:color="auto"/>
                    <w:bottom w:val="none" w:sz="0" w:space="0" w:color="auto"/>
                    <w:right w:val="none" w:sz="0" w:space="0" w:color="auto"/>
                  </w:divBdr>
                  <w:divsChild>
                    <w:div w:id="1013603465">
                      <w:marLeft w:val="0"/>
                      <w:marRight w:val="0"/>
                      <w:marTop w:val="0"/>
                      <w:marBottom w:val="0"/>
                      <w:divBdr>
                        <w:top w:val="none" w:sz="0" w:space="0" w:color="auto"/>
                        <w:left w:val="none" w:sz="0" w:space="0" w:color="auto"/>
                        <w:bottom w:val="none" w:sz="0" w:space="0" w:color="auto"/>
                        <w:right w:val="none" w:sz="0" w:space="0" w:color="auto"/>
                      </w:divBdr>
                    </w:div>
                  </w:divsChild>
                </w:div>
                <w:div w:id="2140226364">
                  <w:marLeft w:val="0"/>
                  <w:marRight w:val="0"/>
                  <w:marTop w:val="0"/>
                  <w:marBottom w:val="0"/>
                  <w:divBdr>
                    <w:top w:val="none" w:sz="0" w:space="0" w:color="auto"/>
                    <w:left w:val="none" w:sz="0" w:space="0" w:color="auto"/>
                    <w:bottom w:val="none" w:sz="0" w:space="0" w:color="auto"/>
                    <w:right w:val="none" w:sz="0" w:space="0" w:color="auto"/>
                  </w:divBdr>
                  <w:divsChild>
                    <w:div w:id="392701711">
                      <w:marLeft w:val="0"/>
                      <w:marRight w:val="0"/>
                      <w:marTop w:val="0"/>
                      <w:marBottom w:val="0"/>
                      <w:divBdr>
                        <w:top w:val="none" w:sz="0" w:space="0" w:color="auto"/>
                        <w:left w:val="none" w:sz="0" w:space="0" w:color="auto"/>
                        <w:bottom w:val="none" w:sz="0" w:space="0" w:color="auto"/>
                        <w:right w:val="none" w:sz="0" w:space="0" w:color="auto"/>
                      </w:divBdr>
                    </w:div>
                  </w:divsChild>
                </w:div>
                <w:div w:id="1744328091">
                  <w:marLeft w:val="0"/>
                  <w:marRight w:val="0"/>
                  <w:marTop w:val="0"/>
                  <w:marBottom w:val="0"/>
                  <w:divBdr>
                    <w:top w:val="none" w:sz="0" w:space="0" w:color="auto"/>
                    <w:left w:val="none" w:sz="0" w:space="0" w:color="auto"/>
                    <w:bottom w:val="none" w:sz="0" w:space="0" w:color="auto"/>
                    <w:right w:val="none" w:sz="0" w:space="0" w:color="auto"/>
                  </w:divBdr>
                  <w:divsChild>
                    <w:div w:id="1826624279">
                      <w:marLeft w:val="0"/>
                      <w:marRight w:val="0"/>
                      <w:marTop w:val="0"/>
                      <w:marBottom w:val="0"/>
                      <w:divBdr>
                        <w:top w:val="none" w:sz="0" w:space="0" w:color="auto"/>
                        <w:left w:val="none" w:sz="0" w:space="0" w:color="auto"/>
                        <w:bottom w:val="none" w:sz="0" w:space="0" w:color="auto"/>
                        <w:right w:val="none" w:sz="0" w:space="0" w:color="auto"/>
                      </w:divBdr>
                    </w:div>
                  </w:divsChild>
                </w:div>
                <w:div w:id="603613741">
                  <w:marLeft w:val="0"/>
                  <w:marRight w:val="0"/>
                  <w:marTop w:val="0"/>
                  <w:marBottom w:val="0"/>
                  <w:divBdr>
                    <w:top w:val="none" w:sz="0" w:space="0" w:color="auto"/>
                    <w:left w:val="none" w:sz="0" w:space="0" w:color="auto"/>
                    <w:bottom w:val="none" w:sz="0" w:space="0" w:color="auto"/>
                    <w:right w:val="none" w:sz="0" w:space="0" w:color="auto"/>
                  </w:divBdr>
                  <w:divsChild>
                    <w:div w:id="748887153">
                      <w:marLeft w:val="0"/>
                      <w:marRight w:val="0"/>
                      <w:marTop w:val="0"/>
                      <w:marBottom w:val="0"/>
                      <w:divBdr>
                        <w:top w:val="none" w:sz="0" w:space="0" w:color="auto"/>
                        <w:left w:val="none" w:sz="0" w:space="0" w:color="auto"/>
                        <w:bottom w:val="none" w:sz="0" w:space="0" w:color="auto"/>
                        <w:right w:val="none" w:sz="0" w:space="0" w:color="auto"/>
                      </w:divBdr>
                    </w:div>
                  </w:divsChild>
                </w:div>
                <w:div w:id="97337943">
                  <w:marLeft w:val="0"/>
                  <w:marRight w:val="0"/>
                  <w:marTop w:val="0"/>
                  <w:marBottom w:val="0"/>
                  <w:divBdr>
                    <w:top w:val="none" w:sz="0" w:space="0" w:color="auto"/>
                    <w:left w:val="none" w:sz="0" w:space="0" w:color="auto"/>
                    <w:bottom w:val="none" w:sz="0" w:space="0" w:color="auto"/>
                    <w:right w:val="none" w:sz="0" w:space="0" w:color="auto"/>
                  </w:divBdr>
                  <w:divsChild>
                    <w:div w:id="1844007241">
                      <w:marLeft w:val="0"/>
                      <w:marRight w:val="0"/>
                      <w:marTop w:val="0"/>
                      <w:marBottom w:val="0"/>
                      <w:divBdr>
                        <w:top w:val="none" w:sz="0" w:space="0" w:color="auto"/>
                        <w:left w:val="none" w:sz="0" w:space="0" w:color="auto"/>
                        <w:bottom w:val="none" w:sz="0" w:space="0" w:color="auto"/>
                        <w:right w:val="none" w:sz="0" w:space="0" w:color="auto"/>
                      </w:divBdr>
                    </w:div>
                  </w:divsChild>
                </w:div>
                <w:div w:id="1700736641">
                  <w:marLeft w:val="0"/>
                  <w:marRight w:val="0"/>
                  <w:marTop w:val="0"/>
                  <w:marBottom w:val="0"/>
                  <w:divBdr>
                    <w:top w:val="none" w:sz="0" w:space="0" w:color="auto"/>
                    <w:left w:val="none" w:sz="0" w:space="0" w:color="auto"/>
                    <w:bottom w:val="none" w:sz="0" w:space="0" w:color="auto"/>
                    <w:right w:val="none" w:sz="0" w:space="0" w:color="auto"/>
                  </w:divBdr>
                  <w:divsChild>
                    <w:div w:id="240991139">
                      <w:marLeft w:val="0"/>
                      <w:marRight w:val="0"/>
                      <w:marTop w:val="0"/>
                      <w:marBottom w:val="0"/>
                      <w:divBdr>
                        <w:top w:val="none" w:sz="0" w:space="0" w:color="auto"/>
                        <w:left w:val="none" w:sz="0" w:space="0" w:color="auto"/>
                        <w:bottom w:val="none" w:sz="0" w:space="0" w:color="auto"/>
                        <w:right w:val="none" w:sz="0" w:space="0" w:color="auto"/>
                      </w:divBdr>
                    </w:div>
                  </w:divsChild>
                </w:div>
                <w:div w:id="199515552">
                  <w:marLeft w:val="0"/>
                  <w:marRight w:val="0"/>
                  <w:marTop w:val="0"/>
                  <w:marBottom w:val="0"/>
                  <w:divBdr>
                    <w:top w:val="none" w:sz="0" w:space="0" w:color="auto"/>
                    <w:left w:val="none" w:sz="0" w:space="0" w:color="auto"/>
                    <w:bottom w:val="none" w:sz="0" w:space="0" w:color="auto"/>
                    <w:right w:val="none" w:sz="0" w:space="0" w:color="auto"/>
                  </w:divBdr>
                  <w:divsChild>
                    <w:div w:id="275985582">
                      <w:marLeft w:val="0"/>
                      <w:marRight w:val="0"/>
                      <w:marTop w:val="0"/>
                      <w:marBottom w:val="0"/>
                      <w:divBdr>
                        <w:top w:val="none" w:sz="0" w:space="0" w:color="auto"/>
                        <w:left w:val="none" w:sz="0" w:space="0" w:color="auto"/>
                        <w:bottom w:val="none" w:sz="0" w:space="0" w:color="auto"/>
                        <w:right w:val="none" w:sz="0" w:space="0" w:color="auto"/>
                      </w:divBdr>
                    </w:div>
                  </w:divsChild>
                </w:div>
                <w:div w:id="1676573715">
                  <w:marLeft w:val="0"/>
                  <w:marRight w:val="0"/>
                  <w:marTop w:val="0"/>
                  <w:marBottom w:val="0"/>
                  <w:divBdr>
                    <w:top w:val="none" w:sz="0" w:space="0" w:color="auto"/>
                    <w:left w:val="none" w:sz="0" w:space="0" w:color="auto"/>
                    <w:bottom w:val="none" w:sz="0" w:space="0" w:color="auto"/>
                    <w:right w:val="none" w:sz="0" w:space="0" w:color="auto"/>
                  </w:divBdr>
                  <w:divsChild>
                    <w:div w:id="1482044038">
                      <w:marLeft w:val="0"/>
                      <w:marRight w:val="0"/>
                      <w:marTop w:val="0"/>
                      <w:marBottom w:val="0"/>
                      <w:divBdr>
                        <w:top w:val="none" w:sz="0" w:space="0" w:color="auto"/>
                        <w:left w:val="none" w:sz="0" w:space="0" w:color="auto"/>
                        <w:bottom w:val="none" w:sz="0" w:space="0" w:color="auto"/>
                        <w:right w:val="none" w:sz="0" w:space="0" w:color="auto"/>
                      </w:divBdr>
                    </w:div>
                  </w:divsChild>
                </w:div>
                <w:div w:id="996685724">
                  <w:marLeft w:val="0"/>
                  <w:marRight w:val="0"/>
                  <w:marTop w:val="0"/>
                  <w:marBottom w:val="0"/>
                  <w:divBdr>
                    <w:top w:val="none" w:sz="0" w:space="0" w:color="auto"/>
                    <w:left w:val="none" w:sz="0" w:space="0" w:color="auto"/>
                    <w:bottom w:val="none" w:sz="0" w:space="0" w:color="auto"/>
                    <w:right w:val="none" w:sz="0" w:space="0" w:color="auto"/>
                  </w:divBdr>
                  <w:divsChild>
                    <w:div w:id="597255563">
                      <w:marLeft w:val="0"/>
                      <w:marRight w:val="0"/>
                      <w:marTop w:val="0"/>
                      <w:marBottom w:val="0"/>
                      <w:divBdr>
                        <w:top w:val="none" w:sz="0" w:space="0" w:color="auto"/>
                        <w:left w:val="none" w:sz="0" w:space="0" w:color="auto"/>
                        <w:bottom w:val="none" w:sz="0" w:space="0" w:color="auto"/>
                        <w:right w:val="none" w:sz="0" w:space="0" w:color="auto"/>
                      </w:divBdr>
                    </w:div>
                  </w:divsChild>
                </w:div>
                <w:div w:id="887108002">
                  <w:marLeft w:val="0"/>
                  <w:marRight w:val="0"/>
                  <w:marTop w:val="0"/>
                  <w:marBottom w:val="0"/>
                  <w:divBdr>
                    <w:top w:val="none" w:sz="0" w:space="0" w:color="auto"/>
                    <w:left w:val="none" w:sz="0" w:space="0" w:color="auto"/>
                    <w:bottom w:val="none" w:sz="0" w:space="0" w:color="auto"/>
                    <w:right w:val="none" w:sz="0" w:space="0" w:color="auto"/>
                  </w:divBdr>
                  <w:divsChild>
                    <w:div w:id="2136100484">
                      <w:marLeft w:val="0"/>
                      <w:marRight w:val="0"/>
                      <w:marTop w:val="0"/>
                      <w:marBottom w:val="0"/>
                      <w:divBdr>
                        <w:top w:val="none" w:sz="0" w:space="0" w:color="auto"/>
                        <w:left w:val="none" w:sz="0" w:space="0" w:color="auto"/>
                        <w:bottom w:val="none" w:sz="0" w:space="0" w:color="auto"/>
                        <w:right w:val="none" w:sz="0" w:space="0" w:color="auto"/>
                      </w:divBdr>
                    </w:div>
                  </w:divsChild>
                </w:div>
                <w:div w:id="43220030">
                  <w:marLeft w:val="0"/>
                  <w:marRight w:val="0"/>
                  <w:marTop w:val="0"/>
                  <w:marBottom w:val="0"/>
                  <w:divBdr>
                    <w:top w:val="none" w:sz="0" w:space="0" w:color="auto"/>
                    <w:left w:val="none" w:sz="0" w:space="0" w:color="auto"/>
                    <w:bottom w:val="none" w:sz="0" w:space="0" w:color="auto"/>
                    <w:right w:val="none" w:sz="0" w:space="0" w:color="auto"/>
                  </w:divBdr>
                  <w:divsChild>
                    <w:div w:id="462501094">
                      <w:marLeft w:val="0"/>
                      <w:marRight w:val="0"/>
                      <w:marTop w:val="0"/>
                      <w:marBottom w:val="0"/>
                      <w:divBdr>
                        <w:top w:val="none" w:sz="0" w:space="0" w:color="auto"/>
                        <w:left w:val="none" w:sz="0" w:space="0" w:color="auto"/>
                        <w:bottom w:val="none" w:sz="0" w:space="0" w:color="auto"/>
                        <w:right w:val="none" w:sz="0" w:space="0" w:color="auto"/>
                      </w:divBdr>
                    </w:div>
                  </w:divsChild>
                </w:div>
                <w:div w:id="1457795704">
                  <w:marLeft w:val="0"/>
                  <w:marRight w:val="0"/>
                  <w:marTop w:val="0"/>
                  <w:marBottom w:val="0"/>
                  <w:divBdr>
                    <w:top w:val="none" w:sz="0" w:space="0" w:color="auto"/>
                    <w:left w:val="none" w:sz="0" w:space="0" w:color="auto"/>
                    <w:bottom w:val="none" w:sz="0" w:space="0" w:color="auto"/>
                    <w:right w:val="none" w:sz="0" w:space="0" w:color="auto"/>
                  </w:divBdr>
                  <w:divsChild>
                    <w:div w:id="2055345606">
                      <w:marLeft w:val="0"/>
                      <w:marRight w:val="0"/>
                      <w:marTop w:val="0"/>
                      <w:marBottom w:val="0"/>
                      <w:divBdr>
                        <w:top w:val="none" w:sz="0" w:space="0" w:color="auto"/>
                        <w:left w:val="none" w:sz="0" w:space="0" w:color="auto"/>
                        <w:bottom w:val="none" w:sz="0" w:space="0" w:color="auto"/>
                        <w:right w:val="none" w:sz="0" w:space="0" w:color="auto"/>
                      </w:divBdr>
                    </w:div>
                  </w:divsChild>
                </w:div>
                <w:div w:id="1115978097">
                  <w:marLeft w:val="0"/>
                  <w:marRight w:val="0"/>
                  <w:marTop w:val="0"/>
                  <w:marBottom w:val="0"/>
                  <w:divBdr>
                    <w:top w:val="none" w:sz="0" w:space="0" w:color="auto"/>
                    <w:left w:val="none" w:sz="0" w:space="0" w:color="auto"/>
                    <w:bottom w:val="none" w:sz="0" w:space="0" w:color="auto"/>
                    <w:right w:val="none" w:sz="0" w:space="0" w:color="auto"/>
                  </w:divBdr>
                  <w:divsChild>
                    <w:div w:id="921255855">
                      <w:marLeft w:val="0"/>
                      <w:marRight w:val="0"/>
                      <w:marTop w:val="0"/>
                      <w:marBottom w:val="0"/>
                      <w:divBdr>
                        <w:top w:val="none" w:sz="0" w:space="0" w:color="auto"/>
                        <w:left w:val="none" w:sz="0" w:space="0" w:color="auto"/>
                        <w:bottom w:val="none" w:sz="0" w:space="0" w:color="auto"/>
                        <w:right w:val="none" w:sz="0" w:space="0" w:color="auto"/>
                      </w:divBdr>
                    </w:div>
                  </w:divsChild>
                </w:div>
                <w:div w:id="1101684426">
                  <w:marLeft w:val="0"/>
                  <w:marRight w:val="0"/>
                  <w:marTop w:val="0"/>
                  <w:marBottom w:val="0"/>
                  <w:divBdr>
                    <w:top w:val="none" w:sz="0" w:space="0" w:color="auto"/>
                    <w:left w:val="none" w:sz="0" w:space="0" w:color="auto"/>
                    <w:bottom w:val="none" w:sz="0" w:space="0" w:color="auto"/>
                    <w:right w:val="none" w:sz="0" w:space="0" w:color="auto"/>
                  </w:divBdr>
                  <w:divsChild>
                    <w:div w:id="472992828">
                      <w:marLeft w:val="0"/>
                      <w:marRight w:val="0"/>
                      <w:marTop w:val="0"/>
                      <w:marBottom w:val="0"/>
                      <w:divBdr>
                        <w:top w:val="none" w:sz="0" w:space="0" w:color="auto"/>
                        <w:left w:val="none" w:sz="0" w:space="0" w:color="auto"/>
                        <w:bottom w:val="none" w:sz="0" w:space="0" w:color="auto"/>
                        <w:right w:val="none" w:sz="0" w:space="0" w:color="auto"/>
                      </w:divBdr>
                    </w:div>
                  </w:divsChild>
                </w:div>
                <w:div w:id="855578635">
                  <w:marLeft w:val="0"/>
                  <w:marRight w:val="0"/>
                  <w:marTop w:val="0"/>
                  <w:marBottom w:val="0"/>
                  <w:divBdr>
                    <w:top w:val="none" w:sz="0" w:space="0" w:color="auto"/>
                    <w:left w:val="none" w:sz="0" w:space="0" w:color="auto"/>
                    <w:bottom w:val="none" w:sz="0" w:space="0" w:color="auto"/>
                    <w:right w:val="none" w:sz="0" w:space="0" w:color="auto"/>
                  </w:divBdr>
                  <w:divsChild>
                    <w:div w:id="90898763">
                      <w:marLeft w:val="0"/>
                      <w:marRight w:val="0"/>
                      <w:marTop w:val="0"/>
                      <w:marBottom w:val="0"/>
                      <w:divBdr>
                        <w:top w:val="none" w:sz="0" w:space="0" w:color="auto"/>
                        <w:left w:val="none" w:sz="0" w:space="0" w:color="auto"/>
                        <w:bottom w:val="none" w:sz="0" w:space="0" w:color="auto"/>
                        <w:right w:val="none" w:sz="0" w:space="0" w:color="auto"/>
                      </w:divBdr>
                    </w:div>
                  </w:divsChild>
                </w:div>
                <w:div w:id="820001019">
                  <w:marLeft w:val="0"/>
                  <w:marRight w:val="0"/>
                  <w:marTop w:val="0"/>
                  <w:marBottom w:val="0"/>
                  <w:divBdr>
                    <w:top w:val="none" w:sz="0" w:space="0" w:color="auto"/>
                    <w:left w:val="none" w:sz="0" w:space="0" w:color="auto"/>
                    <w:bottom w:val="none" w:sz="0" w:space="0" w:color="auto"/>
                    <w:right w:val="none" w:sz="0" w:space="0" w:color="auto"/>
                  </w:divBdr>
                  <w:divsChild>
                    <w:div w:id="1917124876">
                      <w:marLeft w:val="0"/>
                      <w:marRight w:val="0"/>
                      <w:marTop w:val="0"/>
                      <w:marBottom w:val="0"/>
                      <w:divBdr>
                        <w:top w:val="none" w:sz="0" w:space="0" w:color="auto"/>
                        <w:left w:val="none" w:sz="0" w:space="0" w:color="auto"/>
                        <w:bottom w:val="none" w:sz="0" w:space="0" w:color="auto"/>
                        <w:right w:val="none" w:sz="0" w:space="0" w:color="auto"/>
                      </w:divBdr>
                    </w:div>
                  </w:divsChild>
                </w:div>
                <w:div w:id="1994292401">
                  <w:marLeft w:val="0"/>
                  <w:marRight w:val="0"/>
                  <w:marTop w:val="0"/>
                  <w:marBottom w:val="0"/>
                  <w:divBdr>
                    <w:top w:val="none" w:sz="0" w:space="0" w:color="auto"/>
                    <w:left w:val="none" w:sz="0" w:space="0" w:color="auto"/>
                    <w:bottom w:val="none" w:sz="0" w:space="0" w:color="auto"/>
                    <w:right w:val="none" w:sz="0" w:space="0" w:color="auto"/>
                  </w:divBdr>
                  <w:divsChild>
                    <w:div w:id="131289981">
                      <w:marLeft w:val="0"/>
                      <w:marRight w:val="0"/>
                      <w:marTop w:val="0"/>
                      <w:marBottom w:val="0"/>
                      <w:divBdr>
                        <w:top w:val="none" w:sz="0" w:space="0" w:color="auto"/>
                        <w:left w:val="none" w:sz="0" w:space="0" w:color="auto"/>
                        <w:bottom w:val="none" w:sz="0" w:space="0" w:color="auto"/>
                        <w:right w:val="none" w:sz="0" w:space="0" w:color="auto"/>
                      </w:divBdr>
                    </w:div>
                  </w:divsChild>
                </w:div>
                <w:div w:id="1296641074">
                  <w:marLeft w:val="0"/>
                  <w:marRight w:val="0"/>
                  <w:marTop w:val="0"/>
                  <w:marBottom w:val="0"/>
                  <w:divBdr>
                    <w:top w:val="none" w:sz="0" w:space="0" w:color="auto"/>
                    <w:left w:val="none" w:sz="0" w:space="0" w:color="auto"/>
                    <w:bottom w:val="none" w:sz="0" w:space="0" w:color="auto"/>
                    <w:right w:val="none" w:sz="0" w:space="0" w:color="auto"/>
                  </w:divBdr>
                  <w:divsChild>
                    <w:div w:id="766578764">
                      <w:marLeft w:val="0"/>
                      <w:marRight w:val="0"/>
                      <w:marTop w:val="0"/>
                      <w:marBottom w:val="0"/>
                      <w:divBdr>
                        <w:top w:val="none" w:sz="0" w:space="0" w:color="auto"/>
                        <w:left w:val="none" w:sz="0" w:space="0" w:color="auto"/>
                        <w:bottom w:val="none" w:sz="0" w:space="0" w:color="auto"/>
                        <w:right w:val="none" w:sz="0" w:space="0" w:color="auto"/>
                      </w:divBdr>
                    </w:div>
                  </w:divsChild>
                </w:div>
                <w:div w:id="488793584">
                  <w:marLeft w:val="0"/>
                  <w:marRight w:val="0"/>
                  <w:marTop w:val="0"/>
                  <w:marBottom w:val="0"/>
                  <w:divBdr>
                    <w:top w:val="none" w:sz="0" w:space="0" w:color="auto"/>
                    <w:left w:val="none" w:sz="0" w:space="0" w:color="auto"/>
                    <w:bottom w:val="none" w:sz="0" w:space="0" w:color="auto"/>
                    <w:right w:val="none" w:sz="0" w:space="0" w:color="auto"/>
                  </w:divBdr>
                  <w:divsChild>
                    <w:div w:id="359402537">
                      <w:marLeft w:val="0"/>
                      <w:marRight w:val="0"/>
                      <w:marTop w:val="0"/>
                      <w:marBottom w:val="0"/>
                      <w:divBdr>
                        <w:top w:val="none" w:sz="0" w:space="0" w:color="auto"/>
                        <w:left w:val="none" w:sz="0" w:space="0" w:color="auto"/>
                        <w:bottom w:val="none" w:sz="0" w:space="0" w:color="auto"/>
                        <w:right w:val="none" w:sz="0" w:space="0" w:color="auto"/>
                      </w:divBdr>
                    </w:div>
                  </w:divsChild>
                </w:div>
                <w:div w:id="1665546386">
                  <w:marLeft w:val="0"/>
                  <w:marRight w:val="0"/>
                  <w:marTop w:val="0"/>
                  <w:marBottom w:val="0"/>
                  <w:divBdr>
                    <w:top w:val="none" w:sz="0" w:space="0" w:color="auto"/>
                    <w:left w:val="none" w:sz="0" w:space="0" w:color="auto"/>
                    <w:bottom w:val="none" w:sz="0" w:space="0" w:color="auto"/>
                    <w:right w:val="none" w:sz="0" w:space="0" w:color="auto"/>
                  </w:divBdr>
                  <w:divsChild>
                    <w:div w:id="1235239710">
                      <w:marLeft w:val="0"/>
                      <w:marRight w:val="0"/>
                      <w:marTop w:val="0"/>
                      <w:marBottom w:val="0"/>
                      <w:divBdr>
                        <w:top w:val="none" w:sz="0" w:space="0" w:color="auto"/>
                        <w:left w:val="none" w:sz="0" w:space="0" w:color="auto"/>
                        <w:bottom w:val="none" w:sz="0" w:space="0" w:color="auto"/>
                        <w:right w:val="none" w:sz="0" w:space="0" w:color="auto"/>
                      </w:divBdr>
                    </w:div>
                  </w:divsChild>
                </w:div>
                <w:div w:id="1047098793">
                  <w:marLeft w:val="0"/>
                  <w:marRight w:val="0"/>
                  <w:marTop w:val="0"/>
                  <w:marBottom w:val="0"/>
                  <w:divBdr>
                    <w:top w:val="none" w:sz="0" w:space="0" w:color="auto"/>
                    <w:left w:val="none" w:sz="0" w:space="0" w:color="auto"/>
                    <w:bottom w:val="none" w:sz="0" w:space="0" w:color="auto"/>
                    <w:right w:val="none" w:sz="0" w:space="0" w:color="auto"/>
                  </w:divBdr>
                  <w:divsChild>
                    <w:div w:id="1474330358">
                      <w:marLeft w:val="0"/>
                      <w:marRight w:val="0"/>
                      <w:marTop w:val="0"/>
                      <w:marBottom w:val="0"/>
                      <w:divBdr>
                        <w:top w:val="none" w:sz="0" w:space="0" w:color="auto"/>
                        <w:left w:val="none" w:sz="0" w:space="0" w:color="auto"/>
                        <w:bottom w:val="none" w:sz="0" w:space="0" w:color="auto"/>
                        <w:right w:val="none" w:sz="0" w:space="0" w:color="auto"/>
                      </w:divBdr>
                    </w:div>
                  </w:divsChild>
                </w:div>
                <w:div w:id="257295782">
                  <w:marLeft w:val="0"/>
                  <w:marRight w:val="0"/>
                  <w:marTop w:val="0"/>
                  <w:marBottom w:val="0"/>
                  <w:divBdr>
                    <w:top w:val="none" w:sz="0" w:space="0" w:color="auto"/>
                    <w:left w:val="none" w:sz="0" w:space="0" w:color="auto"/>
                    <w:bottom w:val="none" w:sz="0" w:space="0" w:color="auto"/>
                    <w:right w:val="none" w:sz="0" w:space="0" w:color="auto"/>
                  </w:divBdr>
                  <w:divsChild>
                    <w:div w:id="1927037450">
                      <w:marLeft w:val="0"/>
                      <w:marRight w:val="0"/>
                      <w:marTop w:val="0"/>
                      <w:marBottom w:val="0"/>
                      <w:divBdr>
                        <w:top w:val="none" w:sz="0" w:space="0" w:color="auto"/>
                        <w:left w:val="none" w:sz="0" w:space="0" w:color="auto"/>
                        <w:bottom w:val="none" w:sz="0" w:space="0" w:color="auto"/>
                        <w:right w:val="none" w:sz="0" w:space="0" w:color="auto"/>
                      </w:divBdr>
                    </w:div>
                  </w:divsChild>
                </w:div>
                <w:div w:id="709190828">
                  <w:marLeft w:val="0"/>
                  <w:marRight w:val="0"/>
                  <w:marTop w:val="0"/>
                  <w:marBottom w:val="0"/>
                  <w:divBdr>
                    <w:top w:val="none" w:sz="0" w:space="0" w:color="auto"/>
                    <w:left w:val="none" w:sz="0" w:space="0" w:color="auto"/>
                    <w:bottom w:val="none" w:sz="0" w:space="0" w:color="auto"/>
                    <w:right w:val="none" w:sz="0" w:space="0" w:color="auto"/>
                  </w:divBdr>
                  <w:divsChild>
                    <w:div w:id="691959530">
                      <w:marLeft w:val="0"/>
                      <w:marRight w:val="0"/>
                      <w:marTop w:val="0"/>
                      <w:marBottom w:val="0"/>
                      <w:divBdr>
                        <w:top w:val="none" w:sz="0" w:space="0" w:color="auto"/>
                        <w:left w:val="none" w:sz="0" w:space="0" w:color="auto"/>
                        <w:bottom w:val="none" w:sz="0" w:space="0" w:color="auto"/>
                        <w:right w:val="none" w:sz="0" w:space="0" w:color="auto"/>
                      </w:divBdr>
                    </w:div>
                  </w:divsChild>
                </w:div>
                <w:div w:id="1202664933">
                  <w:marLeft w:val="0"/>
                  <w:marRight w:val="0"/>
                  <w:marTop w:val="0"/>
                  <w:marBottom w:val="0"/>
                  <w:divBdr>
                    <w:top w:val="none" w:sz="0" w:space="0" w:color="auto"/>
                    <w:left w:val="none" w:sz="0" w:space="0" w:color="auto"/>
                    <w:bottom w:val="none" w:sz="0" w:space="0" w:color="auto"/>
                    <w:right w:val="none" w:sz="0" w:space="0" w:color="auto"/>
                  </w:divBdr>
                  <w:divsChild>
                    <w:div w:id="815268049">
                      <w:marLeft w:val="0"/>
                      <w:marRight w:val="0"/>
                      <w:marTop w:val="0"/>
                      <w:marBottom w:val="0"/>
                      <w:divBdr>
                        <w:top w:val="none" w:sz="0" w:space="0" w:color="auto"/>
                        <w:left w:val="none" w:sz="0" w:space="0" w:color="auto"/>
                        <w:bottom w:val="none" w:sz="0" w:space="0" w:color="auto"/>
                        <w:right w:val="none" w:sz="0" w:space="0" w:color="auto"/>
                      </w:divBdr>
                    </w:div>
                  </w:divsChild>
                </w:div>
                <w:div w:id="633174100">
                  <w:marLeft w:val="0"/>
                  <w:marRight w:val="0"/>
                  <w:marTop w:val="0"/>
                  <w:marBottom w:val="0"/>
                  <w:divBdr>
                    <w:top w:val="none" w:sz="0" w:space="0" w:color="auto"/>
                    <w:left w:val="none" w:sz="0" w:space="0" w:color="auto"/>
                    <w:bottom w:val="none" w:sz="0" w:space="0" w:color="auto"/>
                    <w:right w:val="none" w:sz="0" w:space="0" w:color="auto"/>
                  </w:divBdr>
                  <w:divsChild>
                    <w:div w:id="477959707">
                      <w:marLeft w:val="0"/>
                      <w:marRight w:val="0"/>
                      <w:marTop w:val="0"/>
                      <w:marBottom w:val="0"/>
                      <w:divBdr>
                        <w:top w:val="none" w:sz="0" w:space="0" w:color="auto"/>
                        <w:left w:val="none" w:sz="0" w:space="0" w:color="auto"/>
                        <w:bottom w:val="none" w:sz="0" w:space="0" w:color="auto"/>
                        <w:right w:val="none" w:sz="0" w:space="0" w:color="auto"/>
                      </w:divBdr>
                    </w:div>
                  </w:divsChild>
                </w:div>
                <w:div w:id="571086548">
                  <w:marLeft w:val="0"/>
                  <w:marRight w:val="0"/>
                  <w:marTop w:val="0"/>
                  <w:marBottom w:val="0"/>
                  <w:divBdr>
                    <w:top w:val="none" w:sz="0" w:space="0" w:color="auto"/>
                    <w:left w:val="none" w:sz="0" w:space="0" w:color="auto"/>
                    <w:bottom w:val="none" w:sz="0" w:space="0" w:color="auto"/>
                    <w:right w:val="none" w:sz="0" w:space="0" w:color="auto"/>
                  </w:divBdr>
                  <w:divsChild>
                    <w:div w:id="1466771927">
                      <w:marLeft w:val="0"/>
                      <w:marRight w:val="0"/>
                      <w:marTop w:val="0"/>
                      <w:marBottom w:val="0"/>
                      <w:divBdr>
                        <w:top w:val="none" w:sz="0" w:space="0" w:color="auto"/>
                        <w:left w:val="none" w:sz="0" w:space="0" w:color="auto"/>
                        <w:bottom w:val="none" w:sz="0" w:space="0" w:color="auto"/>
                        <w:right w:val="none" w:sz="0" w:space="0" w:color="auto"/>
                      </w:divBdr>
                    </w:div>
                  </w:divsChild>
                </w:div>
                <w:div w:id="1572304885">
                  <w:marLeft w:val="0"/>
                  <w:marRight w:val="0"/>
                  <w:marTop w:val="0"/>
                  <w:marBottom w:val="0"/>
                  <w:divBdr>
                    <w:top w:val="none" w:sz="0" w:space="0" w:color="auto"/>
                    <w:left w:val="none" w:sz="0" w:space="0" w:color="auto"/>
                    <w:bottom w:val="none" w:sz="0" w:space="0" w:color="auto"/>
                    <w:right w:val="none" w:sz="0" w:space="0" w:color="auto"/>
                  </w:divBdr>
                  <w:divsChild>
                    <w:div w:id="1441146284">
                      <w:marLeft w:val="0"/>
                      <w:marRight w:val="0"/>
                      <w:marTop w:val="0"/>
                      <w:marBottom w:val="0"/>
                      <w:divBdr>
                        <w:top w:val="none" w:sz="0" w:space="0" w:color="auto"/>
                        <w:left w:val="none" w:sz="0" w:space="0" w:color="auto"/>
                        <w:bottom w:val="none" w:sz="0" w:space="0" w:color="auto"/>
                        <w:right w:val="none" w:sz="0" w:space="0" w:color="auto"/>
                      </w:divBdr>
                    </w:div>
                  </w:divsChild>
                </w:div>
                <w:div w:id="2052339600">
                  <w:marLeft w:val="0"/>
                  <w:marRight w:val="0"/>
                  <w:marTop w:val="0"/>
                  <w:marBottom w:val="0"/>
                  <w:divBdr>
                    <w:top w:val="none" w:sz="0" w:space="0" w:color="auto"/>
                    <w:left w:val="none" w:sz="0" w:space="0" w:color="auto"/>
                    <w:bottom w:val="none" w:sz="0" w:space="0" w:color="auto"/>
                    <w:right w:val="none" w:sz="0" w:space="0" w:color="auto"/>
                  </w:divBdr>
                  <w:divsChild>
                    <w:div w:id="647246681">
                      <w:marLeft w:val="0"/>
                      <w:marRight w:val="0"/>
                      <w:marTop w:val="0"/>
                      <w:marBottom w:val="0"/>
                      <w:divBdr>
                        <w:top w:val="none" w:sz="0" w:space="0" w:color="auto"/>
                        <w:left w:val="none" w:sz="0" w:space="0" w:color="auto"/>
                        <w:bottom w:val="none" w:sz="0" w:space="0" w:color="auto"/>
                        <w:right w:val="none" w:sz="0" w:space="0" w:color="auto"/>
                      </w:divBdr>
                    </w:div>
                  </w:divsChild>
                </w:div>
                <w:div w:id="188876001">
                  <w:marLeft w:val="0"/>
                  <w:marRight w:val="0"/>
                  <w:marTop w:val="0"/>
                  <w:marBottom w:val="0"/>
                  <w:divBdr>
                    <w:top w:val="none" w:sz="0" w:space="0" w:color="auto"/>
                    <w:left w:val="none" w:sz="0" w:space="0" w:color="auto"/>
                    <w:bottom w:val="none" w:sz="0" w:space="0" w:color="auto"/>
                    <w:right w:val="none" w:sz="0" w:space="0" w:color="auto"/>
                  </w:divBdr>
                  <w:divsChild>
                    <w:div w:id="616059133">
                      <w:marLeft w:val="0"/>
                      <w:marRight w:val="0"/>
                      <w:marTop w:val="0"/>
                      <w:marBottom w:val="0"/>
                      <w:divBdr>
                        <w:top w:val="none" w:sz="0" w:space="0" w:color="auto"/>
                        <w:left w:val="none" w:sz="0" w:space="0" w:color="auto"/>
                        <w:bottom w:val="none" w:sz="0" w:space="0" w:color="auto"/>
                        <w:right w:val="none" w:sz="0" w:space="0" w:color="auto"/>
                      </w:divBdr>
                    </w:div>
                  </w:divsChild>
                </w:div>
                <w:div w:id="2067029361">
                  <w:marLeft w:val="0"/>
                  <w:marRight w:val="0"/>
                  <w:marTop w:val="0"/>
                  <w:marBottom w:val="0"/>
                  <w:divBdr>
                    <w:top w:val="none" w:sz="0" w:space="0" w:color="auto"/>
                    <w:left w:val="none" w:sz="0" w:space="0" w:color="auto"/>
                    <w:bottom w:val="none" w:sz="0" w:space="0" w:color="auto"/>
                    <w:right w:val="none" w:sz="0" w:space="0" w:color="auto"/>
                  </w:divBdr>
                  <w:divsChild>
                    <w:div w:id="657999780">
                      <w:marLeft w:val="0"/>
                      <w:marRight w:val="0"/>
                      <w:marTop w:val="0"/>
                      <w:marBottom w:val="0"/>
                      <w:divBdr>
                        <w:top w:val="none" w:sz="0" w:space="0" w:color="auto"/>
                        <w:left w:val="none" w:sz="0" w:space="0" w:color="auto"/>
                        <w:bottom w:val="none" w:sz="0" w:space="0" w:color="auto"/>
                        <w:right w:val="none" w:sz="0" w:space="0" w:color="auto"/>
                      </w:divBdr>
                    </w:div>
                  </w:divsChild>
                </w:div>
                <w:div w:id="1684281165">
                  <w:marLeft w:val="0"/>
                  <w:marRight w:val="0"/>
                  <w:marTop w:val="0"/>
                  <w:marBottom w:val="0"/>
                  <w:divBdr>
                    <w:top w:val="none" w:sz="0" w:space="0" w:color="auto"/>
                    <w:left w:val="none" w:sz="0" w:space="0" w:color="auto"/>
                    <w:bottom w:val="none" w:sz="0" w:space="0" w:color="auto"/>
                    <w:right w:val="none" w:sz="0" w:space="0" w:color="auto"/>
                  </w:divBdr>
                  <w:divsChild>
                    <w:div w:id="1249345157">
                      <w:marLeft w:val="0"/>
                      <w:marRight w:val="0"/>
                      <w:marTop w:val="0"/>
                      <w:marBottom w:val="0"/>
                      <w:divBdr>
                        <w:top w:val="none" w:sz="0" w:space="0" w:color="auto"/>
                        <w:left w:val="none" w:sz="0" w:space="0" w:color="auto"/>
                        <w:bottom w:val="none" w:sz="0" w:space="0" w:color="auto"/>
                        <w:right w:val="none" w:sz="0" w:space="0" w:color="auto"/>
                      </w:divBdr>
                    </w:div>
                  </w:divsChild>
                </w:div>
                <w:div w:id="196282724">
                  <w:marLeft w:val="0"/>
                  <w:marRight w:val="0"/>
                  <w:marTop w:val="0"/>
                  <w:marBottom w:val="0"/>
                  <w:divBdr>
                    <w:top w:val="none" w:sz="0" w:space="0" w:color="auto"/>
                    <w:left w:val="none" w:sz="0" w:space="0" w:color="auto"/>
                    <w:bottom w:val="none" w:sz="0" w:space="0" w:color="auto"/>
                    <w:right w:val="none" w:sz="0" w:space="0" w:color="auto"/>
                  </w:divBdr>
                  <w:divsChild>
                    <w:div w:id="2038583522">
                      <w:marLeft w:val="0"/>
                      <w:marRight w:val="0"/>
                      <w:marTop w:val="0"/>
                      <w:marBottom w:val="0"/>
                      <w:divBdr>
                        <w:top w:val="none" w:sz="0" w:space="0" w:color="auto"/>
                        <w:left w:val="none" w:sz="0" w:space="0" w:color="auto"/>
                        <w:bottom w:val="none" w:sz="0" w:space="0" w:color="auto"/>
                        <w:right w:val="none" w:sz="0" w:space="0" w:color="auto"/>
                      </w:divBdr>
                    </w:div>
                  </w:divsChild>
                </w:div>
                <w:div w:id="240722672">
                  <w:marLeft w:val="0"/>
                  <w:marRight w:val="0"/>
                  <w:marTop w:val="0"/>
                  <w:marBottom w:val="0"/>
                  <w:divBdr>
                    <w:top w:val="none" w:sz="0" w:space="0" w:color="auto"/>
                    <w:left w:val="none" w:sz="0" w:space="0" w:color="auto"/>
                    <w:bottom w:val="none" w:sz="0" w:space="0" w:color="auto"/>
                    <w:right w:val="none" w:sz="0" w:space="0" w:color="auto"/>
                  </w:divBdr>
                  <w:divsChild>
                    <w:div w:id="1060860826">
                      <w:marLeft w:val="0"/>
                      <w:marRight w:val="0"/>
                      <w:marTop w:val="0"/>
                      <w:marBottom w:val="0"/>
                      <w:divBdr>
                        <w:top w:val="none" w:sz="0" w:space="0" w:color="auto"/>
                        <w:left w:val="none" w:sz="0" w:space="0" w:color="auto"/>
                        <w:bottom w:val="none" w:sz="0" w:space="0" w:color="auto"/>
                        <w:right w:val="none" w:sz="0" w:space="0" w:color="auto"/>
                      </w:divBdr>
                    </w:div>
                  </w:divsChild>
                </w:div>
                <w:div w:id="104882968">
                  <w:marLeft w:val="0"/>
                  <w:marRight w:val="0"/>
                  <w:marTop w:val="0"/>
                  <w:marBottom w:val="0"/>
                  <w:divBdr>
                    <w:top w:val="none" w:sz="0" w:space="0" w:color="auto"/>
                    <w:left w:val="none" w:sz="0" w:space="0" w:color="auto"/>
                    <w:bottom w:val="none" w:sz="0" w:space="0" w:color="auto"/>
                    <w:right w:val="none" w:sz="0" w:space="0" w:color="auto"/>
                  </w:divBdr>
                  <w:divsChild>
                    <w:div w:id="1988777550">
                      <w:marLeft w:val="0"/>
                      <w:marRight w:val="0"/>
                      <w:marTop w:val="0"/>
                      <w:marBottom w:val="0"/>
                      <w:divBdr>
                        <w:top w:val="none" w:sz="0" w:space="0" w:color="auto"/>
                        <w:left w:val="none" w:sz="0" w:space="0" w:color="auto"/>
                        <w:bottom w:val="none" w:sz="0" w:space="0" w:color="auto"/>
                        <w:right w:val="none" w:sz="0" w:space="0" w:color="auto"/>
                      </w:divBdr>
                    </w:div>
                  </w:divsChild>
                </w:div>
                <w:div w:id="940533155">
                  <w:marLeft w:val="0"/>
                  <w:marRight w:val="0"/>
                  <w:marTop w:val="0"/>
                  <w:marBottom w:val="0"/>
                  <w:divBdr>
                    <w:top w:val="none" w:sz="0" w:space="0" w:color="auto"/>
                    <w:left w:val="none" w:sz="0" w:space="0" w:color="auto"/>
                    <w:bottom w:val="none" w:sz="0" w:space="0" w:color="auto"/>
                    <w:right w:val="none" w:sz="0" w:space="0" w:color="auto"/>
                  </w:divBdr>
                  <w:divsChild>
                    <w:div w:id="692728440">
                      <w:marLeft w:val="0"/>
                      <w:marRight w:val="0"/>
                      <w:marTop w:val="0"/>
                      <w:marBottom w:val="0"/>
                      <w:divBdr>
                        <w:top w:val="none" w:sz="0" w:space="0" w:color="auto"/>
                        <w:left w:val="none" w:sz="0" w:space="0" w:color="auto"/>
                        <w:bottom w:val="none" w:sz="0" w:space="0" w:color="auto"/>
                        <w:right w:val="none" w:sz="0" w:space="0" w:color="auto"/>
                      </w:divBdr>
                    </w:div>
                  </w:divsChild>
                </w:div>
                <w:div w:id="1018581991">
                  <w:marLeft w:val="0"/>
                  <w:marRight w:val="0"/>
                  <w:marTop w:val="0"/>
                  <w:marBottom w:val="0"/>
                  <w:divBdr>
                    <w:top w:val="none" w:sz="0" w:space="0" w:color="auto"/>
                    <w:left w:val="none" w:sz="0" w:space="0" w:color="auto"/>
                    <w:bottom w:val="none" w:sz="0" w:space="0" w:color="auto"/>
                    <w:right w:val="none" w:sz="0" w:space="0" w:color="auto"/>
                  </w:divBdr>
                  <w:divsChild>
                    <w:div w:id="992834663">
                      <w:marLeft w:val="0"/>
                      <w:marRight w:val="0"/>
                      <w:marTop w:val="0"/>
                      <w:marBottom w:val="0"/>
                      <w:divBdr>
                        <w:top w:val="none" w:sz="0" w:space="0" w:color="auto"/>
                        <w:left w:val="none" w:sz="0" w:space="0" w:color="auto"/>
                        <w:bottom w:val="none" w:sz="0" w:space="0" w:color="auto"/>
                        <w:right w:val="none" w:sz="0" w:space="0" w:color="auto"/>
                      </w:divBdr>
                    </w:div>
                  </w:divsChild>
                </w:div>
                <w:div w:id="483621117">
                  <w:marLeft w:val="0"/>
                  <w:marRight w:val="0"/>
                  <w:marTop w:val="0"/>
                  <w:marBottom w:val="0"/>
                  <w:divBdr>
                    <w:top w:val="none" w:sz="0" w:space="0" w:color="auto"/>
                    <w:left w:val="none" w:sz="0" w:space="0" w:color="auto"/>
                    <w:bottom w:val="none" w:sz="0" w:space="0" w:color="auto"/>
                    <w:right w:val="none" w:sz="0" w:space="0" w:color="auto"/>
                  </w:divBdr>
                  <w:divsChild>
                    <w:div w:id="1862039991">
                      <w:marLeft w:val="0"/>
                      <w:marRight w:val="0"/>
                      <w:marTop w:val="0"/>
                      <w:marBottom w:val="0"/>
                      <w:divBdr>
                        <w:top w:val="none" w:sz="0" w:space="0" w:color="auto"/>
                        <w:left w:val="none" w:sz="0" w:space="0" w:color="auto"/>
                        <w:bottom w:val="none" w:sz="0" w:space="0" w:color="auto"/>
                        <w:right w:val="none" w:sz="0" w:space="0" w:color="auto"/>
                      </w:divBdr>
                    </w:div>
                  </w:divsChild>
                </w:div>
                <w:div w:id="544218948">
                  <w:marLeft w:val="0"/>
                  <w:marRight w:val="0"/>
                  <w:marTop w:val="0"/>
                  <w:marBottom w:val="0"/>
                  <w:divBdr>
                    <w:top w:val="none" w:sz="0" w:space="0" w:color="auto"/>
                    <w:left w:val="none" w:sz="0" w:space="0" w:color="auto"/>
                    <w:bottom w:val="none" w:sz="0" w:space="0" w:color="auto"/>
                    <w:right w:val="none" w:sz="0" w:space="0" w:color="auto"/>
                  </w:divBdr>
                  <w:divsChild>
                    <w:div w:id="609552979">
                      <w:marLeft w:val="0"/>
                      <w:marRight w:val="0"/>
                      <w:marTop w:val="0"/>
                      <w:marBottom w:val="0"/>
                      <w:divBdr>
                        <w:top w:val="none" w:sz="0" w:space="0" w:color="auto"/>
                        <w:left w:val="none" w:sz="0" w:space="0" w:color="auto"/>
                        <w:bottom w:val="none" w:sz="0" w:space="0" w:color="auto"/>
                        <w:right w:val="none" w:sz="0" w:space="0" w:color="auto"/>
                      </w:divBdr>
                    </w:div>
                  </w:divsChild>
                </w:div>
                <w:div w:id="1712923482">
                  <w:marLeft w:val="0"/>
                  <w:marRight w:val="0"/>
                  <w:marTop w:val="0"/>
                  <w:marBottom w:val="0"/>
                  <w:divBdr>
                    <w:top w:val="none" w:sz="0" w:space="0" w:color="auto"/>
                    <w:left w:val="none" w:sz="0" w:space="0" w:color="auto"/>
                    <w:bottom w:val="none" w:sz="0" w:space="0" w:color="auto"/>
                    <w:right w:val="none" w:sz="0" w:space="0" w:color="auto"/>
                  </w:divBdr>
                  <w:divsChild>
                    <w:div w:id="281037578">
                      <w:marLeft w:val="0"/>
                      <w:marRight w:val="0"/>
                      <w:marTop w:val="0"/>
                      <w:marBottom w:val="0"/>
                      <w:divBdr>
                        <w:top w:val="none" w:sz="0" w:space="0" w:color="auto"/>
                        <w:left w:val="none" w:sz="0" w:space="0" w:color="auto"/>
                        <w:bottom w:val="none" w:sz="0" w:space="0" w:color="auto"/>
                        <w:right w:val="none" w:sz="0" w:space="0" w:color="auto"/>
                      </w:divBdr>
                    </w:div>
                  </w:divsChild>
                </w:div>
                <w:div w:id="606545732">
                  <w:marLeft w:val="0"/>
                  <w:marRight w:val="0"/>
                  <w:marTop w:val="0"/>
                  <w:marBottom w:val="0"/>
                  <w:divBdr>
                    <w:top w:val="none" w:sz="0" w:space="0" w:color="auto"/>
                    <w:left w:val="none" w:sz="0" w:space="0" w:color="auto"/>
                    <w:bottom w:val="none" w:sz="0" w:space="0" w:color="auto"/>
                    <w:right w:val="none" w:sz="0" w:space="0" w:color="auto"/>
                  </w:divBdr>
                  <w:divsChild>
                    <w:div w:id="909510020">
                      <w:marLeft w:val="0"/>
                      <w:marRight w:val="0"/>
                      <w:marTop w:val="0"/>
                      <w:marBottom w:val="0"/>
                      <w:divBdr>
                        <w:top w:val="none" w:sz="0" w:space="0" w:color="auto"/>
                        <w:left w:val="none" w:sz="0" w:space="0" w:color="auto"/>
                        <w:bottom w:val="none" w:sz="0" w:space="0" w:color="auto"/>
                        <w:right w:val="none" w:sz="0" w:space="0" w:color="auto"/>
                      </w:divBdr>
                    </w:div>
                  </w:divsChild>
                </w:div>
                <w:div w:id="314913773">
                  <w:marLeft w:val="0"/>
                  <w:marRight w:val="0"/>
                  <w:marTop w:val="0"/>
                  <w:marBottom w:val="0"/>
                  <w:divBdr>
                    <w:top w:val="none" w:sz="0" w:space="0" w:color="auto"/>
                    <w:left w:val="none" w:sz="0" w:space="0" w:color="auto"/>
                    <w:bottom w:val="none" w:sz="0" w:space="0" w:color="auto"/>
                    <w:right w:val="none" w:sz="0" w:space="0" w:color="auto"/>
                  </w:divBdr>
                  <w:divsChild>
                    <w:div w:id="1596590655">
                      <w:marLeft w:val="0"/>
                      <w:marRight w:val="0"/>
                      <w:marTop w:val="0"/>
                      <w:marBottom w:val="0"/>
                      <w:divBdr>
                        <w:top w:val="none" w:sz="0" w:space="0" w:color="auto"/>
                        <w:left w:val="none" w:sz="0" w:space="0" w:color="auto"/>
                        <w:bottom w:val="none" w:sz="0" w:space="0" w:color="auto"/>
                        <w:right w:val="none" w:sz="0" w:space="0" w:color="auto"/>
                      </w:divBdr>
                    </w:div>
                  </w:divsChild>
                </w:div>
                <w:div w:id="848760185">
                  <w:marLeft w:val="0"/>
                  <w:marRight w:val="0"/>
                  <w:marTop w:val="0"/>
                  <w:marBottom w:val="0"/>
                  <w:divBdr>
                    <w:top w:val="none" w:sz="0" w:space="0" w:color="auto"/>
                    <w:left w:val="none" w:sz="0" w:space="0" w:color="auto"/>
                    <w:bottom w:val="none" w:sz="0" w:space="0" w:color="auto"/>
                    <w:right w:val="none" w:sz="0" w:space="0" w:color="auto"/>
                  </w:divBdr>
                  <w:divsChild>
                    <w:div w:id="714936029">
                      <w:marLeft w:val="0"/>
                      <w:marRight w:val="0"/>
                      <w:marTop w:val="0"/>
                      <w:marBottom w:val="0"/>
                      <w:divBdr>
                        <w:top w:val="none" w:sz="0" w:space="0" w:color="auto"/>
                        <w:left w:val="none" w:sz="0" w:space="0" w:color="auto"/>
                        <w:bottom w:val="none" w:sz="0" w:space="0" w:color="auto"/>
                        <w:right w:val="none" w:sz="0" w:space="0" w:color="auto"/>
                      </w:divBdr>
                    </w:div>
                  </w:divsChild>
                </w:div>
                <w:div w:id="975791667">
                  <w:marLeft w:val="0"/>
                  <w:marRight w:val="0"/>
                  <w:marTop w:val="0"/>
                  <w:marBottom w:val="0"/>
                  <w:divBdr>
                    <w:top w:val="none" w:sz="0" w:space="0" w:color="auto"/>
                    <w:left w:val="none" w:sz="0" w:space="0" w:color="auto"/>
                    <w:bottom w:val="none" w:sz="0" w:space="0" w:color="auto"/>
                    <w:right w:val="none" w:sz="0" w:space="0" w:color="auto"/>
                  </w:divBdr>
                  <w:divsChild>
                    <w:div w:id="1694914911">
                      <w:marLeft w:val="0"/>
                      <w:marRight w:val="0"/>
                      <w:marTop w:val="0"/>
                      <w:marBottom w:val="0"/>
                      <w:divBdr>
                        <w:top w:val="none" w:sz="0" w:space="0" w:color="auto"/>
                        <w:left w:val="none" w:sz="0" w:space="0" w:color="auto"/>
                        <w:bottom w:val="none" w:sz="0" w:space="0" w:color="auto"/>
                        <w:right w:val="none" w:sz="0" w:space="0" w:color="auto"/>
                      </w:divBdr>
                    </w:div>
                  </w:divsChild>
                </w:div>
                <w:div w:id="1702629063">
                  <w:marLeft w:val="0"/>
                  <w:marRight w:val="0"/>
                  <w:marTop w:val="0"/>
                  <w:marBottom w:val="0"/>
                  <w:divBdr>
                    <w:top w:val="none" w:sz="0" w:space="0" w:color="auto"/>
                    <w:left w:val="none" w:sz="0" w:space="0" w:color="auto"/>
                    <w:bottom w:val="none" w:sz="0" w:space="0" w:color="auto"/>
                    <w:right w:val="none" w:sz="0" w:space="0" w:color="auto"/>
                  </w:divBdr>
                  <w:divsChild>
                    <w:div w:id="1389644371">
                      <w:marLeft w:val="0"/>
                      <w:marRight w:val="0"/>
                      <w:marTop w:val="0"/>
                      <w:marBottom w:val="0"/>
                      <w:divBdr>
                        <w:top w:val="none" w:sz="0" w:space="0" w:color="auto"/>
                        <w:left w:val="none" w:sz="0" w:space="0" w:color="auto"/>
                        <w:bottom w:val="none" w:sz="0" w:space="0" w:color="auto"/>
                        <w:right w:val="none" w:sz="0" w:space="0" w:color="auto"/>
                      </w:divBdr>
                    </w:div>
                  </w:divsChild>
                </w:div>
                <w:div w:id="282269022">
                  <w:marLeft w:val="0"/>
                  <w:marRight w:val="0"/>
                  <w:marTop w:val="0"/>
                  <w:marBottom w:val="0"/>
                  <w:divBdr>
                    <w:top w:val="none" w:sz="0" w:space="0" w:color="auto"/>
                    <w:left w:val="none" w:sz="0" w:space="0" w:color="auto"/>
                    <w:bottom w:val="none" w:sz="0" w:space="0" w:color="auto"/>
                    <w:right w:val="none" w:sz="0" w:space="0" w:color="auto"/>
                  </w:divBdr>
                  <w:divsChild>
                    <w:div w:id="1720549065">
                      <w:marLeft w:val="0"/>
                      <w:marRight w:val="0"/>
                      <w:marTop w:val="0"/>
                      <w:marBottom w:val="0"/>
                      <w:divBdr>
                        <w:top w:val="none" w:sz="0" w:space="0" w:color="auto"/>
                        <w:left w:val="none" w:sz="0" w:space="0" w:color="auto"/>
                        <w:bottom w:val="none" w:sz="0" w:space="0" w:color="auto"/>
                        <w:right w:val="none" w:sz="0" w:space="0" w:color="auto"/>
                      </w:divBdr>
                    </w:div>
                  </w:divsChild>
                </w:div>
                <w:div w:id="658047648">
                  <w:marLeft w:val="0"/>
                  <w:marRight w:val="0"/>
                  <w:marTop w:val="0"/>
                  <w:marBottom w:val="0"/>
                  <w:divBdr>
                    <w:top w:val="none" w:sz="0" w:space="0" w:color="auto"/>
                    <w:left w:val="none" w:sz="0" w:space="0" w:color="auto"/>
                    <w:bottom w:val="none" w:sz="0" w:space="0" w:color="auto"/>
                    <w:right w:val="none" w:sz="0" w:space="0" w:color="auto"/>
                  </w:divBdr>
                  <w:divsChild>
                    <w:div w:id="1327048507">
                      <w:marLeft w:val="0"/>
                      <w:marRight w:val="0"/>
                      <w:marTop w:val="0"/>
                      <w:marBottom w:val="0"/>
                      <w:divBdr>
                        <w:top w:val="none" w:sz="0" w:space="0" w:color="auto"/>
                        <w:left w:val="none" w:sz="0" w:space="0" w:color="auto"/>
                        <w:bottom w:val="none" w:sz="0" w:space="0" w:color="auto"/>
                        <w:right w:val="none" w:sz="0" w:space="0" w:color="auto"/>
                      </w:divBdr>
                    </w:div>
                  </w:divsChild>
                </w:div>
                <w:div w:id="523251166">
                  <w:marLeft w:val="0"/>
                  <w:marRight w:val="0"/>
                  <w:marTop w:val="0"/>
                  <w:marBottom w:val="0"/>
                  <w:divBdr>
                    <w:top w:val="none" w:sz="0" w:space="0" w:color="auto"/>
                    <w:left w:val="none" w:sz="0" w:space="0" w:color="auto"/>
                    <w:bottom w:val="none" w:sz="0" w:space="0" w:color="auto"/>
                    <w:right w:val="none" w:sz="0" w:space="0" w:color="auto"/>
                  </w:divBdr>
                  <w:divsChild>
                    <w:div w:id="1063210604">
                      <w:marLeft w:val="0"/>
                      <w:marRight w:val="0"/>
                      <w:marTop w:val="0"/>
                      <w:marBottom w:val="0"/>
                      <w:divBdr>
                        <w:top w:val="none" w:sz="0" w:space="0" w:color="auto"/>
                        <w:left w:val="none" w:sz="0" w:space="0" w:color="auto"/>
                        <w:bottom w:val="none" w:sz="0" w:space="0" w:color="auto"/>
                        <w:right w:val="none" w:sz="0" w:space="0" w:color="auto"/>
                      </w:divBdr>
                    </w:div>
                  </w:divsChild>
                </w:div>
                <w:div w:id="370887202">
                  <w:marLeft w:val="0"/>
                  <w:marRight w:val="0"/>
                  <w:marTop w:val="0"/>
                  <w:marBottom w:val="0"/>
                  <w:divBdr>
                    <w:top w:val="none" w:sz="0" w:space="0" w:color="auto"/>
                    <w:left w:val="none" w:sz="0" w:space="0" w:color="auto"/>
                    <w:bottom w:val="none" w:sz="0" w:space="0" w:color="auto"/>
                    <w:right w:val="none" w:sz="0" w:space="0" w:color="auto"/>
                  </w:divBdr>
                  <w:divsChild>
                    <w:div w:id="629946409">
                      <w:marLeft w:val="0"/>
                      <w:marRight w:val="0"/>
                      <w:marTop w:val="0"/>
                      <w:marBottom w:val="0"/>
                      <w:divBdr>
                        <w:top w:val="none" w:sz="0" w:space="0" w:color="auto"/>
                        <w:left w:val="none" w:sz="0" w:space="0" w:color="auto"/>
                        <w:bottom w:val="none" w:sz="0" w:space="0" w:color="auto"/>
                        <w:right w:val="none" w:sz="0" w:space="0" w:color="auto"/>
                      </w:divBdr>
                    </w:div>
                  </w:divsChild>
                </w:div>
                <w:div w:id="1900893396">
                  <w:marLeft w:val="0"/>
                  <w:marRight w:val="0"/>
                  <w:marTop w:val="0"/>
                  <w:marBottom w:val="0"/>
                  <w:divBdr>
                    <w:top w:val="none" w:sz="0" w:space="0" w:color="auto"/>
                    <w:left w:val="none" w:sz="0" w:space="0" w:color="auto"/>
                    <w:bottom w:val="none" w:sz="0" w:space="0" w:color="auto"/>
                    <w:right w:val="none" w:sz="0" w:space="0" w:color="auto"/>
                  </w:divBdr>
                  <w:divsChild>
                    <w:div w:id="120803703">
                      <w:marLeft w:val="0"/>
                      <w:marRight w:val="0"/>
                      <w:marTop w:val="0"/>
                      <w:marBottom w:val="0"/>
                      <w:divBdr>
                        <w:top w:val="none" w:sz="0" w:space="0" w:color="auto"/>
                        <w:left w:val="none" w:sz="0" w:space="0" w:color="auto"/>
                        <w:bottom w:val="none" w:sz="0" w:space="0" w:color="auto"/>
                        <w:right w:val="none" w:sz="0" w:space="0" w:color="auto"/>
                      </w:divBdr>
                    </w:div>
                  </w:divsChild>
                </w:div>
                <w:div w:id="1534421292">
                  <w:marLeft w:val="0"/>
                  <w:marRight w:val="0"/>
                  <w:marTop w:val="0"/>
                  <w:marBottom w:val="0"/>
                  <w:divBdr>
                    <w:top w:val="none" w:sz="0" w:space="0" w:color="auto"/>
                    <w:left w:val="none" w:sz="0" w:space="0" w:color="auto"/>
                    <w:bottom w:val="none" w:sz="0" w:space="0" w:color="auto"/>
                    <w:right w:val="none" w:sz="0" w:space="0" w:color="auto"/>
                  </w:divBdr>
                  <w:divsChild>
                    <w:div w:id="2046178740">
                      <w:marLeft w:val="0"/>
                      <w:marRight w:val="0"/>
                      <w:marTop w:val="0"/>
                      <w:marBottom w:val="0"/>
                      <w:divBdr>
                        <w:top w:val="none" w:sz="0" w:space="0" w:color="auto"/>
                        <w:left w:val="none" w:sz="0" w:space="0" w:color="auto"/>
                        <w:bottom w:val="none" w:sz="0" w:space="0" w:color="auto"/>
                        <w:right w:val="none" w:sz="0" w:space="0" w:color="auto"/>
                      </w:divBdr>
                    </w:div>
                  </w:divsChild>
                </w:div>
                <w:div w:id="1280262305">
                  <w:marLeft w:val="0"/>
                  <w:marRight w:val="0"/>
                  <w:marTop w:val="0"/>
                  <w:marBottom w:val="0"/>
                  <w:divBdr>
                    <w:top w:val="none" w:sz="0" w:space="0" w:color="auto"/>
                    <w:left w:val="none" w:sz="0" w:space="0" w:color="auto"/>
                    <w:bottom w:val="none" w:sz="0" w:space="0" w:color="auto"/>
                    <w:right w:val="none" w:sz="0" w:space="0" w:color="auto"/>
                  </w:divBdr>
                  <w:divsChild>
                    <w:div w:id="1395084712">
                      <w:marLeft w:val="0"/>
                      <w:marRight w:val="0"/>
                      <w:marTop w:val="0"/>
                      <w:marBottom w:val="0"/>
                      <w:divBdr>
                        <w:top w:val="none" w:sz="0" w:space="0" w:color="auto"/>
                        <w:left w:val="none" w:sz="0" w:space="0" w:color="auto"/>
                        <w:bottom w:val="none" w:sz="0" w:space="0" w:color="auto"/>
                        <w:right w:val="none" w:sz="0" w:space="0" w:color="auto"/>
                      </w:divBdr>
                    </w:div>
                  </w:divsChild>
                </w:div>
                <w:div w:id="9914372">
                  <w:marLeft w:val="0"/>
                  <w:marRight w:val="0"/>
                  <w:marTop w:val="0"/>
                  <w:marBottom w:val="0"/>
                  <w:divBdr>
                    <w:top w:val="none" w:sz="0" w:space="0" w:color="auto"/>
                    <w:left w:val="none" w:sz="0" w:space="0" w:color="auto"/>
                    <w:bottom w:val="none" w:sz="0" w:space="0" w:color="auto"/>
                    <w:right w:val="none" w:sz="0" w:space="0" w:color="auto"/>
                  </w:divBdr>
                  <w:divsChild>
                    <w:div w:id="2113278694">
                      <w:marLeft w:val="0"/>
                      <w:marRight w:val="0"/>
                      <w:marTop w:val="0"/>
                      <w:marBottom w:val="0"/>
                      <w:divBdr>
                        <w:top w:val="none" w:sz="0" w:space="0" w:color="auto"/>
                        <w:left w:val="none" w:sz="0" w:space="0" w:color="auto"/>
                        <w:bottom w:val="none" w:sz="0" w:space="0" w:color="auto"/>
                        <w:right w:val="none" w:sz="0" w:space="0" w:color="auto"/>
                      </w:divBdr>
                    </w:div>
                  </w:divsChild>
                </w:div>
                <w:div w:id="480852496">
                  <w:marLeft w:val="0"/>
                  <w:marRight w:val="0"/>
                  <w:marTop w:val="0"/>
                  <w:marBottom w:val="0"/>
                  <w:divBdr>
                    <w:top w:val="none" w:sz="0" w:space="0" w:color="auto"/>
                    <w:left w:val="none" w:sz="0" w:space="0" w:color="auto"/>
                    <w:bottom w:val="none" w:sz="0" w:space="0" w:color="auto"/>
                    <w:right w:val="none" w:sz="0" w:space="0" w:color="auto"/>
                  </w:divBdr>
                  <w:divsChild>
                    <w:div w:id="1330865250">
                      <w:marLeft w:val="0"/>
                      <w:marRight w:val="0"/>
                      <w:marTop w:val="0"/>
                      <w:marBottom w:val="0"/>
                      <w:divBdr>
                        <w:top w:val="none" w:sz="0" w:space="0" w:color="auto"/>
                        <w:left w:val="none" w:sz="0" w:space="0" w:color="auto"/>
                        <w:bottom w:val="none" w:sz="0" w:space="0" w:color="auto"/>
                        <w:right w:val="none" w:sz="0" w:space="0" w:color="auto"/>
                      </w:divBdr>
                    </w:div>
                  </w:divsChild>
                </w:div>
                <w:div w:id="841435759">
                  <w:marLeft w:val="0"/>
                  <w:marRight w:val="0"/>
                  <w:marTop w:val="0"/>
                  <w:marBottom w:val="0"/>
                  <w:divBdr>
                    <w:top w:val="none" w:sz="0" w:space="0" w:color="auto"/>
                    <w:left w:val="none" w:sz="0" w:space="0" w:color="auto"/>
                    <w:bottom w:val="none" w:sz="0" w:space="0" w:color="auto"/>
                    <w:right w:val="none" w:sz="0" w:space="0" w:color="auto"/>
                  </w:divBdr>
                  <w:divsChild>
                    <w:div w:id="363411197">
                      <w:marLeft w:val="0"/>
                      <w:marRight w:val="0"/>
                      <w:marTop w:val="0"/>
                      <w:marBottom w:val="0"/>
                      <w:divBdr>
                        <w:top w:val="none" w:sz="0" w:space="0" w:color="auto"/>
                        <w:left w:val="none" w:sz="0" w:space="0" w:color="auto"/>
                        <w:bottom w:val="none" w:sz="0" w:space="0" w:color="auto"/>
                        <w:right w:val="none" w:sz="0" w:space="0" w:color="auto"/>
                      </w:divBdr>
                    </w:div>
                  </w:divsChild>
                </w:div>
                <w:div w:id="193613169">
                  <w:marLeft w:val="0"/>
                  <w:marRight w:val="0"/>
                  <w:marTop w:val="0"/>
                  <w:marBottom w:val="0"/>
                  <w:divBdr>
                    <w:top w:val="none" w:sz="0" w:space="0" w:color="auto"/>
                    <w:left w:val="none" w:sz="0" w:space="0" w:color="auto"/>
                    <w:bottom w:val="none" w:sz="0" w:space="0" w:color="auto"/>
                    <w:right w:val="none" w:sz="0" w:space="0" w:color="auto"/>
                  </w:divBdr>
                  <w:divsChild>
                    <w:div w:id="724452010">
                      <w:marLeft w:val="0"/>
                      <w:marRight w:val="0"/>
                      <w:marTop w:val="0"/>
                      <w:marBottom w:val="0"/>
                      <w:divBdr>
                        <w:top w:val="none" w:sz="0" w:space="0" w:color="auto"/>
                        <w:left w:val="none" w:sz="0" w:space="0" w:color="auto"/>
                        <w:bottom w:val="none" w:sz="0" w:space="0" w:color="auto"/>
                        <w:right w:val="none" w:sz="0" w:space="0" w:color="auto"/>
                      </w:divBdr>
                    </w:div>
                  </w:divsChild>
                </w:div>
                <w:div w:id="345327469">
                  <w:marLeft w:val="0"/>
                  <w:marRight w:val="0"/>
                  <w:marTop w:val="0"/>
                  <w:marBottom w:val="0"/>
                  <w:divBdr>
                    <w:top w:val="none" w:sz="0" w:space="0" w:color="auto"/>
                    <w:left w:val="none" w:sz="0" w:space="0" w:color="auto"/>
                    <w:bottom w:val="none" w:sz="0" w:space="0" w:color="auto"/>
                    <w:right w:val="none" w:sz="0" w:space="0" w:color="auto"/>
                  </w:divBdr>
                  <w:divsChild>
                    <w:div w:id="1980264323">
                      <w:marLeft w:val="0"/>
                      <w:marRight w:val="0"/>
                      <w:marTop w:val="0"/>
                      <w:marBottom w:val="0"/>
                      <w:divBdr>
                        <w:top w:val="none" w:sz="0" w:space="0" w:color="auto"/>
                        <w:left w:val="none" w:sz="0" w:space="0" w:color="auto"/>
                        <w:bottom w:val="none" w:sz="0" w:space="0" w:color="auto"/>
                        <w:right w:val="none" w:sz="0" w:space="0" w:color="auto"/>
                      </w:divBdr>
                    </w:div>
                  </w:divsChild>
                </w:div>
                <w:div w:id="491139223">
                  <w:marLeft w:val="0"/>
                  <w:marRight w:val="0"/>
                  <w:marTop w:val="0"/>
                  <w:marBottom w:val="0"/>
                  <w:divBdr>
                    <w:top w:val="none" w:sz="0" w:space="0" w:color="auto"/>
                    <w:left w:val="none" w:sz="0" w:space="0" w:color="auto"/>
                    <w:bottom w:val="none" w:sz="0" w:space="0" w:color="auto"/>
                    <w:right w:val="none" w:sz="0" w:space="0" w:color="auto"/>
                  </w:divBdr>
                  <w:divsChild>
                    <w:div w:id="1205480769">
                      <w:marLeft w:val="0"/>
                      <w:marRight w:val="0"/>
                      <w:marTop w:val="0"/>
                      <w:marBottom w:val="0"/>
                      <w:divBdr>
                        <w:top w:val="none" w:sz="0" w:space="0" w:color="auto"/>
                        <w:left w:val="none" w:sz="0" w:space="0" w:color="auto"/>
                        <w:bottom w:val="none" w:sz="0" w:space="0" w:color="auto"/>
                        <w:right w:val="none" w:sz="0" w:space="0" w:color="auto"/>
                      </w:divBdr>
                    </w:div>
                  </w:divsChild>
                </w:div>
                <w:div w:id="272596263">
                  <w:marLeft w:val="0"/>
                  <w:marRight w:val="0"/>
                  <w:marTop w:val="0"/>
                  <w:marBottom w:val="0"/>
                  <w:divBdr>
                    <w:top w:val="none" w:sz="0" w:space="0" w:color="auto"/>
                    <w:left w:val="none" w:sz="0" w:space="0" w:color="auto"/>
                    <w:bottom w:val="none" w:sz="0" w:space="0" w:color="auto"/>
                    <w:right w:val="none" w:sz="0" w:space="0" w:color="auto"/>
                  </w:divBdr>
                  <w:divsChild>
                    <w:div w:id="417211381">
                      <w:marLeft w:val="0"/>
                      <w:marRight w:val="0"/>
                      <w:marTop w:val="0"/>
                      <w:marBottom w:val="0"/>
                      <w:divBdr>
                        <w:top w:val="none" w:sz="0" w:space="0" w:color="auto"/>
                        <w:left w:val="none" w:sz="0" w:space="0" w:color="auto"/>
                        <w:bottom w:val="none" w:sz="0" w:space="0" w:color="auto"/>
                        <w:right w:val="none" w:sz="0" w:space="0" w:color="auto"/>
                      </w:divBdr>
                    </w:div>
                  </w:divsChild>
                </w:div>
                <w:div w:id="1051731313">
                  <w:marLeft w:val="0"/>
                  <w:marRight w:val="0"/>
                  <w:marTop w:val="0"/>
                  <w:marBottom w:val="0"/>
                  <w:divBdr>
                    <w:top w:val="none" w:sz="0" w:space="0" w:color="auto"/>
                    <w:left w:val="none" w:sz="0" w:space="0" w:color="auto"/>
                    <w:bottom w:val="none" w:sz="0" w:space="0" w:color="auto"/>
                    <w:right w:val="none" w:sz="0" w:space="0" w:color="auto"/>
                  </w:divBdr>
                  <w:divsChild>
                    <w:div w:id="212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urveys.hutton.ac.uk/index.php/admin/survey/sa/view/surveyid/559132/gid/610/qid/11904" TargetMode="External"/><Relationship Id="rId299" Type="http://schemas.openxmlformats.org/officeDocument/2006/relationships/hyperlink" Target="http://surveys.hutton.ac.uk/index.php/admin/survey/sa/view/surveyid/559132/gid/609/qid/11903" TargetMode="External"/><Relationship Id="rId21" Type="http://schemas.openxmlformats.org/officeDocument/2006/relationships/image" Target="media/image7.png"/><Relationship Id="rId63" Type="http://schemas.openxmlformats.org/officeDocument/2006/relationships/hyperlink" Target="https://github.com/DougSalt/GLAMURS/tree/master/ontologies/bottom-up%20ontologies/initiative%20interviews" TargetMode="External"/><Relationship Id="rId159" Type="http://schemas.openxmlformats.org/officeDocument/2006/relationships/hyperlink" Target="http://surveys.hutton.ac.uk/index.php/admin/survey/sa/view/surveyid/559132/gid/612/qid/11906" TargetMode="External"/><Relationship Id="rId324" Type="http://schemas.openxmlformats.org/officeDocument/2006/relationships/hyperlink" Target="http://surveys.hutton.ac.uk/index.php/admin/survey/sa/view/surveyid/559132/gid/612/qid/11906" TargetMode="External"/><Relationship Id="rId366" Type="http://schemas.openxmlformats.org/officeDocument/2006/relationships/hyperlink" Target="http://surveys.hutton.ac.uk/index.php/admin/survey/sa/view/surveyid/559132/gid/613/qid/11907" TargetMode="External"/><Relationship Id="rId170" Type="http://schemas.openxmlformats.org/officeDocument/2006/relationships/hyperlink" Target="http://surveys.hutton.ac.uk/index.php/admin/survey/sa/view/surveyid/559132/gid/612/qid/12080" TargetMode="External"/><Relationship Id="rId226" Type="http://schemas.openxmlformats.org/officeDocument/2006/relationships/hyperlink" Target="http://surveys.hutton.ac.uk/index.php/admin/survey/sa/view/surveyid/559132/gid/613/qid/11990" TargetMode="External"/><Relationship Id="rId268" Type="http://schemas.openxmlformats.org/officeDocument/2006/relationships/hyperlink" Target="http://surveys.hutton.ac.uk/index.php/admin/survey/sa/view/surveyid/559132/gid/610/qid/12209" TargetMode="External"/><Relationship Id="rId32" Type="http://schemas.openxmlformats.org/officeDocument/2006/relationships/image" Target="media/image13.png"/><Relationship Id="rId74" Type="http://schemas.openxmlformats.org/officeDocument/2006/relationships/image" Target="media/image40.png"/><Relationship Id="rId128" Type="http://schemas.openxmlformats.org/officeDocument/2006/relationships/hyperlink" Target="http://surveys.hutton.ac.uk/index.php/admin/survey/sa/view/surveyid/559132/gid/612/qid/11906" TargetMode="External"/><Relationship Id="rId335" Type="http://schemas.openxmlformats.org/officeDocument/2006/relationships/hyperlink" Target="http://surveys.hutton.ac.uk/index.php/admin/survey/sa/view/surveyid/559132/gid/609/qid/11903" TargetMode="External"/><Relationship Id="rId377" Type="http://schemas.openxmlformats.org/officeDocument/2006/relationships/hyperlink" Target="http://surveys.hutton.ac.uk/index.php/admin/survey/sa/view/surveyid/559132/gid/613/qid/11990" TargetMode="External"/><Relationship Id="rId5" Type="http://schemas.openxmlformats.org/officeDocument/2006/relationships/settings" Target="settings.xml"/><Relationship Id="rId181" Type="http://schemas.openxmlformats.org/officeDocument/2006/relationships/hyperlink" Target="http://surveys.hutton.ac.uk/index.php/admin/survey/sa/view/surveyid/559132/gid/612/qid/12084" TargetMode="External"/><Relationship Id="rId237" Type="http://schemas.openxmlformats.org/officeDocument/2006/relationships/hyperlink" Target="http://surveys.hutton.ac.uk/index.php/admin/survey/sa/view/surveyid/559132/gid/613/qid/11992" TargetMode="External"/><Relationship Id="rId402" Type="http://schemas.openxmlformats.org/officeDocument/2006/relationships/hyperlink" Target="http://surveys.hutton.ac.uk/index.php/admin/survey/sa/view/surveyid/559132/gid/617/qid/12184" TargetMode="External"/><Relationship Id="rId279" Type="http://schemas.openxmlformats.org/officeDocument/2006/relationships/hyperlink" Target="http://surveys.hutton.ac.uk/index.php/admin/survey/sa/view/surveyid/559132/gid/610/qid/11918" TargetMode="External"/><Relationship Id="rId43" Type="http://schemas.openxmlformats.org/officeDocument/2006/relationships/image" Target="media/image22.png"/><Relationship Id="rId139" Type="http://schemas.openxmlformats.org/officeDocument/2006/relationships/hyperlink" Target="http://surveys.hutton.ac.uk/index.php/admin/survey/sa/view/surveyid/559132/gid/612/qid/12066" TargetMode="External"/><Relationship Id="rId290" Type="http://schemas.openxmlformats.org/officeDocument/2006/relationships/hyperlink" Target="http://surveys.hutton.ac.uk/index.php/admin/survey/sa/view/surveyid/559132/gid/610/qid/11920" TargetMode="External"/><Relationship Id="rId304" Type="http://schemas.openxmlformats.org/officeDocument/2006/relationships/hyperlink" Target="http://surveys.hutton.ac.uk/index.php/admin/survey/sa/view/surveyid/559132/gid/609/qid/11903" TargetMode="External"/><Relationship Id="rId346" Type="http://schemas.openxmlformats.org/officeDocument/2006/relationships/hyperlink" Target="http://surveys.hutton.ac.uk/index.php/admin/survey/sa/view/surveyid/559132/gid/613/qid/11907" TargetMode="External"/><Relationship Id="rId388" Type="http://schemas.openxmlformats.org/officeDocument/2006/relationships/hyperlink" Target="http://surveys.hutton.ac.uk/index.php/admin/survey/sa/view/surveyid/559132/gid/613/qid/11907" TargetMode="External"/><Relationship Id="rId85" Type="http://schemas.openxmlformats.org/officeDocument/2006/relationships/hyperlink" Target="https://github.com/DougSalt/GLAMURS/blob/master/ontologies/glamurs.owl" TargetMode="External"/><Relationship Id="rId150" Type="http://schemas.openxmlformats.org/officeDocument/2006/relationships/hyperlink" Target="http://surveys.hutton.ac.uk/index.php/admin/survey/sa/view/surveyid/559132/gid/612/qid/12066" TargetMode="External"/><Relationship Id="rId171" Type="http://schemas.openxmlformats.org/officeDocument/2006/relationships/hyperlink" Target="http://surveys.hutton.ac.uk/index.php/admin/survey/sa/view/surveyid/559132/gid/612/qid/11906" TargetMode="External"/><Relationship Id="rId192" Type="http://schemas.openxmlformats.org/officeDocument/2006/relationships/hyperlink" Target="http://surveys.hutton.ac.uk/index.php/admin/survey/sa/view/surveyid/559132/gid/612/qid/12066" TargetMode="External"/><Relationship Id="rId206" Type="http://schemas.openxmlformats.org/officeDocument/2006/relationships/hyperlink" Target="http://surveys.hutton.ac.uk/index.php/admin/survey/sa/view/surveyid/559132/gid/612/qid/12066" TargetMode="External"/><Relationship Id="rId227" Type="http://schemas.openxmlformats.org/officeDocument/2006/relationships/hyperlink" Target="http://surveys.hutton.ac.uk/index.php/admin/survey/sa/view/surveyid/559132/gid/613/qid/11907" TargetMode="External"/><Relationship Id="rId413" Type="http://schemas.openxmlformats.org/officeDocument/2006/relationships/hyperlink" Target="http://surveys.hutton.ac.uk/index.php/admin/survey/sa/view/surveyid/559132/gid/617/qid/12185" TargetMode="External"/><Relationship Id="rId248" Type="http://schemas.openxmlformats.org/officeDocument/2006/relationships/hyperlink" Target="http://surveys.hutton.ac.uk/index.php/admin/survey/sa/view/surveyid/559132/gid/607/qid/11891" TargetMode="External"/><Relationship Id="rId269" Type="http://schemas.openxmlformats.org/officeDocument/2006/relationships/hyperlink" Target="http://surveys.hutton.ac.uk/index.php/admin/survey/sa/view/surveyid/559132/gid/609/qid/11903" TargetMode="External"/><Relationship Id="rId12" Type="http://schemas.openxmlformats.org/officeDocument/2006/relationships/hyperlink" Target="https://en.wikipedia.org/wiki/Markdown" TargetMode="External"/><Relationship Id="rId33" Type="http://schemas.openxmlformats.org/officeDocument/2006/relationships/oleObject" Target="embeddings/oleObject1.bin"/><Relationship Id="rId108" Type="http://schemas.openxmlformats.org/officeDocument/2006/relationships/hyperlink" Target="http://surveys.hutton.ac.uk/index.php/admin/survey/sa/view/surveyid/559132/gid/607/qid/11890" TargetMode="External"/><Relationship Id="rId129" Type="http://schemas.openxmlformats.org/officeDocument/2006/relationships/hyperlink" Target="http://surveys.hutton.ac.uk/index.php/admin/survey/sa/view/surveyid/559132/gid/612/qid/11906" TargetMode="External"/><Relationship Id="rId280" Type="http://schemas.openxmlformats.org/officeDocument/2006/relationships/hyperlink" Target="http://surveys.hutton.ac.uk/index.php/admin/survey/sa/view/surveyid/559132/gid/610/qid/11918" TargetMode="External"/><Relationship Id="rId315" Type="http://schemas.openxmlformats.org/officeDocument/2006/relationships/hyperlink" Target="http://surveys.hutton.ac.uk/index.php/admin/survey/sa/view/surveyid/559132/gid/611/qid/12064" TargetMode="External"/><Relationship Id="rId336" Type="http://schemas.openxmlformats.org/officeDocument/2006/relationships/hyperlink" Target="http://surveys.hutton.ac.uk/index.php/admin/survey/sa/view/surveyid/559132/gid/612/qid/12081" TargetMode="External"/><Relationship Id="rId357" Type="http://schemas.openxmlformats.org/officeDocument/2006/relationships/hyperlink" Target="http://surveys.hutton.ac.uk/index.php/admin/survey/sa/view/surveyid/559132/gid/613/qid/11971" TargetMode="External"/><Relationship Id="rId54" Type="http://schemas.openxmlformats.org/officeDocument/2006/relationships/image" Target="media/image29.png"/><Relationship Id="rId75" Type="http://schemas.openxmlformats.org/officeDocument/2006/relationships/image" Target="media/image41.png"/><Relationship Id="rId96" Type="http://schemas.openxmlformats.org/officeDocument/2006/relationships/hyperlink" Target="https://documenta.udc.es/share/page/site/glamurs/document-details?nodeRef=workspace://SpacesStore/c6994fa7-cfdd-4acf-97c1-d11bb95951b2" TargetMode="External"/><Relationship Id="rId140" Type="http://schemas.openxmlformats.org/officeDocument/2006/relationships/hyperlink" Target="http://surveys.hutton.ac.uk/index.php/admin/survey/sa/view/surveyid/559132/gid/612/qid/12066" TargetMode="External"/><Relationship Id="rId161" Type="http://schemas.openxmlformats.org/officeDocument/2006/relationships/hyperlink" Target="http://surveys.hutton.ac.uk/index.php/admin/survey/sa/view/surveyid/559132/gid/612/qid/11906" TargetMode="External"/><Relationship Id="rId182" Type="http://schemas.openxmlformats.org/officeDocument/2006/relationships/hyperlink" Target="http://surveys.hutton.ac.uk/index.php/admin/survey/sa/view/surveyid/559132/gid/612/qid/12082" TargetMode="External"/><Relationship Id="rId217" Type="http://schemas.openxmlformats.org/officeDocument/2006/relationships/hyperlink" Target="http://surveys.hutton.ac.uk/index.php/admin/survey/sa/view/surveyid/559132/gid/613/qid/11983" TargetMode="External"/><Relationship Id="rId378" Type="http://schemas.openxmlformats.org/officeDocument/2006/relationships/hyperlink" Target="http://surveys.hutton.ac.uk/index.php/admin/survey/sa/view/surveyid/559132/gid/613/qid/11907" TargetMode="External"/><Relationship Id="rId399" Type="http://schemas.openxmlformats.org/officeDocument/2006/relationships/hyperlink" Target="http://surveys.hutton.ac.uk/index.php/admin/survey/sa/view/surveyid/559132/gid/617/qid/12182" TargetMode="External"/><Relationship Id="rId403" Type="http://schemas.openxmlformats.org/officeDocument/2006/relationships/hyperlink" Target="http://surveys.hutton.ac.uk/index.php/admin/survey/sa/view/surveyid/559132/gid/617/qid/12184" TargetMode="External"/><Relationship Id="rId6" Type="http://schemas.openxmlformats.org/officeDocument/2006/relationships/webSettings" Target="webSettings.xml"/><Relationship Id="rId238" Type="http://schemas.openxmlformats.org/officeDocument/2006/relationships/hyperlink" Target="http://surveys.hutton.ac.uk/index.php/admin/survey/sa/view/surveyid/559132/gid/613/qid/11992" TargetMode="External"/><Relationship Id="rId259" Type="http://schemas.openxmlformats.org/officeDocument/2006/relationships/hyperlink" Target="http://surveys.hutton.ac.uk/index.php/admin/survey/sa/view/surveyid/559132/gid/609/qid/11896" TargetMode="External"/><Relationship Id="rId424" Type="http://schemas.openxmlformats.org/officeDocument/2006/relationships/image" Target="media/image57.png"/><Relationship Id="rId23" Type="http://schemas.openxmlformats.org/officeDocument/2006/relationships/hyperlink" Target="https://github.com/DougSalt/GLAMURS/blob/master/ontologies/integration%20ontologies/star.owl" TargetMode="External"/><Relationship Id="rId119" Type="http://schemas.openxmlformats.org/officeDocument/2006/relationships/hyperlink" Target="http://surveys.hutton.ac.uk/index.php/admin/survey/sa/view/surveyid/559132/gid/611/qid/12056" TargetMode="External"/><Relationship Id="rId270" Type="http://schemas.openxmlformats.org/officeDocument/2006/relationships/hyperlink" Target="http://surveys.hutton.ac.uk/index.php/admin/survey/sa/view/surveyid/559132/gid/610/qid/11904" TargetMode="External"/><Relationship Id="rId291" Type="http://schemas.openxmlformats.org/officeDocument/2006/relationships/hyperlink" Target="http://surveys.hutton.ac.uk/index.php/admin/survey/sa/view/surveyid/559132/gid/610/qid/11920" TargetMode="External"/><Relationship Id="rId305" Type="http://schemas.openxmlformats.org/officeDocument/2006/relationships/hyperlink" Target="http://surveys.hutton.ac.uk/index.php/admin/survey/sa/view/surveyid/559132/gid/611/qid/12056" TargetMode="External"/><Relationship Id="rId326" Type="http://schemas.openxmlformats.org/officeDocument/2006/relationships/hyperlink" Target="http://surveys.hutton.ac.uk/index.php/admin/survey/sa/view/surveyid/559132/gid/612/qid/12066" TargetMode="External"/><Relationship Id="rId347" Type="http://schemas.openxmlformats.org/officeDocument/2006/relationships/hyperlink" Target="http://surveys.hutton.ac.uk/index.php/admin/survey/sa/view/surveyid/559132/gid/613/qid/11907" TargetMode="External"/><Relationship Id="rId44" Type="http://schemas.openxmlformats.org/officeDocument/2006/relationships/image" Target="media/image23.png"/><Relationship Id="rId65" Type="http://schemas.openxmlformats.org/officeDocument/2006/relationships/image" Target="media/image36.png"/><Relationship Id="rId86" Type="http://schemas.openxmlformats.org/officeDocument/2006/relationships/image" Target="media/image47.png"/><Relationship Id="rId130" Type="http://schemas.openxmlformats.org/officeDocument/2006/relationships/hyperlink" Target="http://surveys.hutton.ac.uk/index.php/admin/survey/sa/view/surveyid/559132/gid/612/qid/11906" TargetMode="External"/><Relationship Id="rId151" Type="http://schemas.openxmlformats.org/officeDocument/2006/relationships/hyperlink" Target="http://surveys.hutton.ac.uk/index.php/admin/survey/sa/view/surveyid/559132/gid/612/qid/12066" TargetMode="External"/><Relationship Id="rId368" Type="http://schemas.openxmlformats.org/officeDocument/2006/relationships/hyperlink" Target="http://surveys.hutton.ac.uk/index.php/admin/survey/sa/view/surveyid/559132/gid/613/qid/11907" TargetMode="External"/><Relationship Id="rId389" Type="http://schemas.openxmlformats.org/officeDocument/2006/relationships/hyperlink" Target="http://surveys.hutton.ac.uk/index.php/admin/survey/sa/view/surveyid/559132/gid/613/qid/11992" TargetMode="External"/><Relationship Id="rId172" Type="http://schemas.openxmlformats.org/officeDocument/2006/relationships/hyperlink" Target="http://surveys.hutton.ac.uk/index.php/admin/survey/sa/view/surveyid/559132/gid/612/qid/11906" TargetMode="External"/><Relationship Id="rId193" Type="http://schemas.openxmlformats.org/officeDocument/2006/relationships/hyperlink" Target="http://surveys.hutton.ac.uk/index.php/admin/survey/sa/view/surveyid/559132/gid/612/qid/12066" TargetMode="External"/><Relationship Id="rId207" Type="http://schemas.openxmlformats.org/officeDocument/2006/relationships/hyperlink" Target="http://surveys.hutton.ac.uk/index.php/admin/survey/sa/view/surveyid/559132/gid/612/qid/12066" TargetMode="External"/><Relationship Id="rId228" Type="http://schemas.openxmlformats.org/officeDocument/2006/relationships/hyperlink" Target="http://surveys.hutton.ac.uk/index.php/admin/survey/sa/view/surveyid/559132/gid/613/qid/11991" TargetMode="External"/><Relationship Id="rId249" Type="http://schemas.openxmlformats.org/officeDocument/2006/relationships/hyperlink" Target="http://surveys.hutton.ac.uk/index.php/admin/survey/sa/view/surveyid/559132/gid/607/qid/11891" TargetMode="External"/><Relationship Id="rId414" Type="http://schemas.openxmlformats.org/officeDocument/2006/relationships/hyperlink" Target="http://surveys.hutton.ac.uk/index.php/admin/survey/sa/view/surveyid/559132/gid/617/qid/12185" TargetMode="External"/><Relationship Id="rId13" Type="http://schemas.openxmlformats.org/officeDocument/2006/relationships/image" Target="media/image2.png"/><Relationship Id="rId109" Type="http://schemas.openxmlformats.org/officeDocument/2006/relationships/hyperlink" Target="http://surveys.hutton.ac.uk/index.php/admin/survey/sa/view/surveyid/559132/gid/607/qid/11890" TargetMode="External"/><Relationship Id="rId260" Type="http://schemas.openxmlformats.org/officeDocument/2006/relationships/hyperlink" Target="http://surveys.hutton.ac.uk/index.php/admin/survey/sa/view/surveyid/559132/gid/609/qid/11897" TargetMode="External"/><Relationship Id="rId281" Type="http://schemas.openxmlformats.org/officeDocument/2006/relationships/hyperlink" Target="http://surveys.hutton.ac.uk/index.php/admin/survey/sa/view/surveyid/559132/gid/609/qid/11903" TargetMode="External"/><Relationship Id="rId316" Type="http://schemas.openxmlformats.org/officeDocument/2006/relationships/hyperlink" Target="http://surveys.hutton.ac.uk/index.php/admin/survey/sa/view/surveyid/559132/gid/609/qid/11903" TargetMode="External"/><Relationship Id="rId337" Type="http://schemas.openxmlformats.org/officeDocument/2006/relationships/hyperlink" Target="http://surveys.hutton.ac.uk/index.php/admin/survey/sa/view/surveyid/559132/gid/609/qid/11903" TargetMode="External"/><Relationship Id="rId34" Type="http://schemas.openxmlformats.org/officeDocument/2006/relationships/image" Target="media/image14.png"/><Relationship Id="rId55" Type="http://schemas.openxmlformats.org/officeDocument/2006/relationships/image" Target="media/image30.png"/><Relationship Id="rId76" Type="http://schemas.openxmlformats.org/officeDocument/2006/relationships/hyperlink" Target="https://github.com/DougSalt/GLAMURS/tree/master/ontologies/bottom-up%20ontologies/back-casting" TargetMode="External"/><Relationship Id="rId97" Type="http://schemas.openxmlformats.org/officeDocument/2006/relationships/hyperlink" Target="https://documenta.udc.es/share/s/vy6CLlg7R4mb0CqKr3d_Wg" TargetMode="External"/><Relationship Id="rId120" Type="http://schemas.openxmlformats.org/officeDocument/2006/relationships/hyperlink" Target="http://surveys.hutton.ac.uk/index.php/admin/survey/sa/view/surveyid/559132/gid/611/qid/12057" TargetMode="External"/><Relationship Id="rId141" Type="http://schemas.openxmlformats.org/officeDocument/2006/relationships/hyperlink" Target="http://surveys.hutton.ac.uk/index.php/admin/survey/sa/view/surveyid/559132/gid/612/qid/12066" TargetMode="External"/><Relationship Id="rId358" Type="http://schemas.openxmlformats.org/officeDocument/2006/relationships/hyperlink" Target="http://surveys.hutton.ac.uk/index.php/admin/survey/sa/view/surveyid/559132/gid/613/qid/11907" TargetMode="External"/><Relationship Id="rId379" Type="http://schemas.openxmlformats.org/officeDocument/2006/relationships/hyperlink" Target="http://surveys.hutton.ac.uk/index.php/admin/survey/sa/view/surveyid/559132/gid/613/qid/11991" TargetMode="External"/><Relationship Id="rId7" Type="http://schemas.openxmlformats.org/officeDocument/2006/relationships/footnotes" Target="footnotes.xml"/><Relationship Id="rId162" Type="http://schemas.openxmlformats.org/officeDocument/2006/relationships/hyperlink" Target="http://surveys.hutton.ac.uk/index.php/admin/survey/sa/view/surveyid/559132/gid/612/qid/11906" TargetMode="External"/><Relationship Id="rId183" Type="http://schemas.openxmlformats.org/officeDocument/2006/relationships/hyperlink" Target="http://surveys.hutton.ac.uk/index.php/admin/survey/sa/view/surveyid/559132/gid/612/qid/12080" TargetMode="External"/><Relationship Id="rId218" Type="http://schemas.openxmlformats.org/officeDocument/2006/relationships/hyperlink" Target="http://surveys.hutton.ac.uk/index.php/admin/survey/sa/view/surveyid/559132/gid/613/qid/11983" TargetMode="External"/><Relationship Id="rId239" Type="http://schemas.openxmlformats.org/officeDocument/2006/relationships/hyperlink" Target="http://surveys.hutton.ac.uk/index.php/admin/survey/sa/view/surveyid/559132/gid/609/qid/11903" TargetMode="External"/><Relationship Id="rId390" Type="http://schemas.openxmlformats.org/officeDocument/2006/relationships/hyperlink" Target="http://surveys.hutton.ac.uk/index.php/admin/survey/sa/view/surveyid/559132/gid/613/qid/11907" TargetMode="External"/><Relationship Id="rId404" Type="http://schemas.openxmlformats.org/officeDocument/2006/relationships/hyperlink" Target="http://surveys.hutton.ac.uk/index.php/admin/survey/sa/view/surveyid/559132/gid/617/qid/12184" TargetMode="External"/><Relationship Id="rId425" Type="http://schemas.openxmlformats.org/officeDocument/2006/relationships/image" Target="media/image58.png"/><Relationship Id="rId250" Type="http://schemas.openxmlformats.org/officeDocument/2006/relationships/hyperlink" Target="http://surveys.hutton.ac.uk/index.php/admin/survey/sa/view/surveyid/559132/gid/607/qid/11891" TargetMode="External"/><Relationship Id="rId271" Type="http://schemas.openxmlformats.org/officeDocument/2006/relationships/hyperlink" Target="http://surveys.hutton.ac.uk/index.php/admin/survey/sa/view/surveyid/559132/gid/610/qid/11913" TargetMode="External"/><Relationship Id="rId292" Type="http://schemas.openxmlformats.org/officeDocument/2006/relationships/hyperlink" Target="http://surveys.hutton.ac.uk/index.php/admin/survey/sa/view/surveyid/559132/gid/610/qid/11920" TargetMode="External"/><Relationship Id="rId306" Type="http://schemas.openxmlformats.org/officeDocument/2006/relationships/hyperlink" Target="http://surveys.hutton.ac.uk/index.php/admin/survey/sa/view/surveyid/559132/gid/611/qid/12058" TargetMode="External"/><Relationship Id="rId24" Type="http://schemas.openxmlformats.org/officeDocument/2006/relationships/image" Target="media/image9.png"/><Relationship Id="rId45" Type="http://schemas.openxmlformats.org/officeDocument/2006/relationships/image" Target="media/image24.png"/><Relationship Id="rId66" Type="http://schemas.openxmlformats.org/officeDocument/2006/relationships/hyperlink" Target="https://github.com/DougSalt/GLAMURS/tree/master/ontologies/bottom-up%20ontologies/UKHLS" TargetMode="External"/><Relationship Id="rId87" Type="http://schemas.openxmlformats.org/officeDocument/2006/relationships/image" Target="media/image48.png"/><Relationship Id="rId110" Type="http://schemas.openxmlformats.org/officeDocument/2006/relationships/hyperlink" Target="http://surveys.hutton.ac.uk/index.php/admin/survey/sa/view/surveyid/559132/gid/607/qid/11890" TargetMode="External"/><Relationship Id="rId131" Type="http://schemas.openxmlformats.org/officeDocument/2006/relationships/hyperlink" Target="http://surveys.hutton.ac.uk/index.php/admin/survey/sa/view/surveyid/559132/gid/612/qid/11906" TargetMode="External"/><Relationship Id="rId327" Type="http://schemas.openxmlformats.org/officeDocument/2006/relationships/hyperlink" Target="http://surveys.hutton.ac.uk/index.php/admin/survey/sa/view/surveyid/559132/gid/612/qid/12066" TargetMode="External"/><Relationship Id="rId348" Type="http://schemas.openxmlformats.org/officeDocument/2006/relationships/hyperlink" Target="http://surveys.hutton.ac.uk/index.php/admin/survey/sa/view/surveyid/559132/gid/613/qid/11907" TargetMode="External"/><Relationship Id="rId369" Type="http://schemas.openxmlformats.org/officeDocument/2006/relationships/hyperlink" Target="http://surveys.hutton.ac.uk/index.php/admin/survey/sa/view/surveyid/559132/gid/613/qid/11990" TargetMode="External"/><Relationship Id="rId152" Type="http://schemas.openxmlformats.org/officeDocument/2006/relationships/hyperlink" Target="http://surveys.hutton.ac.uk/index.php/admin/survey/sa/view/surveyid/559132/gid/612/qid/12066" TargetMode="External"/><Relationship Id="rId173" Type="http://schemas.openxmlformats.org/officeDocument/2006/relationships/hyperlink" Target="http://surveys.hutton.ac.uk/index.php/admin/survey/sa/view/surveyid/559132/gid/612/qid/11906" TargetMode="External"/><Relationship Id="rId194" Type="http://schemas.openxmlformats.org/officeDocument/2006/relationships/hyperlink" Target="http://surveys.hutton.ac.uk/index.php/admin/survey/sa/view/surveyid/559132/gid/612/qid/12066" TargetMode="External"/><Relationship Id="rId208" Type="http://schemas.openxmlformats.org/officeDocument/2006/relationships/hyperlink" Target="http://surveys.hutton.ac.uk/index.php/admin/survey/sa/view/surveyid/559132/gid/612/qid/12066" TargetMode="External"/><Relationship Id="rId229" Type="http://schemas.openxmlformats.org/officeDocument/2006/relationships/hyperlink" Target="http://surveys.hutton.ac.uk/index.php/admin/survey/sa/view/surveyid/559132/gid/613/qid/11991" TargetMode="External"/><Relationship Id="rId380" Type="http://schemas.openxmlformats.org/officeDocument/2006/relationships/hyperlink" Target="http://surveys.hutton.ac.uk/index.php/admin/survey/sa/view/surveyid/559132/gid/613/qid/11907" TargetMode="External"/><Relationship Id="rId415" Type="http://schemas.openxmlformats.org/officeDocument/2006/relationships/hyperlink" Target="http://surveys.hutton.ac.uk/index.php/admin/survey/sa/view/surveyid/559132/gid/611/qid/12212" TargetMode="External"/><Relationship Id="rId240" Type="http://schemas.openxmlformats.org/officeDocument/2006/relationships/hyperlink" Target="http://surveys.hutton.ac.uk/index.php/admin/survey/sa/view/surveyid/559132/gid/609/qid/11903" TargetMode="External"/><Relationship Id="rId261" Type="http://schemas.openxmlformats.org/officeDocument/2006/relationships/hyperlink" Target="http://surveys.hutton.ac.uk/index.php/admin/survey/sa/view/surveyid/559132/gid/609/qid/11896" TargetMode="External"/><Relationship Id="rId14" Type="http://schemas.openxmlformats.org/officeDocument/2006/relationships/image" Target="media/image3.png"/><Relationship Id="rId35" Type="http://schemas.openxmlformats.org/officeDocument/2006/relationships/image" Target="media/image15.png"/><Relationship Id="rId56" Type="http://schemas.openxmlformats.org/officeDocument/2006/relationships/hyperlink" Target="https://github.com/DougSalt/GLAMURS/blob/master/ontologies/top-down%20ontologies/top-down.owl" TargetMode="External"/><Relationship Id="rId77" Type="http://schemas.openxmlformats.org/officeDocument/2006/relationships/image" Target="media/image42.png"/><Relationship Id="rId100" Type="http://schemas.openxmlformats.org/officeDocument/2006/relationships/hyperlink" Target="https://documenta.udc.es/share/s/vy6CLlg7R4mb0CqKr3d_Wg" TargetMode="External"/><Relationship Id="rId282" Type="http://schemas.openxmlformats.org/officeDocument/2006/relationships/hyperlink" Target="http://surveys.hutton.ac.uk/index.php/admin/survey/sa/view/surveyid/559132/gid/610/qid/11904" TargetMode="External"/><Relationship Id="rId317" Type="http://schemas.openxmlformats.org/officeDocument/2006/relationships/hyperlink" Target="http://surveys.hutton.ac.uk/index.php/admin/survey/sa/view/surveyid/559132/gid/611/qid/12064" TargetMode="External"/><Relationship Id="rId338" Type="http://schemas.openxmlformats.org/officeDocument/2006/relationships/hyperlink" Target="http://surveys.hutton.ac.uk/index.php/admin/survey/sa/view/surveyid/559132/gid/612/qid/12082" TargetMode="External"/><Relationship Id="rId359" Type="http://schemas.openxmlformats.org/officeDocument/2006/relationships/hyperlink" Target="http://surveys.hutton.ac.uk/index.php/admin/survey/sa/view/surveyid/559132/gid/613/qid/11983" TargetMode="External"/><Relationship Id="rId8" Type="http://schemas.openxmlformats.org/officeDocument/2006/relationships/endnotes" Target="endnotes.xml"/><Relationship Id="rId98" Type="http://schemas.openxmlformats.org/officeDocument/2006/relationships/hyperlink" Target="https://documenta.udc.es/share/s/vy6CLlg7R4mb0CqKr3d_Wg" TargetMode="External"/><Relationship Id="rId121" Type="http://schemas.openxmlformats.org/officeDocument/2006/relationships/hyperlink" Target="http://surveys.hutton.ac.uk/index.php/admin/survey/sa/view/surveyid/559132/gid/611/qid/12056" TargetMode="External"/><Relationship Id="rId142" Type="http://schemas.openxmlformats.org/officeDocument/2006/relationships/hyperlink" Target="http://surveys.hutton.ac.uk/index.php/admin/survey/sa/view/surveyid/559132/gid/612/qid/12066" TargetMode="External"/><Relationship Id="rId163" Type="http://schemas.openxmlformats.org/officeDocument/2006/relationships/hyperlink" Target="http://surveys.hutton.ac.uk/index.php/admin/survey/sa/view/surveyid/559132/gid/612/qid/12066" TargetMode="External"/><Relationship Id="rId184" Type="http://schemas.openxmlformats.org/officeDocument/2006/relationships/hyperlink" Target="http://surveys.hutton.ac.uk/index.php/admin/survey/sa/view/surveyid/559132/gid/612/qid/12084" TargetMode="External"/><Relationship Id="rId219" Type="http://schemas.openxmlformats.org/officeDocument/2006/relationships/hyperlink" Target="http://surveys.hutton.ac.uk/index.php/admin/survey/sa/view/surveyid/559132/gid/613/qid/11983" TargetMode="External"/><Relationship Id="rId370" Type="http://schemas.openxmlformats.org/officeDocument/2006/relationships/hyperlink" Target="http://surveys.hutton.ac.uk/index.php/admin/survey/sa/view/surveyid/559132/gid/613/qid/11907" TargetMode="External"/><Relationship Id="rId391" Type="http://schemas.openxmlformats.org/officeDocument/2006/relationships/hyperlink" Target="http://surveys.hutton.ac.uk/index.php/admin/survey/sa/view/surveyid/559132/gid/613/qid/11992" TargetMode="External"/><Relationship Id="rId405" Type="http://schemas.openxmlformats.org/officeDocument/2006/relationships/hyperlink" Target="http://surveys.hutton.ac.uk/index.php/admin/survey/sa/view/surveyid/559132/gid/617/qid/12185" TargetMode="External"/><Relationship Id="rId426" Type="http://schemas.openxmlformats.org/officeDocument/2006/relationships/fontTable" Target="fontTable.xml"/><Relationship Id="rId230" Type="http://schemas.openxmlformats.org/officeDocument/2006/relationships/hyperlink" Target="http://surveys.hutton.ac.uk/index.php/admin/survey/sa/view/surveyid/559132/gid/613/qid/11991" TargetMode="External"/><Relationship Id="rId251" Type="http://schemas.openxmlformats.org/officeDocument/2006/relationships/hyperlink" Target="http://surveys.hutton.ac.uk/index.php/admin/survey/sa/view/surveyid/559132/gid/609/qid/11892" TargetMode="External"/><Relationship Id="rId25" Type="http://schemas.openxmlformats.org/officeDocument/2006/relationships/hyperlink" Target="https://github.com/DougSalt/GLAMURS/blob/master/ontologies/mirror.owl" TargetMode="External"/><Relationship Id="rId46" Type="http://schemas.openxmlformats.org/officeDocument/2006/relationships/image" Target="media/image25.png"/><Relationship Id="rId67" Type="http://schemas.openxmlformats.org/officeDocument/2006/relationships/hyperlink" Target="https://github.com/DougSalt/GLAMURS/tree/master/ontologies/bottom-up%20ontologies/models/agent-based%20models" TargetMode="External"/><Relationship Id="rId272" Type="http://schemas.openxmlformats.org/officeDocument/2006/relationships/hyperlink" Target="http://surveys.hutton.ac.uk/index.php/admin/survey/sa/view/surveyid/559132/gid/610/qid/11913" TargetMode="External"/><Relationship Id="rId293" Type="http://schemas.openxmlformats.org/officeDocument/2006/relationships/hyperlink" Target="http://surveys.hutton.ac.uk/index.php/admin/survey/sa/view/surveyid/559132/gid/609/qid/11903" TargetMode="External"/><Relationship Id="rId307" Type="http://schemas.openxmlformats.org/officeDocument/2006/relationships/hyperlink" Target="http://surveys.hutton.ac.uk/index.php/admin/survey/sa/view/surveyid/559132/gid/609/qid/11903" TargetMode="External"/><Relationship Id="rId328" Type="http://schemas.openxmlformats.org/officeDocument/2006/relationships/hyperlink" Target="http://surveys.hutton.ac.uk/index.php/admin/survey/sa/view/surveyid/559132/gid/612/qid/12066" TargetMode="External"/><Relationship Id="rId349" Type="http://schemas.openxmlformats.org/officeDocument/2006/relationships/hyperlink" Target="http://surveys.hutton.ac.uk/index.php/admin/survey/sa/view/surveyid/559132/gid/613/qid/11971" TargetMode="External"/><Relationship Id="rId88" Type="http://schemas.openxmlformats.org/officeDocument/2006/relationships/image" Target="media/image49.png"/><Relationship Id="rId111" Type="http://schemas.openxmlformats.org/officeDocument/2006/relationships/hyperlink" Target="http://surveys.hutton.ac.uk/index.php/admin/survey/sa/view/surveyid/559132/gid/609/qid/11903" TargetMode="External"/><Relationship Id="rId132" Type="http://schemas.openxmlformats.org/officeDocument/2006/relationships/hyperlink" Target="http://surveys.hutton.ac.uk/index.php/admin/survey/sa/view/surveyid/559132/gid/612/qid/11906" TargetMode="External"/><Relationship Id="rId153" Type="http://schemas.openxmlformats.org/officeDocument/2006/relationships/hyperlink" Target="http://surveys.hutton.ac.uk/index.php/admin/survey/sa/view/surveyid/559132/gid/612/qid/12082" TargetMode="External"/><Relationship Id="rId174" Type="http://schemas.openxmlformats.org/officeDocument/2006/relationships/hyperlink" Target="http://surveys.hutton.ac.uk/index.php/admin/survey/sa/view/surveyid/559132/gid/612/qid/11906" TargetMode="External"/><Relationship Id="rId195" Type="http://schemas.openxmlformats.org/officeDocument/2006/relationships/hyperlink" Target="http://surveys.hutton.ac.uk/index.php/admin/survey/sa/view/surveyid/559132/gid/612/qid/12066" TargetMode="External"/><Relationship Id="rId209" Type="http://schemas.openxmlformats.org/officeDocument/2006/relationships/hyperlink" Target="http://surveys.hutton.ac.uk/index.php/admin/survey/sa/view/surveyid/559132/gid/613/qid/11907" TargetMode="External"/><Relationship Id="rId360" Type="http://schemas.openxmlformats.org/officeDocument/2006/relationships/hyperlink" Target="http://surveys.hutton.ac.uk/index.php/admin/survey/sa/view/surveyid/559132/gid/613/qid/11907" TargetMode="External"/><Relationship Id="rId381" Type="http://schemas.openxmlformats.org/officeDocument/2006/relationships/hyperlink" Target="http://surveys.hutton.ac.uk/index.php/admin/survey/sa/view/surveyid/559132/gid/613/qid/11991" TargetMode="External"/><Relationship Id="rId416" Type="http://schemas.openxmlformats.org/officeDocument/2006/relationships/hyperlink" Target="https://documenta.udc.es/share/s/vy6CLlg7R4mb0CqKr3d_Wg" TargetMode="External"/><Relationship Id="rId220" Type="http://schemas.openxmlformats.org/officeDocument/2006/relationships/hyperlink" Target="http://surveys.hutton.ac.uk/index.php/admin/survey/sa/view/surveyid/559132/gid/613/qid/11983" TargetMode="External"/><Relationship Id="rId241" Type="http://schemas.openxmlformats.org/officeDocument/2006/relationships/hyperlink" Target="http://surveys.hutton.ac.uk/index.php/admin/survey/sa/view/surveyid/559132/gid/609/qid/11903" TargetMode="External"/><Relationship Id="rId15" Type="http://schemas.openxmlformats.org/officeDocument/2006/relationships/hyperlink" Target="http://protege.stanford.edu/" TargetMode="External"/><Relationship Id="rId36" Type="http://schemas.openxmlformats.org/officeDocument/2006/relationships/image" Target="media/image16.png"/><Relationship Id="rId57" Type="http://schemas.openxmlformats.org/officeDocument/2006/relationships/hyperlink" Target="https://github.com/DougSalt/GLAMURS/blob/master/ontologies/top-down%20ontologies/mirror-top-down.owl" TargetMode="External"/><Relationship Id="rId262" Type="http://schemas.openxmlformats.org/officeDocument/2006/relationships/hyperlink" Target="http://surveys.hutton.ac.uk/index.php/admin/survey/sa/view/surveyid/559132/gid/609/qid/11898" TargetMode="External"/><Relationship Id="rId283" Type="http://schemas.openxmlformats.org/officeDocument/2006/relationships/hyperlink" Target="http://surveys.hutton.ac.uk/index.php/admin/survey/sa/view/surveyid/559132/gid/610/qid/11919" TargetMode="External"/><Relationship Id="rId318" Type="http://schemas.openxmlformats.org/officeDocument/2006/relationships/hyperlink" Target="http://surveys.hutton.ac.uk/index.php/admin/survey/sa/view/surveyid/559132/gid/611/qid/12065" TargetMode="External"/><Relationship Id="rId339" Type="http://schemas.openxmlformats.org/officeDocument/2006/relationships/hyperlink" Target="http://surveys.hutton.ac.uk/index.php/admin/survey/sa/view/surveyid/559132/gid/609/qid/11903" TargetMode="External"/><Relationship Id="rId78" Type="http://schemas.openxmlformats.org/officeDocument/2006/relationships/image" Target="media/image43.png"/><Relationship Id="rId99" Type="http://schemas.openxmlformats.org/officeDocument/2006/relationships/hyperlink" Target="https://documenta.udc.es/share/s/vy6CLlg7R4mb0CqKr3d_Wg" TargetMode="External"/><Relationship Id="rId101" Type="http://schemas.openxmlformats.org/officeDocument/2006/relationships/hyperlink" Target="http://surveys.hutton.ac.uk/index.php/admin/survey/sa/view/surveyid/559132/gid/607/qid/11889" TargetMode="External"/><Relationship Id="rId122" Type="http://schemas.openxmlformats.org/officeDocument/2006/relationships/hyperlink" Target="http://surveys.hutton.ac.uk/index.php/admin/survey/sa/view/surveyid/559132/gid/611/qid/12060" TargetMode="External"/><Relationship Id="rId143" Type="http://schemas.openxmlformats.org/officeDocument/2006/relationships/hyperlink" Target="http://surveys.hutton.ac.uk/index.php/admin/survey/sa/view/surveyid/559132/gid/612/qid/11906" TargetMode="External"/><Relationship Id="rId164" Type="http://schemas.openxmlformats.org/officeDocument/2006/relationships/hyperlink" Target="http://surveys.hutton.ac.uk/index.php/admin/survey/sa/view/surveyid/559132/gid/612/qid/12066" TargetMode="External"/><Relationship Id="rId185" Type="http://schemas.openxmlformats.org/officeDocument/2006/relationships/hyperlink" Target="http://surveys.hutton.ac.uk/index.php/admin/survey/sa/view/surveyid/559132/gid/612/qid/12080" TargetMode="External"/><Relationship Id="rId350" Type="http://schemas.openxmlformats.org/officeDocument/2006/relationships/hyperlink" Target="http://surveys.hutton.ac.uk/index.php/admin/survey/sa/view/surveyid/559132/gid/613/qid/11907" TargetMode="External"/><Relationship Id="rId371" Type="http://schemas.openxmlformats.org/officeDocument/2006/relationships/hyperlink" Target="http://surveys.hutton.ac.uk/index.php/admin/survey/sa/view/surveyid/559132/gid/613/qid/11990" TargetMode="External"/><Relationship Id="rId406" Type="http://schemas.openxmlformats.org/officeDocument/2006/relationships/hyperlink" Target="http://surveys.hutton.ac.uk/index.php/admin/survey/sa/view/surveyid/559132/gid/617/qid/12185" TargetMode="External"/><Relationship Id="rId9" Type="http://schemas.openxmlformats.org/officeDocument/2006/relationships/image" Target="media/image1.png"/><Relationship Id="rId210" Type="http://schemas.openxmlformats.org/officeDocument/2006/relationships/hyperlink" Target="http://surveys.hutton.ac.uk/index.php/admin/survey/sa/view/surveyid/559132/gid/613/qid/11971" TargetMode="External"/><Relationship Id="rId392" Type="http://schemas.openxmlformats.org/officeDocument/2006/relationships/hyperlink" Target="http://surveys.hutton.ac.uk/index.php/admin/survey/sa/view/surveyid/559132/gid/613/qid/11907" TargetMode="External"/><Relationship Id="rId427" Type="http://schemas.openxmlformats.org/officeDocument/2006/relationships/theme" Target="theme/theme1.xml"/><Relationship Id="rId26" Type="http://schemas.openxmlformats.org/officeDocument/2006/relationships/image" Target="media/image10.png"/><Relationship Id="rId231" Type="http://schemas.openxmlformats.org/officeDocument/2006/relationships/hyperlink" Target="http://surveys.hutton.ac.uk/index.php/admin/survey/sa/view/surveyid/559132/gid/613/qid/11991" TargetMode="External"/><Relationship Id="rId252" Type="http://schemas.openxmlformats.org/officeDocument/2006/relationships/hyperlink" Target="http://surveys.hutton.ac.uk/index.php/admin/survey/sa/view/surveyid/559132/gid/609/qid/12211" TargetMode="External"/><Relationship Id="rId273" Type="http://schemas.openxmlformats.org/officeDocument/2006/relationships/hyperlink" Target="http://surveys.hutton.ac.uk/index.php/admin/survey/sa/view/surveyid/559132/gid/610/qid/11913" TargetMode="External"/><Relationship Id="rId294" Type="http://schemas.openxmlformats.org/officeDocument/2006/relationships/hyperlink" Target="http://surveys.hutton.ac.uk/index.php/admin/survey/sa/view/surveyid/559132/gid/610/qid/11904" TargetMode="External"/><Relationship Id="rId308" Type="http://schemas.openxmlformats.org/officeDocument/2006/relationships/hyperlink" Target="http://surveys.hutton.ac.uk/index.php/admin/survey/sa/view/surveyid/559132/gid/611/qid/12059" TargetMode="External"/><Relationship Id="rId329" Type="http://schemas.openxmlformats.org/officeDocument/2006/relationships/hyperlink" Target="http://surveys.hutton.ac.uk/index.php/admin/survey/sa/view/surveyid/559132/gid/612/qid/12066" TargetMode="External"/><Relationship Id="rId47" Type="http://schemas.openxmlformats.org/officeDocument/2006/relationships/hyperlink" Target="https://github.com/DougSalt/GLAMURS/blob/master/ontologies/top-down%20ontologies/expert%20vocabulary%20ontology/expert.owl" TargetMode="External"/><Relationship Id="rId68" Type="http://schemas.openxmlformats.org/officeDocument/2006/relationships/image" Target="media/image37.png"/><Relationship Id="rId89" Type="http://schemas.openxmlformats.org/officeDocument/2006/relationships/image" Target="media/image50.png"/><Relationship Id="rId112" Type="http://schemas.openxmlformats.org/officeDocument/2006/relationships/hyperlink" Target="http://surveys.hutton.ac.uk/index.php/admin/survey/sa/view/surveyid/559132/gid/610/qid/11904" TargetMode="External"/><Relationship Id="rId133" Type="http://schemas.openxmlformats.org/officeDocument/2006/relationships/hyperlink" Target="http://surveys.hutton.ac.uk/index.php/admin/survey/sa/view/surveyid/559132/gid/612/qid/11906" TargetMode="External"/><Relationship Id="rId154" Type="http://schemas.openxmlformats.org/officeDocument/2006/relationships/hyperlink" Target="http://surveys.hutton.ac.uk/index.php/admin/survey/sa/view/surveyid/559132/gid/612/qid/12082" TargetMode="External"/><Relationship Id="rId175" Type="http://schemas.openxmlformats.org/officeDocument/2006/relationships/hyperlink" Target="http://surveys.hutton.ac.uk/index.php/admin/survey/sa/view/surveyid/559132/gid/612/qid/11906" TargetMode="External"/><Relationship Id="rId340" Type="http://schemas.openxmlformats.org/officeDocument/2006/relationships/hyperlink" Target="http://surveys.hutton.ac.uk/index.php/admin/survey/sa/view/surveyid/559132/gid/612/qid/12083" TargetMode="External"/><Relationship Id="rId361" Type="http://schemas.openxmlformats.org/officeDocument/2006/relationships/hyperlink" Target="http://surveys.hutton.ac.uk/index.php/admin/survey/sa/view/surveyid/559132/gid/613/qid/11983" TargetMode="External"/><Relationship Id="rId196" Type="http://schemas.openxmlformats.org/officeDocument/2006/relationships/hyperlink" Target="http://surveys.hutton.ac.uk/index.php/admin/survey/sa/view/surveyid/559132/gid/612/qid/12083" TargetMode="External"/><Relationship Id="rId200" Type="http://schemas.openxmlformats.org/officeDocument/2006/relationships/hyperlink" Target="http://surveys.hutton.ac.uk/index.php/admin/survey/sa/view/surveyid/559132/gid/612/qid/11906" TargetMode="External"/><Relationship Id="rId382" Type="http://schemas.openxmlformats.org/officeDocument/2006/relationships/hyperlink" Target="http://surveys.hutton.ac.uk/index.php/admin/survey/sa/view/surveyid/559132/gid/613/qid/11907" TargetMode="External"/><Relationship Id="rId417" Type="http://schemas.openxmlformats.org/officeDocument/2006/relationships/header" Target="header3.xml"/><Relationship Id="rId16" Type="http://schemas.openxmlformats.org/officeDocument/2006/relationships/hyperlink" Target="https://github.com/DougSalt/GLAMURS/blob/master/ontologies/top-down%20ontologies/integration.owl" TargetMode="External"/><Relationship Id="rId221" Type="http://schemas.openxmlformats.org/officeDocument/2006/relationships/hyperlink" Target="http://surveys.hutton.ac.uk/index.php/admin/survey/sa/view/surveyid/559132/gid/613/qid/11907" TargetMode="External"/><Relationship Id="rId242" Type="http://schemas.openxmlformats.org/officeDocument/2006/relationships/hyperlink" Target="https://documenta.udc.es/share/s/vy6CLlg7R4mb0CqKr3d_Wg" TargetMode="External"/><Relationship Id="rId263" Type="http://schemas.openxmlformats.org/officeDocument/2006/relationships/hyperlink" Target="http://surveys.hutton.ac.uk/index.php/admin/survey/sa/view/surveyid/559132/gid/609/qid/11899" TargetMode="External"/><Relationship Id="rId284" Type="http://schemas.openxmlformats.org/officeDocument/2006/relationships/hyperlink" Target="http://surveys.hutton.ac.uk/index.php/admin/survey/sa/view/surveyid/559132/gid/610/qid/11919" TargetMode="External"/><Relationship Id="rId319" Type="http://schemas.openxmlformats.org/officeDocument/2006/relationships/hyperlink" Target="http://surveys.hutton.ac.uk/index.php/admin/survey/sa/view/surveyid/559132/gid/609/qid/11903" TargetMode="External"/><Relationship Id="rId37" Type="http://schemas.openxmlformats.org/officeDocument/2006/relationships/image" Target="media/image17.png"/><Relationship Id="rId58" Type="http://schemas.openxmlformats.org/officeDocument/2006/relationships/image" Target="media/image31.png"/><Relationship Id="rId79" Type="http://schemas.openxmlformats.org/officeDocument/2006/relationships/image" Target="media/image44.png"/><Relationship Id="rId102" Type="http://schemas.openxmlformats.org/officeDocument/2006/relationships/image" Target="media/image52.png"/><Relationship Id="rId123" Type="http://schemas.openxmlformats.org/officeDocument/2006/relationships/hyperlink" Target="http://surveys.hutton.ac.uk/index.php/admin/survey/sa/view/surveyid/559132/gid/611/qid/12056" TargetMode="External"/><Relationship Id="rId144" Type="http://schemas.openxmlformats.org/officeDocument/2006/relationships/hyperlink" Target="http://surveys.hutton.ac.uk/index.php/admin/survey/sa/view/surveyid/559132/gid/612/qid/11906" TargetMode="External"/><Relationship Id="rId330" Type="http://schemas.openxmlformats.org/officeDocument/2006/relationships/hyperlink" Target="http://surveys.hutton.ac.uk/index.php/admin/survey/sa/view/surveyid/559132/gid/612/qid/12066" TargetMode="External"/><Relationship Id="rId90" Type="http://schemas.openxmlformats.org/officeDocument/2006/relationships/image" Target="media/image51.png"/><Relationship Id="rId165" Type="http://schemas.openxmlformats.org/officeDocument/2006/relationships/hyperlink" Target="http://surveys.hutton.ac.uk/index.php/admin/survey/sa/view/surveyid/559132/gid/612/qid/12066" TargetMode="External"/><Relationship Id="rId186" Type="http://schemas.openxmlformats.org/officeDocument/2006/relationships/hyperlink" Target="http://surveys.hutton.ac.uk/index.php/admin/survey/sa/view/surveyid/559132/gid/612/qid/11906" TargetMode="External"/><Relationship Id="rId351" Type="http://schemas.openxmlformats.org/officeDocument/2006/relationships/hyperlink" Target="http://surveys.hutton.ac.uk/index.php/admin/survey/sa/view/surveyid/559132/gid/613/qid/11971" TargetMode="External"/><Relationship Id="rId372" Type="http://schemas.openxmlformats.org/officeDocument/2006/relationships/hyperlink" Target="http://surveys.hutton.ac.uk/index.php/admin/survey/sa/view/surveyid/559132/gid/613/qid/11907" TargetMode="External"/><Relationship Id="rId393" Type="http://schemas.openxmlformats.org/officeDocument/2006/relationships/hyperlink" Target="http://surveys.hutton.ac.uk/index.php/admin/survey/sa/view/surveyid/559132/gid/613/qid/11992" TargetMode="External"/><Relationship Id="rId407" Type="http://schemas.openxmlformats.org/officeDocument/2006/relationships/hyperlink" Target="http://surveys.hutton.ac.uk/index.php/admin/survey/sa/view/surveyid/559132/gid/617/qid/12185" TargetMode="External"/><Relationship Id="rId211" Type="http://schemas.openxmlformats.org/officeDocument/2006/relationships/hyperlink" Target="http://surveys.hutton.ac.uk/index.php/admin/survey/sa/view/surveyid/559132/gid/613/qid/11971" TargetMode="External"/><Relationship Id="rId232" Type="http://schemas.openxmlformats.org/officeDocument/2006/relationships/hyperlink" Target="http://surveys.hutton.ac.uk/index.php/admin/survey/sa/view/surveyid/559132/gid/613/qid/11991" TargetMode="External"/><Relationship Id="rId253" Type="http://schemas.openxmlformats.org/officeDocument/2006/relationships/hyperlink" Target="http://surveys.hutton.ac.uk/index.php/admin/survey/sa/view/surveyid/559132/gid/609/qid/11893" TargetMode="External"/><Relationship Id="rId274" Type="http://schemas.openxmlformats.org/officeDocument/2006/relationships/hyperlink" Target="http://surveys.hutton.ac.uk/index.php/admin/survey/sa/view/surveyid/559132/gid/610/qid/11913" TargetMode="External"/><Relationship Id="rId295" Type="http://schemas.openxmlformats.org/officeDocument/2006/relationships/hyperlink" Target="http://surveys.hutton.ac.uk/index.php/admin/survey/sa/view/surveyid/559132/gid/610/qid/11921" TargetMode="External"/><Relationship Id="rId309" Type="http://schemas.openxmlformats.org/officeDocument/2006/relationships/hyperlink" Target="http://surveys.hutton.ac.uk/index.php/admin/survey/sa/view/surveyid/559132/gid/609/qid/11903" TargetMode="External"/><Relationship Id="rId27" Type="http://schemas.openxmlformats.org/officeDocument/2006/relationships/hyperlink" Target="https://github.com/DougSalt/GLAMURS/blob/master/src/create_terminology_ontology_wrapper.pl" TargetMode="External"/><Relationship Id="rId48" Type="http://schemas.openxmlformats.org/officeDocument/2006/relationships/hyperlink" Target="https://github.com/DougSalt/GLAMURS/blob/master/ontologies/top-down%20ontologies/high%20frequency%20terms%20ontology/word-groups-frequency.owl" TargetMode="External"/><Relationship Id="rId69" Type="http://schemas.openxmlformats.org/officeDocument/2006/relationships/image" Target="media/image38.png"/><Relationship Id="rId113" Type="http://schemas.openxmlformats.org/officeDocument/2006/relationships/image" Target="media/image53.png"/><Relationship Id="rId134" Type="http://schemas.openxmlformats.org/officeDocument/2006/relationships/hyperlink" Target="http://surveys.hutton.ac.uk/index.php/admin/survey/sa/view/surveyid/559132/gid/612/qid/11906" TargetMode="External"/><Relationship Id="rId320" Type="http://schemas.openxmlformats.org/officeDocument/2006/relationships/hyperlink" Target="http://surveys.hutton.ac.uk/index.php/admin/survey/sa/view/surveyid/559132/gid/612/qid/11906" TargetMode="External"/><Relationship Id="rId80" Type="http://schemas.openxmlformats.org/officeDocument/2006/relationships/header" Target="header1.xml"/><Relationship Id="rId155" Type="http://schemas.openxmlformats.org/officeDocument/2006/relationships/hyperlink" Target="http://surveys.hutton.ac.uk/index.php/admin/survey/sa/view/surveyid/559132/gid/612/qid/12080" TargetMode="External"/><Relationship Id="rId176" Type="http://schemas.openxmlformats.org/officeDocument/2006/relationships/hyperlink" Target="http://surveys.hutton.ac.uk/index.php/admin/survey/sa/view/surveyid/559132/gid/612/qid/12066" TargetMode="External"/><Relationship Id="rId197" Type="http://schemas.openxmlformats.org/officeDocument/2006/relationships/hyperlink" Target="http://surveys.hutton.ac.uk/index.php/admin/survey/sa/view/surveyid/559132/gid/612/qid/12082" TargetMode="External"/><Relationship Id="rId341" Type="http://schemas.openxmlformats.org/officeDocument/2006/relationships/hyperlink" Target="http://surveys.hutton.ac.uk/index.php/admin/survey/sa/view/surveyid/559132/gid/609/qid/11903" TargetMode="External"/><Relationship Id="rId362" Type="http://schemas.openxmlformats.org/officeDocument/2006/relationships/hyperlink" Target="http://surveys.hutton.ac.uk/index.php/admin/survey/sa/view/surveyid/559132/gid/613/qid/11907" TargetMode="External"/><Relationship Id="rId383" Type="http://schemas.openxmlformats.org/officeDocument/2006/relationships/hyperlink" Target="http://surveys.hutton.ac.uk/index.php/admin/survey/sa/view/surveyid/559132/gid/613/qid/11991" TargetMode="External"/><Relationship Id="rId418" Type="http://schemas.openxmlformats.org/officeDocument/2006/relationships/footer" Target="footer3.xml"/><Relationship Id="rId201" Type="http://schemas.openxmlformats.org/officeDocument/2006/relationships/hyperlink" Target="http://surveys.hutton.ac.uk/index.php/admin/survey/sa/view/surveyid/559132/gid/612/qid/11906" TargetMode="External"/><Relationship Id="rId222" Type="http://schemas.openxmlformats.org/officeDocument/2006/relationships/hyperlink" Target="http://surveys.hutton.ac.uk/index.php/admin/survey/sa/view/surveyid/559132/gid/613/qid/11990" TargetMode="External"/><Relationship Id="rId243" Type="http://schemas.openxmlformats.org/officeDocument/2006/relationships/hyperlink" Target="http://surveys.hutton.ac.uk/index.php/admin/survey/sa/view/surveyid/559132/gid/607/qid/12151" TargetMode="External"/><Relationship Id="rId264" Type="http://schemas.openxmlformats.org/officeDocument/2006/relationships/hyperlink" Target="http://surveys.hutton.ac.uk/index.php/admin/survey/sa/view/surveyid/559132/gid/609/qid/11900" TargetMode="External"/><Relationship Id="rId285" Type="http://schemas.openxmlformats.org/officeDocument/2006/relationships/hyperlink" Target="http://surveys.hutton.ac.uk/index.php/admin/survey/sa/view/surveyid/559132/gid/610/qid/11919" TargetMode="External"/><Relationship Id="rId17" Type="http://schemas.openxmlformats.org/officeDocument/2006/relationships/image" Target="media/image4.png"/><Relationship Id="rId38" Type="http://schemas.openxmlformats.org/officeDocument/2006/relationships/image" Target="media/image18.png"/><Relationship Id="rId59" Type="http://schemas.openxmlformats.org/officeDocument/2006/relationships/image" Target="media/image32.png"/><Relationship Id="rId103" Type="http://schemas.openxmlformats.org/officeDocument/2006/relationships/hyperlink" Target="https://documenta.udc.es/share/s/vy6CLlg7R4mb0CqKr3d_Wg" TargetMode="External"/><Relationship Id="rId124" Type="http://schemas.openxmlformats.org/officeDocument/2006/relationships/hyperlink" Target="http://surveys.hutton.ac.uk/index.php/admin/survey/sa/view/surveyid/559132/gid/611/qid/12059" TargetMode="External"/><Relationship Id="rId310" Type="http://schemas.openxmlformats.org/officeDocument/2006/relationships/hyperlink" Target="http://surveys.hutton.ac.uk/index.php/admin/survey/sa/view/surveyid/559132/gid/611/qid/12060" TargetMode="External"/><Relationship Id="rId70" Type="http://schemas.openxmlformats.org/officeDocument/2006/relationships/hyperlink" Target="https://github.com/DougSalt/GLAMURS/tree/master/ontologies/bottom-up%20ontologies/models/micro-economic%20models" TargetMode="External"/><Relationship Id="rId91" Type="http://schemas.openxmlformats.org/officeDocument/2006/relationships/hyperlink" Target="https://documenta.udc.es/share/s/vy6CLlg7R4mb0CqKr3d_Wg" TargetMode="External"/><Relationship Id="rId145" Type="http://schemas.openxmlformats.org/officeDocument/2006/relationships/hyperlink" Target="http://surveys.hutton.ac.uk/index.php/admin/survey/sa/view/surveyid/559132/gid/612/qid/11906" TargetMode="External"/><Relationship Id="rId166" Type="http://schemas.openxmlformats.org/officeDocument/2006/relationships/hyperlink" Target="http://surveys.hutton.ac.uk/index.php/admin/survey/sa/view/surveyid/559132/gid/612/qid/12066" TargetMode="External"/><Relationship Id="rId187" Type="http://schemas.openxmlformats.org/officeDocument/2006/relationships/hyperlink" Target="http://surveys.hutton.ac.uk/index.php/admin/survey/sa/view/surveyid/559132/gid/612/qid/11906" TargetMode="External"/><Relationship Id="rId331" Type="http://schemas.openxmlformats.org/officeDocument/2006/relationships/hyperlink" Target="http://surveys.hutton.ac.uk/index.php/admin/survey/sa/view/surveyid/559132/gid/609/qid/11903" TargetMode="External"/><Relationship Id="rId352" Type="http://schemas.openxmlformats.org/officeDocument/2006/relationships/hyperlink" Target="http://surveys.hutton.ac.uk/index.php/admin/survey/sa/view/surveyid/559132/gid/613/qid/11907" TargetMode="External"/><Relationship Id="rId373" Type="http://schemas.openxmlformats.org/officeDocument/2006/relationships/hyperlink" Target="http://surveys.hutton.ac.uk/index.php/admin/survey/sa/view/surveyid/559132/gid/613/qid/11990" TargetMode="External"/><Relationship Id="rId394" Type="http://schemas.openxmlformats.org/officeDocument/2006/relationships/hyperlink" Target="http://surveys.hutton.ac.uk/index.php/admin/survey/sa/view/surveyid/559132/gid/613/qid/11907" TargetMode="External"/><Relationship Id="rId408" Type="http://schemas.openxmlformats.org/officeDocument/2006/relationships/hyperlink" Target="http://surveys.hutton.ac.uk/index.php/admin/survey/sa/view/surveyid/559132/gid/617/qid/12185" TargetMode="External"/><Relationship Id="rId1" Type="http://schemas.openxmlformats.org/officeDocument/2006/relationships/customXml" Target="../customXml/item1.xml"/><Relationship Id="rId212" Type="http://schemas.openxmlformats.org/officeDocument/2006/relationships/hyperlink" Target="http://surveys.hutton.ac.uk/index.php/admin/survey/sa/view/surveyid/559132/gid/613/qid/11971" TargetMode="External"/><Relationship Id="rId233" Type="http://schemas.openxmlformats.org/officeDocument/2006/relationships/hyperlink" Target="http://surveys.hutton.ac.uk/index.php/admin/survey/sa/view/surveyid/559132/gid/613/qid/11907" TargetMode="External"/><Relationship Id="rId254" Type="http://schemas.openxmlformats.org/officeDocument/2006/relationships/hyperlink" Target="http://surveys.hutton.ac.uk/index.php/admin/survey/sa/view/surveyid/559132/gid/609/qid/11893" TargetMode="External"/><Relationship Id="rId28" Type="http://schemas.openxmlformats.org/officeDocument/2006/relationships/image" Target="media/image11.png"/><Relationship Id="rId49" Type="http://schemas.openxmlformats.org/officeDocument/2006/relationships/hyperlink" Target="https://github.com/DougSalt/GLAMURS/blob/master/ontologies/top-down%20ontologies/high%20frequency%20terms%20ontology/single-words-frequency.owl" TargetMode="External"/><Relationship Id="rId114" Type="http://schemas.openxmlformats.org/officeDocument/2006/relationships/hyperlink" Target="http://surveys.hutton.ac.uk/index.php/admin/survey/sa/view/surveyid/559132/gid/610/qid/11904" TargetMode="External"/><Relationship Id="rId275" Type="http://schemas.openxmlformats.org/officeDocument/2006/relationships/hyperlink" Target="http://surveys.hutton.ac.uk/index.php/admin/survey/sa/view/surveyid/559132/gid/609/qid/11903" TargetMode="External"/><Relationship Id="rId296" Type="http://schemas.openxmlformats.org/officeDocument/2006/relationships/hyperlink" Target="http://surveys.hutton.ac.uk/index.php/admin/survey/sa/view/surveyid/559132/gid/610/qid/11921" TargetMode="External"/><Relationship Id="rId300" Type="http://schemas.openxmlformats.org/officeDocument/2006/relationships/hyperlink" Target="http://surveys.hutton.ac.uk/index.php/admin/survey/sa/view/surveyid/559132/gid/609/qid/11903" TargetMode="External"/><Relationship Id="rId60" Type="http://schemas.openxmlformats.org/officeDocument/2006/relationships/hyperlink" Target="https://github.com/DougSalt/GLAMURS/tree/master/ontologies/bottom-up%20ontologies/regional%20surveys" TargetMode="External"/><Relationship Id="rId81" Type="http://schemas.openxmlformats.org/officeDocument/2006/relationships/footer" Target="footer1.xml"/><Relationship Id="rId135" Type="http://schemas.openxmlformats.org/officeDocument/2006/relationships/hyperlink" Target="http://surveys.hutton.ac.uk/index.php/admin/survey/sa/view/surveyid/559132/gid/612/qid/11906" TargetMode="External"/><Relationship Id="rId156" Type="http://schemas.openxmlformats.org/officeDocument/2006/relationships/hyperlink" Target="http://surveys.hutton.ac.uk/index.php/admin/survey/sa/view/surveyid/559132/gid/612/qid/12084" TargetMode="External"/><Relationship Id="rId177" Type="http://schemas.openxmlformats.org/officeDocument/2006/relationships/hyperlink" Target="http://surveys.hutton.ac.uk/index.php/admin/survey/sa/view/surveyid/559132/gid/612/qid/12066" TargetMode="External"/><Relationship Id="rId198" Type="http://schemas.openxmlformats.org/officeDocument/2006/relationships/hyperlink" Target="http://surveys.hutton.ac.uk/index.php/admin/survey/sa/view/surveyid/559132/gid/612/qid/12080" TargetMode="External"/><Relationship Id="rId321" Type="http://schemas.openxmlformats.org/officeDocument/2006/relationships/hyperlink" Target="http://surveys.hutton.ac.uk/index.php/admin/survey/sa/view/surveyid/559132/gid/612/qid/11906" TargetMode="External"/><Relationship Id="rId342" Type="http://schemas.openxmlformats.org/officeDocument/2006/relationships/hyperlink" Target="http://surveys.hutton.ac.uk/index.php/admin/survey/sa/view/surveyid/559132/gid/612/qid/12084" TargetMode="External"/><Relationship Id="rId363" Type="http://schemas.openxmlformats.org/officeDocument/2006/relationships/hyperlink" Target="http://surveys.hutton.ac.uk/index.php/admin/survey/sa/view/surveyid/559132/gid/613/qid/11983" TargetMode="External"/><Relationship Id="rId384" Type="http://schemas.openxmlformats.org/officeDocument/2006/relationships/hyperlink" Target="http://surveys.hutton.ac.uk/index.php/admin/survey/sa/view/surveyid/559132/gid/613/qid/11907" TargetMode="External"/><Relationship Id="rId419" Type="http://schemas.openxmlformats.org/officeDocument/2006/relationships/header" Target="header4.xml"/><Relationship Id="rId202" Type="http://schemas.openxmlformats.org/officeDocument/2006/relationships/hyperlink" Target="http://surveys.hutton.ac.uk/index.php/admin/survey/sa/view/surveyid/559132/gid/612/qid/11906" TargetMode="External"/><Relationship Id="rId223" Type="http://schemas.openxmlformats.org/officeDocument/2006/relationships/hyperlink" Target="http://surveys.hutton.ac.uk/index.php/admin/survey/sa/view/surveyid/559132/gid/613/qid/11990" TargetMode="External"/><Relationship Id="rId244" Type="http://schemas.openxmlformats.org/officeDocument/2006/relationships/hyperlink" Target="http://surveys.hutton.ac.uk/index.php/admin/survey/sa/view/surveyid/559132/gid/607/qid/12151" TargetMode="External"/><Relationship Id="rId18" Type="http://schemas.openxmlformats.org/officeDocument/2006/relationships/image" Target="media/image5.png"/><Relationship Id="rId39" Type="http://schemas.openxmlformats.org/officeDocument/2006/relationships/image" Target="media/image19.png"/><Relationship Id="rId265" Type="http://schemas.openxmlformats.org/officeDocument/2006/relationships/hyperlink" Target="http://surveys.hutton.ac.uk/index.php/admin/survey/sa/view/surveyid/559132/gid/609/qid/11901" TargetMode="External"/><Relationship Id="rId286" Type="http://schemas.openxmlformats.org/officeDocument/2006/relationships/hyperlink" Target="http://surveys.hutton.ac.uk/index.php/admin/survey/sa/view/surveyid/559132/gid/610/qid/11919" TargetMode="External"/><Relationship Id="rId50" Type="http://schemas.openxmlformats.org/officeDocument/2006/relationships/hyperlink" Target="https://github.com/DougSalt/GLAMURS/blob/master/ontologies/top-down%20ontologies/glossary%20ontology/glossary.owl" TargetMode="External"/><Relationship Id="rId104" Type="http://schemas.openxmlformats.org/officeDocument/2006/relationships/hyperlink" Target="http://surveys.hutton.ac.uk/index.php/admin/survey/sa/view/surveyid/559132/gid/607/qid/11889" TargetMode="External"/><Relationship Id="rId125" Type="http://schemas.openxmlformats.org/officeDocument/2006/relationships/hyperlink" Target="http://surveys.hutton.ac.uk/index.php/admin/survey/sa/view/surveyid/559132/gid/611/qid/12212" TargetMode="External"/><Relationship Id="rId146" Type="http://schemas.openxmlformats.org/officeDocument/2006/relationships/hyperlink" Target="http://surveys.hutton.ac.uk/index.php/admin/survey/sa/view/surveyid/559132/gid/612/qid/11906" TargetMode="External"/><Relationship Id="rId167" Type="http://schemas.openxmlformats.org/officeDocument/2006/relationships/hyperlink" Target="http://surveys.hutton.ac.uk/index.php/admin/survey/sa/view/surveyid/559132/gid/612/qid/12066" TargetMode="External"/><Relationship Id="rId188" Type="http://schemas.openxmlformats.org/officeDocument/2006/relationships/hyperlink" Target="http://surveys.hutton.ac.uk/index.php/admin/survey/sa/view/surveyid/559132/gid/612/qid/11906" TargetMode="External"/><Relationship Id="rId311" Type="http://schemas.openxmlformats.org/officeDocument/2006/relationships/hyperlink" Target="http://surveys.hutton.ac.uk/index.php/admin/survey/sa/view/surveyid/559132/gid/609/qid/11903" TargetMode="External"/><Relationship Id="rId332" Type="http://schemas.openxmlformats.org/officeDocument/2006/relationships/hyperlink" Target="http://surveys.hutton.ac.uk/index.php/admin/survey/sa/view/surveyid/559132/gid/612/qid/12067" TargetMode="External"/><Relationship Id="rId353" Type="http://schemas.openxmlformats.org/officeDocument/2006/relationships/hyperlink" Target="http://surveys.hutton.ac.uk/index.php/admin/survey/sa/view/surveyid/559132/gid/613/qid/11971" TargetMode="External"/><Relationship Id="rId374" Type="http://schemas.openxmlformats.org/officeDocument/2006/relationships/hyperlink" Target="http://surveys.hutton.ac.uk/index.php/admin/survey/sa/view/surveyid/559132/gid/613/qid/11907" TargetMode="External"/><Relationship Id="rId395" Type="http://schemas.openxmlformats.org/officeDocument/2006/relationships/hyperlink" Target="http://surveys.hutton.ac.uk/index.php/admin/survey/sa/view/surveyid/559132/gid/613/qid/11992" TargetMode="External"/><Relationship Id="rId409" Type="http://schemas.openxmlformats.org/officeDocument/2006/relationships/hyperlink" Target="http://surveys.hutton.ac.uk/index.php/admin/survey/sa/view/surveyid/559132/gid/617/qid/12185" TargetMode="External"/><Relationship Id="rId71" Type="http://schemas.openxmlformats.org/officeDocument/2006/relationships/hyperlink" Target="https://github.com/DougSalt/GLAMURS/tree/master/ontologies/bottom-up%20ontologies/models/macro-economic%20models" TargetMode="External"/><Relationship Id="rId92" Type="http://schemas.openxmlformats.org/officeDocument/2006/relationships/hyperlink" Target="https://documenta.udc.es/share/s/vy6CLlg7R4mb0CqKr3d_Wg" TargetMode="External"/><Relationship Id="rId213" Type="http://schemas.openxmlformats.org/officeDocument/2006/relationships/hyperlink" Target="http://surveys.hutton.ac.uk/index.php/admin/survey/sa/view/surveyid/559132/gid/613/qid/11971" TargetMode="External"/><Relationship Id="rId234" Type="http://schemas.openxmlformats.org/officeDocument/2006/relationships/hyperlink" Target="http://surveys.hutton.ac.uk/index.php/admin/survey/sa/view/surveyid/559132/gid/613/qid/11992" TargetMode="External"/><Relationship Id="rId420"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hyperlink" Target="https://github.com/DougSalt/GLAMURS/blob/master/ontologies/top-down%20ontologies/original%20description%20of%20work%20ontology/core.owl" TargetMode="External"/><Relationship Id="rId255" Type="http://schemas.openxmlformats.org/officeDocument/2006/relationships/hyperlink" Target="http://surveys.hutton.ac.uk/index.php/admin/survey/sa/view/surveyid/559132/gid/609/qid/11894" TargetMode="External"/><Relationship Id="rId276" Type="http://schemas.openxmlformats.org/officeDocument/2006/relationships/hyperlink" Target="http://surveys.hutton.ac.uk/index.php/admin/survey/sa/view/surveyid/559132/gid/610/qid/11904" TargetMode="External"/><Relationship Id="rId297" Type="http://schemas.openxmlformats.org/officeDocument/2006/relationships/hyperlink" Target="http://surveys.hutton.ac.uk/index.php/admin/survey/sa/view/surveyid/559132/gid/610/qid/11921" TargetMode="External"/><Relationship Id="rId40" Type="http://schemas.openxmlformats.org/officeDocument/2006/relationships/hyperlink" Target="https://github.com/DougSalt/GLAMURS/blob/master/ontologies/top-down%20ontologies/on-line%20questionnaire%20ontology/questionnaire.owl" TargetMode="External"/><Relationship Id="rId115" Type="http://schemas.openxmlformats.org/officeDocument/2006/relationships/hyperlink" Target="http://surveys.hutton.ac.uk/index.php/admin/survey/sa/view/surveyid/559132/gid/610/qid/11904" TargetMode="External"/><Relationship Id="rId136" Type="http://schemas.openxmlformats.org/officeDocument/2006/relationships/hyperlink" Target="http://surveys.hutton.ac.uk/index.php/admin/survey/sa/view/surveyid/559132/gid/612/qid/11906" TargetMode="External"/><Relationship Id="rId157" Type="http://schemas.openxmlformats.org/officeDocument/2006/relationships/hyperlink" Target="http://surveys.hutton.ac.uk/index.php/admin/survey/sa/view/surveyid/559132/gid/612/qid/12080" TargetMode="External"/><Relationship Id="rId178" Type="http://schemas.openxmlformats.org/officeDocument/2006/relationships/hyperlink" Target="http://surveys.hutton.ac.uk/index.php/admin/survey/sa/view/surveyid/559132/gid/612/qid/12066" TargetMode="External"/><Relationship Id="rId301" Type="http://schemas.openxmlformats.org/officeDocument/2006/relationships/hyperlink" Target="http://surveys.hutton.ac.uk/index.php/admin/survey/sa/view/surveyid/559132/gid/611/qid/12056" TargetMode="External"/><Relationship Id="rId322" Type="http://schemas.openxmlformats.org/officeDocument/2006/relationships/hyperlink" Target="http://surveys.hutton.ac.uk/index.php/admin/survey/sa/view/surveyid/559132/gid/612/qid/11906" TargetMode="External"/><Relationship Id="rId343" Type="http://schemas.openxmlformats.org/officeDocument/2006/relationships/hyperlink" Target="http://surveys.hutton.ac.uk/index.php/admin/survey/sa/view/surveyid/559132/gid/613/qid/11907" TargetMode="External"/><Relationship Id="rId364" Type="http://schemas.openxmlformats.org/officeDocument/2006/relationships/hyperlink" Target="http://surveys.hutton.ac.uk/index.php/admin/survey/sa/view/surveyid/559132/gid/613/qid/11907" TargetMode="External"/><Relationship Id="rId61" Type="http://schemas.openxmlformats.org/officeDocument/2006/relationships/image" Target="media/image33.png"/><Relationship Id="rId82" Type="http://schemas.openxmlformats.org/officeDocument/2006/relationships/header" Target="header2.xml"/><Relationship Id="rId199" Type="http://schemas.openxmlformats.org/officeDocument/2006/relationships/hyperlink" Target="http://surveys.hutton.ac.uk/index.php/admin/survey/sa/view/surveyid/559132/gid/612/qid/11906" TargetMode="External"/><Relationship Id="rId203" Type="http://schemas.openxmlformats.org/officeDocument/2006/relationships/hyperlink" Target="http://surveys.hutton.ac.uk/index.php/admin/survey/sa/view/surveyid/559132/gid/612/qid/11906" TargetMode="External"/><Relationship Id="rId385" Type="http://schemas.openxmlformats.org/officeDocument/2006/relationships/hyperlink" Target="http://surveys.hutton.ac.uk/index.php/admin/survey/sa/view/surveyid/559132/gid/613/qid/11991" TargetMode="External"/><Relationship Id="rId19" Type="http://schemas.openxmlformats.org/officeDocument/2006/relationships/hyperlink" Target="https://github.com/DougSalt/GLAMURS/blob/master/ontologies/top-down%20ontologies/integration.owl" TargetMode="External"/><Relationship Id="rId224" Type="http://schemas.openxmlformats.org/officeDocument/2006/relationships/hyperlink" Target="http://surveys.hutton.ac.uk/index.php/admin/survey/sa/view/surveyid/559132/gid/613/qid/11990" TargetMode="External"/><Relationship Id="rId245" Type="http://schemas.openxmlformats.org/officeDocument/2006/relationships/hyperlink" Target="http://surveys.hutton.ac.uk/index.php/admin/survey/sa/view/surveyid/559132/gid/607/qid/11887" TargetMode="External"/><Relationship Id="rId266" Type="http://schemas.openxmlformats.org/officeDocument/2006/relationships/hyperlink" Target="http://surveys.hutton.ac.uk/index.php/admin/survey/sa/view/surveyid/559132/gid/609/qid/11902" TargetMode="External"/><Relationship Id="rId287" Type="http://schemas.openxmlformats.org/officeDocument/2006/relationships/hyperlink" Target="http://surveys.hutton.ac.uk/index.php/admin/survey/sa/view/surveyid/559132/gid/609/qid/11903" TargetMode="External"/><Relationship Id="rId410" Type="http://schemas.openxmlformats.org/officeDocument/2006/relationships/hyperlink" Target="http://surveys.hutton.ac.uk/index.php/admin/survey/sa/view/surveyid/559132/gid/617/qid/12185" TargetMode="External"/><Relationship Id="rId30" Type="http://schemas.openxmlformats.org/officeDocument/2006/relationships/image" Target="media/image12.png"/><Relationship Id="rId105" Type="http://schemas.openxmlformats.org/officeDocument/2006/relationships/hyperlink" Target="http://surveys.hutton.ac.uk/index.php/admin/survey/sa/view/surveyid/559132/gid/607/qid/12151" TargetMode="External"/><Relationship Id="rId126" Type="http://schemas.openxmlformats.org/officeDocument/2006/relationships/hyperlink" Target="http://surveys.hutton.ac.uk/index.php/admin/survey/sa/view/surveyid/559132/gid/611/qid/12063" TargetMode="External"/><Relationship Id="rId147" Type="http://schemas.openxmlformats.org/officeDocument/2006/relationships/hyperlink" Target="http://surveys.hutton.ac.uk/index.php/admin/survey/sa/view/surveyid/559132/gid/612/qid/11906" TargetMode="External"/><Relationship Id="rId168" Type="http://schemas.openxmlformats.org/officeDocument/2006/relationships/hyperlink" Target="http://surveys.hutton.ac.uk/index.php/admin/survey/sa/view/surveyid/559132/gid/612/qid/12081" TargetMode="External"/><Relationship Id="rId312" Type="http://schemas.openxmlformats.org/officeDocument/2006/relationships/hyperlink" Target="http://surveys.hutton.ac.uk/index.php/admin/survey/sa/view/surveyid/559132/gid/611/qid/12063" TargetMode="External"/><Relationship Id="rId333" Type="http://schemas.openxmlformats.org/officeDocument/2006/relationships/hyperlink" Target="http://surveys.hutton.ac.uk/index.php/admin/survey/sa/view/surveyid/559132/gid/609/qid/11903" TargetMode="External"/><Relationship Id="rId354" Type="http://schemas.openxmlformats.org/officeDocument/2006/relationships/hyperlink" Target="http://surveys.hutton.ac.uk/index.php/admin/survey/sa/view/surveyid/559132/gid/613/qid/11907" TargetMode="External"/><Relationship Id="rId51" Type="http://schemas.openxmlformats.org/officeDocument/2006/relationships/image" Target="media/image26.png"/><Relationship Id="rId72" Type="http://schemas.openxmlformats.org/officeDocument/2006/relationships/image" Target="media/image39.png"/><Relationship Id="rId93" Type="http://schemas.openxmlformats.org/officeDocument/2006/relationships/hyperlink" Target="https://documenta.udc.es/share/s/vy6CLlg7R4mb0CqKr3d_Wg" TargetMode="External"/><Relationship Id="rId189" Type="http://schemas.openxmlformats.org/officeDocument/2006/relationships/hyperlink" Target="http://surveys.hutton.ac.uk/index.php/admin/survey/sa/view/surveyid/559132/gid/612/qid/11906" TargetMode="External"/><Relationship Id="rId375" Type="http://schemas.openxmlformats.org/officeDocument/2006/relationships/hyperlink" Target="http://surveys.hutton.ac.uk/index.php/admin/survey/sa/view/surveyid/559132/gid/613/qid/11990" TargetMode="External"/><Relationship Id="rId396" Type="http://schemas.openxmlformats.org/officeDocument/2006/relationships/hyperlink" Target="http://surveys.hutton.ac.uk/index.php/admin/survey/sa/view/surveyid/559132/gid/613/qid/11907" TargetMode="External"/><Relationship Id="rId3" Type="http://schemas.openxmlformats.org/officeDocument/2006/relationships/styles" Target="styles.xml"/><Relationship Id="rId214" Type="http://schemas.openxmlformats.org/officeDocument/2006/relationships/hyperlink" Target="http://surveys.hutton.ac.uk/index.php/admin/survey/sa/view/surveyid/559132/gid/613/qid/11971" TargetMode="External"/><Relationship Id="rId235" Type="http://schemas.openxmlformats.org/officeDocument/2006/relationships/hyperlink" Target="http://surveys.hutton.ac.uk/index.php/admin/survey/sa/view/surveyid/559132/gid/613/qid/11992" TargetMode="External"/><Relationship Id="rId256" Type="http://schemas.openxmlformats.org/officeDocument/2006/relationships/hyperlink" Target="http://surveys.hutton.ac.uk/index.php/admin/survey/sa/view/surveyid/559132/gid/609/qid/11894" TargetMode="External"/><Relationship Id="rId277" Type="http://schemas.openxmlformats.org/officeDocument/2006/relationships/hyperlink" Target="http://surveys.hutton.ac.uk/index.php/admin/survey/sa/view/surveyid/559132/gid/610/qid/11918" TargetMode="External"/><Relationship Id="rId298" Type="http://schemas.openxmlformats.org/officeDocument/2006/relationships/hyperlink" Target="http://surveys.hutton.ac.uk/index.php/admin/survey/sa/view/surveyid/559132/gid/610/qid/11921" TargetMode="External"/><Relationship Id="rId400" Type="http://schemas.openxmlformats.org/officeDocument/2006/relationships/hyperlink" Target="http://surveys.hutton.ac.uk/index.php/admin/survey/sa/view/surveyid/559132/gid/617/qid/12184" TargetMode="External"/><Relationship Id="rId421" Type="http://schemas.openxmlformats.org/officeDocument/2006/relationships/image" Target="media/image54.png"/><Relationship Id="rId116" Type="http://schemas.openxmlformats.org/officeDocument/2006/relationships/hyperlink" Target="http://surveys.hutton.ac.uk/index.php/admin/survey/sa/view/surveyid/559132/gid/610/qid/11904" TargetMode="External"/><Relationship Id="rId137" Type="http://schemas.openxmlformats.org/officeDocument/2006/relationships/hyperlink" Target="http://surveys.hutton.ac.uk/index.php/admin/survey/sa/view/surveyid/559132/gid/612/qid/11906" TargetMode="External"/><Relationship Id="rId158" Type="http://schemas.openxmlformats.org/officeDocument/2006/relationships/hyperlink" Target="http://surveys.hutton.ac.uk/index.php/admin/survey/sa/view/surveyid/559132/gid/612/qid/11906" TargetMode="External"/><Relationship Id="rId302" Type="http://schemas.openxmlformats.org/officeDocument/2006/relationships/hyperlink" Target="http://surveys.hutton.ac.uk/index.php/admin/survey/sa/view/surveyid/559132/gid/609/qid/11903" TargetMode="External"/><Relationship Id="rId323" Type="http://schemas.openxmlformats.org/officeDocument/2006/relationships/hyperlink" Target="http://surveys.hutton.ac.uk/index.php/admin/survey/sa/view/surveyid/559132/gid/612/qid/11906" TargetMode="External"/><Relationship Id="rId344" Type="http://schemas.openxmlformats.org/officeDocument/2006/relationships/hyperlink" Target="http://surveys.hutton.ac.uk/index.php/admin/survey/sa/view/surveyid/559132/gid/613/qid/11907" TargetMode="External"/><Relationship Id="rId20" Type="http://schemas.openxmlformats.org/officeDocument/2006/relationships/image" Target="media/image6.png"/><Relationship Id="rId41" Type="http://schemas.openxmlformats.org/officeDocument/2006/relationships/image" Target="media/image20.png"/><Relationship Id="rId62" Type="http://schemas.openxmlformats.org/officeDocument/2006/relationships/image" Target="media/image34.png"/><Relationship Id="rId83" Type="http://schemas.openxmlformats.org/officeDocument/2006/relationships/footer" Target="footer2.xml"/><Relationship Id="rId179" Type="http://schemas.openxmlformats.org/officeDocument/2006/relationships/hyperlink" Target="http://surveys.hutton.ac.uk/index.php/admin/survey/sa/view/surveyid/559132/gid/612/qid/12066" TargetMode="External"/><Relationship Id="rId365" Type="http://schemas.openxmlformats.org/officeDocument/2006/relationships/hyperlink" Target="http://surveys.hutton.ac.uk/index.php/admin/survey/sa/view/surveyid/559132/gid/613/qid/11983" TargetMode="External"/><Relationship Id="rId386" Type="http://schemas.openxmlformats.org/officeDocument/2006/relationships/hyperlink" Target="http://surveys.hutton.ac.uk/index.php/admin/survey/sa/view/surveyid/559132/gid/613/qid/11907" TargetMode="External"/><Relationship Id="rId190" Type="http://schemas.openxmlformats.org/officeDocument/2006/relationships/hyperlink" Target="http://surveys.hutton.ac.uk/index.php/admin/survey/sa/view/surveyid/559132/gid/612/qid/11906" TargetMode="External"/><Relationship Id="rId204" Type="http://schemas.openxmlformats.org/officeDocument/2006/relationships/hyperlink" Target="http://surveys.hutton.ac.uk/index.php/admin/survey/sa/view/surveyid/559132/gid/612/qid/12066" TargetMode="External"/><Relationship Id="rId225" Type="http://schemas.openxmlformats.org/officeDocument/2006/relationships/hyperlink" Target="http://surveys.hutton.ac.uk/index.php/admin/survey/sa/view/surveyid/559132/gid/613/qid/11990" TargetMode="External"/><Relationship Id="rId246" Type="http://schemas.openxmlformats.org/officeDocument/2006/relationships/hyperlink" Target="http://surveys.hutton.ac.uk/index.php/admin/survey/sa/view/surveyid/559132/gid/607/qid/11891" TargetMode="External"/><Relationship Id="rId267" Type="http://schemas.openxmlformats.org/officeDocument/2006/relationships/hyperlink" Target="http://surveys.hutton.ac.uk/index.php/admin/survey/sa/view/surveyid/559132/gid/609/qid/11903" TargetMode="External"/><Relationship Id="rId288" Type="http://schemas.openxmlformats.org/officeDocument/2006/relationships/hyperlink" Target="http://surveys.hutton.ac.uk/index.php/admin/survey/sa/view/surveyid/559132/gid/610/qid/11904" TargetMode="External"/><Relationship Id="rId411" Type="http://schemas.openxmlformats.org/officeDocument/2006/relationships/hyperlink" Target="http://surveys.hutton.ac.uk/index.php/admin/survey/sa/view/surveyid/559132/gid/617/qid/12185" TargetMode="External"/><Relationship Id="rId106" Type="http://schemas.openxmlformats.org/officeDocument/2006/relationships/hyperlink" Target="http://surveys.hutton.ac.uk/index.php/admin/survey/sa/view/surveyid/559132/gid/607/qid/11890" TargetMode="External"/><Relationship Id="rId127" Type="http://schemas.openxmlformats.org/officeDocument/2006/relationships/hyperlink" Target="http://surveys.hutton.ac.uk/index.php/admin/survey/sa/view/surveyid/559132/gid/611/qid/12064" TargetMode="External"/><Relationship Id="rId313" Type="http://schemas.openxmlformats.org/officeDocument/2006/relationships/hyperlink" Target="http://surveys.hutton.ac.uk/index.php/admin/survey/sa/view/surveyid/559132/gid/609/qid/11903" TargetMode="External"/><Relationship Id="rId10" Type="http://schemas.openxmlformats.org/officeDocument/2006/relationships/hyperlink" Target="https://github.com/DougSalt/GLAMURS/tree/master/ontologies/" TargetMode="External"/><Relationship Id="rId31" Type="http://schemas.openxmlformats.org/officeDocument/2006/relationships/hyperlink" Target="https://github.com/DougSalt/GLAMURS/blob/master/ontologies/top-down%20ontologies/on-line%20questionnaire%20ontology/questionnaire.owl" TargetMode="External"/><Relationship Id="rId52" Type="http://schemas.openxmlformats.org/officeDocument/2006/relationships/image" Target="media/image27.png"/><Relationship Id="rId73" Type="http://schemas.openxmlformats.org/officeDocument/2006/relationships/hyperlink" Target="https://github.com/DougSalt/GLAMURS/tree/master/ontologies/bottom-up%20ontologies/environmental%20footprinting" TargetMode="External"/><Relationship Id="rId94" Type="http://schemas.openxmlformats.org/officeDocument/2006/relationships/hyperlink" Target="https://documenta.udc.es/share/s/vy6CLlg7R4mb0CqKr3d_Wg" TargetMode="External"/><Relationship Id="rId148" Type="http://schemas.openxmlformats.org/officeDocument/2006/relationships/hyperlink" Target="http://surveys.hutton.ac.uk/index.php/admin/survey/sa/view/surveyid/559132/gid/612/qid/12066" TargetMode="External"/><Relationship Id="rId169" Type="http://schemas.openxmlformats.org/officeDocument/2006/relationships/hyperlink" Target="http://surveys.hutton.ac.uk/index.php/admin/survey/sa/view/surveyid/559132/gid/612/qid/12084" TargetMode="External"/><Relationship Id="rId334" Type="http://schemas.openxmlformats.org/officeDocument/2006/relationships/hyperlink" Target="http://surveys.hutton.ac.uk/index.php/admin/survey/sa/view/surveyid/559132/gid/612/qid/12080" TargetMode="External"/><Relationship Id="rId355" Type="http://schemas.openxmlformats.org/officeDocument/2006/relationships/hyperlink" Target="http://surveys.hutton.ac.uk/index.php/admin/survey/sa/view/surveyid/559132/gid/613/qid/11971" TargetMode="External"/><Relationship Id="rId376" Type="http://schemas.openxmlformats.org/officeDocument/2006/relationships/hyperlink" Target="http://surveys.hutton.ac.uk/index.php/admin/survey/sa/view/surveyid/559132/gid/613/qid/11907" TargetMode="External"/><Relationship Id="rId397" Type="http://schemas.openxmlformats.org/officeDocument/2006/relationships/hyperlink" Target="http://surveys.hutton.ac.uk/index.php/admin/survey/sa/view/surveyid/559132/gid/613/qid/11992" TargetMode="External"/><Relationship Id="rId4" Type="http://schemas.microsoft.com/office/2007/relationships/stylesWithEffects" Target="stylesWithEffects.xml"/><Relationship Id="rId180" Type="http://schemas.openxmlformats.org/officeDocument/2006/relationships/hyperlink" Target="http://surveys.hutton.ac.uk/index.php/admin/survey/sa/view/surveyid/559132/gid/612/qid/12066" TargetMode="External"/><Relationship Id="rId215" Type="http://schemas.openxmlformats.org/officeDocument/2006/relationships/hyperlink" Target="http://surveys.hutton.ac.uk/index.php/admin/survey/sa/view/surveyid/559132/gid/613/qid/11907" TargetMode="External"/><Relationship Id="rId236" Type="http://schemas.openxmlformats.org/officeDocument/2006/relationships/hyperlink" Target="http://surveys.hutton.ac.uk/index.php/admin/survey/sa/view/surveyid/559132/gid/613/qid/11992" TargetMode="External"/><Relationship Id="rId257" Type="http://schemas.openxmlformats.org/officeDocument/2006/relationships/hyperlink" Target="http://surveys.hutton.ac.uk/index.php/admin/survey/sa/view/surveyid/559132/gid/609/qid/11895" TargetMode="External"/><Relationship Id="rId278" Type="http://schemas.openxmlformats.org/officeDocument/2006/relationships/hyperlink" Target="http://surveys.hutton.ac.uk/index.php/admin/survey/sa/view/surveyid/559132/gid/610/qid/11918" TargetMode="External"/><Relationship Id="rId401" Type="http://schemas.openxmlformats.org/officeDocument/2006/relationships/hyperlink" Target="http://surveys.hutton.ac.uk/index.php/admin/survey/sa/view/surveyid/559132/gid/617/qid/12184" TargetMode="External"/><Relationship Id="rId422" Type="http://schemas.openxmlformats.org/officeDocument/2006/relationships/image" Target="media/image55.png"/><Relationship Id="rId303" Type="http://schemas.openxmlformats.org/officeDocument/2006/relationships/hyperlink" Target="http://surveys.hutton.ac.uk/index.php/admin/survey/sa/view/surveyid/559132/gid/611/qid/12056" TargetMode="External"/><Relationship Id="rId42" Type="http://schemas.openxmlformats.org/officeDocument/2006/relationships/image" Target="media/image21.png"/><Relationship Id="rId84" Type="http://schemas.openxmlformats.org/officeDocument/2006/relationships/hyperlink" Target="https://github.com/DougSalt/GLAMURS/blob/master/src/create_glamurs_ontology.pl" TargetMode="External"/><Relationship Id="rId138" Type="http://schemas.openxmlformats.org/officeDocument/2006/relationships/hyperlink" Target="http://surveys.hutton.ac.uk/index.php/admin/survey/sa/view/surveyid/559132/gid/612/qid/12066" TargetMode="External"/><Relationship Id="rId345" Type="http://schemas.openxmlformats.org/officeDocument/2006/relationships/hyperlink" Target="http://surveys.hutton.ac.uk/index.php/admin/survey/sa/view/surveyid/559132/gid/613/qid/11907" TargetMode="External"/><Relationship Id="rId387" Type="http://schemas.openxmlformats.org/officeDocument/2006/relationships/hyperlink" Target="http://surveys.hutton.ac.uk/index.php/admin/survey/sa/view/surveyid/559132/gid/613/qid/11991" TargetMode="External"/><Relationship Id="rId191" Type="http://schemas.openxmlformats.org/officeDocument/2006/relationships/hyperlink" Target="http://surveys.hutton.ac.uk/index.php/admin/survey/sa/view/surveyid/559132/gid/612/qid/12066" TargetMode="External"/><Relationship Id="rId205" Type="http://schemas.openxmlformats.org/officeDocument/2006/relationships/hyperlink" Target="http://surveys.hutton.ac.uk/index.php/admin/survey/sa/view/surveyid/559132/gid/612/qid/12066" TargetMode="External"/><Relationship Id="rId247" Type="http://schemas.openxmlformats.org/officeDocument/2006/relationships/hyperlink" Target="http://surveys.hutton.ac.uk/index.php/admin/survey/sa/view/surveyid/559132/gid/607/qid/11891" TargetMode="External"/><Relationship Id="rId412" Type="http://schemas.openxmlformats.org/officeDocument/2006/relationships/hyperlink" Target="http://surveys.hutton.ac.uk/index.php/admin/survey/sa/view/surveyid/559132/gid/617/qid/12185" TargetMode="External"/><Relationship Id="rId107" Type="http://schemas.openxmlformats.org/officeDocument/2006/relationships/hyperlink" Target="http://surveys.hutton.ac.uk/index.php/admin/survey/sa/view/surveyid/559132/gid/607/qid/11890" TargetMode="External"/><Relationship Id="rId289" Type="http://schemas.openxmlformats.org/officeDocument/2006/relationships/hyperlink" Target="http://surveys.hutton.ac.uk/index.php/admin/survey/sa/view/surveyid/559132/gid/610/qid/11920" TargetMode="External"/><Relationship Id="rId11" Type="http://schemas.openxmlformats.org/officeDocument/2006/relationships/hyperlink" Target="https://www.gnu.org/licenses/gpl-3.0.en.html" TargetMode="External"/><Relationship Id="rId53" Type="http://schemas.openxmlformats.org/officeDocument/2006/relationships/image" Target="media/image28.png"/><Relationship Id="rId149" Type="http://schemas.openxmlformats.org/officeDocument/2006/relationships/hyperlink" Target="http://surveys.hutton.ac.uk/index.php/admin/survey/sa/view/surveyid/559132/gid/612/qid/12066" TargetMode="External"/><Relationship Id="rId314" Type="http://schemas.openxmlformats.org/officeDocument/2006/relationships/hyperlink" Target="http://surveys.hutton.ac.uk/index.php/admin/survey/sa/view/surveyid/559132/gid/611/qid/12063" TargetMode="External"/><Relationship Id="rId356" Type="http://schemas.openxmlformats.org/officeDocument/2006/relationships/hyperlink" Target="http://surveys.hutton.ac.uk/index.php/admin/survey/sa/view/surveyid/559132/gid/613/qid/11907" TargetMode="External"/><Relationship Id="rId398" Type="http://schemas.openxmlformats.org/officeDocument/2006/relationships/hyperlink" Target="http://surveys.hutton.ac.uk/index.php/admin/survey/sa/view/surveyid/559132/gid/617/qid/12182" TargetMode="External"/><Relationship Id="rId95" Type="http://schemas.openxmlformats.org/officeDocument/2006/relationships/hyperlink" Target="https://documenta.udc.es/share/s/vy6CLlg7R4mb0CqKr3d_Wg" TargetMode="External"/><Relationship Id="rId160" Type="http://schemas.openxmlformats.org/officeDocument/2006/relationships/hyperlink" Target="http://surveys.hutton.ac.uk/index.php/admin/survey/sa/view/surveyid/559132/gid/612/qid/11906" TargetMode="External"/><Relationship Id="rId216" Type="http://schemas.openxmlformats.org/officeDocument/2006/relationships/hyperlink" Target="http://surveys.hutton.ac.uk/index.php/admin/survey/sa/view/surveyid/559132/gid/613/qid/11983" TargetMode="External"/><Relationship Id="rId423" Type="http://schemas.openxmlformats.org/officeDocument/2006/relationships/image" Target="media/image56.png"/><Relationship Id="rId258" Type="http://schemas.openxmlformats.org/officeDocument/2006/relationships/hyperlink" Target="http://surveys.hutton.ac.uk/index.php/admin/survey/sa/view/surveyid/559132/gid/609/qid/11896" TargetMode="External"/><Relationship Id="rId22" Type="http://schemas.openxmlformats.org/officeDocument/2006/relationships/image" Target="media/image8.png"/><Relationship Id="rId64" Type="http://schemas.openxmlformats.org/officeDocument/2006/relationships/image" Target="media/image35.png"/><Relationship Id="rId118" Type="http://schemas.openxmlformats.org/officeDocument/2006/relationships/hyperlink" Target="http://surveys.hutton.ac.uk/index.php/admin/survey/sa/view/surveyid/559132/gid/611/qid/12212" TargetMode="External"/><Relationship Id="rId325" Type="http://schemas.openxmlformats.org/officeDocument/2006/relationships/hyperlink" Target="http://surveys.hutton.ac.uk/index.php/admin/survey/sa/view/surveyid/559132/gid/609/qid/11903" TargetMode="External"/><Relationship Id="rId367" Type="http://schemas.openxmlformats.org/officeDocument/2006/relationships/hyperlink" Target="http://surveys.hutton.ac.uk/index.php/admin/survey/sa/view/surveyid/559132/gid/613/qid/11983"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6.png"/></Relationships>
</file>

<file path=word/_rels/footer4.xml.rels><?xml version="1.0" encoding="UTF-8" standalone="yes"?>
<Relationships xmlns="http://schemas.openxmlformats.org/package/2006/relationships"><Relationship Id="rId1" Type="http://schemas.openxmlformats.org/officeDocument/2006/relationships/image" Target="media/image46.png"/></Relationships>
</file>

<file path=word/_rels/header1.xml.rels><?xml version="1.0" encoding="UTF-8" standalone="yes"?>
<Relationships xmlns="http://schemas.openxmlformats.org/package/2006/relationships"><Relationship Id="rId1" Type="http://schemas.openxmlformats.org/officeDocument/2006/relationships/image" Target="media/image45.jpeg"/></Relationships>
</file>

<file path=word/_rels/header2.xml.rels><?xml version="1.0" encoding="UTF-8" standalone="yes"?>
<Relationships xmlns="http://schemas.openxmlformats.org/package/2006/relationships"><Relationship Id="rId1" Type="http://schemas.openxmlformats.org/officeDocument/2006/relationships/image" Target="media/image45.jpeg"/></Relationships>
</file>

<file path=word/_rels/header3.xml.rels><?xml version="1.0" encoding="UTF-8" standalone="yes"?>
<Relationships xmlns="http://schemas.openxmlformats.org/package/2006/relationships"><Relationship Id="rId1" Type="http://schemas.openxmlformats.org/officeDocument/2006/relationships/image" Target="media/image45.jpeg"/></Relationships>
</file>

<file path=word/_rels/header4.xml.rels><?xml version="1.0" encoding="UTF-8" standalone="yes"?>
<Relationships xmlns="http://schemas.openxmlformats.org/package/2006/relationships"><Relationship Id="rId1"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C32C3-FC06-4F02-A7F4-5FDE99E61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58724</Words>
  <Characters>334727</Characters>
  <Application>Microsoft Office Word</Application>
  <DocSecurity>0</DocSecurity>
  <Lines>2789</Lines>
  <Paragraphs>785</Paragraphs>
  <ScaleCrop>false</ScaleCrop>
  <HeadingPairs>
    <vt:vector size="2" baseType="variant">
      <vt:variant>
        <vt:lpstr>Title</vt:lpstr>
      </vt:variant>
      <vt:variant>
        <vt:i4>1</vt:i4>
      </vt:variant>
    </vt:vector>
  </HeadingPairs>
  <TitlesOfParts>
    <vt:vector size="1" baseType="lpstr">
      <vt:lpstr>GLAMURS Devlierable D2.2</vt:lpstr>
    </vt:vector>
  </TitlesOfParts>
  <Company>The James Hutton Institute</Company>
  <LinksUpToDate>false</LinksUpToDate>
  <CharactersWithSpaces>392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AMURS Devlierable D2.2</dc:title>
  <dc:creator>Doug Salt;Gary Polhill</dc:creator>
  <cp:keywords>GLAMURS, Milestone, Report</cp:keywords>
  <cp:lastModifiedBy>Doug Salt</cp:lastModifiedBy>
  <cp:revision>2</cp:revision>
  <dcterms:created xsi:type="dcterms:W3CDTF">2017-01-24T09:35:00Z</dcterms:created>
  <dcterms:modified xsi:type="dcterms:W3CDTF">2017-01-2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9OqmLvc"/&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